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6A0F89F1"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12BD470" w:rsidR="004C4DA8" w:rsidRPr="004C4DA8" w:rsidRDefault="00AC166E"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Gregorio Diáz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1" w:name="_Toc512374280"/>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r>
        <w:t>propiadamente atrib</w:t>
      </w:r>
      <w:r w:rsidR="00443562">
        <w:t>uido a sus legítimos autores.</w:t>
      </w:r>
    </w:p>
    <w:p w14:paraId="477EA37D" w14:textId="144AAACA" w:rsidR="00222BE9" w:rsidRDefault="002B2D82" w:rsidP="00CC1A8C">
      <w:r>
        <w:t xml:space="preserve">Albacete, a </w:t>
      </w:r>
      <w:r>
        <w:fldChar w:fldCharType="begin"/>
      </w:r>
      <w:r>
        <w:instrText xml:space="preserve"> TIME \@ "dddd, d' de 'MMMM' de 'yyyy" </w:instrText>
      </w:r>
      <w:r>
        <w:fldChar w:fldCharType="separate"/>
      </w:r>
      <w:r w:rsidR="00AC166E">
        <w:rPr>
          <w:noProof/>
        </w:rPr>
        <w:t>domingo, 20 de mayo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2" w:name="_Toc512374281"/>
      <w:r w:rsidRPr="002A4E5D">
        <w:lastRenderedPageBreak/>
        <w:t>Resumen</w:t>
      </w:r>
      <w:bookmarkEnd w:id="2"/>
    </w:p>
    <w:p w14:paraId="1BB6E1BC" w14:textId="6DBD0D2E" w:rsidR="00CC1A8C" w:rsidRPr="005F5B75" w:rsidRDefault="00A37A76" w:rsidP="0033386F">
      <w:r w:rsidRPr="00CC1A8C">
        <w:t>Internet of Things es un concepto tecnológico que est</w:t>
      </w:r>
      <w:r w:rsidR="00CC1A8C">
        <w:t>á</w:t>
      </w:r>
      <w:r w:rsidRPr="00CC1A8C">
        <w:t xml:space="preserve"> revolucionando la forma de concibir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Complex Event Processing” o </w:t>
      </w:r>
      <w:r w:rsidR="00CC1A8C">
        <w:t>“</w:t>
      </w:r>
      <w:r w:rsidR="00A22ECA" w:rsidRPr="00CC1A8C">
        <w:t>Procesamiento de Eventos Complejos</w:t>
      </w:r>
      <w:r w:rsidR="00CC1A8C">
        <w:t>”</w:t>
      </w:r>
      <w:r w:rsidR="00A22ECA" w:rsidRPr="00CC1A8C">
        <w:t xml:space="preserve"> (CEP).</w:t>
      </w:r>
    </w:p>
    <w:p w14:paraId="5A25A7EC" w14:textId="5309BA5E" w:rsidR="00CC1A8C" w:rsidRDefault="00A22ECA" w:rsidP="0033386F">
      <w:r w:rsidRPr="00CC1A8C">
        <w:t xml:space="preserve">CEP, es una nueva forma de analizar datos. Una aplicación de Fast Data, que dota a los sistemas que lo soportan de </w:t>
      </w:r>
      <w:r w:rsidR="00CC1A8C" w:rsidRPr="00CC1A8C">
        <w:t>una capacidad</w:t>
      </w:r>
      <w:r w:rsidRPr="00CC1A8C">
        <w:t xml:space="preserve"> de sintésis,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w:t>
      </w:r>
      <w:r w:rsidR="005D2B27">
        <w:t>s</w:t>
      </w:r>
      <w:r w:rsidRPr="00CC1A8C">
        <w:t xml:space="preserve"> complejos dota de una de las capacidades de análisis más rápidas del mercado, permitiendo la toma de decisiones a tiempo real.</w:t>
      </w:r>
    </w:p>
    <w:p w14:paraId="51C0DDC7" w14:textId="6FF665B4" w:rsidR="00A37A76" w:rsidRPr="00CC1A8C" w:rsidRDefault="00CC1A8C" w:rsidP="0033386F">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generá energía mecánica sobre el rotor, y este a su vez electricidad a través de un generador. Lo que intentaremos en este trabajo de fin de grado es aplicar CEP, para la optimización de obtención de energía eléctrica a través aerogeneradores.</w:t>
      </w:r>
    </w:p>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Por tanto, aquel aerogenerador que tenga un comportamiento poco común tendrá mas probabilidades de tener 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5D9664F1" w:rsidR="004F2107" w:rsidRPr="002B7FD6" w:rsidRDefault="004F2107" w:rsidP="004F2107">
      <w:pPr>
        <w:pStyle w:val="Ttulosfueradecontenido"/>
        <w:rPr>
          <w:lang w:val="en-US"/>
        </w:rPr>
      </w:pPr>
      <w:bookmarkStart w:id="3" w:name="_Toc512374282"/>
      <w:r w:rsidRPr="002B7FD6">
        <w:rPr>
          <w:lang w:val="en-US"/>
        </w:rPr>
        <w:lastRenderedPageBreak/>
        <w:t>Abstract</w:t>
      </w:r>
      <w:bookmarkEnd w:id="3"/>
    </w:p>
    <w:p w14:paraId="13EDD8F4" w14:textId="4224BF24" w:rsidR="004F2107" w:rsidRPr="00F76131" w:rsidRDefault="00F76131" w:rsidP="0033386F">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Procesamiento de Eventos Complejos” (CEP).</w:t>
      </w:r>
    </w:p>
    <w:p w14:paraId="35F19248" w14:textId="16C59987" w:rsidR="004F2107" w:rsidRDefault="00F76131" w:rsidP="0033386F">
      <w:pPr>
        <w:rPr>
          <w:lang w:val="en-US"/>
        </w:rPr>
      </w:pPr>
      <w:proofErr w:type="gramStart"/>
      <w:r w:rsidRPr="005F5B75">
        <w:rPr>
          <w:lang w:val="en-US"/>
        </w:rPr>
        <w:t>CEP,</w:t>
      </w:r>
      <w:proofErr w:type="gramEnd"/>
      <w:r w:rsidRPr="005F5B75">
        <w:rPr>
          <w:lang w:val="en-US"/>
        </w:rPr>
        <w:t xml:space="preserve">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15A4CA7E" w14:textId="359F9487" w:rsidR="004F2107" w:rsidRDefault="004F2107" w:rsidP="0033386F">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1E2A2E3" w14:textId="01780DDC" w:rsidR="004F2107" w:rsidRPr="00F76131" w:rsidRDefault="004F2107" w:rsidP="002B7FD6">
      <w:pPr>
        <w:rPr>
          <w:lang w:val="en-US"/>
        </w:rPr>
      </w:pPr>
      <w:r w:rsidRPr="004F2107">
        <w:rPr>
          <w:lang w:val="en-US"/>
        </w:rPr>
        <w:t xml:space="preserve">In this </w:t>
      </w:r>
      <w:r w:rsidR="00AC166E">
        <w:rPr>
          <w:lang w:val="en-US"/>
        </w:rPr>
        <w:t>final degree project</w:t>
      </w:r>
      <w:bookmarkStart w:id="4" w:name="_GoBack"/>
      <w:bookmarkEnd w:id="4"/>
      <w:r w:rsidRPr="004F2107">
        <w:rPr>
          <w:lang w:val="en-US"/>
        </w:rPr>
        <w:t xml:space="preserve">,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3E9175FD" w:rsidR="00222BE9" w:rsidRPr="00FA3BCD" w:rsidRDefault="002B7FD6" w:rsidP="00E60EFF">
      <w:pPr>
        <w:pStyle w:val="Ttulosfueradecontenido"/>
        <w:ind w:left="4536"/>
        <w:jc w:val="both"/>
        <w:outlineLvl w:val="2"/>
        <w:rPr>
          <w:sz w:val="32"/>
          <w:szCs w:val="32"/>
        </w:rPr>
      </w:pPr>
      <w:bookmarkStart w:id="5" w:name="_Toc512374283"/>
      <w:r w:rsidRPr="00FA3BCD">
        <w:rPr>
          <w:sz w:val="32"/>
          <w:szCs w:val="32"/>
        </w:rPr>
        <w:lastRenderedPageBreak/>
        <w:t>Agradecimientos</w:t>
      </w:r>
      <w:bookmarkEnd w:id="5"/>
    </w:p>
    <w:p w14:paraId="5EE6B504" w14:textId="440582ED"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w:t>
      </w:r>
      <w:r w:rsidR="00C078D3">
        <w:t>,</w:t>
      </w:r>
      <w:r>
        <w:t xml:space="preserve"> desde que empecé mi camino como ingeniero informático</w:t>
      </w:r>
      <w:r w:rsidR="00C078D3">
        <w:t>,</w:t>
      </w:r>
      <w:r>
        <w:t xml:space="preserve">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2234A7EA" w:rsidR="00E60EFF" w:rsidRDefault="00E60EFF" w:rsidP="00E60EFF">
      <w:pPr>
        <w:pStyle w:val="Standard"/>
        <w:ind w:left="4536" w:firstLine="567"/>
        <w:outlineLvl w:val="2"/>
      </w:pPr>
      <w:r>
        <w:t xml:space="preserve">A mi director de </w:t>
      </w:r>
      <w:r w:rsidR="005F5B75">
        <w:t>trabajo de fin de grado,</w:t>
      </w:r>
      <w:r>
        <w:t xml:space="preserve"> Gregorio Diáz Descalzo y a Juan Boubeta Puig, por ayudarme en el desarrollo de este proyecto e introducirme en el </w:t>
      </w:r>
      <w:r w:rsidR="005F5B75">
        <w:t xml:space="preserve">mundo del </w:t>
      </w:r>
      <w:r>
        <w:t>Procesamiento de Eventos Complejos.</w:t>
      </w:r>
    </w:p>
    <w:p w14:paraId="591A7A7F" w14:textId="5BDA499C" w:rsidR="00083E8F" w:rsidRDefault="00083E8F" w:rsidP="00E60EFF">
      <w:pPr>
        <w:pStyle w:val="Standard"/>
        <w:ind w:left="4536" w:firstLine="567"/>
        <w:outlineLvl w:val="2"/>
      </w:pPr>
    </w:p>
    <w:p w14:paraId="6046D204" w14:textId="387B1D3D" w:rsidR="00083E8F" w:rsidRDefault="00083E8F" w:rsidP="00E60EFF">
      <w:pPr>
        <w:pStyle w:val="Standard"/>
        <w:ind w:left="4536" w:firstLine="567"/>
        <w:outlineLvl w:val="2"/>
      </w:pPr>
      <w:r>
        <w:t>A Ingeteam S.A por su colaboración tanto ocupando el rol de clientes, como de facilitarme formación en energías renovables.</w:t>
      </w:r>
    </w:p>
    <w:p w14:paraId="03711A26" w14:textId="66880D77" w:rsidR="00E60EFF" w:rsidRDefault="00E60EFF" w:rsidP="00E60EFF">
      <w:pPr>
        <w:pStyle w:val="Standard"/>
        <w:ind w:left="4536" w:firstLine="567"/>
        <w:outlineLvl w:val="2"/>
      </w:pPr>
    </w:p>
    <w:p w14:paraId="5A9ED877" w14:textId="3FEC4AFA"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r w:rsidR="00340C9D">
        <w:t xml:space="preserve"> y mi mal humor por el estrés</w:t>
      </w:r>
      <w:r w:rsidR="00FA3BCD">
        <w:t>.</w:t>
      </w:r>
    </w:p>
    <w:p w14:paraId="3BF54A02" w14:textId="4C2512AE" w:rsidR="00FA3BCD" w:rsidRDefault="00FA3BCD" w:rsidP="00FA3BCD">
      <w:pPr>
        <w:pStyle w:val="Standard"/>
        <w:ind w:left="4536" w:firstLine="567"/>
        <w:outlineLvl w:val="2"/>
      </w:pPr>
    </w:p>
    <w:p w14:paraId="454A82E3" w14:textId="39904C75" w:rsidR="00FA3BCD" w:rsidRDefault="00FA3BCD" w:rsidP="00FA3BCD">
      <w:pPr>
        <w:pStyle w:val="Standard"/>
        <w:ind w:left="4536" w:firstLine="567"/>
        <w:outlineLvl w:val="2"/>
      </w:pPr>
      <w:r>
        <w:t>Y por último a mis amigos por su incondicional y gran apoyo</w:t>
      </w:r>
      <w:r w:rsidR="00C078D3">
        <w:t>.</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54D23875" w14:textId="3FB85037" w:rsidR="008D700F"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8D700F">
        <w:rPr>
          <w:noProof/>
        </w:rPr>
        <w:t>Declaración de Autoría</w:t>
      </w:r>
      <w:r w:rsidR="008D700F">
        <w:rPr>
          <w:noProof/>
        </w:rPr>
        <w:tab/>
      </w:r>
      <w:r w:rsidR="008D700F">
        <w:rPr>
          <w:noProof/>
        </w:rPr>
        <w:fldChar w:fldCharType="begin"/>
      </w:r>
      <w:r w:rsidR="008D700F">
        <w:rPr>
          <w:noProof/>
        </w:rPr>
        <w:instrText xml:space="preserve"> PAGEREF _Toc512374280 \h </w:instrText>
      </w:r>
      <w:r w:rsidR="008D700F">
        <w:rPr>
          <w:noProof/>
        </w:rPr>
      </w:r>
      <w:r w:rsidR="008D700F">
        <w:rPr>
          <w:noProof/>
        </w:rPr>
        <w:fldChar w:fldCharType="separate"/>
      </w:r>
      <w:r w:rsidR="00AC166E">
        <w:rPr>
          <w:noProof/>
        </w:rPr>
        <w:t>iii</w:t>
      </w:r>
      <w:r w:rsidR="008D700F">
        <w:rPr>
          <w:noProof/>
        </w:rPr>
        <w:fldChar w:fldCharType="end"/>
      </w:r>
    </w:p>
    <w:p w14:paraId="1FCCC1FD" w14:textId="5B5A53BD" w:rsidR="008D700F" w:rsidRDefault="008D700F">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12374281 \h </w:instrText>
      </w:r>
      <w:r>
        <w:rPr>
          <w:noProof/>
        </w:rPr>
      </w:r>
      <w:r>
        <w:rPr>
          <w:noProof/>
        </w:rPr>
        <w:fldChar w:fldCharType="separate"/>
      </w:r>
      <w:r w:rsidR="00AC166E">
        <w:rPr>
          <w:noProof/>
        </w:rPr>
        <w:t>v</w:t>
      </w:r>
      <w:r>
        <w:rPr>
          <w:noProof/>
        </w:rPr>
        <w:fldChar w:fldCharType="end"/>
      </w:r>
    </w:p>
    <w:p w14:paraId="0D3AC674" w14:textId="6EFF8271" w:rsidR="008D700F" w:rsidRDefault="008D700F">
      <w:pPr>
        <w:pStyle w:val="TDC2"/>
        <w:rPr>
          <w:rFonts w:asciiTheme="minorHAnsi" w:eastAsiaTheme="minorEastAsia" w:hAnsiTheme="minorHAnsi" w:cstheme="minorBidi"/>
          <w:noProof/>
          <w:kern w:val="0"/>
          <w:sz w:val="22"/>
          <w:szCs w:val="22"/>
          <w:lang w:eastAsia="es-ES" w:bidi="ar-SA"/>
        </w:rPr>
      </w:pPr>
      <w:r w:rsidRPr="008D700F">
        <w:rPr>
          <w:noProof/>
        </w:rPr>
        <w:t>Abstract</w:t>
      </w:r>
      <w:r>
        <w:rPr>
          <w:noProof/>
        </w:rPr>
        <w:tab/>
      </w:r>
      <w:r>
        <w:rPr>
          <w:noProof/>
        </w:rPr>
        <w:fldChar w:fldCharType="begin"/>
      </w:r>
      <w:r>
        <w:rPr>
          <w:noProof/>
        </w:rPr>
        <w:instrText xml:space="preserve"> PAGEREF _Toc512374282 \h </w:instrText>
      </w:r>
      <w:r>
        <w:rPr>
          <w:noProof/>
        </w:rPr>
      </w:r>
      <w:r>
        <w:rPr>
          <w:noProof/>
        </w:rPr>
        <w:fldChar w:fldCharType="separate"/>
      </w:r>
      <w:r w:rsidR="00AC166E">
        <w:rPr>
          <w:noProof/>
        </w:rPr>
        <w:t>vi</w:t>
      </w:r>
      <w:r>
        <w:rPr>
          <w:noProof/>
        </w:rPr>
        <w:fldChar w:fldCharType="end"/>
      </w:r>
    </w:p>
    <w:p w14:paraId="22DC04D1" w14:textId="2B0AD6C3" w:rsidR="008D700F" w:rsidRDefault="008D700F">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12374283 \h </w:instrText>
      </w:r>
      <w:r>
        <w:rPr>
          <w:noProof/>
        </w:rPr>
      </w:r>
      <w:r>
        <w:rPr>
          <w:noProof/>
        </w:rPr>
        <w:fldChar w:fldCharType="separate"/>
      </w:r>
      <w:r w:rsidR="00AC166E">
        <w:rPr>
          <w:noProof/>
        </w:rPr>
        <w:t>vii</w:t>
      </w:r>
      <w:r>
        <w:rPr>
          <w:noProof/>
        </w:rPr>
        <w:fldChar w:fldCharType="end"/>
      </w:r>
    </w:p>
    <w:p w14:paraId="6DB19400" w14:textId="2C22E5D3"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12374284 \h </w:instrText>
      </w:r>
      <w:r>
        <w:rPr>
          <w:noProof/>
        </w:rPr>
      </w:r>
      <w:r>
        <w:rPr>
          <w:noProof/>
        </w:rPr>
        <w:fldChar w:fldCharType="separate"/>
      </w:r>
      <w:r w:rsidR="00AC166E">
        <w:rPr>
          <w:noProof/>
        </w:rPr>
        <w:t>13</w:t>
      </w:r>
      <w:r>
        <w:rPr>
          <w:noProof/>
        </w:rPr>
        <w:fldChar w:fldCharType="end"/>
      </w:r>
    </w:p>
    <w:p w14:paraId="5087A82E" w14:textId="59E7346F" w:rsidR="008D700F" w:rsidRDefault="008D700F">
      <w:pPr>
        <w:pStyle w:val="TDC2"/>
        <w:rPr>
          <w:rFonts w:asciiTheme="minorHAnsi" w:eastAsiaTheme="minorEastAsia" w:hAnsiTheme="minorHAnsi" w:cstheme="minorBidi"/>
          <w:noProof/>
          <w:kern w:val="0"/>
          <w:sz w:val="22"/>
          <w:szCs w:val="22"/>
          <w:lang w:eastAsia="es-ES" w:bidi="ar-SA"/>
        </w:rPr>
      </w:pPr>
      <w:r>
        <w:rPr>
          <w:noProof/>
        </w:rPr>
        <w:t>1.1.1. Motivación</w:t>
      </w:r>
      <w:r>
        <w:rPr>
          <w:noProof/>
        </w:rPr>
        <w:tab/>
      </w:r>
      <w:r>
        <w:rPr>
          <w:noProof/>
        </w:rPr>
        <w:fldChar w:fldCharType="begin"/>
      </w:r>
      <w:r>
        <w:rPr>
          <w:noProof/>
        </w:rPr>
        <w:instrText xml:space="preserve"> PAGEREF _Toc512374285 \h </w:instrText>
      </w:r>
      <w:r>
        <w:rPr>
          <w:noProof/>
        </w:rPr>
      </w:r>
      <w:r>
        <w:rPr>
          <w:noProof/>
        </w:rPr>
        <w:fldChar w:fldCharType="separate"/>
      </w:r>
      <w:r w:rsidR="00AC166E">
        <w:rPr>
          <w:noProof/>
        </w:rPr>
        <w:t>13</w:t>
      </w:r>
      <w:r>
        <w:rPr>
          <w:noProof/>
        </w:rPr>
        <w:fldChar w:fldCharType="end"/>
      </w:r>
    </w:p>
    <w:p w14:paraId="7F4BC100" w14:textId="6CE5B158" w:rsidR="008D700F" w:rsidRDefault="008D700F">
      <w:pPr>
        <w:pStyle w:val="TDC2"/>
        <w:rPr>
          <w:rFonts w:asciiTheme="minorHAnsi" w:eastAsiaTheme="minorEastAsia" w:hAnsiTheme="minorHAnsi" w:cstheme="minorBidi"/>
          <w:noProof/>
          <w:kern w:val="0"/>
          <w:sz w:val="22"/>
          <w:szCs w:val="22"/>
          <w:lang w:eastAsia="es-ES" w:bidi="ar-SA"/>
        </w:rPr>
      </w:pPr>
      <w:r>
        <w:rPr>
          <w:noProof/>
        </w:rPr>
        <w:t>1.1.2. Objetivos</w:t>
      </w:r>
      <w:r>
        <w:rPr>
          <w:noProof/>
        </w:rPr>
        <w:tab/>
      </w:r>
      <w:r>
        <w:rPr>
          <w:noProof/>
        </w:rPr>
        <w:fldChar w:fldCharType="begin"/>
      </w:r>
      <w:r>
        <w:rPr>
          <w:noProof/>
        </w:rPr>
        <w:instrText xml:space="preserve"> PAGEREF _Toc512374286 \h </w:instrText>
      </w:r>
      <w:r>
        <w:rPr>
          <w:noProof/>
        </w:rPr>
      </w:r>
      <w:r>
        <w:rPr>
          <w:noProof/>
        </w:rPr>
        <w:fldChar w:fldCharType="separate"/>
      </w:r>
      <w:r w:rsidR="00AC166E">
        <w:rPr>
          <w:noProof/>
        </w:rPr>
        <w:t>13</w:t>
      </w:r>
      <w:r>
        <w:rPr>
          <w:noProof/>
        </w:rPr>
        <w:fldChar w:fldCharType="end"/>
      </w:r>
    </w:p>
    <w:p w14:paraId="18382A78" w14:textId="788280E6" w:rsidR="008D700F" w:rsidRDefault="008D700F">
      <w:pPr>
        <w:pStyle w:val="TDC2"/>
        <w:rPr>
          <w:rFonts w:asciiTheme="minorHAnsi" w:eastAsiaTheme="minorEastAsia" w:hAnsiTheme="minorHAnsi" w:cstheme="minorBidi"/>
          <w:noProof/>
          <w:kern w:val="0"/>
          <w:sz w:val="22"/>
          <w:szCs w:val="22"/>
          <w:lang w:eastAsia="es-ES" w:bidi="ar-SA"/>
        </w:rPr>
      </w:pPr>
      <w:r>
        <w:rPr>
          <w:noProof/>
        </w:rPr>
        <w:t>1.1.3. Estructura de la memoria</w:t>
      </w:r>
      <w:r>
        <w:rPr>
          <w:noProof/>
        </w:rPr>
        <w:tab/>
      </w:r>
      <w:r>
        <w:rPr>
          <w:noProof/>
        </w:rPr>
        <w:fldChar w:fldCharType="begin"/>
      </w:r>
      <w:r>
        <w:rPr>
          <w:noProof/>
        </w:rPr>
        <w:instrText xml:space="preserve"> PAGEREF _Toc512374287 \h </w:instrText>
      </w:r>
      <w:r>
        <w:rPr>
          <w:noProof/>
        </w:rPr>
      </w:r>
      <w:r>
        <w:rPr>
          <w:noProof/>
        </w:rPr>
        <w:fldChar w:fldCharType="separate"/>
      </w:r>
      <w:r w:rsidR="00AC166E">
        <w:rPr>
          <w:noProof/>
        </w:rPr>
        <w:t>13</w:t>
      </w:r>
      <w:r>
        <w:rPr>
          <w:noProof/>
        </w:rPr>
        <w:fldChar w:fldCharType="end"/>
      </w:r>
    </w:p>
    <w:p w14:paraId="3DC1EEAC" w14:textId="7E61BB49"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512374288 \h </w:instrText>
      </w:r>
      <w:r>
        <w:rPr>
          <w:noProof/>
        </w:rPr>
      </w:r>
      <w:r>
        <w:rPr>
          <w:noProof/>
        </w:rPr>
        <w:fldChar w:fldCharType="separate"/>
      </w:r>
      <w:r w:rsidR="00AC166E">
        <w:rPr>
          <w:noProof/>
        </w:rPr>
        <w:t>13</w:t>
      </w:r>
      <w:r>
        <w:rPr>
          <w:noProof/>
        </w:rPr>
        <w:fldChar w:fldCharType="end"/>
      </w:r>
    </w:p>
    <w:p w14:paraId="53EE1559" w14:textId="67652C9B" w:rsidR="008D700F" w:rsidRDefault="008D700F">
      <w:pPr>
        <w:pStyle w:val="TDC2"/>
        <w:rPr>
          <w:rFonts w:asciiTheme="minorHAnsi" w:eastAsiaTheme="minorEastAsia" w:hAnsiTheme="minorHAnsi" w:cstheme="minorBidi"/>
          <w:noProof/>
          <w:kern w:val="0"/>
          <w:sz w:val="22"/>
          <w:szCs w:val="22"/>
          <w:lang w:eastAsia="es-ES" w:bidi="ar-SA"/>
        </w:rPr>
      </w:pPr>
      <w:r>
        <w:rPr>
          <w:noProof/>
        </w:rPr>
        <w:t>2.1.1. Fundamentos teóricos.</w:t>
      </w:r>
      <w:r>
        <w:rPr>
          <w:noProof/>
        </w:rPr>
        <w:tab/>
      </w:r>
      <w:r>
        <w:rPr>
          <w:noProof/>
        </w:rPr>
        <w:fldChar w:fldCharType="begin"/>
      </w:r>
      <w:r>
        <w:rPr>
          <w:noProof/>
        </w:rPr>
        <w:instrText xml:space="preserve"> PAGEREF _Toc512374289 \h </w:instrText>
      </w:r>
      <w:r>
        <w:rPr>
          <w:noProof/>
        </w:rPr>
      </w:r>
      <w:r>
        <w:rPr>
          <w:noProof/>
        </w:rPr>
        <w:fldChar w:fldCharType="separate"/>
      </w:r>
      <w:r w:rsidR="00AC166E">
        <w:rPr>
          <w:noProof/>
        </w:rPr>
        <w:t>13</w:t>
      </w:r>
      <w:r>
        <w:rPr>
          <w:noProof/>
        </w:rPr>
        <w:fldChar w:fldCharType="end"/>
      </w:r>
    </w:p>
    <w:p w14:paraId="6FB5E181" w14:textId="070B683B" w:rsidR="008D700F" w:rsidRDefault="008D700F">
      <w:pPr>
        <w:pStyle w:val="TDC2"/>
        <w:rPr>
          <w:rFonts w:asciiTheme="minorHAnsi" w:eastAsiaTheme="minorEastAsia" w:hAnsiTheme="minorHAnsi" w:cstheme="minorBidi"/>
          <w:noProof/>
          <w:kern w:val="0"/>
          <w:sz w:val="22"/>
          <w:szCs w:val="22"/>
          <w:lang w:eastAsia="es-ES" w:bidi="ar-SA"/>
        </w:rPr>
      </w:pPr>
      <w:r>
        <w:rPr>
          <w:noProof/>
        </w:rPr>
        <w:t>2.1.2. Arquitectura orientada a Servicios (SOA)</w:t>
      </w:r>
      <w:r>
        <w:rPr>
          <w:noProof/>
        </w:rPr>
        <w:tab/>
      </w:r>
      <w:r>
        <w:rPr>
          <w:noProof/>
        </w:rPr>
        <w:fldChar w:fldCharType="begin"/>
      </w:r>
      <w:r>
        <w:rPr>
          <w:noProof/>
        </w:rPr>
        <w:instrText xml:space="preserve"> PAGEREF _Toc512374290 \h </w:instrText>
      </w:r>
      <w:r>
        <w:rPr>
          <w:noProof/>
        </w:rPr>
      </w:r>
      <w:r>
        <w:rPr>
          <w:noProof/>
        </w:rPr>
        <w:fldChar w:fldCharType="separate"/>
      </w:r>
      <w:r w:rsidR="00AC166E">
        <w:rPr>
          <w:noProof/>
        </w:rPr>
        <w:t>13</w:t>
      </w:r>
      <w:r>
        <w:rPr>
          <w:noProof/>
        </w:rPr>
        <w:fldChar w:fldCharType="end"/>
      </w:r>
    </w:p>
    <w:p w14:paraId="2F98FA77" w14:textId="2E2D7DFC" w:rsidR="008D700F" w:rsidRDefault="008D700F">
      <w:pPr>
        <w:pStyle w:val="TDC2"/>
        <w:rPr>
          <w:rFonts w:asciiTheme="minorHAnsi" w:eastAsiaTheme="minorEastAsia" w:hAnsiTheme="minorHAnsi" w:cstheme="minorBidi"/>
          <w:noProof/>
          <w:kern w:val="0"/>
          <w:sz w:val="22"/>
          <w:szCs w:val="22"/>
          <w:lang w:eastAsia="es-ES" w:bidi="ar-SA"/>
        </w:rPr>
      </w:pPr>
      <w:r>
        <w:rPr>
          <w:noProof/>
        </w:rPr>
        <w:t>2.1.3. Arquitectura dirigida por eventos (EDA).</w:t>
      </w:r>
      <w:r>
        <w:rPr>
          <w:noProof/>
        </w:rPr>
        <w:tab/>
      </w:r>
      <w:r>
        <w:rPr>
          <w:noProof/>
        </w:rPr>
        <w:fldChar w:fldCharType="begin"/>
      </w:r>
      <w:r>
        <w:rPr>
          <w:noProof/>
        </w:rPr>
        <w:instrText xml:space="preserve"> PAGEREF _Toc512374291 \h </w:instrText>
      </w:r>
      <w:r>
        <w:rPr>
          <w:noProof/>
        </w:rPr>
      </w:r>
      <w:r>
        <w:rPr>
          <w:noProof/>
        </w:rPr>
        <w:fldChar w:fldCharType="separate"/>
      </w:r>
      <w:r w:rsidR="00AC166E">
        <w:rPr>
          <w:noProof/>
        </w:rPr>
        <w:t>13</w:t>
      </w:r>
      <w:r>
        <w:rPr>
          <w:noProof/>
        </w:rPr>
        <w:fldChar w:fldCharType="end"/>
      </w:r>
    </w:p>
    <w:p w14:paraId="1ACD7096" w14:textId="17C48D0C" w:rsidR="008D700F" w:rsidRDefault="008D700F">
      <w:pPr>
        <w:pStyle w:val="TDC2"/>
        <w:rPr>
          <w:rFonts w:asciiTheme="minorHAnsi" w:eastAsiaTheme="minorEastAsia" w:hAnsiTheme="minorHAnsi" w:cstheme="minorBidi"/>
          <w:noProof/>
          <w:kern w:val="0"/>
          <w:sz w:val="22"/>
          <w:szCs w:val="22"/>
          <w:lang w:eastAsia="es-ES" w:bidi="ar-SA"/>
        </w:rPr>
      </w:pPr>
      <w:r>
        <w:rPr>
          <w:noProof/>
        </w:rPr>
        <w:t>2.1.4. Arquitectura orientada a servicios dirigido por eventos (SOA 2.0)</w:t>
      </w:r>
      <w:r>
        <w:rPr>
          <w:noProof/>
        </w:rPr>
        <w:tab/>
      </w:r>
      <w:r>
        <w:rPr>
          <w:noProof/>
        </w:rPr>
        <w:fldChar w:fldCharType="begin"/>
      </w:r>
      <w:r>
        <w:rPr>
          <w:noProof/>
        </w:rPr>
        <w:instrText xml:space="preserve"> PAGEREF _Toc512374292 \h </w:instrText>
      </w:r>
      <w:r>
        <w:rPr>
          <w:noProof/>
        </w:rPr>
      </w:r>
      <w:r>
        <w:rPr>
          <w:noProof/>
        </w:rPr>
        <w:fldChar w:fldCharType="separate"/>
      </w:r>
      <w:r w:rsidR="00AC166E">
        <w:rPr>
          <w:noProof/>
        </w:rPr>
        <w:t>13</w:t>
      </w:r>
      <w:r>
        <w:rPr>
          <w:noProof/>
        </w:rPr>
        <w:fldChar w:fldCharType="end"/>
      </w:r>
    </w:p>
    <w:p w14:paraId="5664FDA9" w14:textId="1131FED6" w:rsidR="008D700F" w:rsidRDefault="008D700F">
      <w:pPr>
        <w:pStyle w:val="TDC2"/>
        <w:rPr>
          <w:rFonts w:asciiTheme="minorHAnsi" w:eastAsiaTheme="minorEastAsia" w:hAnsiTheme="minorHAnsi" w:cstheme="minorBidi"/>
          <w:noProof/>
          <w:kern w:val="0"/>
          <w:sz w:val="22"/>
          <w:szCs w:val="22"/>
          <w:lang w:eastAsia="es-ES" w:bidi="ar-SA"/>
        </w:rPr>
      </w:pPr>
      <w:r>
        <w:rPr>
          <w:noProof/>
        </w:rPr>
        <w:t>2.1.5. Procesamiento de eventos complejos (CEP)</w:t>
      </w:r>
      <w:r>
        <w:rPr>
          <w:noProof/>
        </w:rPr>
        <w:tab/>
      </w:r>
      <w:r>
        <w:rPr>
          <w:noProof/>
        </w:rPr>
        <w:fldChar w:fldCharType="begin"/>
      </w:r>
      <w:r>
        <w:rPr>
          <w:noProof/>
        </w:rPr>
        <w:instrText xml:space="preserve"> PAGEREF _Toc512374293 \h </w:instrText>
      </w:r>
      <w:r>
        <w:rPr>
          <w:noProof/>
        </w:rPr>
      </w:r>
      <w:r>
        <w:rPr>
          <w:noProof/>
        </w:rPr>
        <w:fldChar w:fldCharType="separate"/>
      </w:r>
      <w:r w:rsidR="00AC166E">
        <w:rPr>
          <w:noProof/>
        </w:rPr>
        <w:t>13</w:t>
      </w:r>
      <w:r>
        <w:rPr>
          <w:noProof/>
        </w:rPr>
        <w:fldChar w:fldCharType="end"/>
      </w:r>
    </w:p>
    <w:p w14:paraId="7B642E0F" w14:textId="0BCA4498" w:rsidR="008D700F" w:rsidRDefault="008D700F">
      <w:pPr>
        <w:pStyle w:val="TDC2"/>
        <w:rPr>
          <w:rFonts w:asciiTheme="minorHAnsi" w:eastAsiaTheme="minorEastAsia" w:hAnsiTheme="minorHAnsi" w:cstheme="minorBidi"/>
          <w:noProof/>
          <w:kern w:val="0"/>
          <w:sz w:val="22"/>
          <w:szCs w:val="22"/>
          <w:lang w:eastAsia="es-ES" w:bidi="ar-SA"/>
        </w:rPr>
      </w:pPr>
      <w:r>
        <w:rPr>
          <w:noProof/>
        </w:rPr>
        <w:t>2.1.6. Tipos de procesamiento</w:t>
      </w:r>
      <w:r>
        <w:rPr>
          <w:noProof/>
        </w:rPr>
        <w:tab/>
      </w:r>
      <w:r>
        <w:rPr>
          <w:noProof/>
        </w:rPr>
        <w:fldChar w:fldCharType="begin"/>
      </w:r>
      <w:r>
        <w:rPr>
          <w:noProof/>
        </w:rPr>
        <w:instrText xml:space="preserve"> PAGEREF _Toc512374294 \h </w:instrText>
      </w:r>
      <w:r>
        <w:rPr>
          <w:noProof/>
        </w:rPr>
      </w:r>
      <w:r>
        <w:rPr>
          <w:noProof/>
        </w:rPr>
        <w:fldChar w:fldCharType="separate"/>
      </w:r>
      <w:r w:rsidR="00AC166E">
        <w:rPr>
          <w:noProof/>
        </w:rPr>
        <w:t>13</w:t>
      </w:r>
      <w:r>
        <w:rPr>
          <w:noProof/>
        </w:rPr>
        <w:fldChar w:fldCharType="end"/>
      </w:r>
    </w:p>
    <w:p w14:paraId="4D47E458" w14:textId="0F26FD73" w:rsidR="008D700F" w:rsidRDefault="008D700F">
      <w:pPr>
        <w:pStyle w:val="TDC2"/>
        <w:rPr>
          <w:rFonts w:asciiTheme="minorHAnsi" w:eastAsiaTheme="minorEastAsia" w:hAnsiTheme="minorHAnsi" w:cstheme="minorBidi"/>
          <w:noProof/>
          <w:kern w:val="0"/>
          <w:sz w:val="22"/>
          <w:szCs w:val="22"/>
          <w:lang w:eastAsia="es-ES" w:bidi="ar-SA"/>
        </w:rPr>
      </w:pPr>
      <w:r>
        <w:rPr>
          <w:noProof/>
        </w:rPr>
        <w:t>2.1.7. Diagrama de funcionamiento</w:t>
      </w:r>
      <w:r>
        <w:rPr>
          <w:noProof/>
        </w:rPr>
        <w:tab/>
      </w:r>
      <w:r>
        <w:rPr>
          <w:noProof/>
        </w:rPr>
        <w:fldChar w:fldCharType="begin"/>
      </w:r>
      <w:r>
        <w:rPr>
          <w:noProof/>
        </w:rPr>
        <w:instrText xml:space="preserve"> PAGEREF _Toc512374295 \h </w:instrText>
      </w:r>
      <w:r>
        <w:rPr>
          <w:noProof/>
        </w:rPr>
      </w:r>
      <w:r>
        <w:rPr>
          <w:noProof/>
        </w:rPr>
        <w:fldChar w:fldCharType="separate"/>
      </w:r>
      <w:r w:rsidR="00AC166E">
        <w:rPr>
          <w:noProof/>
        </w:rPr>
        <w:t>13</w:t>
      </w:r>
      <w:r>
        <w:rPr>
          <w:noProof/>
        </w:rPr>
        <w:fldChar w:fldCharType="end"/>
      </w:r>
    </w:p>
    <w:p w14:paraId="5A0FD736" w14:textId="57B0A8F7" w:rsidR="008D700F" w:rsidRDefault="008D700F">
      <w:pPr>
        <w:pStyle w:val="TDC2"/>
        <w:rPr>
          <w:rFonts w:asciiTheme="minorHAnsi" w:eastAsiaTheme="minorEastAsia" w:hAnsiTheme="minorHAnsi" w:cstheme="minorBidi"/>
          <w:noProof/>
          <w:kern w:val="0"/>
          <w:sz w:val="22"/>
          <w:szCs w:val="22"/>
          <w:lang w:eastAsia="es-ES" w:bidi="ar-SA"/>
        </w:rPr>
      </w:pPr>
      <w:r>
        <w:rPr>
          <w:noProof/>
        </w:rPr>
        <w:t>2.1.8. ESPER EPL. Lenguaje de programación para CEP.</w:t>
      </w:r>
      <w:r>
        <w:rPr>
          <w:noProof/>
        </w:rPr>
        <w:tab/>
      </w:r>
      <w:r>
        <w:rPr>
          <w:noProof/>
        </w:rPr>
        <w:fldChar w:fldCharType="begin"/>
      </w:r>
      <w:r>
        <w:rPr>
          <w:noProof/>
        </w:rPr>
        <w:instrText xml:space="preserve"> PAGEREF _Toc512374296 \h </w:instrText>
      </w:r>
      <w:r>
        <w:rPr>
          <w:noProof/>
        </w:rPr>
      </w:r>
      <w:r>
        <w:rPr>
          <w:noProof/>
        </w:rPr>
        <w:fldChar w:fldCharType="separate"/>
      </w:r>
      <w:r w:rsidR="00AC166E">
        <w:rPr>
          <w:noProof/>
        </w:rPr>
        <w:t>13</w:t>
      </w:r>
      <w:r>
        <w:rPr>
          <w:noProof/>
        </w:rPr>
        <w:fldChar w:fldCharType="end"/>
      </w:r>
    </w:p>
    <w:p w14:paraId="2CC02B41" w14:textId="03002A3D" w:rsidR="008D700F" w:rsidRDefault="008D700F">
      <w:pPr>
        <w:pStyle w:val="TDC2"/>
        <w:rPr>
          <w:rFonts w:asciiTheme="minorHAnsi" w:eastAsiaTheme="minorEastAsia" w:hAnsiTheme="minorHAnsi" w:cstheme="minorBidi"/>
          <w:noProof/>
          <w:kern w:val="0"/>
          <w:sz w:val="22"/>
          <w:szCs w:val="22"/>
          <w:lang w:eastAsia="es-ES" w:bidi="ar-SA"/>
        </w:rPr>
      </w:pPr>
      <w:r>
        <w:rPr>
          <w:noProof/>
        </w:rPr>
        <w:t>2.1.8.1 Sintaxis</w:t>
      </w:r>
      <w:r>
        <w:rPr>
          <w:noProof/>
        </w:rPr>
        <w:tab/>
      </w:r>
      <w:r>
        <w:rPr>
          <w:noProof/>
        </w:rPr>
        <w:fldChar w:fldCharType="begin"/>
      </w:r>
      <w:r>
        <w:rPr>
          <w:noProof/>
        </w:rPr>
        <w:instrText xml:space="preserve"> PAGEREF _Toc512374297 \h </w:instrText>
      </w:r>
      <w:r>
        <w:rPr>
          <w:noProof/>
        </w:rPr>
      </w:r>
      <w:r>
        <w:rPr>
          <w:noProof/>
        </w:rPr>
        <w:fldChar w:fldCharType="separate"/>
      </w:r>
      <w:r w:rsidR="00AC166E">
        <w:rPr>
          <w:noProof/>
        </w:rPr>
        <w:t>13</w:t>
      </w:r>
      <w:r>
        <w:rPr>
          <w:noProof/>
        </w:rPr>
        <w:fldChar w:fldCharType="end"/>
      </w:r>
    </w:p>
    <w:p w14:paraId="63482105" w14:textId="7F217F65" w:rsidR="008D700F" w:rsidRDefault="008D700F">
      <w:pPr>
        <w:pStyle w:val="TDC2"/>
        <w:rPr>
          <w:rFonts w:asciiTheme="minorHAnsi" w:eastAsiaTheme="minorEastAsia" w:hAnsiTheme="minorHAnsi" w:cstheme="minorBidi"/>
          <w:noProof/>
          <w:kern w:val="0"/>
          <w:sz w:val="22"/>
          <w:szCs w:val="22"/>
          <w:lang w:eastAsia="es-ES" w:bidi="ar-SA"/>
        </w:rPr>
      </w:pPr>
      <w:r>
        <w:rPr>
          <w:noProof/>
        </w:rPr>
        <w:lastRenderedPageBreak/>
        <w:t>2.1.9. comparativa</w:t>
      </w:r>
      <w:r>
        <w:rPr>
          <w:noProof/>
        </w:rPr>
        <w:tab/>
      </w:r>
      <w:r>
        <w:rPr>
          <w:noProof/>
        </w:rPr>
        <w:fldChar w:fldCharType="begin"/>
      </w:r>
      <w:r>
        <w:rPr>
          <w:noProof/>
        </w:rPr>
        <w:instrText xml:space="preserve"> PAGEREF _Toc512374298 \h </w:instrText>
      </w:r>
      <w:r>
        <w:rPr>
          <w:noProof/>
        </w:rPr>
      </w:r>
      <w:r>
        <w:rPr>
          <w:noProof/>
        </w:rPr>
        <w:fldChar w:fldCharType="separate"/>
      </w:r>
      <w:r w:rsidR="00AC166E">
        <w:rPr>
          <w:noProof/>
        </w:rPr>
        <w:t>13</w:t>
      </w:r>
      <w:r>
        <w:rPr>
          <w:noProof/>
        </w:rPr>
        <w:fldChar w:fldCharType="end"/>
      </w:r>
    </w:p>
    <w:p w14:paraId="6127B6CC" w14:textId="6F5DAA1B" w:rsidR="008D700F" w:rsidRDefault="008D700F">
      <w:pPr>
        <w:pStyle w:val="TDC2"/>
        <w:rPr>
          <w:rFonts w:asciiTheme="minorHAnsi" w:eastAsiaTheme="minorEastAsia" w:hAnsiTheme="minorHAnsi" w:cstheme="minorBidi"/>
          <w:noProof/>
          <w:kern w:val="0"/>
          <w:sz w:val="22"/>
          <w:szCs w:val="22"/>
          <w:lang w:eastAsia="es-ES" w:bidi="ar-SA"/>
        </w:rPr>
      </w:pPr>
      <w:r>
        <w:rPr>
          <w:noProof/>
        </w:rPr>
        <w:t>2.1.10. Discusión tecnológica</w:t>
      </w:r>
      <w:r>
        <w:rPr>
          <w:noProof/>
        </w:rPr>
        <w:tab/>
      </w:r>
      <w:r>
        <w:rPr>
          <w:noProof/>
        </w:rPr>
        <w:fldChar w:fldCharType="begin"/>
      </w:r>
      <w:r>
        <w:rPr>
          <w:noProof/>
        </w:rPr>
        <w:instrText xml:space="preserve"> PAGEREF _Toc512374299 \h </w:instrText>
      </w:r>
      <w:r>
        <w:rPr>
          <w:noProof/>
        </w:rPr>
      </w:r>
      <w:r>
        <w:rPr>
          <w:noProof/>
        </w:rPr>
        <w:fldChar w:fldCharType="separate"/>
      </w:r>
      <w:r w:rsidR="00AC166E">
        <w:rPr>
          <w:noProof/>
        </w:rPr>
        <w:t>13</w:t>
      </w:r>
      <w:r>
        <w:rPr>
          <w:noProof/>
        </w:rPr>
        <w:fldChar w:fldCharType="end"/>
      </w:r>
    </w:p>
    <w:p w14:paraId="4B9CA539" w14:textId="651BBA86" w:rsidR="008D700F" w:rsidRDefault="008D700F">
      <w:pPr>
        <w:pStyle w:val="TDC2"/>
        <w:rPr>
          <w:rFonts w:asciiTheme="minorHAnsi" w:eastAsiaTheme="minorEastAsia" w:hAnsiTheme="minorHAnsi" w:cstheme="minorBidi"/>
          <w:noProof/>
          <w:kern w:val="0"/>
          <w:sz w:val="22"/>
          <w:szCs w:val="22"/>
          <w:lang w:eastAsia="es-ES" w:bidi="ar-SA"/>
        </w:rPr>
      </w:pPr>
      <w:r>
        <w:rPr>
          <w:noProof/>
        </w:rPr>
        <w:t>2.1.10.1 Discusión de lenguajes CEP.</w:t>
      </w:r>
      <w:r>
        <w:rPr>
          <w:noProof/>
        </w:rPr>
        <w:tab/>
      </w:r>
      <w:r>
        <w:rPr>
          <w:noProof/>
        </w:rPr>
        <w:fldChar w:fldCharType="begin"/>
      </w:r>
      <w:r>
        <w:rPr>
          <w:noProof/>
        </w:rPr>
        <w:instrText xml:space="preserve"> PAGEREF _Toc512374300 \h </w:instrText>
      </w:r>
      <w:r>
        <w:rPr>
          <w:noProof/>
        </w:rPr>
      </w:r>
      <w:r>
        <w:rPr>
          <w:noProof/>
        </w:rPr>
        <w:fldChar w:fldCharType="separate"/>
      </w:r>
      <w:r w:rsidR="00AC166E">
        <w:rPr>
          <w:noProof/>
        </w:rPr>
        <w:t>13</w:t>
      </w:r>
      <w:r>
        <w:rPr>
          <w:noProof/>
        </w:rPr>
        <w:fldChar w:fldCharType="end"/>
      </w:r>
    </w:p>
    <w:p w14:paraId="537B51E0" w14:textId="7AB03DEA" w:rsidR="008D700F" w:rsidRDefault="008D700F">
      <w:pPr>
        <w:pStyle w:val="TDC2"/>
        <w:rPr>
          <w:rFonts w:asciiTheme="minorHAnsi" w:eastAsiaTheme="minorEastAsia" w:hAnsiTheme="minorHAnsi" w:cstheme="minorBidi"/>
          <w:noProof/>
          <w:kern w:val="0"/>
          <w:sz w:val="22"/>
          <w:szCs w:val="22"/>
          <w:lang w:eastAsia="es-ES" w:bidi="ar-SA"/>
        </w:rPr>
      </w:pPr>
      <w:r>
        <w:rPr>
          <w:noProof/>
        </w:rPr>
        <w:t>2.1.11. Discusión de Enterprise service bus</w:t>
      </w:r>
      <w:r>
        <w:rPr>
          <w:noProof/>
        </w:rPr>
        <w:tab/>
      </w:r>
      <w:r>
        <w:rPr>
          <w:noProof/>
        </w:rPr>
        <w:fldChar w:fldCharType="begin"/>
      </w:r>
      <w:r>
        <w:rPr>
          <w:noProof/>
        </w:rPr>
        <w:instrText xml:space="preserve"> PAGEREF _Toc512374301 \h </w:instrText>
      </w:r>
      <w:r>
        <w:rPr>
          <w:noProof/>
        </w:rPr>
      </w:r>
      <w:r>
        <w:rPr>
          <w:noProof/>
        </w:rPr>
        <w:fldChar w:fldCharType="separate"/>
      </w:r>
      <w:r w:rsidR="00AC166E">
        <w:rPr>
          <w:noProof/>
        </w:rPr>
        <w:t>13</w:t>
      </w:r>
      <w:r>
        <w:rPr>
          <w:noProof/>
        </w:rPr>
        <w:fldChar w:fldCharType="end"/>
      </w:r>
    </w:p>
    <w:p w14:paraId="3D00D3DE" w14:textId="140C6943" w:rsidR="008D700F" w:rsidRDefault="008D700F">
      <w:pPr>
        <w:pStyle w:val="TDC2"/>
        <w:rPr>
          <w:rFonts w:asciiTheme="minorHAnsi" w:eastAsiaTheme="minorEastAsia" w:hAnsiTheme="minorHAnsi" w:cstheme="minorBidi"/>
          <w:noProof/>
          <w:kern w:val="0"/>
          <w:sz w:val="22"/>
          <w:szCs w:val="22"/>
          <w:lang w:eastAsia="es-ES" w:bidi="ar-SA"/>
        </w:rPr>
      </w:pPr>
      <w:r>
        <w:rPr>
          <w:noProof/>
        </w:rPr>
        <w:t>2.1.12. Metodologías existentes</w:t>
      </w:r>
      <w:r>
        <w:rPr>
          <w:noProof/>
        </w:rPr>
        <w:tab/>
      </w:r>
      <w:r>
        <w:rPr>
          <w:noProof/>
        </w:rPr>
        <w:fldChar w:fldCharType="begin"/>
      </w:r>
      <w:r>
        <w:rPr>
          <w:noProof/>
        </w:rPr>
        <w:instrText xml:space="preserve"> PAGEREF _Toc512374302 \h </w:instrText>
      </w:r>
      <w:r>
        <w:rPr>
          <w:noProof/>
        </w:rPr>
      </w:r>
      <w:r>
        <w:rPr>
          <w:noProof/>
        </w:rPr>
        <w:fldChar w:fldCharType="separate"/>
      </w:r>
      <w:r w:rsidR="00AC166E">
        <w:rPr>
          <w:noProof/>
        </w:rPr>
        <w:t>13</w:t>
      </w:r>
      <w:r>
        <w:rPr>
          <w:noProof/>
        </w:rPr>
        <w:fldChar w:fldCharType="end"/>
      </w:r>
    </w:p>
    <w:p w14:paraId="63CCCF27" w14:textId="1180D4F0" w:rsidR="008D700F" w:rsidRDefault="008D700F">
      <w:pPr>
        <w:pStyle w:val="TDC2"/>
        <w:rPr>
          <w:rFonts w:asciiTheme="minorHAnsi" w:eastAsiaTheme="minorEastAsia" w:hAnsiTheme="minorHAnsi" w:cstheme="minorBidi"/>
          <w:noProof/>
          <w:kern w:val="0"/>
          <w:sz w:val="22"/>
          <w:szCs w:val="22"/>
          <w:lang w:eastAsia="es-ES" w:bidi="ar-SA"/>
        </w:rPr>
      </w:pPr>
      <w:r>
        <w:rPr>
          <w:noProof/>
        </w:rPr>
        <w:t>2.1.13. Elección de Metodología Ágil.</w:t>
      </w:r>
      <w:r>
        <w:rPr>
          <w:noProof/>
        </w:rPr>
        <w:tab/>
      </w:r>
      <w:r>
        <w:rPr>
          <w:noProof/>
        </w:rPr>
        <w:fldChar w:fldCharType="begin"/>
      </w:r>
      <w:r>
        <w:rPr>
          <w:noProof/>
        </w:rPr>
        <w:instrText xml:space="preserve"> PAGEREF _Toc512374303 \h </w:instrText>
      </w:r>
      <w:r>
        <w:rPr>
          <w:noProof/>
        </w:rPr>
      </w:r>
      <w:r>
        <w:rPr>
          <w:noProof/>
        </w:rPr>
        <w:fldChar w:fldCharType="separate"/>
      </w:r>
      <w:r w:rsidR="00AC166E">
        <w:rPr>
          <w:noProof/>
        </w:rPr>
        <w:t>13</w:t>
      </w:r>
      <w:r>
        <w:rPr>
          <w:noProof/>
        </w:rPr>
        <w:fldChar w:fldCharType="end"/>
      </w:r>
    </w:p>
    <w:p w14:paraId="4333ED66" w14:textId="3A86EF45"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ENTORNO DE TRABAJO</w:t>
      </w:r>
      <w:r>
        <w:rPr>
          <w:noProof/>
        </w:rPr>
        <w:tab/>
      </w:r>
      <w:r>
        <w:rPr>
          <w:noProof/>
        </w:rPr>
        <w:fldChar w:fldCharType="begin"/>
      </w:r>
      <w:r>
        <w:rPr>
          <w:noProof/>
        </w:rPr>
        <w:instrText xml:space="preserve"> PAGEREF _Toc512374304 \h </w:instrText>
      </w:r>
      <w:r>
        <w:rPr>
          <w:noProof/>
        </w:rPr>
      </w:r>
      <w:r>
        <w:rPr>
          <w:noProof/>
        </w:rPr>
        <w:fldChar w:fldCharType="separate"/>
      </w:r>
      <w:r w:rsidR="00AC166E">
        <w:rPr>
          <w:noProof/>
        </w:rPr>
        <w:t>13</w:t>
      </w:r>
      <w:r>
        <w:rPr>
          <w:noProof/>
        </w:rPr>
        <w:fldChar w:fldCharType="end"/>
      </w:r>
    </w:p>
    <w:p w14:paraId="3A2740EA" w14:textId="4426EF39" w:rsidR="008D700F" w:rsidRDefault="008D700F">
      <w:pPr>
        <w:pStyle w:val="TDC2"/>
        <w:rPr>
          <w:rFonts w:asciiTheme="minorHAnsi" w:eastAsiaTheme="minorEastAsia" w:hAnsiTheme="minorHAnsi" w:cstheme="minorBidi"/>
          <w:noProof/>
          <w:kern w:val="0"/>
          <w:sz w:val="22"/>
          <w:szCs w:val="22"/>
          <w:lang w:eastAsia="es-ES" w:bidi="ar-SA"/>
        </w:rPr>
      </w:pPr>
      <w:r>
        <w:rPr>
          <w:noProof/>
        </w:rPr>
        <w:t>3.1.1. Medios Hardware.</w:t>
      </w:r>
      <w:r>
        <w:rPr>
          <w:noProof/>
        </w:rPr>
        <w:tab/>
      </w:r>
      <w:r>
        <w:rPr>
          <w:noProof/>
        </w:rPr>
        <w:fldChar w:fldCharType="begin"/>
      </w:r>
      <w:r>
        <w:rPr>
          <w:noProof/>
        </w:rPr>
        <w:instrText xml:space="preserve"> PAGEREF _Toc512374305 \h </w:instrText>
      </w:r>
      <w:r>
        <w:rPr>
          <w:noProof/>
        </w:rPr>
      </w:r>
      <w:r>
        <w:rPr>
          <w:noProof/>
        </w:rPr>
        <w:fldChar w:fldCharType="separate"/>
      </w:r>
      <w:r w:rsidR="00AC166E">
        <w:rPr>
          <w:noProof/>
        </w:rPr>
        <w:t>13</w:t>
      </w:r>
      <w:r>
        <w:rPr>
          <w:noProof/>
        </w:rPr>
        <w:fldChar w:fldCharType="end"/>
      </w:r>
    </w:p>
    <w:p w14:paraId="0EF22934" w14:textId="33618966" w:rsidR="008D700F" w:rsidRDefault="008D700F">
      <w:pPr>
        <w:pStyle w:val="TDC2"/>
        <w:rPr>
          <w:rFonts w:asciiTheme="minorHAnsi" w:eastAsiaTheme="minorEastAsia" w:hAnsiTheme="minorHAnsi" w:cstheme="minorBidi"/>
          <w:noProof/>
          <w:kern w:val="0"/>
          <w:sz w:val="22"/>
          <w:szCs w:val="22"/>
          <w:lang w:eastAsia="es-ES" w:bidi="ar-SA"/>
        </w:rPr>
      </w:pPr>
      <w:r>
        <w:rPr>
          <w:noProof/>
        </w:rPr>
        <w:t>3.1.2. Medios Software.</w:t>
      </w:r>
      <w:r>
        <w:rPr>
          <w:noProof/>
        </w:rPr>
        <w:tab/>
      </w:r>
      <w:r>
        <w:rPr>
          <w:noProof/>
        </w:rPr>
        <w:fldChar w:fldCharType="begin"/>
      </w:r>
      <w:r>
        <w:rPr>
          <w:noProof/>
        </w:rPr>
        <w:instrText xml:space="preserve"> PAGEREF _Toc512374306 \h </w:instrText>
      </w:r>
      <w:r>
        <w:rPr>
          <w:noProof/>
        </w:rPr>
      </w:r>
      <w:r>
        <w:rPr>
          <w:noProof/>
        </w:rPr>
        <w:fldChar w:fldCharType="separate"/>
      </w:r>
      <w:r w:rsidR="00AC166E">
        <w:rPr>
          <w:noProof/>
        </w:rPr>
        <w:t>13</w:t>
      </w:r>
      <w:r>
        <w:rPr>
          <w:noProof/>
        </w:rPr>
        <w:fldChar w:fldCharType="end"/>
      </w:r>
    </w:p>
    <w:p w14:paraId="7B235B59" w14:textId="31F0B095"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w:t>
      </w:r>
      <w:r>
        <w:rPr>
          <w:noProof/>
        </w:rPr>
        <w:tab/>
      </w:r>
      <w:r>
        <w:rPr>
          <w:noProof/>
        </w:rPr>
        <w:fldChar w:fldCharType="begin"/>
      </w:r>
      <w:r>
        <w:rPr>
          <w:noProof/>
        </w:rPr>
        <w:instrText xml:space="preserve"> PAGEREF _Toc512374307 \h </w:instrText>
      </w:r>
      <w:r>
        <w:rPr>
          <w:noProof/>
        </w:rPr>
      </w:r>
      <w:r>
        <w:rPr>
          <w:noProof/>
        </w:rPr>
        <w:fldChar w:fldCharType="separate"/>
      </w:r>
      <w:r w:rsidR="00AC166E">
        <w:rPr>
          <w:noProof/>
        </w:rPr>
        <w:t>13</w:t>
      </w:r>
      <w:r>
        <w:rPr>
          <w:noProof/>
        </w:rPr>
        <w:fldChar w:fldCharType="end"/>
      </w:r>
    </w:p>
    <w:p w14:paraId="16744CA9" w14:textId="633916D0" w:rsidR="008D700F" w:rsidRDefault="008D700F">
      <w:pPr>
        <w:pStyle w:val="TDC2"/>
        <w:rPr>
          <w:rFonts w:asciiTheme="minorHAnsi" w:eastAsiaTheme="minorEastAsia" w:hAnsiTheme="minorHAnsi" w:cstheme="minorBidi"/>
          <w:noProof/>
          <w:kern w:val="0"/>
          <w:sz w:val="22"/>
          <w:szCs w:val="22"/>
          <w:lang w:eastAsia="es-ES" w:bidi="ar-SA"/>
        </w:rPr>
      </w:pPr>
      <w:r>
        <w:rPr>
          <w:noProof/>
        </w:rPr>
        <w:t>4.1. INTRODUCCIÓN</w:t>
      </w:r>
      <w:r>
        <w:rPr>
          <w:noProof/>
        </w:rPr>
        <w:tab/>
      </w:r>
      <w:r>
        <w:rPr>
          <w:noProof/>
        </w:rPr>
        <w:fldChar w:fldCharType="begin"/>
      </w:r>
      <w:r>
        <w:rPr>
          <w:noProof/>
        </w:rPr>
        <w:instrText xml:space="preserve"> PAGEREF _Toc512374308 \h </w:instrText>
      </w:r>
      <w:r>
        <w:rPr>
          <w:noProof/>
        </w:rPr>
      </w:r>
      <w:r>
        <w:rPr>
          <w:noProof/>
        </w:rPr>
        <w:fldChar w:fldCharType="separate"/>
      </w:r>
      <w:r w:rsidR="00AC166E">
        <w:rPr>
          <w:noProof/>
        </w:rPr>
        <w:t>13</w:t>
      </w:r>
      <w:r>
        <w:rPr>
          <w:noProof/>
        </w:rPr>
        <w:fldChar w:fldCharType="end"/>
      </w:r>
    </w:p>
    <w:p w14:paraId="06ADB575" w14:textId="7D2432D7" w:rsidR="008D700F" w:rsidRDefault="008D700F">
      <w:pPr>
        <w:pStyle w:val="TDC2"/>
        <w:rPr>
          <w:rFonts w:asciiTheme="minorHAnsi" w:eastAsiaTheme="minorEastAsia" w:hAnsiTheme="minorHAnsi" w:cstheme="minorBidi"/>
          <w:noProof/>
          <w:kern w:val="0"/>
          <w:sz w:val="22"/>
          <w:szCs w:val="22"/>
          <w:lang w:eastAsia="es-ES" w:bidi="ar-SA"/>
        </w:rPr>
      </w:pPr>
      <w:r>
        <w:rPr>
          <w:noProof/>
        </w:rPr>
        <w:t>4.2. Metodología Scrum adoptada con prototipado</w:t>
      </w:r>
      <w:r>
        <w:rPr>
          <w:noProof/>
        </w:rPr>
        <w:tab/>
      </w:r>
      <w:r>
        <w:rPr>
          <w:noProof/>
        </w:rPr>
        <w:fldChar w:fldCharType="begin"/>
      </w:r>
      <w:r>
        <w:rPr>
          <w:noProof/>
        </w:rPr>
        <w:instrText xml:space="preserve"> PAGEREF _Toc512374309 \h </w:instrText>
      </w:r>
      <w:r>
        <w:rPr>
          <w:noProof/>
        </w:rPr>
      </w:r>
      <w:r>
        <w:rPr>
          <w:noProof/>
        </w:rPr>
        <w:fldChar w:fldCharType="separate"/>
      </w:r>
      <w:r w:rsidR="00AC166E">
        <w:rPr>
          <w:noProof/>
        </w:rPr>
        <w:t>13</w:t>
      </w:r>
      <w:r>
        <w:rPr>
          <w:noProof/>
        </w:rPr>
        <w:fldChar w:fldCharType="end"/>
      </w:r>
    </w:p>
    <w:p w14:paraId="5116F69C" w14:textId="7975FF15" w:rsidR="008D700F" w:rsidRDefault="008D700F">
      <w:pPr>
        <w:pStyle w:val="TDC2"/>
        <w:rPr>
          <w:rFonts w:asciiTheme="minorHAnsi" w:eastAsiaTheme="minorEastAsia" w:hAnsiTheme="minorHAnsi" w:cstheme="minorBidi"/>
          <w:noProof/>
          <w:kern w:val="0"/>
          <w:sz w:val="22"/>
          <w:szCs w:val="22"/>
          <w:lang w:eastAsia="es-ES" w:bidi="ar-SA"/>
        </w:rPr>
      </w:pPr>
      <w:r>
        <w:rPr>
          <w:noProof/>
        </w:rPr>
        <w:t>4.2.1. Plan de trabajo</w:t>
      </w:r>
      <w:r>
        <w:rPr>
          <w:noProof/>
        </w:rPr>
        <w:tab/>
      </w:r>
      <w:r>
        <w:rPr>
          <w:noProof/>
        </w:rPr>
        <w:fldChar w:fldCharType="begin"/>
      </w:r>
      <w:r>
        <w:rPr>
          <w:noProof/>
        </w:rPr>
        <w:instrText xml:space="preserve"> PAGEREF _Toc512374310 \h </w:instrText>
      </w:r>
      <w:r>
        <w:rPr>
          <w:noProof/>
        </w:rPr>
      </w:r>
      <w:r>
        <w:rPr>
          <w:noProof/>
        </w:rPr>
        <w:fldChar w:fldCharType="separate"/>
      </w:r>
      <w:r w:rsidR="00AC166E">
        <w:rPr>
          <w:noProof/>
        </w:rPr>
        <w:t>13</w:t>
      </w:r>
      <w:r>
        <w:rPr>
          <w:noProof/>
        </w:rPr>
        <w:fldChar w:fldCharType="end"/>
      </w:r>
    </w:p>
    <w:p w14:paraId="78FFA5D8" w14:textId="0DDE4E41" w:rsidR="008D700F" w:rsidRDefault="008D700F">
      <w:pPr>
        <w:pStyle w:val="TDC2"/>
        <w:rPr>
          <w:rFonts w:asciiTheme="minorHAnsi" w:eastAsiaTheme="minorEastAsia" w:hAnsiTheme="minorHAnsi" w:cstheme="minorBidi"/>
          <w:noProof/>
          <w:kern w:val="0"/>
          <w:sz w:val="22"/>
          <w:szCs w:val="22"/>
          <w:lang w:eastAsia="es-ES" w:bidi="ar-SA"/>
        </w:rPr>
      </w:pPr>
      <w:r>
        <w:rPr>
          <w:noProof/>
        </w:rPr>
        <w:t>4.3. Análisis de riesgos</w:t>
      </w:r>
      <w:r>
        <w:rPr>
          <w:noProof/>
        </w:rPr>
        <w:tab/>
      </w:r>
      <w:r>
        <w:rPr>
          <w:noProof/>
        </w:rPr>
        <w:fldChar w:fldCharType="begin"/>
      </w:r>
      <w:r>
        <w:rPr>
          <w:noProof/>
        </w:rPr>
        <w:instrText xml:space="preserve"> PAGEREF _Toc512374311 \h </w:instrText>
      </w:r>
      <w:r>
        <w:rPr>
          <w:noProof/>
        </w:rPr>
      </w:r>
      <w:r>
        <w:rPr>
          <w:noProof/>
        </w:rPr>
        <w:fldChar w:fldCharType="separate"/>
      </w:r>
      <w:r w:rsidR="00AC166E">
        <w:rPr>
          <w:noProof/>
        </w:rPr>
        <w:t>13</w:t>
      </w:r>
      <w:r>
        <w:rPr>
          <w:noProof/>
        </w:rPr>
        <w:fldChar w:fldCharType="end"/>
      </w:r>
    </w:p>
    <w:p w14:paraId="028A543F" w14:textId="7E04592B" w:rsidR="008D700F" w:rsidRDefault="008D700F">
      <w:pPr>
        <w:pStyle w:val="TDC2"/>
        <w:rPr>
          <w:rFonts w:asciiTheme="minorHAnsi" w:eastAsiaTheme="minorEastAsia" w:hAnsiTheme="minorHAnsi" w:cstheme="minorBidi"/>
          <w:noProof/>
          <w:kern w:val="0"/>
          <w:sz w:val="22"/>
          <w:szCs w:val="22"/>
          <w:lang w:eastAsia="es-ES" w:bidi="ar-SA"/>
        </w:rPr>
      </w:pPr>
      <w:r>
        <w:rPr>
          <w:noProof/>
        </w:rPr>
        <w:t>4.3.1. Posibles riesgos</w:t>
      </w:r>
      <w:r>
        <w:rPr>
          <w:noProof/>
        </w:rPr>
        <w:tab/>
      </w:r>
      <w:r>
        <w:rPr>
          <w:noProof/>
        </w:rPr>
        <w:fldChar w:fldCharType="begin"/>
      </w:r>
      <w:r>
        <w:rPr>
          <w:noProof/>
        </w:rPr>
        <w:instrText xml:space="preserve"> PAGEREF _Toc512374312 \h </w:instrText>
      </w:r>
      <w:r>
        <w:rPr>
          <w:noProof/>
        </w:rPr>
      </w:r>
      <w:r>
        <w:rPr>
          <w:noProof/>
        </w:rPr>
        <w:fldChar w:fldCharType="separate"/>
      </w:r>
      <w:r w:rsidR="00AC166E">
        <w:rPr>
          <w:noProof/>
        </w:rPr>
        <w:t>13</w:t>
      </w:r>
      <w:r>
        <w:rPr>
          <w:noProof/>
        </w:rPr>
        <w:fldChar w:fldCharType="end"/>
      </w:r>
    </w:p>
    <w:p w14:paraId="0FCEA345" w14:textId="612D0977" w:rsidR="008D700F" w:rsidRDefault="008D700F">
      <w:pPr>
        <w:pStyle w:val="TDC2"/>
        <w:rPr>
          <w:rFonts w:asciiTheme="minorHAnsi" w:eastAsiaTheme="minorEastAsia" w:hAnsiTheme="minorHAnsi" w:cstheme="minorBidi"/>
          <w:noProof/>
          <w:kern w:val="0"/>
          <w:sz w:val="22"/>
          <w:szCs w:val="22"/>
          <w:lang w:eastAsia="es-ES" w:bidi="ar-SA"/>
        </w:rPr>
      </w:pPr>
      <w:r>
        <w:rPr>
          <w:noProof/>
        </w:rPr>
        <w:t>4.3.2. Ponderación</w:t>
      </w:r>
      <w:r>
        <w:rPr>
          <w:noProof/>
        </w:rPr>
        <w:tab/>
      </w:r>
      <w:r>
        <w:rPr>
          <w:noProof/>
        </w:rPr>
        <w:fldChar w:fldCharType="begin"/>
      </w:r>
      <w:r>
        <w:rPr>
          <w:noProof/>
        </w:rPr>
        <w:instrText xml:space="preserve"> PAGEREF _Toc512374313 \h </w:instrText>
      </w:r>
      <w:r>
        <w:rPr>
          <w:noProof/>
        </w:rPr>
      </w:r>
      <w:r>
        <w:rPr>
          <w:noProof/>
        </w:rPr>
        <w:fldChar w:fldCharType="separate"/>
      </w:r>
      <w:r w:rsidR="00AC166E">
        <w:rPr>
          <w:noProof/>
        </w:rPr>
        <w:t>13</w:t>
      </w:r>
      <w:r>
        <w:rPr>
          <w:noProof/>
        </w:rPr>
        <w:fldChar w:fldCharType="end"/>
      </w:r>
    </w:p>
    <w:p w14:paraId="055A5242" w14:textId="48F62844"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Desarrollo</w:t>
      </w:r>
      <w:r>
        <w:rPr>
          <w:noProof/>
        </w:rPr>
        <w:tab/>
      </w:r>
      <w:r>
        <w:rPr>
          <w:noProof/>
        </w:rPr>
        <w:fldChar w:fldCharType="begin"/>
      </w:r>
      <w:r>
        <w:rPr>
          <w:noProof/>
        </w:rPr>
        <w:instrText xml:space="preserve"> PAGEREF _Toc512374314 \h </w:instrText>
      </w:r>
      <w:r>
        <w:rPr>
          <w:noProof/>
        </w:rPr>
      </w:r>
      <w:r>
        <w:rPr>
          <w:noProof/>
        </w:rPr>
        <w:fldChar w:fldCharType="separate"/>
      </w:r>
      <w:r w:rsidR="00AC166E">
        <w:rPr>
          <w:noProof/>
        </w:rPr>
        <w:t>13</w:t>
      </w:r>
      <w:r>
        <w:rPr>
          <w:noProof/>
        </w:rPr>
        <w:fldChar w:fldCharType="end"/>
      </w:r>
    </w:p>
    <w:p w14:paraId="75125D54" w14:textId="3D677209" w:rsidR="008D700F" w:rsidRDefault="008D700F">
      <w:pPr>
        <w:pStyle w:val="TDC2"/>
        <w:rPr>
          <w:rFonts w:asciiTheme="minorHAnsi" w:eastAsiaTheme="minorEastAsia" w:hAnsiTheme="minorHAnsi" w:cstheme="minorBidi"/>
          <w:noProof/>
          <w:kern w:val="0"/>
          <w:sz w:val="22"/>
          <w:szCs w:val="22"/>
          <w:lang w:eastAsia="es-ES" w:bidi="ar-SA"/>
        </w:rPr>
      </w:pPr>
      <w:r w:rsidRPr="001941D0">
        <w:rPr>
          <w:noProof/>
          <w:highlight w:val="green"/>
        </w:rPr>
        <w:t>5.1. SPRINT X. Nombre del sprint</w:t>
      </w:r>
      <w:r>
        <w:rPr>
          <w:noProof/>
        </w:rPr>
        <w:tab/>
      </w:r>
      <w:r>
        <w:rPr>
          <w:noProof/>
        </w:rPr>
        <w:fldChar w:fldCharType="begin"/>
      </w:r>
      <w:r>
        <w:rPr>
          <w:noProof/>
        </w:rPr>
        <w:instrText xml:space="preserve"> PAGEREF _Toc512374315 \h </w:instrText>
      </w:r>
      <w:r>
        <w:rPr>
          <w:noProof/>
        </w:rPr>
      </w:r>
      <w:r>
        <w:rPr>
          <w:noProof/>
        </w:rPr>
        <w:fldChar w:fldCharType="separate"/>
      </w:r>
      <w:r w:rsidR="00AC166E">
        <w:rPr>
          <w:noProof/>
        </w:rPr>
        <w:t>13</w:t>
      </w:r>
      <w:r>
        <w:rPr>
          <w:noProof/>
        </w:rPr>
        <w:fldChar w:fldCharType="end"/>
      </w:r>
    </w:p>
    <w:p w14:paraId="5C9357ED" w14:textId="2DF1AF90" w:rsidR="008D700F" w:rsidRDefault="008D700F">
      <w:pPr>
        <w:pStyle w:val="TDC2"/>
        <w:rPr>
          <w:rFonts w:asciiTheme="minorHAnsi" w:eastAsiaTheme="minorEastAsia" w:hAnsiTheme="minorHAnsi" w:cstheme="minorBidi"/>
          <w:noProof/>
          <w:kern w:val="0"/>
          <w:sz w:val="22"/>
          <w:szCs w:val="22"/>
          <w:lang w:eastAsia="es-ES" w:bidi="ar-SA"/>
        </w:rPr>
      </w:pPr>
      <w:r>
        <w:rPr>
          <w:noProof/>
        </w:rPr>
        <w:t>5.1.1. Reunión de planificación del sprint</w:t>
      </w:r>
      <w:r>
        <w:rPr>
          <w:noProof/>
        </w:rPr>
        <w:tab/>
      </w:r>
      <w:r>
        <w:rPr>
          <w:noProof/>
        </w:rPr>
        <w:fldChar w:fldCharType="begin"/>
      </w:r>
      <w:r>
        <w:rPr>
          <w:noProof/>
        </w:rPr>
        <w:instrText xml:space="preserve"> PAGEREF _Toc512374316 \h </w:instrText>
      </w:r>
      <w:r>
        <w:rPr>
          <w:noProof/>
        </w:rPr>
      </w:r>
      <w:r>
        <w:rPr>
          <w:noProof/>
        </w:rPr>
        <w:fldChar w:fldCharType="separate"/>
      </w:r>
      <w:r w:rsidR="00AC166E">
        <w:rPr>
          <w:noProof/>
        </w:rPr>
        <w:t>13</w:t>
      </w:r>
      <w:r>
        <w:rPr>
          <w:noProof/>
        </w:rPr>
        <w:fldChar w:fldCharType="end"/>
      </w:r>
    </w:p>
    <w:p w14:paraId="1BA0F50B" w14:textId="208598E4" w:rsidR="008D700F" w:rsidRDefault="008D700F">
      <w:pPr>
        <w:pStyle w:val="TDC2"/>
        <w:rPr>
          <w:rFonts w:asciiTheme="minorHAnsi" w:eastAsiaTheme="minorEastAsia" w:hAnsiTheme="minorHAnsi" w:cstheme="minorBidi"/>
          <w:noProof/>
          <w:kern w:val="0"/>
          <w:sz w:val="22"/>
          <w:szCs w:val="22"/>
          <w:lang w:eastAsia="es-ES" w:bidi="ar-SA"/>
        </w:rPr>
      </w:pPr>
      <w:r>
        <w:rPr>
          <w:noProof/>
        </w:rPr>
        <w:lastRenderedPageBreak/>
        <w:t>5.1.2. Desarrollo del sprint</w:t>
      </w:r>
      <w:r>
        <w:rPr>
          <w:noProof/>
        </w:rPr>
        <w:tab/>
      </w:r>
      <w:r>
        <w:rPr>
          <w:noProof/>
        </w:rPr>
        <w:fldChar w:fldCharType="begin"/>
      </w:r>
      <w:r>
        <w:rPr>
          <w:noProof/>
        </w:rPr>
        <w:instrText xml:space="preserve"> PAGEREF _Toc512374317 \h </w:instrText>
      </w:r>
      <w:r>
        <w:rPr>
          <w:noProof/>
        </w:rPr>
      </w:r>
      <w:r>
        <w:rPr>
          <w:noProof/>
        </w:rPr>
        <w:fldChar w:fldCharType="separate"/>
      </w:r>
      <w:r w:rsidR="00AC166E">
        <w:rPr>
          <w:noProof/>
        </w:rPr>
        <w:t>13</w:t>
      </w:r>
      <w:r>
        <w:rPr>
          <w:noProof/>
        </w:rPr>
        <w:fldChar w:fldCharType="end"/>
      </w:r>
    </w:p>
    <w:p w14:paraId="08E56797" w14:textId="05687AE5" w:rsidR="008D700F" w:rsidRDefault="008D700F">
      <w:pPr>
        <w:pStyle w:val="TDC2"/>
        <w:rPr>
          <w:rFonts w:asciiTheme="minorHAnsi" w:eastAsiaTheme="minorEastAsia" w:hAnsiTheme="minorHAnsi" w:cstheme="minorBidi"/>
          <w:noProof/>
          <w:kern w:val="0"/>
          <w:sz w:val="22"/>
          <w:szCs w:val="22"/>
          <w:lang w:eastAsia="es-ES" w:bidi="ar-SA"/>
        </w:rPr>
      </w:pPr>
      <w:r>
        <w:rPr>
          <w:noProof/>
        </w:rPr>
        <w:t>5.1.2.1 Reuniones semanales y recogida de información</w:t>
      </w:r>
      <w:r>
        <w:rPr>
          <w:noProof/>
        </w:rPr>
        <w:tab/>
      </w:r>
      <w:r>
        <w:rPr>
          <w:noProof/>
        </w:rPr>
        <w:fldChar w:fldCharType="begin"/>
      </w:r>
      <w:r>
        <w:rPr>
          <w:noProof/>
        </w:rPr>
        <w:instrText xml:space="preserve"> PAGEREF _Toc512374318 \h </w:instrText>
      </w:r>
      <w:r>
        <w:rPr>
          <w:noProof/>
        </w:rPr>
      </w:r>
      <w:r>
        <w:rPr>
          <w:noProof/>
        </w:rPr>
        <w:fldChar w:fldCharType="separate"/>
      </w:r>
      <w:r w:rsidR="00AC166E">
        <w:rPr>
          <w:noProof/>
        </w:rPr>
        <w:t>13</w:t>
      </w:r>
      <w:r>
        <w:rPr>
          <w:noProof/>
        </w:rPr>
        <w:fldChar w:fldCharType="end"/>
      </w:r>
    </w:p>
    <w:p w14:paraId="63C3AEFF" w14:textId="5DD58551" w:rsidR="008D700F" w:rsidRDefault="008D700F">
      <w:pPr>
        <w:pStyle w:val="TDC2"/>
        <w:rPr>
          <w:rFonts w:asciiTheme="minorHAnsi" w:eastAsiaTheme="minorEastAsia" w:hAnsiTheme="minorHAnsi" w:cstheme="minorBidi"/>
          <w:noProof/>
          <w:kern w:val="0"/>
          <w:sz w:val="22"/>
          <w:szCs w:val="22"/>
          <w:lang w:eastAsia="es-ES" w:bidi="ar-SA"/>
        </w:rPr>
      </w:pPr>
      <w:r>
        <w:rPr>
          <w:noProof/>
        </w:rPr>
        <w:t>5.1.3. Reuniones al finalizar el sprint</w:t>
      </w:r>
      <w:r>
        <w:rPr>
          <w:noProof/>
        </w:rPr>
        <w:tab/>
      </w:r>
      <w:r>
        <w:rPr>
          <w:noProof/>
        </w:rPr>
        <w:fldChar w:fldCharType="begin"/>
      </w:r>
      <w:r>
        <w:rPr>
          <w:noProof/>
        </w:rPr>
        <w:instrText xml:space="preserve"> PAGEREF _Toc512374319 \h </w:instrText>
      </w:r>
      <w:r>
        <w:rPr>
          <w:noProof/>
        </w:rPr>
      </w:r>
      <w:r>
        <w:rPr>
          <w:noProof/>
        </w:rPr>
        <w:fldChar w:fldCharType="separate"/>
      </w:r>
      <w:r w:rsidR="00AC166E">
        <w:rPr>
          <w:noProof/>
        </w:rPr>
        <w:t>13</w:t>
      </w:r>
      <w:r>
        <w:rPr>
          <w:noProof/>
        </w:rPr>
        <w:fldChar w:fldCharType="end"/>
      </w:r>
    </w:p>
    <w:p w14:paraId="651D4DBE" w14:textId="3535E55D" w:rsidR="008D700F" w:rsidRDefault="008D700F">
      <w:pPr>
        <w:pStyle w:val="TDC2"/>
        <w:rPr>
          <w:rFonts w:asciiTheme="minorHAnsi" w:eastAsiaTheme="minorEastAsia" w:hAnsiTheme="minorHAnsi" w:cstheme="minorBidi"/>
          <w:noProof/>
          <w:kern w:val="0"/>
          <w:sz w:val="22"/>
          <w:szCs w:val="22"/>
          <w:lang w:eastAsia="es-ES" w:bidi="ar-SA"/>
        </w:rPr>
      </w:pPr>
      <w:r w:rsidRPr="001941D0">
        <w:rPr>
          <w:noProof/>
          <w:highlight w:val="green"/>
        </w:rPr>
        <w:t>5.2. SPRINT 0. Acercamiento a cep</w:t>
      </w:r>
      <w:r>
        <w:rPr>
          <w:noProof/>
        </w:rPr>
        <w:tab/>
      </w:r>
      <w:r>
        <w:rPr>
          <w:noProof/>
        </w:rPr>
        <w:fldChar w:fldCharType="begin"/>
      </w:r>
      <w:r>
        <w:rPr>
          <w:noProof/>
        </w:rPr>
        <w:instrText xml:space="preserve"> PAGEREF _Toc512374320 \h </w:instrText>
      </w:r>
      <w:r>
        <w:rPr>
          <w:noProof/>
        </w:rPr>
      </w:r>
      <w:r>
        <w:rPr>
          <w:noProof/>
        </w:rPr>
        <w:fldChar w:fldCharType="separate"/>
      </w:r>
      <w:r w:rsidR="00AC166E">
        <w:rPr>
          <w:noProof/>
        </w:rPr>
        <w:t>13</w:t>
      </w:r>
      <w:r>
        <w:rPr>
          <w:noProof/>
        </w:rPr>
        <w:fldChar w:fldCharType="end"/>
      </w:r>
    </w:p>
    <w:p w14:paraId="303C5B73" w14:textId="5B39F0BC" w:rsidR="008D700F" w:rsidRDefault="008D700F">
      <w:pPr>
        <w:pStyle w:val="TDC2"/>
        <w:rPr>
          <w:rFonts w:asciiTheme="minorHAnsi" w:eastAsiaTheme="minorEastAsia" w:hAnsiTheme="minorHAnsi" w:cstheme="minorBidi"/>
          <w:noProof/>
          <w:kern w:val="0"/>
          <w:sz w:val="22"/>
          <w:szCs w:val="22"/>
          <w:lang w:eastAsia="es-ES" w:bidi="ar-SA"/>
        </w:rPr>
      </w:pPr>
      <w:r>
        <w:rPr>
          <w:noProof/>
        </w:rPr>
        <w:t>5.2.1. Reunión de planificación del sprint</w:t>
      </w:r>
      <w:r>
        <w:rPr>
          <w:noProof/>
        </w:rPr>
        <w:tab/>
      </w:r>
      <w:r>
        <w:rPr>
          <w:noProof/>
        </w:rPr>
        <w:fldChar w:fldCharType="begin"/>
      </w:r>
      <w:r>
        <w:rPr>
          <w:noProof/>
        </w:rPr>
        <w:instrText xml:space="preserve"> PAGEREF _Toc512374321 \h </w:instrText>
      </w:r>
      <w:r>
        <w:rPr>
          <w:noProof/>
        </w:rPr>
      </w:r>
      <w:r>
        <w:rPr>
          <w:noProof/>
        </w:rPr>
        <w:fldChar w:fldCharType="separate"/>
      </w:r>
      <w:r w:rsidR="00AC166E">
        <w:rPr>
          <w:noProof/>
        </w:rPr>
        <w:t>13</w:t>
      </w:r>
      <w:r>
        <w:rPr>
          <w:noProof/>
        </w:rPr>
        <w:fldChar w:fldCharType="end"/>
      </w:r>
    </w:p>
    <w:p w14:paraId="168D140F" w14:textId="0759A514" w:rsidR="008D700F" w:rsidRDefault="008D700F">
      <w:pPr>
        <w:pStyle w:val="TDC2"/>
        <w:rPr>
          <w:rFonts w:asciiTheme="minorHAnsi" w:eastAsiaTheme="minorEastAsia" w:hAnsiTheme="minorHAnsi" w:cstheme="minorBidi"/>
          <w:noProof/>
          <w:kern w:val="0"/>
          <w:sz w:val="22"/>
          <w:szCs w:val="22"/>
          <w:lang w:eastAsia="es-ES" w:bidi="ar-SA"/>
        </w:rPr>
      </w:pPr>
      <w:r>
        <w:rPr>
          <w:noProof/>
        </w:rPr>
        <w:t>5.2.1.1 Asuntos que tratar</w:t>
      </w:r>
      <w:r>
        <w:rPr>
          <w:noProof/>
        </w:rPr>
        <w:tab/>
      </w:r>
      <w:r>
        <w:rPr>
          <w:noProof/>
        </w:rPr>
        <w:fldChar w:fldCharType="begin"/>
      </w:r>
      <w:r>
        <w:rPr>
          <w:noProof/>
        </w:rPr>
        <w:instrText xml:space="preserve"> PAGEREF _Toc512374322 \h </w:instrText>
      </w:r>
      <w:r>
        <w:rPr>
          <w:noProof/>
        </w:rPr>
      </w:r>
      <w:r>
        <w:rPr>
          <w:noProof/>
        </w:rPr>
        <w:fldChar w:fldCharType="separate"/>
      </w:r>
      <w:r w:rsidR="00AC166E">
        <w:rPr>
          <w:noProof/>
        </w:rPr>
        <w:t>13</w:t>
      </w:r>
      <w:r>
        <w:rPr>
          <w:noProof/>
        </w:rPr>
        <w:fldChar w:fldCharType="end"/>
      </w:r>
    </w:p>
    <w:p w14:paraId="3D474FA7" w14:textId="54F230E2" w:rsidR="008D700F" w:rsidRDefault="008D700F">
      <w:pPr>
        <w:pStyle w:val="TDC2"/>
        <w:rPr>
          <w:rFonts w:asciiTheme="minorHAnsi" w:eastAsiaTheme="minorEastAsia" w:hAnsiTheme="minorHAnsi" w:cstheme="minorBidi"/>
          <w:noProof/>
          <w:kern w:val="0"/>
          <w:sz w:val="22"/>
          <w:szCs w:val="22"/>
          <w:lang w:eastAsia="es-ES" w:bidi="ar-SA"/>
        </w:rPr>
      </w:pPr>
      <w:r>
        <w:rPr>
          <w:noProof/>
        </w:rPr>
        <w:t>5.2.1.2 Información recogida</w:t>
      </w:r>
      <w:r>
        <w:rPr>
          <w:noProof/>
        </w:rPr>
        <w:tab/>
      </w:r>
      <w:r>
        <w:rPr>
          <w:noProof/>
        </w:rPr>
        <w:fldChar w:fldCharType="begin"/>
      </w:r>
      <w:r>
        <w:rPr>
          <w:noProof/>
        </w:rPr>
        <w:instrText xml:space="preserve"> PAGEREF _Toc512374323 \h </w:instrText>
      </w:r>
      <w:r>
        <w:rPr>
          <w:noProof/>
        </w:rPr>
      </w:r>
      <w:r>
        <w:rPr>
          <w:noProof/>
        </w:rPr>
        <w:fldChar w:fldCharType="separate"/>
      </w:r>
      <w:r w:rsidR="00AC166E">
        <w:rPr>
          <w:noProof/>
        </w:rPr>
        <w:t>13</w:t>
      </w:r>
      <w:r>
        <w:rPr>
          <w:noProof/>
        </w:rPr>
        <w:fldChar w:fldCharType="end"/>
      </w:r>
    </w:p>
    <w:p w14:paraId="73C78917" w14:textId="3A0D98AC" w:rsidR="008D700F" w:rsidRDefault="008D700F">
      <w:pPr>
        <w:pStyle w:val="TDC2"/>
        <w:rPr>
          <w:rFonts w:asciiTheme="minorHAnsi" w:eastAsiaTheme="minorEastAsia" w:hAnsiTheme="minorHAnsi" w:cstheme="minorBidi"/>
          <w:noProof/>
          <w:kern w:val="0"/>
          <w:sz w:val="22"/>
          <w:szCs w:val="22"/>
          <w:lang w:eastAsia="es-ES" w:bidi="ar-SA"/>
        </w:rPr>
      </w:pPr>
      <w:r>
        <w:rPr>
          <w:noProof/>
        </w:rPr>
        <w:t>5.2.1.3 Próximos pasos</w:t>
      </w:r>
      <w:r>
        <w:rPr>
          <w:noProof/>
        </w:rPr>
        <w:tab/>
      </w:r>
      <w:r>
        <w:rPr>
          <w:noProof/>
        </w:rPr>
        <w:fldChar w:fldCharType="begin"/>
      </w:r>
      <w:r>
        <w:rPr>
          <w:noProof/>
        </w:rPr>
        <w:instrText xml:space="preserve"> PAGEREF _Toc512374324 \h </w:instrText>
      </w:r>
      <w:r>
        <w:rPr>
          <w:noProof/>
        </w:rPr>
      </w:r>
      <w:r>
        <w:rPr>
          <w:noProof/>
        </w:rPr>
        <w:fldChar w:fldCharType="separate"/>
      </w:r>
      <w:r w:rsidR="00AC166E">
        <w:rPr>
          <w:noProof/>
        </w:rPr>
        <w:t>13</w:t>
      </w:r>
      <w:r>
        <w:rPr>
          <w:noProof/>
        </w:rPr>
        <w:fldChar w:fldCharType="end"/>
      </w:r>
    </w:p>
    <w:p w14:paraId="48E325E0" w14:textId="380B0DBE" w:rsidR="008D700F" w:rsidRDefault="008D700F">
      <w:pPr>
        <w:pStyle w:val="TDC2"/>
        <w:rPr>
          <w:rFonts w:asciiTheme="minorHAnsi" w:eastAsiaTheme="minorEastAsia" w:hAnsiTheme="minorHAnsi" w:cstheme="minorBidi"/>
          <w:noProof/>
          <w:kern w:val="0"/>
          <w:sz w:val="22"/>
          <w:szCs w:val="22"/>
          <w:lang w:eastAsia="es-ES" w:bidi="ar-SA"/>
        </w:rPr>
      </w:pPr>
      <w:r>
        <w:rPr>
          <w:noProof/>
        </w:rPr>
        <w:t>5.2.2. Desarrollo del sprint</w:t>
      </w:r>
      <w:r>
        <w:rPr>
          <w:noProof/>
        </w:rPr>
        <w:tab/>
      </w:r>
      <w:r>
        <w:rPr>
          <w:noProof/>
        </w:rPr>
        <w:fldChar w:fldCharType="begin"/>
      </w:r>
      <w:r>
        <w:rPr>
          <w:noProof/>
        </w:rPr>
        <w:instrText xml:space="preserve"> PAGEREF _Toc512374325 \h </w:instrText>
      </w:r>
      <w:r>
        <w:rPr>
          <w:noProof/>
        </w:rPr>
      </w:r>
      <w:r>
        <w:rPr>
          <w:noProof/>
        </w:rPr>
        <w:fldChar w:fldCharType="separate"/>
      </w:r>
      <w:r w:rsidR="00AC166E">
        <w:rPr>
          <w:noProof/>
        </w:rPr>
        <w:t>13</w:t>
      </w:r>
      <w:r>
        <w:rPr>
          <w:noProof/>
        </w:rPr>
        <w:fldChar w:fldCharType="end"/>
      </w:r>
    </w:p>
    <w:p w14:paraId="4D30D937" w14:textId="74F10DFE" w:rsidR="008D700F" w:rsidRDefault="008D700F">
      <w:pPr>
        <w:pStyle w:val="TDC2"/>
        <w:rPr>
          <w:rFonts w:asciiTheme="minorHAnsi" w:eastAsiaTheme="minorEastAsia" w:hAnsiTheme="minorHAnsi" w:cstheme="minorBidi"/>
          <w:noProof/>
          <w:kern w:val="0"/>
          <w:sz w:val="22"/>
          <w:szCs w:val="22"/>
          <w:lang w:eastAsia="es-ES" w:bidi="ar-SA"/>
        </w:rPr>
      </w:pPr>
      <w:r w:rsidRPr="001941D0">
        <w:rPr>
          <w:noProof/>
          <w:highlight w:val="green"/>
        </w:rPr>
        <w:t>5.3. SPRINT 2. Inicio del proyecto</w:t>
      </w:r>
      <w:r>
        <w:rPr>
          <w:noProof/>
        </w:rPr>
        <w:tab/>
      </w:r>
      <w:r>
        <w:rPr>
          <w:noProof/>
        </w:rPr>
        <w:fldChar w:fldCharType="begin"/>
      </w:r>
      <w:r>
        <w:rPr>
          <w:noProof/>
        </w:rPr>
        <w:instrText xml:space="preserve"> PAGEREF _Toc512374326 \h </w:instrText>
      </w:r>
      <w:r>
        <w:rPr>
          <w:noProof/>
        </w:rPr>
      </w:r>
      <w:r>
        <w:rPr>
          <w:noProof/>
        </w:rPr>
        <w:fldChar w:fldCharType="separate"/>
      </w:r>
      <w:r w:rsidR="00AC166E">
        <w:rPr>
          <w:noProof/>
        </w:rPr>
        <w:t>13</w:t>
      </w:r>
      <w:r>
        <w:rPr>
          <w:noProof/>
        </w:rPr>
        <w:fldChar w:fldCharType="end"/>
      </w:r>
    </w:p>
    <w:p w14:paraId="660A00D3" w14:textId="0A94EE55" w:rsidR="008D700F" w:rsidRDefault="008D700F">
      <w:pPr>
        <w:pStyle w:val="TDC2"/>
        <w:rPr>
          <w:rFonts w:asciiTheme="minorHAnsi" w:eastAsiaTheme="minorEastAsia" w:hAnsiTheme="minorHAnsi" w:cstheme="minorBidi"/>
          <w:noProof/>
          <w:kern w:val="0"/>
          <w:sz w:val="22"/>
          <w:szCs w:val="22"/>
          <w:lang w:eastAsia="es-ES" w:bidi="ar-SA"/>
        </w:rPr>
      </w:pPr>
      <w:r>
        <w:rPr>
          <w:noProof/>
        </w:rPr>
        <w:t>5.3.1. Reunión de planificación del sprint</w:t>
      </w:r>
      <w:r>
        <w:rPr>
          <w:noProof/>
        </w:rPr>
        <w:tab/>
      </w:r>
      <w:r>
        <w:rPr>
          <w:noProof/>
        </w:rPr>
        <w:fldChar w:fldCharType="begin"/>
      </w:r>
      <w:r>
        <w:rPr>
          <w:noProof/>
        </w:rPr>
        <w:instrText xml:space="preserve"> PAGEREF _Toc512374327 \h </w:instrText>
      </w:r>
      <w:r>
        <w:rPr>
          <w:noProof/>
        </w:rPr>
      </w:r>
      <w:r>
        <w:rPr>
          <w:noProof/>
        </w:rPr>
        <w:fldChar w:fldCharType="separate"/>
      </w:r>
      <w:r w:rsidR="00AC166E">
        <w:rPr>
          <w:noProof/>
        </w:rPr>
        <w:t>13</w:t>
      </w:r>
      <w:r>
        <w:rPr>
          <w:noProof/>
        </w:rPr>
        <w:fldChar w:fldCharType="end"/>
      </w:r>
    </w:p>
    <w:p w14:paraId="28CE836F" w14:textId="0DB9ECF3" w:rsidR="008D700F" w:rsidRDefault="008D700F">
      <w:pPr>
        <w:pStyle w:val="TDC2"/>
        <w:rPr>
          <w:rFonts w:asciiTheme="minorHAnsi" w:eastAsiaTheme="minorEastAsia" w:hAnsiTheme="minorHAnsi" w:cstheme="minorBidi"/>
          <w:noProof/>
          <w:kern w:val="0"/>
          <w:sz w:val="22"/>
          <w:szCs w:val="22"/>
          <w:lang w:eastAsia="es-ES" w:bidi="ar-SA"/>
        </w:rPr>
      </w:pPr>
      <w:r>
        <w:rPr>
          <w:noProof/>
        </w:rPr>
        <w:t>5.3.1.1 Asuntos que tratar</w:t>
      </w:r>
      <w:r>
        <w:rPr>
          <w:noProof/>
        </w:rPr>
        <w:tab/>
      </w:r>
      <w:r>
        <w:rPr>
          <w:noProof/>
        </w:rPr>
        <w:fldChar w:fldCharType="begin"/>
      </w:r>
      <w:r>
        <w:rPr>
          <w:noProof/>
        </w:rPr>
        <w:instrText xml:space="preserve"> PAGEREF _Toc512374328 \h </w:instrText>
      </w:r>
      <w:r>
        <w:rPr>
          <w:noProof/>
        </w:rPr>
      </w:r>
      <w:r>
        <w:rPr>
          <w:noProof/>
        </w:rPr>
        <w:fldChar w:fldCharType="separate"/>
      </w:r>
      <w:r w:rsidR="00AC166E">
        <w:rPr>
          <w:noProof/>
        </w:rPr>
        <w:t>13</w:t>
      </w:r>
      <w:r>
        <w:rPr>
          <w:noProof/>
        </w:rPr>
        <w:fldChar w:fldCharType="end"/>
      </w:r>
    </w:p>
    <w:p w14:paraId="1594F891" w14:textId="6740135B" w:rsidR="008D700F" w:rsidRDefault="008D700F">
      <w:pPr>
        <w:pStyle w:val="TDC2"/>
        <w:rPr>
          <w:rFonts w:asciiTheme="minorHAnsi" w:eastAsiaTheme="minorEastAsia" w:hAnsiTheme="minorHAnsi" w:cstheme="minorBidi"/>
          <w:noProof/>
          <w:kern w:val="0"/>
          <w:sz w:val="22"/>
          <w:szCs w:val="22"/>
          <w:lang w:eastAsia="es-ES" w:bidi="ar-SA"/>
        </w:rPr>
      </w:pPr>
      <w:r>
        <w:rPr>
          <w:noProof/>
        </w:rPr>
        <w:t>5.3.1.2 Información recogida</w:t>
      </w:r>
      <w:r>
        <w:rPr>
          <w:noProof/>
        </w:rPr>
        <w:tab/>
      </w:r>
      <w:r>
        <w:rPr>
          <w:noProof/>
        </w:rPr>
        <w:fldChar w:fldCharType="begin"/>
      </w:r>
      <w:r>
        <w:rPr>
          <w:noProof/>
        </w:rPr>
        <w:instrText xml:space="preserve"> PAGEREF _Toc512374329 \h </w:instrText>
      </w:r>
      <w:r>
        <w:rPr>
          <w:noProof/>
        </w:rPr>
      </w:r>
      <w:r>
        <w:rPr>
          <w:noProof/>
        </w:rPr>
        <w:fldChar w:fldCharType="separate"/>
      </w:r>
      <w:r w:rsidR="00AC166E">
        <w:rPr>
          <w:noProof/>
        </w:rPr>
        <w:t>13</w:t>
      </w:r>
      <w:r>
        <w:rPr>
          <w:noProof/>
        </w:rPr>
        <w:fldChar w:fldCharType="end"/>
      </w:r>
    </w:p>
    <w:p w14:paraId="0F1091D8" w14:textId="73A265A4" w:rsidR="008D700F" w:rsidRDefault="008D700F">
      <w:pPr>
        <w:pStyle w:val="TDC2"/>
        <w:rPr>
          <w:rFonts w:asciiTheme="minorHAnsi" w:eastAsiaTheme="minorEastAsia" w:hAnsiTheme="minorHAnsi" w:cstheme="minorBidi"/>
          <w:noProof/>
          <w:kern w:val="0"/>
          <w:sz w:val="22"/>
          <w:szCs w:val="22"/>
          <w:lang w:eastAsia="es-ES" w:bidi="ar-SA"/>
        </w:rPr>
      </w:pPr>
      <w:r>
        <w:rPr>
          <w:noProof/>
        </w:rPr>
        <w:t>5.3.2. Planificación del sprint</w:t>
      </w:r>
      <w:r>
        <w:rPr>
          <w:noProof/>
        </w:rPr>
        <w:tab/>
      </w:r>
      <w:r>
        <w:rPr>
          <w:noProof/>
        </w:rPr>
        <w:fldChar w:fldCharType="begin"/>
      </w:r>
      <w:r>
        <w:rPr>
          <w:noProof/>
        </w:rPr>
        <w:instrText xml:space="preserve"> PAGEREF _Toc512374330 \h </w:instrText>
      </w:r>
      <w:r>
        <w:rPr>
          <w:noProof/>
        </w:rPr>
      </w:r>
      <w:r>
        <w:rPr>
          <w:noProof/>
        </w:rPr>
        <w:fldChar w:fldCharType="separate"/>
      </w:r>
      <w:r w:rsidR="00AC166E">
        <w:rPr>
          <w:noProof/>
        </w:rPr>
        <w:t>13</w:t>
      </w:r>
      <w:r>
        <w:rPr>
          <w:noProof/>
        </w:rPr>
        <w:fldChar w:fldCharType="end"/>
      </w:r>
    </w:p>
    <w:p w14:paraId="09B7C3AB" w14:textId="11D5CB19" w:rsidR="008D700F" w:rsidRDefault="008D700F">
      <w:pPr>
        <w:pStyle w:val="TDC2"/>
        <w:rPr>
          <w:rFonts w:asciiTheme="minorHAnsi" w:eastAsiaTheme="minorEastAsia" w:hAnsiTheme="minorHAnsi" w:cstheme="minorBidi"/>
          <w:noProof/>
          <w:kern w:val="0"/>
          <w:sz w:val="22"/>
          <w:szCs w:val="22"/>
          <w:lang w:eastAsia="es-ES" w:bidi="ar-SA"/>
        </w:rPr>
      </w:pPr>
      <w:r>
        <w:rPr>
          <w:noProof/>
        </w:rPr>
        <w:t>5.3.3. Reuniones semanales y recogida de información</w:t>
      </w:r>
      <w:r>
        <w:rPr>
          <w:noProof/>
        </w:rPr>
        <w:tab/>
      </w:r>
      <w:r>
        <w:rPr>
          <w:noProof/>
        </w:rPr>
        <w:fldChar w:fldCharType="begin"/>
      </w:r>
      <w:r>
        <w:rPr>
          <w:noProof/>
        </w:rPr>
        <w:instrText xml:space="preserve"> PAGEREF _Toc512374331 \h </w:instrText>
      </w:r>
      <w:r>
        <w:rPr>
          <w:noProof/>
        </w:rPr>
      </w:r>
      <w:r>
        <w:rPr>
          <w:noProof/>
        </w:rPr>
        <w:fldChar w:fldCharType="separate"/>
      </w:r>
      <w:r w:rsidR="00AC166E">
        <w:rPr>
          <w:noProof/>
        </w:rPr>
        <w:t>13</w:t>
      </w:r>
      <w:r>
        <w:rPr>
          <w:noProof/>
        </w:rPr>
        <w:fldChar w:fldCharType="end"/>
      </w:r>
    </w:p>
    <w:p w14:paraId="69DA3370" w14:textId="30219156" w:rsidR="008D700F" w:rsidRDefault="008D700F">
      <w:pPr>
        <w:pStyle w:val="TDC2"/>
        <w:rPr>
          <w:rFonts w:asciiTheme="minorHAnsi" w:eastAsiaTheme="minorEastAsia" w:hAnsiTheme="minorHAnsi" w:cstheme="minorBidi"/>
          <w:noProof/>
          <w:kern w:val="0"/>
          <w:sz w:val="22"/>
          <w:szCs w:val="22"/>
          <w:lang w:eastAsia="es-ES" w:bidi="ar-SA"/>
        </w:rPr>
      </w:pPr>
      <w:r>
        <w:rPr>
          <w:noProof/>
        </w:rPr>
        <w:t>5.3.4. Desarrollo del sprint</w:t>
      </w:r>
      <w:r>
        <w:rPr>
          <w:noProof/>
        </w:rPr>
        <w:tab/>
      </w:r>
      <w:r>
        <w:rPr>
          <w:noProof/>
        </w:rPr>
        <w:fldChar w:fldCharType="begin"/>
      </w:r>
      <w:r>
        <w:rPr>
          <w:noProof/>
        </w:rPr>
        <w:instrText xml:space="preserve"> PAGEREF _Toc512374332 \h </w:instrText>
      </w:r>
      <w:r>
        <w:rPr>
          <w:noProof/>
        </w:rPr>
      </w:r>
      <w:r>
        <w:rPr>
          <w:noProof/>
        </w:rPr>
        <w:fldChar w:fldCharType="separate"/>
      </w:r>
      <w:r w:rsidR="00AC166E">
        <w:rPr>
          <w:noProof/>
        </w:rPr>
        <w:t>13</w:t>
      </w:r>
      <w:r>
        <w:rPr>
          <w:noProof/>
        </w:rPr>
        <w:fldChar w:fldCharType="end"/>
      </w:r>
    </w:p>
    <w:p w14:paraId="72F431FE" w14:textId="02FA062E" w:rsidR="008D700F" w:rsidRDefault="008D700F">
      <w:pPr>
        <w:pStyle w:val="TDC2"/>
        <w:rPr>
          <w:rFonts w:asciiTheme="minorHAnsi" w:eastAsiaTheme="minorEastAsia" w:hAnsiTheme="minorHAnsi" w:cstheme="minorBidi"/>
          <w:noProof/>
          <w:kern w:val="0"/>
          <w:sz w:val="22"/>
          <w:szCs w:val="22"/>
          <w:lang w:eastAsia="es-ES" w:bidi="ar-SA"/>
        </w:rPr>
      </w:pPr>
      <w:r>
        <w:rPr>
          <w:noProof/>
        </w:rPr>
        <w:t>5.3.4.1 Reunión 1. “Conocemos al cliente, primera toma con experto”</w:t>
      </w:r>
      <w:r>
        <w:rPr>
          <w:noProof/>
        </w:rPr>
        <w:tab/>
      </w:r>
      <w:r>
        <w:rPr>
          <w:noProof/>
        </w:rPr>
        <w:fldChar w:fldCharType="begin"/>
      </w:r>
      <w:r>
        <w:rPr>
          <w:noProof/>
        </w:rPr>
        <w:instrText xml:space="preserve"> PAGEREF _Toc512374333 \h </w:instrText>
      </w:r>
      <w:r>
        <w:rPr>
          <w:noProof/>
        </w:rPr>
      </w:r>
      <w:r>
        <w:rPr>
          <w:noProof/>
        </w:rPr>
        <w:fldChar w:fldCharType="separate"/>
      </w:r>
      <w:r w:rsidR="00AC166E">
        <w:rPr>
          <w:noProof/>
        </w:rPr>
        <w:t>13</w:t>
      </w:r>
      <w:r>
        <w:rPr>
          <w:noProof/>
        </w:rPr>
        <w:fldChar w:fldCharType="end"/>
      </w:r>
    </w:p>
    <w:p w14:paraId="1D2EC31A" w14:textId="4202FFA7" w:rsidR="008D700F" w:rsidRDefault="008D700F">
      <w:pPr>
        <w:pStyle w:val="TDC2"/>
        <w:rPr>
          <w:rFonts w:asciiTheme="minorHAnsi" w:eastAsiaTheme="minorEastAsia" w:hAnsiTheme="minorHAnsi" w:cstheme="minorBidi"/>
          <w:noProof/>
          <w:kern w:val="0"/>
          <w:sz w:val="22"/>
          <w:szCs w:val="22"/>
          <w:lang w:eastAsia="es-ES" w:bidi="ar-SA"/>
        </w:rPr>
      </w:pPr>
      <w:r>
        <w:rPr>
          <w:noProof/>
        </w:rPr>
        <w:t>5.3.4.1.1 Asuntos que tratar</w:t>
      </w:r>
      <w:r>
        <w:rPr>
          <w:noProof/>
        </w:rPr>
        <w:tab/>
      </w:r>
      <w:r>
        <w:rPr>
          <w:noProof/>
        </w:rPr>
        <w:fldChar w:fldCharType="begin"/>
      </w:r>
      <w:r>
        <w:rPr>
          <w:noProof/>
        </w:rPr>
        <w:instrText xml:space="preserve"> PAGEREF _Toc512374334 \h </w:instrText>
      </w:r>
      <w:r>
        <w:rPr>
          <w:noProof/>
        </w:rPr>
      </w:r>
      <w:r>
        <w:rPr>
          <w:noProof/>
        </w:rPr>
        <w:fldChar w:fldCharType="separate"/>
      </w:r>
      <w:r w:rsidR="00AC166E">
        <w:rPr>
          <w:noProof/>
        </w:rPr>
        <w:t>13</w:t>
      </w:r>
      <w:r>
        <w:rPr>
          <w:noProof/>
        </w:rPr>
        <w:fldChar w:fldCharType="end"/>
      </w:r>
    </w:p>
    <w:p w14:paraId="25FF9097" w14:textId="633E5E35" w:rsidR="008D700F" w:rsidRDefault="008D700F">
      <w:pPr>
        <w:pStyle w:val="TDC2"/>
        <w:rPr>
          <w:rFonts w:asciiTheme="minorHAnsi" w:eastAsiaTheme="minorEastAsia" w:hAnsiTheme="minorHAnsi" w:cstheme="minorBidi"/>
          <w:noProof/>
          <w:kern w:val="0"/>
          <w:sz w:val="22"/>
          <w:szCs w:val="22"/>
          <w:lang w:eastAsia="es-ES" w:bidi="ar-SA"/>
        </w:rPr>
      </w:pPr>
      <w:r>
        <w:rPr>
          <w:noProof/>
        </w:rPr>
        <w:t>5.3.4.1.2 Información recogida</w:t>
      </w:r>
      <w:r>
        <w:rPr>
          <w:noProof/>
        </w:rPr>
        <w:tab/>
      </w:r>
      <w:r>
        <w:rPr>
          <w:noProof/>
        </w:rPr>
        <w:fldChar w:fldCharType="begin"/>
      </w:r>
      <w:r>
        <w:rPr>
          <w:noProof/>
        </w:rPr>
        <w:instrText xml:space="preserve"> PAGEREF _Toc512374335 \h </w:instrText>
      </w:r>
      <w:r>
        <w:rPr>
          <w:noProof/>
        </w:rPr>
      </w:r>
      <w:r>
        <w:rPr>
          <w:noProof/>
        </w:rPr>
        <w:fldChar w:fldCharType="separate"/>
      </w:r>
      <w:r w:rsidR="00AC166E">
        <w:rPr>
          <w:noProof/>
        </w:rPr>
        <w:t>13</w:t>
      </w:r>
      <w:r>
        <w:rPr>
          <w:noProof/>
        </w:rPr>
        <w:fldChar w:fldCharType="end"/>
      </w:r>
    </w:p>
    <w:p w14:paraId="585ACA05" w14:textId="229F2610" w:rsidR="008D700F" w:rsidRDefault="008D700F">
      <w:pPr>
        <w:pStyle w:val="TDC2"/>
        <w:rPr>
          <w:rFonts w:asciiTheme="minorHAnsi" w:eastAsiaTheme="minorEastAsia" w:hAnsiTheme="minorHAnsi" w:cstheme="minorBidi"/>
          <w:noProof/>
          <w:kern w:val="0"/>
          <w:sz w:val="22"/>
          <w:szCs w:val="22"/>
          <w:lang w:eastAsia="es-ES" w:bidi="ar-SA"/>
        </w:rPr>
      </w:pPr>
      <w:r>
        <w:rPr>
          <w:noProof/>
        </w:rPr>
        <w:lastRenderedPageBreak/>
        <w:t>5.3.4.1.3 Próximos pasos</w:t>
      </w:r>
      <w:r>
        <w:rPr>
          <w:noProof/>
        </w:rPr>
        <w:tab/>
      </w:r>
      <w:r>
        <w:rPr>
          <w:noProof/>
        </w:rPr>
        <w:fldChar w:fldCharType="begin"/>
      </w:r>
      <w:r>
        <w:rPr>
          <w:noProof/>
        </w:rPr>
        <w:instrText xml:space="preserve"> PAGEREF _Toc512374336 \h </w:instrText>
      </w:r>
      <w:r>
        <w:rPr>
          <w:noProof/>
        </w:rPr>
      </w:r>
      <w:r>
        <w:rPr>
          <w:noProof/>
        </w:rPr>
        <w:fldChar w:fldCharType="separate"/>
      </w:r>
      <w:r w:rsidR="00AC166E">
        <w:rPr>
          <w:noProof/>
        </w:rPr>
        <w:t>13</w:t>
      </w:r>
      <w:r>
        <w:rPr>
          <w:noProof/>
        </w:rPr>
        <w:fldChar w:fldCharType="end"/>
      </w:r>
    </w:p>
    <w:p w14:paraId="2E050180" w14:textId="38B6AC3E" w:rsidR="008D700F" w:rsidRDefault="008D700F">
      <w:pPr>
        <w:pStyle w:val="TDC2"/>
        <w:rPr>
          <w:rFonts w:asciiTheme="minorHAnsi" w:eastAsiaTheme="minorEastAsia" w:hAnsiTheme="minorHAnsi" w:cstheme="minorBidi"/>
          <w:noProof/>
          <w:kern w:val="0"/>
          <w:sz w:val="22"/>
          <w:szCs w:val="22"/>
          <w:lang w:eastAsia="es-ES" w:bidi="ar-SA"/>
        </w:rPr>
      </w:pPr>
      <w:r>
        <w:rPr>
          <w:noProof/>
        </w:rPr>
        <w:t>5.3.4.2 Reunión 2. “Inicio del proyecto de trabajo de fin de grado”</w:t>
      </w:r>
      <w:r>
        <w:rPr>
          <w:noProof/>
        </w:rPr>
        <w:tab/>
      </w:r>
      <w:r>
        <w:rPr>
          <w:noProof/>
        </w:rPr>
        <w:fldChar w:fldCharType="begin"/>
      </w:r>
      <w:r>
        <w:rPr>
          <w:noProof/>
        </w:rPr>
        <w:instrText xml:space="preserve"> PAGEREF _Toc512374337 \h </w:instrText>
      </w:r>
      <w:r>
        <w:rPr>
          <w:noProof/>
        </w:rPr>
      </w:r>
      <w:r>
        <w:rPr>
          <w:noProof/>
        </w:rPr>
        <w:fldChar w:fldCharType="separate"/>
      </w:r>
      <w:r w:rsidR="00AC166E">
        <w:rPr>
          <w:noProof/>
        </w:rPr>
        <w:t>13</w:t>
      </w:r>
      <w:r>
        <w:rPr>
          <w:noProof/>
        </w:rPr>
        <w:fldChar w:fldCharType="end"/>
      </w:r>
    </w:p>
    <w:p w14:paraId="1117639E" w14:textId="700FCDAF" w:rsidR="008D700F" w:rsidRDefault="008D700F">
      <w:pPr>
        <w:pStyle w:val="TDC2"/>
        <w:rPr>
          <w:rFonts w:asciiTheme="minorHAnsi" w:eastAsiaTheme="minorEastAsia" w:hAnsiTheme="minorHAnsi" w:cstheme="minorBidi"/>
          <w:noProof/>
          <w:kern w:val="0"/>
          <w:sz w:val="22"/>
          <w:szCs w:val="22"/>
          <w:lang w:eastAsia="es-ES" w:bidi="ar-SA"/>
        </w:rPr>
      </w:pPr>
      <w:r>
        <w:rPr>
          <w:noProof/>
        </w:rPr>
        <w:t>5.3.4.2.1 Asuntos que tratar</w:t>
      </w:r>
      <w:r>
        <w:rPr>
          <w:noProof/>
        </w:rPr>
        <w:tab/>
      </w:r>
      <w:r>
        <w:rPr>
          <w:noProof/>
        </w:rPr>
        <w:fldChar w:fldCharType="begin"/>
      </w:r>
      <w:r>
        <w:rPr>
          <w:noProof/>
        </w:rPr>
        <w:instrText xml:space="preserve"> PAGEREF _Toc512374338 \h </w:instrText>
      </w:r>
      <w:r>
        <w:rPr>
          <w:noProof/>
        </w:rPr>
      </w:r>
      <w:r>
        <w:rPr>
          <w:noProof/>
        </w:rPr>
        <w:fldChar w:fldCharType="separate"/>
      </w:r>
      <w:r w:rsidR="00AC166E">
        <w:rPr>
          <w:noProof/>
        </w:rPr>
        <w:t>13</w:t>
      </w:r>
      <w:r>
        <w:rPr>
          <w:noProof/>
        </w:rPr>
        <w:fldChar w:fldCharType="end"/>
      </w:r>
    </w:p>
    <w:p w14:paraId="49556F40" w14:textId="630EE025" w:rsidR="008D700F" w:rsidRDefault="008D700F">
      <w:pPr>
        <w:pStyle w:val="TDC2"/>
        <w:rPr>
          <w:rFonts w:asciiTheme="minorHAnsi" w:eastAsiaTheme="minorEastAsia" w:hAnsiTheme="minorHAnsi" w:cstheme="minorBidi"/>
          <w:noProof/>
          <w:kern w:val="0"/>
          <w:sz w:val="22"/>
          <w:szCs w:val="22"/>
          <w:lang w:eastAsia="es-ES" w:bidi="ar-SA"/>
        </w:rPr>
      </w:pPr>
      <w:r>
        <w:rPr>
          <w:noProof/>
        </w:rPr>
        <w:t>5.3.4.2.2 Información recogida</w:t>
      </w:r>
      <w:r>
        <w:rPr>
          <w:noProof/>
        </w:rPr>
        <w:tab/>
      </w:r>
      <w:r>
        <w:rPr>
          <w:noProof/>
        </w:rPr>
        <w:fldChar w:fldCharType="begin"/>
      </w:r>
      <w:r>
        <w:rPr>
          <w:noProof/>
        </w:rPr>
        <w:instrText xml:space="preserve"> PAGEREF _Toc512374339 \h </w:instrText>
      </w:r>
      <w:r>
        <w:rPr>
          <w:noProof/>
        </w:rPr>
      </w:r>
      <w:r>
        <w:rPr>
          <w:noProof/>
        </w:rPr>
        <w:fldChar w:fldCharType="separate"/>
      </w:r>
      <w:r w:rsidR="00AC166E">
        <w:rPr>
          <w:noProof/>
        </w:rPr>
        <w:t>13</w:t>
      </w:r>
      <w:r>
        <w:rPr>
          <w:noProof/>
        </w:rPr>
        <w:fldChar w:fldCharType="end"/>
      </w:r>
    </w:p>
    <w:p w14:paraId="6D99D5B2" w14:textId="0F05BEFE" w:rsidR="008D700F" w:rsidRDefault="008D700F">
      <w:pPr>
        <w:pStyle w:val="TDC2"/>
        <w:rPr>
          <w:rFonts w:asciiTheme="minorHAnsi" w:eastAsiaTheme="minorEastAsia" w:hAnsiTheme="minorHAnsi" w:cstheme="minorBidi"/>
          <w:noProof/>
          <w:kern w:val="0"/>
          <w:sz w:val="22"/>
          <w:szCs w:val="22"/>
          <w:lang w:eastAsia="es-ES" w:bidi="ar-SA"/>
        </w:rPr>
      </w:pPr>
      <w:r>
        <w:rPr>
          <w:noProof/>
        </w:rPr>
        <w:t>5.3.4.2.3 Próximos pasos</w:t>
      </w:r>
      <w:r>
        <w:rPr>
          <w:noProof/>
        </w:rPr>
        <w:tab/>
      </w:r>
      <w:r>
        <w:rPr>
          <w:noProof/>
        </w:rPr>
        <w:fldChar w:fldCharType="begin"/>
      </w:r>
      <w:r>
        <w:rPr>
          <w:noProof/>
        </w:rPr>
        <w:instrText xml:space="preserve"> PAGEREF _Toc512374340 \h </w:instrText>
      </w:r>
      <w:r>
        <w:rPr>
          <w:noProof/>
        </w:rPr>
      </w:r>
      <w:r>
        <w:rPr>
          <w:noProof/>
        </w:rPr>
        <w:fldChar w:fldCharType="separate"/>
      </w:r>
      <w:r w:rsidR="00AC166E">
        <w:rPr>
          <w:noProof/>
        </w:rPr>
        <w:t>13</w:t>
      </w:r>
      <w:r>
        <w:rPr>
          <w:noProof/>
        </w:rPr>
        <w:fldChar w:fldCharType="end"/>
      </w:r>
    </w:p>
    <w:p w14:paraId="41A7F9A3" w14:textId="532BDBB4" w:rsidR="008D700F" w:rsidRDefault="008D700F">
      <w:pPr>
        <w:pStyle w:val="TDC2"/>
        <w:rPr>
          <w:rFonts w:asciiTheme="minorHAnsi" w:eastAsiaTheme="minorEastAsia" w:hAnsiTheme="minorHAnsi" w:cstheme="minorBidi"/>
          <w:noProof/>
          <w:kern w:val="0"/>
          <w:sz w:val="22"/>
          <w:szCs w:val="22"/>
          <w:lang w:eastAsia="es-ES" w:bidi="ar-SA"/>
        </w:rPr>
      </w:pPr>
      <w:r>
        <w:rPr>
          <w:noProof/>
        </w:rPr>
        <w:t>5.3.4.3 Reunión 3. “Dudas y problemas”</w:t>
      </w:r>
      <w:r>
        <w:rPr>
          <w:noProof/>
        </w:rPr>
        <w:tab/>
      </w:r>
      <w:r>
        <w:rPr>
          <w:noProof/>
        </w:rPr>
        <w:fldChar w:fldCharType="begin"/>
      </w:r>
      <w:r>
        <w:rPr>
          <w:noProof/>
        </w:rPr>
        <w:instrText xml:space="preserve"> PAGEREF _Toc512374341 \h </w:instrText>
      </w:r>
      <w:r>
        <w:rPr>
          <w:noProof/>
        </w:rPr>
      </w:r>
      <w:r>
        <w:rPr>
          <w:noProof/>
        </w:rPr>
        <w:fldChar w:fldCharType="separate"/>
      </w:r>
      <w:r w:rsidR="00AC166E">
        <w:rPr>
          <w:noProof/>
        </w:rPr>
        <w:t>13</w:t>
      </w:r>
      <w:r>
        <w:rPr>
          <w:noProof/>
        </w:rPr>
        <w:fldChar w:fldCharType="end"/>
      </w:r>
    </w:p>
    <w:p w14:paraId="6420B250" w14:textId="73E66FA6" w:rsidR="008D700F" w:rsidRDefault="008D700F">
      <w:pPr>
        <w:pStyle w:val="TDC2"/>
        <w:rPr>
          <w:rFonts w:asciiTheme="minorHAnsi" w:eastAsiaTheme="minorEastAsia" w:hAnsiTheme="minorHAnsi" w:cstheme="minorBidi"/>
          <w:noProof/>
          <w:kern w:val="0"/>
          <w:sz w:val="22"/>
          <w:szCs w:val="22"/>
          <w:lang w:eastAsia="es-ES" w:bidi="ar-SA"/>
        </w:rPr>
      </w:pPr>
      <w:r>
        <w:rPr>
          <w:noProof/>
        </w:rPr>
        <w:t>5.3.4.3.1 Asuntos que tratar</w:t>
      </w:r>
      <w:r>
        <w:rPr>
          <w:noProof/>
        </w:rPr>
        <w:tab/>
      </w:r>
      <w:r>
        <w:rPr>
          <w:noProof/>
        </w:rPr>
        <w:fldChar w:fldCharType="begin"/>
      </w:r>
      <w:r>
        <w:rPr>
          <w:noProof/>
        </w:rPr>
        <w:instrText xml:space="preserve"> PAGEREF _Toc512374342 \h </w:instrText>
      </w:r>
      <w:r>
        <w:rPr>
          <w:noProof/>
        </w:rPr>
      </w:r>
      <w:r>
        <w:rPr>
          <w:noProof/>
        </w:rPr>
        <w:fldChar w:fldCharType="separate"/>
      </w:r>
      <w:r w:rsidR="00AC166E">
        <w:rPr>
          <w:noProof/>
        </w:rPr>
        <w:t>13</w:t>
      </w:r>
      <w:r>
        <w:rPr>
          <w:noProof/>
        </w:rPr>
        <w:fldChar w:fldCharType="end"/>
      </w:r>
    </w:p>
    <w:p w14:paraId="55658792" w14:textId="049BDB17" w:rsidR="008D700F" w:rsidRDefault="008D700F">
      <w:pPr>
        <w:pStyle w:val="TDC2"/>
        <w:rPr>
          <w:rFonts w:asciiTheme="minorHAnsi" w:eastAsiaTheme="minorEastAsia" w:hAnsiTheme="minorHAnsi" w:cstheme="minorBidi"/>
          <w:noProof/>
          <w:kern w:val="0"/>
          <w:sz w:val="22"/>
          <w:szCs w:val="22"/>
          <w:lang w:eastAsia="es-ES" w:bidi="ar-SA"/>
        </w:rPr>
      </w:pPr>
      <w:r>
        <w:rPr>
          <w:noProof/>
        </w:rPr>
        <w:t>5.3.4.3.2 Información recogida</w:t>
      </w:r>
      <w:r>
        <w:rPr>
          <w:noProof/>
        </w:rPr>
        <w:tab/>
      </w:r>
      <w:r>
        <w:rPr>
          <w:noProof/>
        </w:rPr>
        <w:fldChar w:fldCharType="begin"/>
      </w:r>
      <w:r>
        <w:rPr>
          <w:noProof/>
        </w:rPr>
        <w:instrText xml:space="preserve"> PAGEREF _Toc512374343 \h </w:instrText>
      </w:r>
      <w:r>
        <w:rPr>
          <w:noProof/>
        </w:rPr>
      </w:r>
      <w:r>
        <w:rPr>
          <w:noProof/>
        </w:rPr>
        <w:fldChar w:fldCharType="separate"/>
      </w:r>
      <w:r w:rsidR="00AC166E">
        <w:rPr>
          <w:noProof/>
        </w:rPr>
        <w:t>13</w:t>
      </w:r>
      <w:r>
        <w:rPr>
          <w:noProof/>
        </w:rPr>
        <w:fldChar w:fldCharType="end"/>
      </w:r>
    </w:p>
    <w:p w14:paraId="330EC415" w14:textId="66ECDFB3" w:rsidR="008D700F" w:rsidRDefault="008D700F">
      <w:pPr>
        <w:pStyle w:val="TDC2"/>
        <w:rPr>
          <w:rFonts w:asciiTheme="minorHAnsi" w:eastAsiaTheme="minorEastAsia" w:hAnsiTheme="minorHAnsi" w:cstheme="minorBidi"/>
          <w:noProof/>
          <w:kern w:val="0"/>
          <w:sz w:val="22"/>
          <w:szCs w:val="22"/>
          <w:lang w:eastAsia="es-ES" w:bidi="ar-SA"/>
        </w:rPr>
      </w:pPr>
      <w:r>
        <w:rPr>
          <w:noProof/>
        </w:rPr>
        <w:t>5.3.4.3.3 Próximos pasos</w:t>
      </w:r>
      <w:r>
        <w:rPr>
          <w:noProof/>
        </w:rPr>
        <w:tab/>
      </w:r>
      <w:r>
        <w:rPr>
          <w:noProof/>
        </w:rPr>
        <w:fldChar w:fldCharType="begin"/>
      </w:r>
      <w:r>
        <w:rPr>
          <w:noProof/>
        </w:rPr>
        <w:instrText xml:space="preserve"> PAGEREF _Toc512374344 \h </w:instrText>
      </w:r>
      <w:r>
        <w:rPr>
          <w:noProof/>
        </w:rPr>
      </w:r>
      <w:r>
        <w:rPr>
          <w:noProof/>
        </w:rPr>
        <w:fldChar w:fldCharType="separate"/>
      </w:r>
      <w:r w:rsidR="00AC166E">
        <w:rPr>
          <w:noProof/>
        </w:rPr>
        <w:t>13</w:t>
      </w:r>
      <w:r>
        <w:rPr>
          <w:noProof/>
        </w:rPr>
        <w:fldChar w:fldCharType="end"/>
      </w:r>
    </w:p>
    <w:p w14:paraId="58851D83" w14:textId="704FEBB4" w:rsidR="008D700F" w:rsidRDefault="008D700F">
      <w:pPr>
        <w:pStyle w:val="TDC2"/>
        <w:rPr>
          <w:rFonts w:asciiTheme="minorHAnsi" w:eastAsiaTheme="minorEastAsia" w:hAnsiTheme="minorHAnsi" w:cstheme="minorBidi"/>
          <w:noProof/>
          <w:kern w:val="0"/>
          <w:sz w:val="22"/>
          <w:szCs w:val="22"/>
          <w:lang w:eastAsia="es-ES" w:bidi="ar-SA"/>
        </w:rPr>
      </w:pPr>
      <w:r>
        <w:rPr>
          <w:noProof/>
        </w:rPr>
        <w:t>5.3.4.4 Reunión 4. “Coordinación y análisis de la situación”</w:t>
      </w:r>
      <w:r>
        <w:rPr>
          <w:noProof/>
        </w:rPr>
        <w:tab/>
      </w:r>
      <w:r>
        <w:rPr>
          <w:noProof/>
        </w:rPr>
        <w:fldChar w:fldCharType="begin"/>
      </w:r>
      <w:r>
        <w:rPr>
          <w:noProof/>
        </w:rPr>
        <w:instrText xml:space="preserve"> PAGEREF _Toc512374345 \h </w:instrText>
      </w:r>
      <w:r>
        <w:rPr>
          <w:noProof/>
        </w:rPr>
      </w:r>
      <w:r>
        <w:rPr>
          <w:noProof/>
        </w:rPr>
        <w:fldChar w:fldCharType="separate"/>
      </w:r>
      <w:r w:rsidR="00AC166E">
        <w:rPr>
          <w:noProof/>
        </w:rPr>
        <w:t>13</w:t>
      </w:r>
      <w:r>
        <w:rPr>
          <w:noProof/>
        </w:rPr>
        <w:fldChar w:fldCharType="end"/>
      </w:r>
    </w:p>
    <w:p w14:paraId="05CA1A29" w14:textId="6859D984" w:rsidR="008D700F" w:rsidRDefault="008D700F">
      <w:pPr>
        <w:pStyle w:val="TDC2"/>
        <w:rPr>
          <w:rFonts w:asciiTheme="minorHAnsi" w:eastAsiaTheme="minorEastAsia" w:hAnsiTheme="minorHAnsi" w:cstheme="minorBidi"/>
          <w:noProof/>
          <w:kern w:val="0"/>
          <w:sz w:val="22"/>
          <w:szCs w:val="22"/>
          <w:lang w:eastAsia="es-ES" w:bidi="ar-SA"/>
        </w:rPr>
      </w:pPr>
      <w:r>
        <w:rPr>
          <w:noProof/>
        </w:rPr>
        <w:t>5.3.4.4.1 Asuntos que tratar</w:t>
      </w:r>
      <w:r>
        <w:rPr>
          <w:noProof/>
        </w:rPr>
        <w:tab/>
      </w:r>
      <w:r>
        <w:rPr>
          <w:noProof/>
        </w:rPr>
        <w:fldChar w:fldCharType="begin"/>
      </w:r>
      <w:r>
        <w:rPr>
          <w:noProof/>
        </w:rPr>
        <w:instrText xml:space="preserve"> PAGEREF _Toc512374346 \h </w:instrText>
      </w:r>
      <w:r>
        <w:rPr>
          <w:noProof/>
        </w:rPr>
      </w:r>
      <w:r>
        <w:rPr>
          <w:noProof/>
        </w:rPr>
        <w:fldChar w:fldCharType="separate"/>
      </w:r>
      <w:r w:rsidR="00AC166E">
        <w:rPr>
          <w:noProof/>
        </w:rPr>
        <w:t>13</w:t>
      </w:r>
      <w:r>
        <w:rPr>
          <w:noProof/>
        </w:rPr>
        <w:fldChar w:fldCharType="end"/>
      </w:r>
    </w:p>
    <w:p w14:paraId="355A5C21" w14:textId="7E467AE1" w:rsidR="008D700F" w:rsidRDefault="008D700F">
      <w:pPr>
        <w:pStyle w:val="TDC2"/>
        <w:rPr>
          <w:rFonts w:asciiTheme="minorHAnsi" w:eastAsiaTheme="minorEastAsia" w:hAnsiTheme="minorHAnsi" w:cstheme="minorBidi"/>
          <w:noProof/>
          <w:kern w:val="0"/>
          <w:sz w:val="22"/>
          <w:szCs w:val="22"/>
          <w:lang w:eastAsia="es-ES" w:bidi="ar-SA"/>
        </w:rPr>
      </w:pPr>
      <w:r>
        <w:rPr>
          <w:noProof/>
        </w:rPr>
        <w:t>5.3.4.4.2 Información recogida</w:t>
      </w:r>
      <w:r>
        <w:rPr>
          <w:noProof/>
        </w:rPr>
        <w:tab/>
      </w:r>
      <w:r>
        <w:rPr>
          <w:noProof/>
        </w:rPr>
        <w:fldChar w:fldCharType="begin"/>
      </w:r>
      <w:r>
        <w:rPr>
          <w:noProof/>
        </w:rPr>
        <w:instrText xml:space="preserve"> PAGEREF _Toc512374347 \h </w:instrText>
      </w:r>
      <w:r>
        <w:rPr>
          <w:noProof/>
        </w:rPr>
      </w:r>
      <w:r>
        <w:rPr>
          <w:noProof/>
        </w:rPr>
        <w:fldChar w:fldCharType="separate"/>
      </w:r>
      <w:r w:rsidR="00AC166E">
        <w:rPr>
          <w:noProof/>
        </w:rPr>
        <w:t>13</w:t>
      </w:r>
      <w:r>
        <w:rPr>
          <w:noProof/>
        </w:rPr>
        <w:fldChar w:fldCharType="end"/>
      </w:r>
    </w:p>
    <w:p w14:paraId="668D3188" w14:textId="1FF17ABF" w:rsidR="008D700F" w:rsidRDefault="008D700F">
      <w:pPr>
        <w:pStyle w:val="TDC2"/>
        <w:rPr>
          <w:rFonts w:asciiTheme="minorHAnsi" w:eastAsiaTheme="minorEastAsia" w:hAnsiTheme="minorHAnsi" w:cstheme="minorBidi"/>
          <w:noProof/>
          <w:kern w:val="0"/>
          <w:sz w:val="22"/>
          <w:szCs w:val="22"/>
          <w:lang w:eastAsia="es-ES" w:bidi="ar-SA"/>
        </w:rPr>
      </w:pPr>
      <w:r>
        <w:rPr>
          <w:noProof/>
        </w:rPr>
        <w:t>5.3.4.4.3 Próximos pasos</w:t>
      </w:r>
      <w:r>
        <w:rPr>
          <w:noProof/>
        </w:rPr>
        <w:tab/>
      </w:r>
      <w:r>
        <w:rPr>
          <w:noProof/>
        </w:rPr>
        <w:fldChar w:fldCharType="begin"/>
      </w:r>
      <w:r>
        <w:rPr>
          <w:noProof/>
        </w:rPr>
        <w:instrText xml:space="preserve"> PAGEREF _Toc512374348 \h </w:instrText>
      </w:r>
      <w:r>
        <w:rPr>
          <w:noProof/>
        </w:rPr>
      </w:r>
      <w:r>
        <w:rPr>
          <w:noProof/>
        </w:rPr>
        <w:fldChar w:fldCharType="separate"/>
      </w:r>
      <w:r w:rsidR="00AC166E">
        <w:rPr>
          <w:noProof/>
        </w:rPr>
        <w:t>13</w:t>
      </w:r>
      <w:r>
        <w:rPr>
          <w:noProof/>
        </w:rPr>
        <w:fldChar w:fldCharType="end"/>
      </w:r>
    </w:p>
    <w:p w14:paraId="51B21C8D" w14:textId="01CA4D20" w:rsidR="008D700F" w:rsidRDefault="008D700F">
      <w:pPr>
        <w:pStyle w:val="TDC2"/>
        <w:rPr>
          <w:rFonts w:asciiTheme="minorHAnsi" w:eastAsiaTheme="minorEastAsia" w:hAnsiTheme="minorHAnsi" w:cstheme="minorBidi"/>
          <w:noProof/>
          <w:kern w:val="0"/>
          <w:sz w:val="22"/>
          <w:szCs w:val="22"/>
          <w:lang w:eastAsia="es-ES" w:bidi="ar-SA"/>
        </w:rPr>
      </w:pPr>
      <w:r>
        <w:rPr>
          <w:noProof/>
        </w:rPr>
        <w:t>5.3.4.5 Reunión 5. Clase tutorizada de energía eólica de Francisco José Polo</w:t>
      </w:r>
      <w:r>
        <w:rPr>
          <w:noProof/>
        </w:rPr>
        <w:tab/>
      </w:r>
      <w:r>
        <w:rPr>
          <w:noProof/>
        </w:rPr>
        <w:fldChar w:fldCharType="begin"/>
      </w:r>
      <w:r>
        <w:rPr>
          <w:noProof/>
        </w:rPr>
        <w:instrText xml:space="preserve"> PAGEREF _Toc512374349 \h </w:instrText>
      </w:r>
      <w:r>
        <w:rPr>
          <w:noProof/>
        </w:rPr>
      </w:r>
      <w:r>
        <w:rPr>
          <w:noProof/>
        </w:rPr>
        <w:fldChar w:fldCharType="separate"/>
      </w:r>
      <w:r w:rsidR="00AC166E">
        <w:rPr>
          <w:noProof/>
        </w:rPr>
        <w:t>13</w:t>
      </w:r>
      <w:r>
        <w:rPr>
          <w:noProof/>
        </w:rPr>
        <w:fldChar w:fldCharType="end"/>
      </w:r>
    </w:p>
    <w:p w14:paraId="38FE2783" w14:textId="417EF1E4" w:rsidR="008D700F" w:rsidRDefault="008D700F">
      <w:pPr>
        <w:pStyle w:val="TDC2"/>
        <w:rPr>
          <w:rFonts w:asciiTheme="minorHAnsi" w:eastAsiaTheme="minorEastAsia" w:hAnsiTheme="minorHAnsi" w:cstheme="minorBidi"/>
          <w:noProof/>
          <w:kern w:val="0"/>
          <w:sz w:val="22"/>
          <w:szCs w:val="22"/>
          <w:lang w:eastAsia="es-ES" w:bidi="ar-SA"/>
        </w:rPr>
      </w:pPr>
      <w:r>
        <w:rPr>
          <w:noProof/>
        </w:rPr>
        <w:t>5.3.4.5.1 Asuntos que tratar</w:t>
      </w:r>
      <w:r>
        <w:rPr>
          <w:noProof/>
        </w:rPr>
        <w:tab/>
      </w:r>
      <w:r>
        <w:rPr>
          <w:noProof/>
        </w:rPr>
        <w:fldChar w:fldCharType="begin"/>
      </w:r>
      <w:r>
        <w:rPr>
          <w:noProof/>
        </w:rPr>
        <w:instrText xml:space="preserve"> PAGEREF _Toc512374350 \h </w:instrText>
      </w:r>
      <w:r>
        <w:rPr>
          <w:noProof/>
        </w:rPr>
      </w:r>
      <w:r>
        <w:rPr>
          <w:noProof/>
        </w:rPr>
        <w:fldChar w:fldCharType="separate"/>
      </w:r>
      <w:r w:rsidR="00AC166E">
        <w:rPr>
          <w:noProof/>
        </w:rPr>
        <w:t>13</w:t>
      </w:r>
      <w:r>
        <w:rPr>
          <w:noProof/>
        </w:rPr>
        <w:fldChar w:fldCharType="end"/>
      </w:r>
    </w:p>
    <w:p w14:paraId="093EA1B6" w14:textId="6B342A3A" w:rsidR="008D700F" w:rsidRDefault="008D700F">
      <w:pPr>
        <w:pStyle w:val="TDC2"/>
        <w:rPr>
          <w:rFonts w:asciiTheme="minorHAnsi" w:eastAsiaTheme="minorEastAsia" w:hAnsiTheme="minorHAnsi" w:cstheme="minorBidi"/>
          <w:noProof/>
          <w:kern w:val="0"/>
          <w:sz w:val="22"/>
          <w:szCs w:val="22"/>
          <w:lang w:eastAsia="es-ES" w:bidi="ar-SA"/>
        </w:rPr>
      </w:pPr>
      <w:r>
        <w:rPr>
          <w:noProof/>
        </w:rPr>
        <w:t>5.3.4.5.2 Información recogida</w:t>
      </w:r>
      <w:r>
        <w:rPr>
          <w:noProof/>
        </w:rPr>
        <w:tab/>
      </w:r>
      <w:r>
        <w:rPr>
          <w:noProof/>
        </w:rPr>
        <w:fldChar w:fldCharType="begin"/>
      </w:r>
      <w:r>
        <w:rPr>
          <w:noProof/>
        </w:rPr>
        <w:instrText xml:space="preserve"> PAGEREF _Toc512374351 \h </w:instrText>
      </w:r>
      <w:r>
        <w:rPr>
          <w:noProof/>
        </w:rPr>
      </w:r>
      <w:r>
        <w:rPr>
          <w:noProof/>
        </w:rPr>
        <w:fldChar w:fldCharType="separate"/>
      </w:r>
      <w:r w:rsidR="00AC166E">
        <w:rPr>
          <w:noProof/>
        </w:rPr>
        <w:t>13</w:t>
      </w:r>
      <w:r>
        <w:rPr>
          <w:noProof/>
        </w:rPr>
        <w:fldChar w:fldCharType="end"/>
      </w:r>
    </w:p>
    <w:p w14:paraId="42CE83C8" w14:textId="2EAE7C2E" w:rsidR="008D700F" w:rsidRDefault="008D700F">
      <w:pPr>
        <w:pStyle w:val="TDC2"/>
        <w:rPr>
          <w:rFonts w:asciiTheme="minorHAnsi" w:eastAsiaTheme="minorEastAsia" w:hAnsiTheme="minorHAnsi" w:cstheme="minorBidi"/>
          <w:noProof/>
          <w:kern w:val="0"/>
          <w:sz w:val="22"/>
          <w:szCs w:val="22"/>
          <w:lang w:eastAsia="es-ES" w:bidi="ar-SA"/>
        </w:rPr>
      </w:pPr>
      <w:r>
        <w:rPr>
          <w:noProof/>
        </w:rPr>
        <w:t>5.3.4.5.3 Próximos pasos</w:t>
      </w:r>
      <w:r>
        <w:rPr>
          <w:noProof/>
        </w:rPr>
        <w:tab/>
      </w:r>
      <w:r>
        <w:rPr>
          <w:noProof/>
        </w:rPr>
        <w:fldChar w:fldCharType="begin"/>
      </w:r>
      <w:r>
        <w:rPr>
          <w:noProof/>
        </w:rPr>
        <w:instrText xml:space="preserve"> PAGEREF _Toc512374352 \h </w:instrText>
      </w:r>
      <w:r>
        <w:rPr>
          <w:noProof/>
        </w:rPr>
      </w:r>
      <w:r>
        <w:rPr>
          <w:noProof/>
        </w:rPr>
        <w:fldChar w:fldCharType="separate"/>
      </w:r>
      <w:r w:rsidR="00AC166E">
        <w:rPr>
          <w:noProof/>
        </w:rPr>
        <w:t>13</w:t>
      </w:r>
      <w:r>
        <w:rPr>
          <w:noProof/>
        </w:rPr>
        <w:fldChar w:fldCharType="end"/>
      </w:r>
    </w:p>
    <w:p w14:paraId="07A26022" w14:textId="5C43F270" w:rsidR="008D700F" w:rsidRDefault="008D700F">
      <w:pPr>
        <w:pStyle w:val="TDC2"/>
        <w:rPr>
          <w:rFonts w:asciiTheme="minorHAnsi" w:eastAsiaTheme="minorEastAsia" w:hAnsiTheme="minorHAnsi" w:cstheme="minorBidi"/>
          <w:noProof/>
          <w:kern w:val="0"/>
          <w:sz w:val="22"/>
          <w:szCs w:val="22"/>
          <w:lang w:eastAsia="es-ES" w:bidi="ar-SA"/>
        </w:rPr>
      </w:pPr>
      <w:r>
        <w:rPr>
          <w:noProof/>
        </w:rPr>
        <w:t>5.3.4.6 Reuniones al finalizar el sprint</w:t>
      </w:r>
      <w:r>
        <w:rPr>
          <w:noProof/>
        </w:rPr>
        <w:tab/>
      </w:r>
      <w:r>
        <w:rPr>
          <w:noProof/>
        </w:rPr>
        <w:fldChar w:fldCharType="begin"/>
      </w:r>
      <w:r>
        <w:rPr>
          <w:noProof/>
        </w:rPr>
        <w:instrText xml:space="preserve"> PAGEREF _Toc512374353 \h </w:instrText>
      </w:r>
      <w:r>
        <w:rPr>
          <w:noProof/>
        </w:rPr>
      </w:r>
      <w:r>
        <w:rPr>
          <w:noProof/>
        </w:rPr>
        <w:fldChar w:fldCharType="separate"/>
      </w:r>
      <w:r w:rsidR="00AC166E">
        <w:rPr>
          <w:noProof/>
        </w:rPr>
        <w:t>13</w:t>
      </w:r>
      <w:r>
        <w:rPr>
          <w:noProof/>
        </w:rPr>
        <w:fldChar w:fldCharType="end"/>
      </w:r>
    </w:p>
    <w:p w14:paraId="7B4EAEF9" w14:textId="03A92C15" w:rsidR="008D700F" w:rsidRDefault="008D700F">
      <w:pPr>
        <w:pStyle w:val="TDC2"/>
        <w:rPr>
          <w:rFonts w:asciiTheme="minorHAnsi" w:eastAsiaTheme="minorEastAsia" w:hAnsiTheme="minorHAnsi" w:cstheme="minorBidi"/>
          <w:noProof/>
          <w:kern w:val="0"/>
          <w:sz w:val="22"/>
          <w:szCs w:val="22"/>
          <w:lang w:eastAsia="es-ES" w:bidi="ar-SA"/>
        </w:rPr>
      </w:pPr>
      <w:r>
        <w:rPr>
          <w:noProof/>
        </w:rPr>
        <w:t>5.3.4.6.1 Asuntos que tratar</w:t>
      </w:r>
      <w:r>
        <w:rPr>
          <w:noProof/>
        </w:rPr>
        <w:tab/>
      </w:r>
      <w:r>
        <w:rPr>
          <w:noProof/>
        </w:rPr>
        <w:fldChar w:fldCharType="begin"/>
      </w:r>
      <w:r>
        <w:rPr>
          <w:noProof/>
        </w:rPr>
        <w:instrText xml:space="preserve"> PAGEREF _Toc512374354 \h </w:instrText>
      </w:r>
      <w:r>
        <w:rPr>
          <w:noProof/>
        </w:rPr>
      </w:r>
      <w:r>
        <w:rPr>
          <w:noProof/>
        </w:rPr>
        <w:fldChar w:fldCharType="separate"/>
      </w:r>
      <w:r w:rsidR="00AC166E">
        <w:rPr>
          <w:noProof/>
        </w:rPr>
        <w:t>13</w:t>
      </w:r>
      <w:r>
        <w:rPr>
          <w:noProof/>
        </w:rPr>
        <w:fldChar w:fldCharType="end"/>
      </w:r>
    </w:p>
    <w:p w14:paraId="149B7042" w14:textId="62164CF7" w:rsidR="008D700F" w:rsidRDefault="008D700F">
      <w:pPr>
        <w:pStyle w:val="TDC2"/>
        <w:rPr>
          <w:rFonts w:asciiTheme="minorHAnsi" w:eastAsiaTheme="minorEastAsia" w:hAnsiTheme="minorHAnsi" w:cstheme="minorBidi"/>
          <w:noProof/>
          <w:kern w:val="0"/>
          <w:sz w:val="22"/>
          <w:szCs w:val="22"/>
          <w:lang w:eastAsia="es-ES" w:bidi="ar-SA"/>
        </w:rPr>
      </w:pPr>
      <w:r>
        <w:rPr>
          <w:noProof/>
        </w:rPr>
        <w:lastRenderedPageBreak/>
        <w:t>5.3.4.6.2 Información recogida</w:t>
      </w:r>
      <w:r>
        <w:rPr>
          <w:noProof/>
        </w:rPr>
        <w:tab/>
      </w:r>
      <w:r>
        <w:rPr>
          <w:noProof/>
        </w:rPr>
        <w:fldChar w:fldCharType="begin"/>
      </w:r>
      <w:r>
        <w:rPr>
          <w:noProof/>
        </w:rPr>
        <w:instrText xml:space="preserve"> PAGEREF _Toc512374355 \h </w:instrText>
      </w:r>
      <w:r>
        <w:rPr>
          <w:noProof/>
        </w:rPr>
      </w:r>
      <w:r>
        <w:rPr>
          <w:noProof/>
        </w:rPr>
        <w:fldChar w:fldCharType="separate"/>
      </w:r>
      <w:r w:rsidR="00AC166E">
        <w:rPr>
          <w:noProof/>
        </w:rPr>
        <w:t>13</w:t>
      </w:r>
      <w:r>
        <w:rPr>
          <w:noProof/>
        </w:rPr>
        <w:fldChar w:fldCharType="end"/>
      </w:r>
    </w:p>
    <w:p w14:paraId="2A2E59BD" w14:textId="10C8666C" w:rsidR="008D700F" w:rsidRDefault="008D700F">
      <w:pPr>
        <w:pStyle w:val="TDC2"/>
        <w:rPr>
          <w:rFonts w:asciiTheme="minorHAnsi" w:eastAsiaTheme="minorEastAsia" w:hAnsiTheme="minorHAnsi" w:cstheme="minorBidi"/>
          <w:noProof/>
          <w:kern w:val="0"/>
          <w:sz w:val="22"/>
          <w:szCs w:val="22"/>
          <w:lang w:eastAsia="es-ES" w:bidi="ar-SA"/>
        </w:rPr>
      </w:pPr>
      <w:r>
        <w:rPr>
          <w:noProof/>
        </w:rPr>
        <w:t>5.3.4.6.3 Próximos pasos</w:t>
      </w:r>
      <w:r>
        <w:rPr>
          <w:noProof/>
        </w:rPr>
        <w:tab/>
      </w:r>
      <w:r>
        <w:rPr>
          <w:noProof/>
        </w:rPr>
        <w:fldChar w:fldCharType="begin"/>
      </w:r>
      <w:r>
        <w:rPr>
          <w:noProof/>
        </w:rPr>
        <w:instrText xml:space="preserve"> PAGEREF _Toc512374356 \h </w:instrText>
      </w:r>
      <w:r>
        <w:rPr>
          <w:noProof/>
        </w:rPr>
      </w:r>
      <w:r>
        <w:rPr>
          <w:noProof/>
        </w:rPr>
        <w:fldChar w:fldCharType="separate"/>
      </w:r>
      <w:r w:rsidR="00AC166E">
        <w:rPr>
          <w:noProof/>
        </w:rPr>
        <w:t>13</w:t>
      </w:r>
      <w:r>
        <w:rPr>
          <w:noProof/>
        </w:rPr>
        <w:fldChar w:fldCharType="end"/>
      </w:r>
    </w:p>
    <w:p w14:paraId="4F355F42" w14:textId="7859CD7A" w:rsidR="008D700F" w:rsidRDefault="008D700F">
      <w:pPr>
        <w:pStyle w:val="TDC2"/>
        <w:rPr>
          <w:rFonts w:asciiTheme="minorHAnsi" w:eastAsiaTheme="minorEastAsia" w:hAnsiTheme="minorHAnsi" w:cstheme="minorBidi"/>
          <w:noProof/>
          <w:kern w:val="0"/>
          <w:sz w:val="22"/>
          <w:szCs w:val="22"/>
          <w:lang w:eastAsia="es-ES" w:bidi="ar-SA"/>
        </w:rPr>
      </w:pPr>
      <w:r>
        <w:rPr>
          <w:noProof/>
        </w:rPr>
        <w:t>5.3.5. Retrospectiva del Sprint</w:t>
      </w:r>
      <w:r>
        <w:rPr>
          <w:noProof/>
        </w:rPr>
        <w:tab/>
      </w:r>
      <w:r>
        <w:rPr>
          <w:noProof/>
        </w:rPr>
        <w:fldChar w:fldCharType="begin"/>
      </w:r>
      <w:r>
        <w:rPr>
          <w:noProof/>
        </w:rPr>
        <w:instrText xml:space="preserve"> PAGEREF _Toc512374357 \h </w:instrText>
      </w:r>
      <w:r>
        <w:rPr>
          <w:noProof/>
        </w:rPr>
      </w:r>
      <w:r>
        <w:rPr>
          <w:noProof/>
        </w:rPr>
        <w:fldChar w:fldCharType="separate"/>
      </w:r>
      <w:r w:rsidR="00AC166E">
        <w:rPr>
          <w:noProof/>
        </w:rPr>
        <w:t>13</w:t>
      </w:r>
      <w:r>
        <w:rPr>
          <w:noProof/>
        </w:rPr>
        <w:fldChar w:fldCharType="end"/>
      </w:r>
    </w:p>
    <w:p w14:paraId="4D943846" w14:textId="566B160C" w:rsidR="008D700F" w:rsidRDefault="008D700F">
      <w:pPr>
        <w:pStyle w:val="TDC2"/>
        <w:rPr>
          <w:rFonts w:asciiTheme="minorHAnsi" w:eastAsiaTheme="minorEastAsia" w:hAnsiTheme="minorHAnsi" w:cstheme="minorBidi"/>
          <w:noProof/>
          <w:kern w:val="0"/>
          <w:sz w:val="22"/>
          <w:szCs w:val="22"/>
          <w:lang w:eastAsia="es-ES" w:bidi="ar-SA"/>
        </w:rPr>
      </w:pPr>
      <w:r w:rsidRPr="001941D0">
        <w:rPr>
          <w:noProof/>
          <w:highlight w:val="green"/>
        </w:rPr>
        <w:t>5.3.6. SPRINT 2. Adaptación al caso real</w:t>
      </w:r>
      <w:r>
        <w:rPr>
          <w:noProof/>
        </w:rPr>
        <w:tab/>
      </w:r>
      <w:r>
        <w:rPr>
          <w:noProof/>
        </w:rPr>
        <w:fldChar w:fldCharType="begin"/>
      </w:r>
      <w:r>
        <w:rPr>
          <w:noProof/>
        </w:rPr>
        <w:instrText xml:space="preserve"> PAGEREF _Toc512374358 \h </w:instrText>
      </w:r>
      <w:r>
        <w:rPr>
          <w:noProof/>
        </w:rPr>
      </w:r>
      <w:r>
        <w:rPr>
          <w:noProof/>
        </w:rPr>
        <w:fldChar w:fldCharType="separate"/>
      </w:r>
      <w:r w:rsidR="00AC166E">
        <w:rPr>
          <w:noProof/>
        </w:rPr>
        <w:t>13</w:t>
      </w:r>
      <w:r>
        <w:rPr>
          <w:noProof/>
        </w:rPr>
        <w:fldChar w:fldCharType="end"/>
      </w:r>
    </w:p>
    <w:p w14:paraId="4A3FB257" w14:textId="7308FFE8" w:rsidR="008D700F" w:rsidRDefault="008D700F">
      <w:pPr>
        <w:pStyle w:val="TDC2"/>
        <w:rPr>
          <w:rFonts w:asciiTheme="minorHAnsi" w:eastAsiaTheme="minorEastAsia" w:hAnsiTheme="minorHAnsi" w:cstheme="minorBidi"/>
          <w:noProof/>
          <w:kern w:val="0"/>
          <w:sz w:val="22"/>
          <w:szCs w:val="22"/>
          <w:lang w:eastAsia="es-ES" w:bidi="ar-SA"/>
        </w:rPr>
      </w:pPr>
      <w:r>
        <w:rPr>
          <w:noProof/>
        </w:rPr>
        <w:t>5.3.7. Reunión 7. Reunión del comienzo del segundo</w:t>
      </w:r>
      <w:r>
        <w:rPr>
          <w:noProof/>
        </w:rPr>
        <w:tab/>
      </w:r>
      <w:r>
        <w:rPr>
          <w:noProof/>
        </w:rPr>
        <w:fldChar w:fldCharType="begin"/>
      </w:r>
      <w:r>
        <w:rPr>
          <w:noProof/>
        </w:rPr>
        <w:instrText xml:space="preserve"> PAGEREF _Toc512374359 \h </w:instrText>
      </w:r>
      <w:r>
        <w:rPr>
          <w:noProof/>
        </w:rPr>
      </w:r>
      <w:r>
        <w:rPr>
          <w:noProof/>
        </w:rPr>
        <w:fldChar w:fldCharType="separate"/>
      </w:r>
      <w:r w:rsidR="00AC166E">
        <w:rPr>
          <w:noProof/>
        </w:rPr>
        <w:t>13</w:t>
      </w:r>
      <w:r>
        <w:rPr>
          <w:noProof/>
        </w:rPr>
        <w:fldChar w:fldCharType="end"/>
      </w:r>
    </w:p>
    <w:p w14:paraId="08A99671" w14:textId="4918BAE7" w:rsidR="008D700F" w:rsidRDefault="008D700F">
      <w:pPr>
        <w:pStyle w:val="TDC2"/>
        <w:rPr>
          <w:rFonts w:asciiTheme="minorHAnsi" w:eastAsiaTheme="minorEastAsia" w:hAnsiTheme="minorHAnsi" w:cstheme="minorBidi"/>
          <w:noProof/>
          <w:kern w:val="0"/>
          <w:sz w:val="22"/>
          <w:szCs w:val="22"/>
          <w:lang w:eastAsia="es-ES" w:bidi="ar-SA"/>
        </w:rPr>
      </w:pPr>
      <w:r>
        <w:rPr>
          <w:noProof/>
        </w:rPr>
        <w:t>5.3.8. Asuntos que tratar</w:t>
      </w:r>
      <w:r>
        <w:rPr>
          <w:noProof/>
        </w:rPr>
        <w:tab/>
      </w:r>
      <w:r>
        <w:rPr>
          <w:noProof/>
        </w:rPr>
        <w:fldChar w:fldCharType="begin"/>
      </w:r>
      <w:r>
        <w:rPr>
          <w:noProof/>
        </w:rPr>
        <w:instrText xml:space="preserve"> PAGEREF _Toc512374360 \h </w:instrText>
      </w:r>
      <w:r>
        <w:rPr>
          <w:noProof/>
        </w:rPr>
      </w:r>
      <w:r>
        <w:rPr>
          <w:noProof/>
        </w:rPr>
        <w:fldChar w:fldCharType="separate"/>
      </w:r>
      <w:r w:rsidR="00AC166E">
        <w:rPr>
          <w:noProof/>
        </w:rPr>
        <w:t>13</w:t>
      </w:r>
      <w:r>
        <w:rPr>
          <w:noProof/>
        </w:rPr>
        <w:fldChar w:fldCharType="end"/>
      </w:r>
    </w:p>
    <w:p w14:paraId="6CFD1090" w14:textId="7097E29F" w:rsidR="008D700F" w:rsidRDefault="008D700F">
      <w:pPr>
        <w:pStyle w:val="TDC2"/>
        <w:rPr>
          <w:rFonts w:asciiTheme="minorHAnsi" w:eastAsiaTheme="minorEastAsia" w:hAnsiTheme="minorHAnsi" w:cstheme="minorBidi"/>
          <w:noProof/>
          <w:kern w:val="0"/>
          <w:sz w:val="22"/>
          <w:szCs w:val="22"/>
          <w:lang w:eastAsia="es-ES" w:bidi="ar-SA"/>
        </w:rPr>
      </w:pPr>
      <w:r>
        <w:rPr>
          <w:noProof/>
        </w:rPr>
        <w:t>5.3.9. Información recogida</w:t>
      </w:r>
      <w:r>
        <w:rPr>
          <w:noProof/>
        </w:rPr>
        <w:tab/>
      </w:r>
      <w:r>
        <w:rPr>
          <w:noProof/>
        </w:rPr>
        <w:fldChar w:fldCharType="begin"/>
      </w:r>
      <w:r>
        <w:rPr>
          <w:noProof/>
        </w:rPr>
        <w:instrText xml:space="preserve"> PAGEREF _Toc512374361 \h </w:instrText>
      </w:r>
      <w:r>
        <w:rPr>
          <w:noProof/>
        </w:rPr>
      </w:r>
      <w:r>
        <w:rPr>
          <w:noProof/>
        </w:rPr>
        <w:fldChar w:fldCharType="separate"/>
      </w:r>
      <w:r w:rsidR="00AC166E">
        <w:rPr>
          <w:noProof/>
        </w:rPr>
        <w:t>13</w:t>
      </w:r>
      <w:r>
        <w:rPr>
          <w:noProof/>
        </w:rPr>
        <w:fldChar w:fldCharType="end"/>
      </w:r>
    </w:p>
    <w:p w14:paraId="43716843" w14:textId="16DC4472" w:rsidR="008D700F" w:rsidRDefault="008D700F">
      <w:pPr>
        <w:pStyle w:val="TDC2"/>
        <w:rPr>
          <w:rFonts w:asciiTheme="minorHAnsi" w:eastAsiaTheme="minorEastAsia" w:hAnsiTheme="minorHAnsi" w:cstheme="minorBidi"/>
          <w:noProof/>
          <w:kern w:val="0"/>
          <w:sz w:val="22"/>
          <w:szCs w:val="22"/>
          <w:lang w:eastAsia="es-ES" w:bidi="ar-SA"/>
        </w:rPr>
      </w:pPr>
      <w:r>
        <w:rPr>
          <w:noProof/>
        </w:rPr>
        <w:t>5.3.10. Próximos pasos</w:t>
      </w:r>
      <w:r>
        <w:rPr>
          <w:noProof/>
        </w:rPr>
        <w:tab/>
      </w:r>
      <w:r>
        <w:rPr>
          <w:noProof/>
        </w:rPr>
        <w:fldChar w:fldCharType="begin"/>
      </w:r>
      <w:r>
        <w:rPr>
          <w:noProof/>
        </w:rPr>
        <w:instrText xml:space="preserve"> PAGEREF _Toc512374362 \h </w:instrText>
      </w:r>
      <w:r>
        <w:rPr>
          <w:noProof/>
        </w:rPr>
      </w:r>
      <w:r>
        <w:rPr>
          <w:noProof/>
        </w:rPr>
        <w:fldChar w:fldCharType="separate"/>
      </w:r>
      <w:r w:rsidR="00AC166E">
        <w:rPr>
          <w:noProof/>
        </w:rPr>
        <w:t>13</w:t>
      </w:r>
      <w:r>
        <w:rPr>
          <w:noProof/>
        </w:rPr>
        <w:fldChar w:fldCharType="end"/>
      </w:r>
    </w:p>
    <w:p w14:paraId="70B9A73B" w14:textId="31F4F90A" w:rsidR="008D700F" w:rsidRDefault="008D700F">
      <w:pPr>
        <w:pStyle w:val="TDC2"/>
        <w:rPr>
          <w:rFonts w:asciiTheme="minorHAnsi" w:eastAsiaTheme="minorEastAsia" w:hAnsiTheme="minorHAnsi" w:cstheme="minorBidi"/>
          <w:noProof/>
          <w:kern w:val="0"/>
          <w:sz w:val="22"/>
          <w:szCs w:val="22"/>
          <w:lang w:eastAsia="es-ES" w:bidi="ar-SA"/>
        </w:rPr>
      </w:pPr>
      <w:r>
        <w:rPr>
          <w:noProof/>
        </w:rPr>
        <w:t>5.3.11. Reunión 8. Reunión para explicación de</w:t>
      </w:r>
      <w:r>
        <w:rPr>
          <w:noProof/>
        </w:rPr>
        <w:tab/>
      </w:r>
      <w:r>
        <w:rPr>
          <w:noProof/>
        </w:rPr>
        <w:fldChar w:fldCharType="begin"/>
      </w:r>
      <w:r>
        <w:rPr>
          <w:noProof/>
        </w:rPr>
        <w:instrText xml:space="preserve"> PAGEREF _Toc512374363 \h </w:instrText>
      </w:r>
      <w:r>
        <w:rPr>
          <w:noProof/>
        </w:rPr>
      </w:r>
      <w:r>
        <w:rPr>
          <w:noProof/>
        </w:rPr>
        <w:fldChar w:fldCharType="separate"/>
      </w:r>
      <w:r w:rsidR="00AC166E">
        <w:rPr>
          <w:noProof/>
        </w:rPr>
        <w:t>13</w:t>
      </w:r>
      <w:r>
        <w:rPr>
          <w:noProof/>
        </w:rPr>
        <w:fldChar w:fldCharType="end"/>
      </w:r>
    </w:p>
    <w:p w14:paraId="1D517AEC" w14:textId="6A36C677" w:rsidR="008D700F" w:rsidRDefault="008D700F">
      <w:pPr>
        <w:pStyle w:val="TDC2"/>
        <w:rPr>
          <w:rFonts w:asciiTheme="minorHAnsi" w:eastAsiaTheme="minorEastAsia" w:hAnsiTheme="minorHAnsi" w:cstheme="minorBidi"/>
          <w:noProof/>
          <w:kern w:val="0"/>
          <w:sz w:val="22"/>
          <w:szCs w:val="22"/>
          <w:lang w:eastAsia="es-ES" w:bidi="ar-SA"/>
        </w:rPr>
      </w:pPr>
      <w:r>
        <w:rPr>
          <w:noProof/>
        </w:rPr>
        <w:t>5.3.12. Asuntos que tratar</w:t>
      </w:r>
      <w:r>
        <w:rPr>
          <w:noProof/>
        </w:rPr>
        <w:tab/>
      </w:r>
      <w:r>
        <w:rPr>
          <w:noProof/>
        </w:rPr>
        <w:fldChar w:fldCharType="begin"/>
      </w:r>
      <w:r>
        <w:rPr>
          <w:noProof/>
        </w:rPr>
        <w:instrText xml:space="preserve"> PAGEREF _Toc512374364 \h </w:instrText>
      </w:r>
      <w:r>
        <w:rPr>
          <w:noProof/>
        </w:rPr>
      </w:r>
      <w:r>
        <w:rPr>
          <w:noProof/>
        </w:rPr>
        <w:fldChar w:fldCharType="separate"/>
      </w:r>
      <w:r w:rsidR="00AC166E">
        <w:rPr>
          <w:noProof/>
        </w:rPr>
        <w:t>13</w:t>
      </w:r>
      <w:r>
        <w:rPr>
          <w:noProof/>
        </w:rPr>
        <w:fldChar w:fldCharType="end"/>
      </w:r>
    </w:p>
    <w:p w14:paraId="59E56635" w14:textId="17CAEEC0" w:rsidR="008D700F" w:rsidRDefault="008D700F">
      <w:pPr>
        <w:pStyle w:val="TDC2"/>
        <w:rPr>
          <w:rFonts w:asciiTheme="minorHAnsi" w:eastAsiaTheme="minorEastAsia" w:hAnsiTheme="minorHAnsi" w:cstheme="minorBidi"/>
          <w:noProof/>
          <w:kern w:val="0"/>
          <w:sz w:val="22"/>
          <w:szCs w:val="22"/>
          <w:lang w:eastAsia="es-ES" w:bidi="ar-SA"/>
        </w:rPr>
      </w:pPr>
      <w:r>
        <w:rPr>
          <w:noProof/>
          <w:lang w:eastAsia="es-ES"/>
        </w:rPr>
        <w:t>5.3.13.</w:t>
      </w:r>
      <w:r>
        <w:rPr>
          <w:noProof/>
        </w:rPr>
        <w:t xml:space="preserve"> Información</w:t>
      </w:r>
      <w:r>
        <w:rPr>
          <w:noProof/>
          <w:lang w:eastAsia="es-ES"/>
        </w:rPr>
        <w:t xml:space="preserve"> recogida</w:t>
      </w:r>
      <w:r>
        <w:rPr>
          <w:noProof/>
        </w:rPr>
        <w:tab/>
      </w:r>
      <w:r>
        <w:rPr>
          <w:noProof/>
        </w:rPr>
        <w:fldChar w:fldCharType="begin"/>
      </w:r>
      <w:r>
        <w:rPr>
          <w:noProof/>
        </w:rPr>
        <w:instrText xml:space="preserve"> PAGEREF _Toc512374365 \h </w:instrText>
      </w:r>
      <w:r>
        <w:rPr>
          <w:noProof/>
        </w:rPr>
      </w:r>
      <w:r>
        <w:rPr>
          <w:noProof/>
        </w:rPr>
        <w:fldChar w:fldCharType="separate"/>
      </w:r>
      <w:r w:rsidR="00AC166E">
        <w:rPr>
          <w:noProof/>
        </w:rPr>
        <w:t>13</w:t>
      </w:r>
      <w:r>
        <w:rPr>
          <w:noProof/>
        </w:rPr>
        <w:fldChar w:fldCharType="end"/>
      </w:r>
    </w:p>
    <w:p w14:paraId="508EDB1E" w14:textId="33BFAEE4" w:rsidR="008D700F" w:rsidRDefault="008D700F">
      <w:pPr>
        <w:pStyle w:val="TDC2"/>
        <w:rPr>
          <w:rFonts w:asciiTheme="minorHAnsi" w:eastAsiaTheme="minorEastAsia" w:hAnsiTheme="minorHAnsi" w:cstheme="minorBidi"/>
          <w:noProof/>
          <w:kern w:val="0"/>
          <w:sz w:val="22"/>
          <w:szCs w:val="22"/>
          <w:lang w:eastAsia="es-ES" w:bidi="ar-SA"/>
        </w:rPr>
      </w:pPr>
      <w:r>
        <w:rPr>
          <w:noProof/>
        </w:rPr>
        <w:t>5.3.14. Próximos pasos</w:t>
      </w:r>
      <w:r>
        <w:rPr>
          <w:noProof/>
        </w:rPr>
        <w:tab/>
      </w:r>
      <w:r>
        <w:rPr>
          <w:noProof/>
        </w:rPr>
        <w:fldChar w:fldCharType="begin"/>
      </w:r>
      <w:r>
        <w:rPr>
          <w:noProof/>
        </w:rPr>
        <w:instrText xml:space="preserve"> PAGEREF _Toc512374366 \h </w:instrText>
      </w:r>
      <w:r>
        <w:rPr>
          <w:noProof/>
        </w:rPr>
      </w:r>
      <w:r>
        <w:rPr>
          <w:noProof/>
        </w:rPr>
        <w:fldChar w:fldCharType="separate"/>
      </w:r>
      <w:r w:rsidR="00AC166E">
        <w:rPr>
          <w:noProof/>
        </w:rPr>
        <w:t>13</w:t>
      </w:r>
      <w:r>
        <w:rPr>
          <w:noProof/>
        </w:rPr>
        <w:fldChar w:fldCharType="end"/>
      </w:r>
    </w:p>
    <w:p w14:paraId="1378DBE7" w14:textId="68BAD27A" w:rsidR="008D700F" w:rsidRDefault="008D700F">
      <w:pPr>
        <w:pStyle w:val="TDC2"/>
        <w:rPr>
          <w:rFonts w:asciiTheme="minorHAnsi" w:eastAsiaTheme="minorEastAsia" w:hAnsiTheme="minorHAnsi" w:cstheme="minorBidi"/>
          <w:noProof/>
          <w:kern w:val="0"/>
          <w:sz w:val="22"/>
          <w:szCs w:val="22"/>
          <w:lang w:eastAsia="es-ES" w:bidi="ar-SA"/>
        </w:rPr>
      </w:pPr>
      <w:r>
        <w:rPr>
          <w:noProof/>
        </w:rPr>
        <w:t>5.3.15. Reunión 9. Reunión para concretar y validar los patrones con el cliente</w:t>
      </w:r>
      <w:r>
        <w:rPr>
          <w:noProof/>
        </w:rPr>
        <w:tab/>
      </w:r>
      <w:r>
        <w:rPr>
          <w:noProof/>
        </w:rPr>
        <w:fldChar w:fldCharType="begin"/>
      </w:r>
      <w:r>
        <w:rPr>
          <w:noProof/>
        </w:rPr>
        <w:instrText xml:space="preserve"> PAGEREF _Toc512374367 \h </w:instrText>
      </w:r>
      <w:r>
        <w:rPr>
          <w:noProof/>
        </w:rPr>
      </w:r>
      <w:r>
        <w:rPr>
          <w:noProof/>
        </w:rPr>
        <w:fldChar w:fldCharType="separate"/>
      </w:r>
      <w:r w:rsidR="00AC166E">
        <w:rPr>
          <w:noProof/>
        </w:rPr>
        <w:t>13</w:t>
      </w:r>
      <w:r>
        <w:rPr>
          <w:noProof/>
        </w:rPr>
        <w:fldChar w:fldCharType="end"/>
      </w:r>
    </w:p>
    <w:p w14:paraId="1E98E3C5" w14:textId="6E90DFBD" w:rsidR="008D700F" w:rsidRDefault="008D700F">
      <w:pPr>
        <w:pStyle w:val="TDC2"/>
        <w:rPr>
          <w:rFonts w:asciiTheme="minorHAnsi" w:eastAsiaTheme="minorEastAsia" w:hAnsiTheme="minorHAnsi" w:cstheme="minorBidi"/>
          <w:noProof/>
          <w:kern w:val="0"/>
          <w:sz w:val="22"/>
          <w:szCs w:val="22"/>
          <w:lang w:eastAsia="es-ES" w:bidi="ar-SA"/>
        </w:rPr>
      </w:pPr>
      <w:r>
        <w:rPr>
          <w:noProof/>
        </w:rPr>
        <w:t>5.3.16. Asuntos que tratar</w:t>
      </w:r>
      <w:r>
        <w:rPr>
          <w:noProof/>
        </w:rPr>
        <w:tab/>
      </w:r>
      <w:r>
        <w:rPr>
          <w:noProof/>
        </w:rPr>
        <w:fldChar w:fldCharType="begin"/>
      </w:r>
      <w:r>
        <w:rPr>
          <w:noProof/>
        </w:rPr>
        <w:instrText xml:space="preserve"> PAGEREF _Toc512374368 \h </w:instrText>
      </w:r>
      <w:r>
        <w:rPr>
          <w:noProof/>
        </w:rPr>
      </w:r>
      <w:r>
        <w:rPr>
          <w:noProof/>
        </w:rPr>
        <w:fldChar w:fldCharType="separate"/>
      </w:r>
      <w:r w:rsidR="00AC166E">
        <w:rPr>
          <w:noProof/>
        </w:rPr>
        <w:t>13</w:t>
      </w:r>
      <w:r>
        <w:rPr>
          <w:noProof/>
        </w:rPr>
        <w:fldChar w:fldCharType="end"/>
      </w:r>
    </w:p>
    <w:p w14:paraId="6A66AE8B" w14:textId="3F6E803D" w:rsidR="008D700F" w:rsidRDefault="008D700F">
      <w:pPr>
        <w:pStyle w:val="TDC2"/>
        <w:rPr>
          <w:rFonts w:asciiTheme="minorHAnsi" w:eastAsiaTheme="minorEastAsia" w:hAnsiTheme="minorHAnsi" w:cstheme="minorBidi"/>
          <w:noProof/>
          <w:kern w:val="0"/>
          <w:sz w:val="22"/>
          <w:szCs w:val="22"/>
          <w:lang w:eastAsia="es-ES" w:bidi="ar-SA"/>
        </w:rPr>
      </w:pPr>
      <w:r>
        <w:rPr>
          <w:noProof/>
        </w:rPr>
        <w:t>5.3.17. INformación recogida</w:t>
      </w:r>
      <w:r>
        <w:rPr>
          <w:noProof/>
        </w:rPr>
        <w:tab/>
      </w:r>
      <w:r>
        <w:rPr>
          <w:noProof/>
        </w:rPr>
        <w:fldChar w:fldCharType="begin"/>
      </w:r>
      <w:r>
        <w:rPr>
          <w:noProof/>
        </w:rPr>
        <w:instrText xml:space="preserve"> PAGEREF _Toc512374369 \h </w:instrText>
      </w:r>
      <w:r>
        <w:rPr>
          <w:noProof/>
        </w:rPr>
      </w:r>
      <w:r>
        <w:rPr>
          <w:noProof/>
        </w:rPr>
        <w:fldChar w:fldCharType="separate"/>
      </w:r>
      <w:r w:rsidR="00AC166E">
        <w:rPr>
          <w:noProof/>
        </w:rPr>
        <w:t>13</w:t>
      </w:r>
      <w:r>
        <w:rPr>
          <w:noProof/>
        </w:rPr>
        <w:fldChar w:fldCharType="end"/>
      </w:r>
    </w:p>
    <w:p w14:paraId="0042EA42" w14:textId="178ABCFA" w:rsidR="008D700F" w:rsidRDefault="008D700F">
      <w:pPr>
        <w:pStyle w:val="TDC2"/>
        <w:rPr>
          <w:rFonts w:asciiTheme="minorHAnsi" w:eastAsiaTheme="minorEastAsia" w:hAnsiTheme="minorHAnsi" w:cstheme="minorBidi"/>
          <w:noProof/>
          <w:kern w:val="0"/>
          <w:sz w:val="22"/>
          <w:szCs w:val="22"/>
          <w:lang w:eastAsia="es-ES" w:bidi="ar-SA"/>
        </w:rPr>
      </w:pPr>
      <w:r>
        <w:rPr>
          <w:noProof/>
        </w:rPr>
        <w:t>5.3.18. Próximos pasos</w:t>
      </w:r>
      <w:r>
        <w:rPr>
          <w:noProof/>
        </w:rPr>
        <w:tab/>
      </w:r>
      <w:r>
        <w:rPr>
          <w:noProof/>
        </w:rPr>
        <w:fldChar w:fldCharType="begin"/>
      </w:r>
      <w:r>
        <w:rPr>
          <w:noProof/>
        </w:rPr>
        <w:instrText xml:space="preserve"> PAGEREF _Toc512374370 \h </w:instrText>
      </w:r>
      <w:r>
        <w:rPr>
          <w:noProof/>
        </w:rPr>
      </w:r>
      <w:r>
        <w:rPr>
          <w:noProof/>
        </w:rPr>
        <w:fldChar w:fldCharType="separate"/>
      </w:r>
      <w:r w:rsidR="00AC166E">
        <w:rPr>
          <w:noProof/>
        </w:rPr>
        <w:t>13</w:t>
      </w:r>
      <w:r>
        <w:rPr>
          <w:noProof/>
        </w:rPr>
        <w:fldChar w:fldCharType="end"/>
      </w:r>
    </w:p>
    <w:p w14:paraId="22219EB3" w14:textId="1D88D94A" w:rsidR="008D700F" w:rsidRDefault="008D700F">
      <w:pPr>
        <w:pStyle w:val="TDC2"/>
        <w:rPr>
          <w:rFonts w:asciiTheme="minorHAnsi" w:eastAsiaTheme="minorEastAsia" w:hAnsiTheme="minorHAnsi" w:cstheme="minorBidi"/>
          <w:noProof/>
          <w:kern w:val="0"/>
          <w:sz w:val="22"/>
          <w:szCs w:val="22"/>
          <w:lang w:eastAsia="es-ES" w:bidi="ar-SA"/>
        </w:rPr>
      </w:pPr>
      <w:r>
        <w:rPr>
          <w:noProof/>
        </w:rPr>
        <w:t>5.3.19. Reunión 10. Reunión para revisión de código y comunicación de patrones definitivos</w:t>
      </w:r>
      <w:r>
        <w:rPr>
          <w:noProof/>
        </w:rPr>
        <w:tab/>
      </w:r>
      <w:r>
        <w:rPr>
          <w:noProof/>
        </w:rPr>
        <w:fldChar w:fldCharType="begin"/>
      </w:r>
      <w:r>
        <w:rPr>
          <w:noProof/>
        </w:rPr>
        <w:instrText xml:space="preserve"> PAGEREF _Toc512374371 \h </w:instrText>
      </w:r>
      <w:r>
        <w:rPr>
          <w:noProof/>
        </w:rPr>
      </w:r>
      <w:r>
        <w:rPr>
          <w:noProof/>
        </w:rPr>
        <w:fldChar w:fldCharType="separate"/>
      </w:r>
      <w:r w:rsidR="00AC166E">
        <w:rPr>
          <w:noProof/>
        </w:rPr>
        <w:t>13</w:t>
      </w:r>
      <w:r>
        <w:rPr>
          <w:noProof/>
        </w:rPr>
        <w:fldChar w:fldCharType="end"/>
      </w:r>
    </w:p>
    <w:p w14:paraId="7ED1FFC2" w14:textId="1CA9E3D8" w:rsidR="008D700F" w:rsidRDefault="008D700F">
      <w:pPr>
        <w:pStyle w:val="TDC2"/>
        <w:rPr>
          <w:rFonts w:asciiTheme="minorHAnsi" w:eastAsiaTheme="minorEastAsia" w:hAnsiTheme="minorHAnsi" w:cstheme="minorBidi"/>
          <w:noProof/>
          <w:kern w:val="0"/>
          <w:sz w:val="22"/>
          <w:szCs w:val="22"/>
          <w:lang w:eastAsia="es-ES" w:bidi="ar-SA"/>
        </w:rPr>
      </w:pPr>
      <w:r>
        <w:rPr>
          <w:noProof/>
        </w:rPr>
        <w:t>5.3.20. Asuntos que tratar</w:t>
      </w:r>
      <w:r>
        <w:rPr>
          <w:noProof/>
        </w:rPr>
        <w:tab/>
      </w:r>
      <w:r>
        <w:rPr>
          <w:noProof/>
        </w:rPr>
        <w:fldChar w:fldCharType="begin"/>
      </w:r>
      <w:r>
        <w:rPr>
          <w:noProof/>
        </w:rPr>
        <w:instrText xml:space="preserve"> PAGEREF _Toc512374372 \h </w:instrText>
      </w:r>
      <w:r>
        <w:rPr>
          <w:noProof/>
        </w:rPr>
      </w:r>
      <w:r>
        <w:rPr>
          <w:noProof/>
        </w:rPr>
        <w:fldChar w:fldCharType="separate"/>
      </w:r>
      <w:r w:rsidR="00AC166E">
        <w:rPr>
          <w:noProof/>
        </w:rPr>
        <w:t>13</w:t>
      </w:r>
      <w:r>
        <w:rPr>
          <w:noProof/>
        </w:rPr>
        <w:fldChar w:fldCharType="end"/>
      </w:r>
    </w:p>
    <w:p w14:paraId="594DAFAF" w14:textId="771BD18E" w:rsidR="008D700F" w:rsidRDefault="008D700F">
      <w:pPr>
        <w:pStyle w:val="TDC2"/>
        <w:rPr>
          <w:rFonts w:asciiTheme="minorHAnsi" w:eastAsiaTheme="minorEastAsia" w:hAnsiTheme="minorHAnsi" w:cstheme="minorBidi"/>
          <w:noProof/>
          <w:kern w:val="0"/>
          <w:sz w:val="22"/>
          <w:szCs w:val="22"/>
          <w:lang w:eastAsia="es-ES" w:bidi="ar-SA"/>
        </w:rPr>
      </w:pPr>
      <w:r>
        <w:rPr>
          <w:noProof/>
        </w:rPr>
        <w:t>5.3.21. Información recogida</w:t>
      </w:r>
      <w:r>
        <w:rPr>
          <w:noProof/>
        </w:rPr>
        <w:tab/>
      </w:r>
      <w:r>
        <w:rPr>
          <w:noProof/>
        </w:rPr>
        <w:fldChar w:fldCharType="begin"/>
      </w:r>
      <w:r>
        <w:rPr>
          <w:noProof/>
        </w:rPr>
        <w:instrText xml:space="preserve"> PAGEREF _Toc512374373 \h </w:instrText>
      </w:r>
      <w:r>
        <w:rPr>
          <w:noProof/>
        </w:rPr>
      </w:r>
      <w:r>
        <w:rPr>
          <w:noProof/>
        </w:rPr>
        <w:fldChar w:fldCharType="separate"/>
      </w:r>
      <w:r w:rsidR="00AC166E">
        <w:rPr>
          <w:noProof/>
        </w:rPr>
        <w:t>13</w:t>
      </w:r>
      <w:r>
        <w:rPr>
          <w:noProof/>
        </w:rPr>
        <w:fldChar w:fldCharType="end"/>
      </w:r>
    </w:p>
    <w:p w14:paraId="1459B04F" w14:textId="0A4A1B56" w:rsidR="008D700F" w:rsidRDefault="008D700F">
      <w:pPr>
        <w:pStyle w:val="TDC2"/>
        <w:rPr>
          <w:rFonts w:asciiTheme="minorHAnsi" w:eastAsiaTheme="minorEastAsia" w:hAnsiTheme="minorHAnsi" w:cstheme="minorBidi"/>
          <w:noProof/>
          <w:kern w:val="0"/>
          <w:sz w:val="22"/>
          <w:szCs w:val="22"/>
          <w:lang w:eastAsia="es-ES" w:bidi="ar-SA"/>
        </w:rPr>
      </w:pPr>
      <w:r>
        <w:rPr>
          <w:noProof/>
        </w:rPr>
        <w:lastRenderedPageBreak/>
        <w:t>5.3.22. Próximos pasoS</w:t>
      </w:r>
      <w:r>
        <w:rPr>
          <w:noProof/>
        </w:rPr>
        <w:tab/>
      </w:r>
      <w:r>
        <w:rPr>
          <w:noProof/>
        </w:rPr>
        <w:fldChar w:fldCharType="begin"/>
      </w:r>
      <w:r>
        <w:rPr>
          <w:noProof/>
        </w:rPr>
        <w:instrText xml:space="preserve"> PAGEREF _Toc512374374 \h </w:instrText>
      </w:r>
      <w:r>
        <w:rPr>
          <w:noProof/>
        </w:rPr>
      </w:r>
      <w:r>
        <w:rPr>
          <w:noProof/>
        </w:rPr>
        <w:fldChar w:fldCharType="separate"/>
      </w:r>
      <w:r w:rsidR="00AC166E">
        <w:rPr>
          <w:noProof/>
        </w:rPr>
        <w:t>13</w:t>
      </w:r>
      <w:r>
        <w:rPr>
          <w:noProof/>
        </w:rPr>
        <w:fldChar w:fldCharType="end"/>
      </w:r>
    </w:p>
    <w:p w14:paraId="4FCD711C" w14:textId="3179A2A0" w:rsidR="008D700F" w:rsidRDefault="008D700F">
      <w:pPr>
        <w:pStyle w:val="TDC2"/>
        <w:rPr>
          <w:rFonts w:asciiTheme="minorHAnsi" w:eastAsiaTheme="minorEastAsia" w:hAnsiTheme="minorHAnsi" w:cstheme="minorBidi"/>
          <w:noProof/>
          <w:kern w:val="0"/>
          <w:sz w:val="22"/>
          <w:szCs w:val="22"/>
          <w:lang w:eastAsia="es-ES" w:bidi="ar-SA"/>
        </w:rPr>
      </w:pPr>
      <w:r>
        <w:rPr>
          <w:noProof/>
        </w:rPr>
        <w:t>5.3.1. RESUMEN del desarrollo</w:t>
      </w:r>
      <w:r>
        <w:rPr>
          <w:noProof/>
        </w:rPr>
        <w:tab/>
      </w:r>
      <w:r>
        <w:rPr>
          <w:noProof/>
        </w:rPr>
        <w:fldChar w:fldCharType="begin"/>
      </w:r>
      <w:r>
        <w:rPr>
          <w:noProof/>
        </w:rPr>
        <w:instrText xml:space="preserve"> PAGEREF _Toc512374375 \h </w:instrText>
      </w:r>
      <w:r>
        <w:rPr>
          <w:noProof/>
        </w:rPr>
      </w:r>
      <w:r>
        <w:rPr>
          <w:noProof/>
        </w:rPr>
        <w:fldChar w:fldCharType="separate"/>
      </w:r>
      <w:r w:rsidR="00AC166E">
        <w:rPr>
          <w:noProof/>
        </w:rPr>
        <w:t>13</w:t>
      </w:r>
      <w:r>
        <w:rPr>
          <w:noProof/>
        </w:rPr>
        <w:fldChar w:fldCharType="end"/>
      </w:r>
    </w:p>
    <w:p w14:paraId="177911AC" w14:textId="72B985FE"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512374376 \h </w:instrText>
      </w:r>
      <w:r>
        <w:rPr>
          <w:noProof/>
        </w:rPr>
      </w:r>
      <w:r>
        <w:rPr>
          <w:noProof/>
        </w:rPr>
        <w:fldChar w:fldCharType="separate"/>
      </w:r>
      <w:r w:rsidR="00AC166E">
        <w:rPr>
          <w:noProof/>
        </w:rPr>
        <w:t>13</w:t>
      </w:r>
      <w:r>
        <w:rPr>
          <w:noProof/>
        </w:rPr>
        <w:fldChar w:fldCharType="end"/>
      </w:r>
    </w:p>
    <w:p w14:paraId="1AA7A670" w14:textId="56EEF6C1"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512374377 \h </w:instrText>
      </w:r>
      <w:r>
        <w:rPr>
          <w:noProof/>
        </w:rPr>
      </w:r>
      <w:r>
        <w:rPr>
          <w:noProof/>
        </w:rPr>
        <w:fldChar w:fldCharType="separate"/>
      </w:r>
      <w:r w:rsidR="00AC166E">
        <w:rPr>
          <w:noProof/>
        </w:rPr>
        <w:t>13</w:t>
      </w:r>
      <w:r>
        <w:rPr>
          <w:noProof/>
        </w:rPr>
        <w:fldChar w:fldCharType="end"/>
      </w:r>
    </w:p>
    <w:p w14:paraId="2CA8DDF2" w14:textId="6404375F" w:rsidR="008D700F" w:rsidRDefault="008D700F">
      <w:pPr>
        <w:pStyle w:val="TDC2"/>
        <w:rPr>
          <w:rFonts w:asciiTheme="minorHAnsi" w:eastAsiaTheme="minorEastAsia" w:hAnsiTheme="minorHAnsi" w:cstheme="minorBidi"/>
          <w:noProof/>
          <w:kern w:val="0"/>
          <w:sz w:val="22"/>
          <w:szCs w:val="22"/>
          <w:lang w:eastAsia="es-ES" w:bidi="ar-SA"/>
        </w:rPr>
      </w:pPr>
      <w:r>
        <w:rPr>
          <w:noProof/>
        </w:rPr>
        <w:t>7.1. Conclusiones</w:t>
      </w:r>
      <w:r>
        <w:rPr>
          <w:noProof/>
        </w:rPr>
        <w:tab/>
      </w:r>
      <w:r>
        <w:rPr>
          <w:noProof/>
        </w:rPr>
        <w:fldChar w:fldCharType="begin"/>
      </w:r>
      <w:r>
        <w:rPr>
          <w:noProof/>
        </w:rPr>
        <w:instrText xml:space="preserve"> PAGEREF _Toc512374378 \h </w:instrText>
      </w:r>
      <w:r>
        <w:rPr>
          <w:noProof/>
        </w:rPr>
      </w:r>
      <w:r>
        <w:rPr>
          <w:noProof/>
        </w:rPr>
        <w:fldChar w:fldCharType="separate"/>
      </w:r>
      <w:r w:rsidR="00AC166E">
        <w:rPr>
          <w:noProof/>
        </w:rPr>
        <w:t>13</w:t>
      </w:r>
      <w:r>
        <w:rPr>
          <w:noProof/>
        </w:rPr>
        <w:fldChar w:fldCharType="end"/>
      </w:r>
    </w:p>
    <w:p w14:paraId="65575CC9" w14:textId="284A4269" w:rsidR="008D700F" w:rsidRDefault="008D700F">
      <w:pPr>
        <w:pStyle w:val="TDC2"/>
        <w:rPr>
          <w:rFonts w:asciiTheme="minorHAnsi" w:eastAsiaTheme="minorEastAsia" w:hAnsiTheme="minorHAnsi" w:cstheme="minorBidi"/>
          <w:noProof/>
          <w:kern w:val="0"/>
          <w:sz w:val="22"/>
          <w:szCs w:val="22"/>
          <w:lang w:eastAsia="es-ES" w:bidi="ar-SA"/>
        </w:rPr>
      </w:pPr>
      <w:r>
        <w:rPr>
          <w:noProof/>
        </w:rPr>
        <w:t>7.2. Trabajo futuro</w:t>
      </w:r>
      <w:r>
        <w:rPr>
          <w:noProof/>
        </w:rPr>
        <w:tab/>
      </w:r>
      <w:r>
        <w:rPr>
          <w:noProof/>
        </w:rPr>
        <w:fldChar w:fldCharType="begin"/>
      </w:r>
      <w:r>
        <w:rPr>
          <w:noProof/>
        </w:rPr>
        <w:instrText xml:space="preserve"> PAGEREF _Toc512374379 \h </w:instrText>
      </w:r>
      <w:r>
        <w:rPr>
          <w:noProof/>
        </w:rPr>
      </w:r>
      <w:r>
        <w:rPr>
          <w:noProof/>
        </w:rPr>
        <w:fldChar w:fldCharType="separate"/>
      </w:r>
      <w:r w:rsidR="00AC166E">
        <w:rPr>
          <w:noProof/>
        </w:rPr>
        <w:t>13</w:t>
      </w:r>
      <w:r>
        <w:rPr>
          <w:noProof/>
        </w:rPr>
        <w:fldChar w:fldCharType="end"/>
      </w:r>
    </w:p>
    <w:p w14:paraId="638F7CFC" w14:textId="6173597D"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12374380 \h </w:instrText>
      </w:r>
      <w:r>
        <w:rPr>
          <w:noProof/>
        </w:rPr>
      </w:r>
      <w:r>
        <w:rPr>
          <w:noProof/>
        </w:rPr>
        <w:fldChar w:fldCharType="separate"/>
      </w:r>
      <w:r w:rsidR="00AC166E">
        <w:rPr>
          <w:noProof/>
        </w:rPr>
        <w:t>13</w:t>
      </w:r>
      <w:r>
        <w:rPr>
          <w:noProof/>
        </w:rPr>
        <w:fldChar w:fldCharType="end"/>
      </w:r>
    </w:p>
    <w:p w14:paraId="12BAB3F4" w14:textId="3E378E45" w:rsidR="008D700F" w:rsidRDefault="008D700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12374381 \h </w:instrText>
      </w:r>
      <w:r>
        <w:rPr>
          <w:noProof/>
        </w:rPr>
      </w:r>
      <w:r>
        <w:rPr>
          <w:noProof/>
        </w:rPr>
        <w:fldChar w:fldCharType="separate"/>
      </w:r>
      <w:r w:rsidR="00AC166E">
        <w:rPr>
          <w:noProof/>
        </w:rPr>
        <w:t>13</w:t>
      </w:r>
      <w:r>
        <w:rPr>
          <w:noProof/>
        </w:rPr>
        <w:fldChar w:fldCharType="end"/>
      </w:r>
    </w:p>
    <w:p w14:paraId="1F965A67" w14:textId="30EEBDF3" w:rsidR="008D700F" w:rsidRDefault="008D700F">
      <w:pPr>
        <w:pStyle w:val="TDC2"/>
        <w:rPr>
          <w:rFonts w:asciiTheme="minorHAnsi" w:eastAsiaTheme="minorEastAsia" w:hAnsiTheme="minorHAnsi" w:cstheme="minorBidi"/>
          <w:noProof/>
          <w:kern w:val="0"/>
          <w:sz w:val="22"/>
          <w:szCs w:val="22"/>
          <w:lang w:eastAsia="es-ES" w:bidi="ar-SA"/>
        </w:rPr>
      </w:pPr>
      <w:r>
        <w:rPr>
          <w:noProof/>
        </w:rPr>
        <w:t>A.1.1. Ejemplo de uso de la herramienta</w:t>
      </w:r>
      <w:r>
        <w:rPr>
          <w:noProof/>
        </w:rPr>
        <w:tab/>
      </w:r>
      <w:r>
        <w:rPr>
          <w:noProof/>
        </w:rPr>
        <w:fldChar w:fldCharType="begin"/>
      </w:r>
      <w:r>
        <w:rPr>
          <w:noProof/>
        </w:rPr>
        <w:instrText xml:space="preserve"> PAGEREF _Toc512374382 \h </w:instrText>
      </w:r>
      <w:r>
        <w:rPr>
          <w:noProof/>
        </w:rPr>
      </w:r>
      <w:r>
        <w:rPr>
          <w:noProof/>
        </w:rPr>
        <w:fldChar w:fldCharType="separate"/>
      </w:r>
      <w:r w:rsidR="00AC166E">
        <w:rPr>
          <w:noProof/>
        </w:rPr>
        <w:t>13</w:t>
      </w:r>
      <w:r>
        <w:rPr>
          <w:noProof/>
        </w:rPr>
        <w:fldChar w:fldCharType="end"/>
      </w:r>
    </w:p>
    <w:p w14:paraId="6616F530" w14:textId="79A3453E" w:rsidR="008D700F" w:rsidRDefault="008D700F">
      <w:pPr>
        <w:pStyle w:val="TDC2"/>
        <w:rPr>
          <w:rFonts w:asciiTheme="minorHAnsi" w:eastAsiaTheme="minorEastAsia" w:hAnsiTheme="minorHAnsi" w:cstheme="minorBidi"/>
          <w:noProof/>
          <w:kern w:val="0"/>
          <w:sz w:val="22"/>
          <w:szCs w:val="22"/>
          <w:lang w:eastAsia="es-ES" w:bidi="ar-SA"/>
        </w:rPr>
      </w:pPr>
      <w:r>
        <w:rPr>
          <w:noProof/>
        </w:rPr>
        <w:t>A.1.2. Manual de usuario</w:t>
      </w:r>
      <w:r>
        <w:rPr>
          <w:noProof/>
        </w:rPr>
        <w:tab/>
      </w:r>
      <w:r>
        <w:rPr>
          <w:noProof/>
        </w:rPr>
        <w:fldChar w:fldCharType="begin"/>
      </w:r>
      <w:r>
        <w:rPr>
          <w:noProof/>
        </w:rPr>
        <w:instrText xml:space="preserve"> PAGEREF _Toc512374383 \h </w:instrText>
      </w:r>
      <w:r>
        <w:rPr>
          <w:noProof/>
        </w:rPr>
      </w:r>
      <w:r>
        <w:rPr>
          <w:noProof/>
        </w:rPr>
        <w:fldChar w:fldCharType="separate"/>
      </w:r>
      <w:r w:rsidR="00AC166E">
        <w:rPr>
          <w:noProof/>
        </w:rPr>
        <w:t>13</w:t>
      </w:r>
      <w:r>
        <w:rPr>
          <w:noProof/>
        </w:rPr>
        <w:fldChar w:fldCharType="end"/>
      </w:r>
    </w:p>
    <w:p w14:paraId="64C59846" w14:textId="0B01882F" w:rsidR="0022663B" w:rsidRDefault="00E06C03" w:rsidP="009751FA">
      <w:pPr>
        <w:pStyle w:val="Standard"/>
        <w:spacing w:line="240" w:lineRule="auto"/>
      </w:pPr>
      <w: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134DCD" w:rsidRPr="00122CA6">
        <w:rPr>
          <w:rFonts w:ascii="Times New Roman" w:hAnsi="Times New Roman" w:cs="Times New Roman"/>
          <w:sz w:val="36"/>
          <w:szCs w:val="36"/>
        </w:rPr>
        <w:t>Ilustraciones</w:t>
      </w:r>
    </w:p>
    <w:p w14:paraId="2D68ED78" w14:textId="473D41DE" w:rsidR="008C5D7F" w:rsidRDefault="00134DCD">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c "Ilustración" </w:instrText>
      </w:r>
      <w:r>
        <w:fldChar w:fldCharType="separate"/>
      </w:r>
      <w:hyperlink r:id="rId22" w:anchor="_Toc511338165" w:history="1">
        <w:r w:rsidR="008C5D7F" w:rsidRPr="00F20CDA">
          <w:rPr>
            <w:rStyle w:val="Hipervnculo"/>
            <w:noProof/>
          </w:rPr>
          <w:t>Ilustración 1. Funcionamiento de SOA a través de publish/suscribe.</w:t>
        </w:r>
        <w:r w:rsidR="008C5D7F">
          <w:rPr>
            <w:noProof/>
            <w:webHidden/>
          </w:rPr>
          <w:tab/>
        </w:r>
        <w:r w:rsidR="008C5D7F">
          <w:rPr>
            <w:noProof/>
            <w:webHidden/>
          </w:rPr>
          <w:fldChar w:fldCharType="begin"/>
        </w:r>
        <w:r w:rsidR="008C5D7F">
          <w:rPr>
            <w:noProof/>
            <w:webHidden/>
          </w:rPr>
          <w:instrText xml:space="preserve"> PAGEREF _Toc511338165 \h </w:instrText>
        </w:r>
        <w:r w:rsidR="008C5D7F">
          <w:rPr>
            <w:noProof/>
            <w:webHidden/>
          </w:rPr>
        </w:r>
        <w:r w:rsidR="008C5D7F">
          <w:rPr>
            <w:noProof/>
            <w:webHidden/>
          </w:rPr>
          <w:fldChar w:fldCharType="separate"/>
        </w:r>
        <w:r w:rsidR="00AC166E">
          <w:rPr>
            <w:noProof/>
            <w:webHidden/>
          </w:rPr>
          <w:t>13</w:t>
        </w:r>
        <w:r w:rsidR="008C5D7F">
          <w:rPr>
            <w:noProof/>
            <w:webHidden/>
          </w:rPr>
          <w:fldChar w:fldCharType="end"/>
        </w:r>
      </w:hyperlink>
    </w:p>
    <w:p w14:paraId="2D6AEFDC" w14:textId="7D0CFDB0"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11338166" w:history="1">
        <w:r w:rsidR="008C5D7F" w:rsidRPr="00F20CDA">
          <w:rPr>
            <w:rStyle w:val="Hipervnculo"/>
            <w:noProof/>
          </w:rPr>
          <w:t>Ilustración 2. Funcionamiento ideal SOA 2.0.</w:t>
        </w:r>
        <w:r w:rsidR="008C5D7F">
          <w:rPr>
            <w:noProof/>
            <w:webHidden/>
          </w:rPr>
          <w:tab/>
        </w:r>
        <w:r w:rsidR="008C5D7F">
          <w:rPr>
            <w:noProof/>
            <w:webHidden/>
          </w:rPr>
          <w:fldChar w:fldCharType="begin"/>
        </w:r>
        <w:r w:rsidR="008C5D7F">
          <w:rPr>
            <w:noProof/>
            <w:webHidden/>
          </w:rPr>
          <w:instrText xml:space="preserve"> PAGEREF _Toc511338166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7A808789" w14:textId="58232CB1"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67" w:history="1">
        <w:r w:rsidR="008C5D7F" w:rsidRPr="00F20CDA">
          <w:rPr>
            <w:rStyle w:val="Hipervnculo"/>
            <w:noProof/>
          </w:rPr>
          <w:t>Ilustración 3. Funcionamiento básico del motor CEP.</w:t>
        </w:r>
        <w:r w:rsidR="008C5D7F">
          <w:rPr>
            <w:noProof/>
            <w:webHidden/>
          </w:rPr>
          <w:tab/>
        </w:r>
        <w:r w:rsidR="008C5D7F">
          <w:rPr>
            <w:noProof/>
            <w:webHidden/>
          </w:rPr>
          <w:fldChar w:fldCharType="begin"/>
        </w:r>
        <w:r w:rsidR="008C5D7F">
          <w:rPr>
            <w:noProof/>
            <w:webHidden/>
          </w:rPr>
          <w:instrText xml:space="preserve"> PAGEREF _Toc511338167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2FDC90F3" w14:textId="50159E9C"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68" w:history="1">
        <w:r w:rsidR="008C5D7F" w:rsidRPr="00F20CDA">
          <w:rPr>
            <w:rStyle w:val="Hipervnculo"/>
            <w:noProof/>
          </w:rPr>
          <w:t>Ilustración 4. Esquema de "Eolic Event Consumer".</w:t>
        </w:r>
        <w:r w:rsidR="008C5D7F">
          <w:rPr>
            <w:noProof/>
            <w:webHidden/>
          </w:rPr>
          <w:tab/>
        </w:r>
        <w:r w:rsidR="008C5D7F">
          <w:rPr>
            <w:noProof/>
            <w:webHidden/>
          </w:rPr>
          <w:fldChar w:fldCharType="begin"/>
        </w:r>
        <w:r w:rsidR="008C5D7F">
          <w:rPr>
            <w:noProof/>
            <w:webHidden/>
          </w:rPr>
          <w:instrText xml:space="preserve"> PAGEREF _Toc511338168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3BB18F9F" w14:textId="13AF2ECB"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69" w:history="1">
        <w:r w:rsidR="008C5D7F" w:rsidRPr="00F20CDA">
          <w:rPr>
            <w:rStyle w:val="Hipervnculo"/>
            <w:noProof/>
          </w:rPr>
          <w:t>Ilustración 5. Estructura de patrón en Esper EPL.</w:t>
        </w:r>
        <w:r w:rsidR="008C5D7F">
          <w:rPr>
            <w:noProof/>
            <w:webHidden/>
          </w:rPr>
          <w:tab/>
        </w:r>
        <w:r w:rsidR="008C5D7F">
          <w:rPr>
            <w:noProof/>
            <w:webHidden/>
          </w:rPr>
          <w:fldChar w:fldCharType="begin"/>
        </w:r>
        <w:r w:rsidR="008C5D7F">
          <w:rPr>
            <w:noProof/>
            <w:webHidden/>
          </w:rPr>
          <w:instrText xml:space="preserve"> PAGEREF _Toc511338169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25DF9C55" w14:textId="7FDA0F56"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0" w:history="1">
        <w:r w:rsidR="008C5D7F" w:rsidRPr="00F20CDA">
          <w:rPr>
            <w:rStyle w:val="Hipervnculo"/>
            <w:noProof/>
          </w:rPr>
          <w:t>Ilustración 6. Ventanas deslizantes y por lotes.</w:t>
        </w:r>
        <w:r w:rsidR="008C5D7F">
          <w:rPr>
            <w:noProof/>
            <w:webHidden/>
          </w:rPr>
          <w:tab/>
        </w:r>
        <w:r w:rsidR="008C5D7F">
          <w:rPr>
            <w:noProof/>
            <w:webHidden/>
          </w:rPr>
          <w:fldChar w:fldCharType="begin"/>
        </w:r>
        <w:r w:rsidR="008C5D7F">
          <w:rPr>
            <w:noProof/>
            <w:webHidden/>
          </w:rPr>
          <w:instrText xml:space="preserve"> PAGEREF _Toc511338170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0E7D2CFE" w14:textId="5A0A75F9"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1" w:history="1">
        <w:r w:rsidR="008C5D7F" w:rsidRPr="00F20CDA">
          <w:rPr>
            <w:rStyle w:val="Hipervnculo"/>
            <w:noProof/>
          </w:rPr>
          <w:t>Ilustración 7. Tablero Kanban.</w:t>
        </w:r>
        <w:r w:rsidR="008C5D7F">
          <w:rPr>
            <w:noProof/>
            <w:webHidden/>
          </w:rPr>
          <w:tab/>
        </w:r>
        <w:r w:rsidR="008C5D7F">
          <w:rPr>
            <w:noProof/>
            <w:webHidden/>
          </w:rPr>
          <w:fldChar w:fldCharType="begin"/>
        </w:r>
        <w:r w:rsidR="008C5D7F">
          <w:rPr>
            <w:noProof/>
            <w:webHidden/>
          </w:rPr>
          <w:instrText xml:space="preserve"> PAGEREF _Toc511338171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7333C404" w14:textId="24ED8B3B"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2" w:history="1">
        <w:r w:rsidR="008C5D7F" w:rsidRPr="00F20CDA">
          <w:rPr>
            <w:rStyle w:val="Hipervnculo"/>
            <w:noProof/>
          </w:rPr>
          <w:t>Ilustración 8. Principios de Iacovelli.</w:t>
        </w:r>
        <w:r w:rsidR="008C5D7F">
          <w:rPr>
            <w:noProof/>
            <w:webHidden/>
          </w:rPr>
          <w:tab/>
        </w:r>
        <w:r w:rsidR="008C5D7F">
          <w:rPr>
            <w:noProof/>
            <w:webHidden/>
          </w:rPr>
          <w:fldChar w:fldCharType="begin"/>
        </w:r>
        <w:r w:rsidR="008C5D7F">
          <w:rPr>
            <w:noProof/>
            <w:webHidden/>
          </w:rPr>
          <w:instrText xml:space="preserve"> PAGEREF _Toc511338172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23F3D30D" w14:textId="3A51E247"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3" w:history="1">
        <w:r w:rsidR="008C5D7F" w:rsidRPr="00F20CDA">
          <w:rPr>
            <w:rStyle w:val="Hipervnculo"/>
            <w:noProof/>
          </w:rPr>
          <w:t>Ilustración 9. Metodología SCRUM adaptada.</w:t>
        </w:r>
        <w:r w:rsidR="008C5D7F">
          <w:rPr>
            <w:noProof/>
            <w:webHidden/>
          </w:rPr>
          <w:tab/>
        </w:r>
        <w:r w:rsidR="008C5D7F">
          <w:rPr>
            <w:noProof/>
            <w:webHidden/>
          </w:rPr>
          <w:fldChar w:fldCharType="begin"/>
        </w:r>
        <w:r w:rsidR="008C5D7F">
          <w:rPr>
            <w:noProof/>
            <w:webHidden/>
          </w:rPr>
          <w:instrText xml:space="preserve"> PAGEREF _Toc511338173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5BF46E77" w14:textId="4C90A5D0"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4" w:history="1">
        <w:r w:rsidR="008C5D7F" w:rsidRPr="00F20CDA">
          <w:rPr>
            <w:rStyle w:val="Hipervnculo"/>
            <w:noProof/>
          </w:rPr>
          <w:t>Ilustración 10. Diagrama de Gantt de planificación de tiempo.</w:t>
        </w:r>
        <w:r w:rsidR="008C5D7F">
          <w:rPr>
            <w:noProof/>
            <w:webHidden/>
          </w:rPr>
          <w:tab/>
        </w:r>
        <w:r w:rsidR="008C5D7F">
          <w:rPr>
            <w:noProof/>
            <w:webHidden/>
          </w:rPr>
          <w:fldChar w:fldCharType="begin"/>
        </w:r>
        <w:r w:rsidR="008C5D7F">
          <w:rPr>
            <w:noProof/>
            <w:webHidden/>
          </w:rPr>
          <w:instrText xml:space="preserve"> PAGEREF _Toc511338174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4B3EB5C7" w14:textId="08AFF743"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5" w:history="1">
        <w:r w:rsidR="008C5D7F" w:rsidRPr="00F20CDA">
          <w:rPr>
            <w:rStyle w:val="Hipervnculo"/>
            <w:noProof/>
          </w:rPr>
          <w:t>Ilustración 11. Infraestructura del entorno de Eolic Event Consumer.</w:t>
        </w:r>
        <w:r w:rsidR="008C5D7F">
          <w:rPr>
            <w:noProof/>
            <w:webHidden/>
          </w:rPr>
          <w:tab/>
        </w:r>
        <w:r w:rsidR="008C5D7F">
          <w:rPr>
            <w:noProof/>
            <w:webHidden/>
          </w:rPr>
          <w:fldChar w:fldCharType="begin"/>
        </w:r>
        <w:r w:rsidR="008C5D7F">
          <w:rPr>
            <w:noProof/>
            <w:webHidden/>
          </w:rPr>
          <w:instrText xml:space="preserve"> PAGEREF _Toc511338175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3FD0785F" w14:textId="56710210"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6" w:history="1">
        <w:r w:rsidR="008C5D7F" w:rsidRPr="00F20CDA">
          <w:rPr>
            <w:rStyle w:val="Hipervnculo"/>
            <w:noProof/>
          </w:rPr>
          <w:t>Ilustración 12. Incorporación de CEP al sistema actual.</w:t>
        </w:r>
        <w:r w:rsidR="008C5D7F">
          <w:rPr>
            <w:noProof/>
            <w:webHidden/>
          </w:rPr>
          <w:tab/>
        </w:r>
        <w:r w:rsidR="008C5D7F">
          <w:rPr>
            <w:noProof/>
            <w:webHidden/>
          </w:rPr>
          <w:fldChar w:fldCharType="begin"/>
        </w:r>
        <w:r w:rsidR="008C5D7F">
          <w:rPr>
            <w:noProof/>
            <w:webHidden/>
          </w:rPr>
          <w:instrText xml:space="preserve"> PAGEREF _Toc511338176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3BA6AFA0" w14:textId="004F358C"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7" w:history="1">
        <w:r w:rsidR="008C5D7F" w:rsidRPr="00F20CDA">
          <w:rPr>
            <w:rStyle w:val="Hipervnculo"/>
            <w:noProof/>
          </w:rPr>
          <w:t>Ilustración 13. Formaciones comunes y no comunes de un parque eólico.</w:t>
        </w:r>
        <w:r w:rsidR="008C5D7F">
          <w:rPr>
            <w:noProof/>
            <w:webHidden/>
          </w:rPr>
          <w:tab/>
        </w:r>
        <w:r w:rsidR="008C5D7F">
          <w:rPr>
            <w:noProof/>
            <w:webHidden/>
          </w:rPr>
          <w:fldChar w:fldCharType="begin"/>
        </w:r>
        <w:r w:rsidR="008C5D7F">
          <w:rPr>
            <w:noProof/>
            <w:webHidden/>
          </w:rPr>
          <w:instrText xml:space="preserve"> PAGEREF _Toc511338177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04AC622C" w14:textId="3AC3392C"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4" w:anchor="_Toc511338178" w:history="1">
        <w:r w:rsidR="008C5D7F" w:rsidRPr="00F20CDA">
          <w:rPr>
            <w:rStyle w:val="Hipervnculo"/>
            <w:noProof/>
          </w:rPr>
          <w:t>Ilustración 14. Jerarquía de factores.</w:t>
        </w:r>
        <w:r w:rsidR="008C5D7F">
          <w:rPr>
            <w:noProof/>
            <w:webHidden/>
          </w:rPr>
          <w:tab/>
        </w:r>
        <w:r w:rsidR="008C5D7F">
          <w:rPr>
            <w:noProof/>
            <w:webHidden/>
          </w:rPr>
          <w:fldChar w:fldCharType="begin"/>
        </w:r>
        <w:r w:rsidR="008C5D7F">
          <w:rPr>
            <w:noProof/>
            <w:webHidden/>
          </w:rPr>
          <w:instrText xml:space="preserve"> PAGEREF _Toc511338178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643EEBAD" w14:textId="200BB691"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79" w:history="1">
        <w:r w:rsidR="008C5D7F" w:rsidRPr="00F20CDA">
          <w:rPr>
            <w:rStyle w:val="Hipervnculo"/>
            <w:noProof/>
          </w:rPr>
          <w:t>Ilustración 15. Ejemplo de curva de potencia.</w:t>
        </w:r>
        <w:r w:rsidR="008C5D7F">
          <w:rPr>
            <w:noProof/>
            <w:webHidden/>
          </w:rPr>
          <w:tab/>
        </w:r>
        <w:r w:rsidR="008C5D7F">
          <w:rPr>
            <w:noProof/>
            <w:webHidden/>
          </w:rPr>
          <w:fldChar w:fldCharType="begin"/>
        </w:r>
        <w:r w:rsidR="008C5D7F">
          <w:rPr>
            <w:noProof/>
            <w:webHidden/>
          </w:rPr>
          <w:instrText xml:space="preserve"> PAGEREF _Toc511338179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5CE446CE" w14:textId="2E9D61A1"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38180" w:history="1">
        <w:r w:rsidR="008C5D7F" w:rsidRPr="00F20CDA">
          <w:rPr>
            <w:rStyle w:val="Hipervnculo"/>
            <w:noProof/>
          </w:rPr>
          <w:t>Ilustración 16. Plantilla de enunciado de patrones.</w:t>
        </w:r>
        <w:r w:rsidR="008C5D7F">
          <w:rPr>
            <w:noProof/>
            <w:webHidden/>
          </w:rPr>
          <w:tab/>
        </w:r>
        <w:r w:rsidR="008C5D7F">
          <w:rPr>
            <w:noProof/>
            <w:webHidden/>
          </w:rPr>
          <w:fldChar w:fldCharType="begin"/>
        </w:r>
        <w:r w:rsidR="008C5D7F">
          <w:rPr>
            <w:noProof/>
            <w:webHidden/>
          </w:rPr>
          <w:instrText xml:space="preserve"> PAGEREF _Toc511338180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3C7D2973" w14:textId="1D53E8E1" w:rsidR="008C5D7F"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5" w:anchor="_Toc511338181" w:history="1">
        <w:r w:rsidR="008C5D7F" w:rsidRPr="00F20CDA">
          <w:rPr>
            <w:rStyle w:val="Hipervnculo"/>
            <w:noProof/>
          </w:rPr>
          <w:t>Ilustración 17. Grafíco de potencia producida el día 1 de enero.</w:t>
        </w:r>
        <w:r w:rsidR="008C5D7F">
          <w:rPr>
            <w:noProof/>
            <w:webHidden/>
          </w:rPr>
          <w:tab/>
        </w:r>
        <w:r w:rsidR="008C5D7F">
          <w:rPr>
            <w:noProof/>
            <w:webHidden/>
          </w:rPr>
          <w:fldChar w:fldCharType="begin"/>
        </w:r>
        <w:r w:rsidR="008C5D7F">
          <w:rPr>
            <w:noProof/>
            <w:webHidden/>
          </w:rPr>
          <w:instrText xml:space="preserve"> PAGEREF _Toc511338181 \h </w:instrText>
        </w:r>
        <w:r w:rsidR="008C5D7F">
          <w:rPr>
            <w:noProof/>
            <w:webHidden/>
          </w:rPr>
        </w:r>
        <w:r w:rsidR="008C5D7F">
          <w:rPr>
            <w:noProof/>
            <w:webHidden/>
          </w:rPr>
          <w:fldChar w:fldCharType="separate"/>
        </w:r>
        <w:r>
          <w:rPr>
            <w:noProof/>
            <w:webHidden/>
          </w:rPr>
          <w:t>13</w:t>
        </w:r>
        <w:r w:rsidR="008C5D7F">
          <w:rPr>
            <w:noProof/>
            <w:webHidden/>
          </w:rPr>
          <w:fldChar w:fldCharType="end"/>
        </w:r>
      </w:hyperlink>
    </w:p>
    <w:p w14:paraId="634F745A" w14:textId="178A3D93" w:rsidR="00222BE9" w:rsidRPr="00122CA6" w:rsidRDefault="00134DCD" w:rsidP="00122CA6">
      <w:pPr>
        <w:pStyle w:val="IllustrationIndexHeading"/>
        <w:rPr>
          <w:rFonts w:ascii="Times New Roman" w:hAnsi="Times New Roman" w:cs="Times New Roman"/>
          <w:sz w:val="36"/>
          <w:szCs w:val="36"/>
        </w:rPr>
      </w:pPr>
      <w:r>
        <w:fldChar w:fldCharType="end"/>
      </w:r>
      <w:r w:rsidR="00E06C03"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00E06C03" w:rsidRPr="00122CA6">
        <w:rPr>
          <w:rFonts w:ascii="Times New Roman" w:hAnsi="Times New Roman" w:cs="Times New Roman"/>
          <w:sz w:val="36"/>
          <w:szCs w:val="36"/>
        </w:rPr>
        <w:t>ablas</w:t>
      </w:r>
    </w:p>
    <w:p w14:paraId="04CB366D" w14:textId="74192751" w:rsidR="00233E1E"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11324247" w:history="1">
        <w:r w:rsidR="00233E1E" w:rsidRPr="005B6F7C">
          <w:rPr>
            <w:rStyle w:val="Hipervnculo"/>
            <w:noProof/>
          </w:rPr>
          <w:t>Tabla 1. Comparativa de ESBs.</w:t>
        </w:r>
        <w:r w:rsidR="00233E1E">
          <w:rPr>
            <w:noProof/>
            <w:webHidden/>
          </w:rPr>
          <w:tab/>
        </w:r>
        <w:r w:rsidR="00233E1E">
          <w:rPr>
            <w:noProof/>
            <w:webHidden/>
          </w:rPr>
          <w:fldChar w:fldCharType="begin"/>
        </w:r>
        <w:r w:rsidR="00233E1E">
          <w:rPr>
            <w:noProof/>
            <w:webHidden/>
          </w:rPr>
          <w:instrText xml:space="preserve"> PAGEREF _Toc511324247 \h </w:instrText>
        </w:r>
        <w:r w:rsidR="00233E1E">
          <w:rPr>
            <w:noProof/>
            <w:webHidden/>
          </w:rPr>
        </w:r>
        <w:r w:rsidR="00233E1E">
          <w:rPr>
            <w:noProof/>
            <w:webHidden/>
          </w:rPr>
          <w:fldChar w:fldCharType="separate"/>
        </w:r>
        <w:r w:rsidR="00AC166E">
          <w:rPr>
            <w:noProof/>
            <w:webHidden/>
          </w:rPr>
          <w:t>13</w:t>
        </w:r>
        <w:r w:rsidR="00233E1E">
          <w:rPr>
            <w:noProof/>
            <w:webHidden/>
          </w:rPr>
          <w:fldChar w:fldCharType="end"/>
        </w:r>
      </w:hyperlink>
    </w:p>
    <w:p w14:paraId="02F39937" w14:textId="7F205DF5" w:rsidR="00233E1E"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48" w:history="1">
        <w:r w:rsidR="00233E1E" w:rsidRPr="005B6F7C">
          <w:rPr>
            <w:rStyle w:val="Hipervnculo"/>
            <w:noProof/>
          </w:rPr>
          <w:t>Tabla 2. Comparativa entre metodología ágil y metodología tradicional.</w:t>
        </w:r>
        <w:r w:rsidR="00233E1E">
          <w:rPr>
            <w:noProof/>
            <w:webHidden/>
          </w:rPr>
          <w:tab/>
        </w:r>
        <w:r w:rsidR="00233E1E">
          <w:rPr>
            <w:noProof/>
            <w:webHidden/>
          </w:rPr>
          <w:fldChar w:fldCharType="begin"/>
        </w:r>
        <w:r w:rsidR="00233E1E">
          <w:rPr>
            <w:noProof/>
            <w:webHidden/>
          </w:rPr>
          <w:instrText xml:space="preserve"> PAGEREF _Toc511324248 \h </w:instrText>
        </w:r>
        <w:r w:rsidR="00233E1E">
          <w:rPr>
            <w:noProof/>
            <w:webHidden/>
          </w:rPr>
        </w:r>
        <w:r w:rsidR="00233E1E">
          <w:rPr>
            <w:noProof/>
            <w:webHidden/>
          </w:rPr>
          <w:fldChar w:fldCharType="separate"/>
        </w:r>
        <w:r>
          <w:rPr>
            <w:noProof/>
            <w:webHidden/>
          </w:rPr>
          <w:t>13</w:t>
        </w:r>
        <w:r w:rsidR="00233E1E">
          <w:rPr>
            <w:noProof/>
            <w:webHidden/>
          </w:rPr>
          <w:fldChar w:fldCharType="end"/>
        </w:r>
      </w:hyperlink>
    </w:p>
    <w:p w14:paraId="56498D80" w14:textId="769F54B8" w:rsidR="00233E1E"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49" w:history="1">
        <w:r w:rsidR="00233E1E" w:rsidRPr="005B6F7C">
          <w:rPr>
            <w:rStyle w:val="Hipervnculo"/>
            <w:noProof/>
          </w:rPr>
          <w:t>Tabla 3. Criterios de elección de metodologías ágiles de Iacovelli.</w:t>
        </w:r>
        <w:r w:rsidR="00233E1E">
          <w:rPr>
            <w:noProof/>
            <w:webHidden/>
          </w:rPr>
          <w:tab/>
        </w:r>
        <w:r w:rsidR="00233E1E">
          <w:rPr>
            <w:noProof/>
            <w:webHidden/>
          </w:rPr>
          <w:fldChar w:fldCharType="begin"/>
        </w:r>
        <w:r w:rsidR="00233E1E">
          <w:rPr>
            <w:noProof/>
            <w:webHidden/>
          </w:rPr>
          <w:instrText xml:space="preserve"> PAGEREF _Toc511324249 \h </w:instrText>
        </w:r>
        <w:r w:rsidR="00233E1E">
          <w:rPr>
            <w:noProof/>
            <w:webHidden/>
          </w:rPr>
        </w:r>
        <w:r w:rsidR="00233E1E">
          <w:rPr>
            <w:noProof/>
            <w:webHidden/>
          </w:rPr>
          <w:fldChar w:fldCharType="separate"/>
        </w:r>
        <w:r>
          <w:rPr>
            <w:noProof/>
            <w:webHidden/>
          </w:rPr>
          <w:t>13</w:t>
        </w:r>
        <w:r w:rsidR="00233E1E">
          <w:rPr>
            <w:noProof/>
            <w:webHidden/>
          </w:rPr>
          <w:fldChar w:fldCharType="end"/>
        </w:r>
      </w:hyperlink>
    </w:p>
    <w:p w14:paraId="5EC63C05" w14:textId="6B70BF12" w:rsidR="00233E1E"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0" w:history="1">
        <w:r w:rsidR="00233E1E" w:rsidRPr="005B6F7C">
          <w:rPr>
            <w:rStyle w:val="Hipervnculo"/>
            <w:noProof/>
          </w:rPr>
          <w:t>Tabla 4. Resumen de la elección de metodologías ágiles por Iacovelli.</w:t>
        </w:r>
        <w:r w:rsidR="00233E1E">
          <w:rPr>
            <w:noProof/>
            <w:webHidden/>
          </w:rPr>
          <w:tab/>
        </w:r>
        <w:r w:rsidR="00233E1E">
          <w:rPr>
            <w:noProof/>
            <w:webHidden/>
          </w:rPr>
          <w:fldChar w:fldCharType="begin"/>
        </w:r>
        <w:r w:rsidR="00233E1E">
          <w:rPr>
            <w:noProof/>
            <w:webHidden/>
          </w:rPr>
          <w:instrText xml:space="preserve"> PAGEREF _Toc511324250 \h </w:instrText>
        </w:r>
        <w:r w:rsidR="00233E1E">
          <w:rPr>
            <w:noProof/>
            <w:webHidden/>
          </w:rPr>
        </w:r>
        <w:r w:rsidR="00233E1E">
          <w:rPr>
            <w:noProof/>
            <w:webHidden/>
          </w:rPr>
          <w:fldChar w:fldCharType="separate"/>
        </w:r>
        <w:r>
          <w:rPr>
            <w:noProof/>
            <w:webHidden/>
          </w:rPr>
          <w:t>13</w:t>
        </w:r>
        <w:r w:rsidR="00233E1E">
          <w:rPr>
            <w:noProof/>
            <w:webHidden/>
          </w:rPr>
          <w:fldChar w:fldCharType="end"/>
        </w:r>
      </w:hyperlink>
    </w:p>
    <w:p w14:paraId="75F97876" w14:textId="5CD2175B" w:rsidR="00233E1E"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1" w:history="1">
        <w:r w:rsidR="00233E1E" w:rsidRPr="005B6F7C">
          <w:rPr>
            <w:rStyle w:val="Hipervnculo"/>
            <w:noProof/>
          </w:rPr>
          <w:t>Tabla 5. Métrica del PMBok de la Gestión de Riesgos.</w:t>
        </w:r>
        <w:r w:rsidR="00233E1E">
          <w:rPr>
            <w:noProof/>
            <w:webHidden/>
          </w:rPr>
          <w:tab/>
        </w:r>
        <w:r w:rsidR="00233E1E">
          <w:rPr>
            <w:noProof/>
            <w:webHidden/>
          </w:rPr>
          <w:fldChar w:fldCharType="begin"/>
        </w:r>
        <w:r w:rsidR="00233E1E">
          <w:rPr>
            <w:noProof/>
            <w:webHidden/>
          </w:rPr>
          <w:instrText xml:space="preserve"> PAGEREF _Toc511324251 \h </w:instrText>
        </w:r>
        <w:r w:rsidR="00233E1E">
          <w:rPr>
            <w:noProof/>
            <w:webHidden/>
          </w:rPr>
        </w:r>
        <w:r w:rsidR="00233E1E">
          <w:rPr>
            <w:noProof/>
            <w:webHidden/>
          </w:rPr>
          <w:fldChar w:fldCharType="separate"/>
        </w:r>
        <w:r>
          <w:rPr>
            <w:noProof/>
            <w:webHidden/>
          </w:rPr>
          <w:t>13</w:t>
        </w:r>
        <w:r w:rsidR="00233E1E">
          <w:rPr>
            <w:noProof/>
            <w:webHidden/>
          </w:rPr>
          <w:fldChar w:fldCharType="end"/>
        </w:r>
      </w:hyperlink>
    </w:p>
    <w:p w14:paraId="7E8F2F3D" w14:textId="06A40A0D" w:rsidR="00233E1E"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2" w:history="1">
        <w:r w:rsidR="00233E1E" w:rsidRPr="005B6F7C">
          <w:rPr>
            <w:rStyle w:val="Hipervnculo"/>
            <w:noProof/>
          </w:rPr>
          <w:t>Tabla 6. Ponderación de riesgos.</w:t>
        </w:r>
        <w:r w:rsidR="00233E1E">
          <w:rPr>
            <w:noProof/>
            <w:webHidden/>
          </w:rPr>
          <w:tab/>
        </w:r>
        <w:r w:rsidR="00233E1E">
          <w:rPr>
            <w:noProof/>
            <w:webHidden/>
          </w:rPr>
          <w:fldChar w:fldCharType="begin"/>
        </w:r>
        <w:r w:rsidR="00233E1E">
          <w:rPr>
            <w:noProof/>
            <w:webHidden/>
          </w:rPr>
          <w:instrText xml:space="preserve"> PAGEREF _Toc511324252 \h </w:instrText>
        </w:r>
        <w:r w:rsidR="00233E1E">
          <w:rPr>
            <w:noProof/>
            <w:webHidden/>
          </w:rPr>
        </w:r>
        <w:r w:rsidR="00233E1E">
          <w:rPr>
            <w:noProof/>
            <w:webHidden/>
          </w:rPr>
          <w:fldChar w:fldCharType="separate"/>
        </w:r>
        <w:r>
          <w:rPr>
            <w:noProof/>
            <w:webHidden/>
          </w:rPr>
          <w:t>13</w:t>
        </w:r>
        <w:r w:rsidR="00233E1E">
          <w:rPr>
            <w:noProof/>
            <w:webHidden/>
          </w:rPr>
          <w:fldChar w:fldCharType="end"/>
        </w:r>
      </w:hyperlink>
    </w:p>
    <w:p w14:paraId="56143869" w14:textId="633320F6" w:rsidR="00233E1E"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3" w:history="1">
        <w:r w:rsidR="00233E1E" w:rsidRPr="005B6F7C">
          <w:rPr>
            <w:rStyle w:val="Hipervnculo"/>
            <w:noProof/>
          </w:rPr>
          <w:t>Tabla 7.Conclusiones de curso introductorio de energía eólica.</w:t>
        </w:r>
        <w:r w:rsidR="00233E1E">
          <w:rPr>
            <w:noProof/>
            <w:webHidden/>
          </w:rPr>
          <w:tab/>
        </w:r>
        <w:r w:rsidR="00233E1E">
          <w:rPr>
            <w:noProof/>
            <w:webHidden/>
          </w:rPr>
          <w:fldChar w:fldCharType="begin"/>
        </w:r>
        <w:r w:rsidR="00233E1E">
          <w:rPr>
            <w:noProof/>
            <w:webHidden/>
          </w:rPr>
          <w:instrText xml:space="preserve"> PAGEREF _Toc511324253 \h </w:instrText>
        </w:r>
        <w:r w:rsidR="00233E1E">
          <w:rPr>
            <w:noProof/>
            <w:webHidden/>
          </w:rPr>
        </w:r>
        <w:r w:rsidR="00233E1E">
          <w:rPr>
            <w:noProof/>
            <w:webHidden/>
          </w:rPr>
          <w:fldChar w:fldCharType="separate"/>
        </w:r>
        <w:r>
          <w:rPr>
            <w:noProof/>
            <w:webHidden/>
          </w:rPr>
          <w:t>13</w:t>
        </w:r>
        <w:r w:rsidR="00233E1E">
          <w:rPr>
            <w:noProof/>
            <w:webHidden/>
          </w:rPr>
          <w:fldChar w:fldCharType="end"/>
        </w:r>
      </w:hyperlink>
    </w:p>
    <w:p w14:paraId="60C4FAB8" w14:textId="5FD01563" w:rsidR="00233E1E"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4" w:history="1">
        <w:r w:rsidR="00233E1E" w:rsidRPr="005B6F7C">
          <w:rPr>
            <w:rStyle w:val="Hipervnculo"/>
            <w:noProof/>
          </w:rPr>
          <w:t>Tabla 8. Factores enfrentados.</w:t>
        </w:r>
        <w:r w:rsidR="00233E1E">
          <w:rPr>
            <w:noProof/>
            <w:webHidden/>
          </w:rPr>
          <w:tab/>
        </w:r>
        <w:r w:rsidR="00233E1E">
          <w:rPr>
            <w:noProof/>
            <w:webHidden/>
          </w:rPr>
          <w:fldChar w:fldCharType="begin"/>
        </w:r>
        <w:r w:rsidR="00233E1E">
          <w:rPr>
            <w:noProof/>
            <w:webHidden/>
          </w:rPr>
          <w:instrText xml:space="preserve"> PAGEREF _Toc511324254 \h </w:instrText>
        </w:r>
        <w:r w:rsidR="00233E1E">
          <w:rPr>
            <w:noProof/>
            <w:webHidden/>
          </w:rPr>
        </w:r>
        <w:r w:rsidR="00233E1E">
          <w:rPr>
            <w:noProof/>
            <w:webHidden/>
          </w:rPr>
          <w:fldChar w:fldCharType="separate"/>
        </w:r>
        <w:r>
          <w:rPr>
            <w:noProof/>
            <w:webHidden/>
          </w:rPr>
          <w:t>13</w:t>
        </w:r>
        <w:r w:rsidR="00233E1E">
          <w:rPr>
            <w:noProof/>
            <w:webHidden/>
          </w:rPr>
          <w:fldChar w:fldCharType="end"/>
        </w:r>
      </w:hyperlink>
    </w:p>
    <w:p w14:paraId="7FD3583B" w14:textId="1A400505" w:rsidR="00233E1E"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5" w:history="1">
        <w:r w:rsidR="00233E1E" w:rsidRPr="005B6F7C">
          <w:rPr>
            <w:rStyle w:val="Hipervnculo"/>
            <w:noProof/>
          </w:rPr>
          <w:t>Tabla 9. Mediciones rendimiento el día 1 de enero.</w:t>
        </w:r>
        <w:r w:rsidR="00233E1E">
          <w:rPr>
            <w:noProof/>
            <w:webHidden/>
          </w:rPr>
          <w:tab/>
        </w:r>
        <w:r w:rsidR="00233E1E">
          <w:rPr>
            <w:noProof/>
            <w:webHidden/>
          </w:rPr>
          <w:fldChar w:fldCharType="begin"/>
        </w:r>
        <w:r w:rsidR="00233E1E">
          <w:rPr>
            <w:noProof/>
            <w:webHidden/>
          </w:rPr>
          <w:instrText xml:space="preserve"> PAGEREF _Toc511324255 \h </w:instrText>
        </w:r>
        <w:r w:rsidR="00233E1E">
          <w:rPr>
            <w:noProof/>
            <w:webHidden/>
          </w:rPr>
        </w:r>
        <w:r w:rsidR="00233E1E">
          <w:rPr>
            <w:noProof/>
            <w:webHidden/>
          </w:rPr>
          <w:fldChar w:fldCharType="separate"/>
        </w:r>
        <w:r>
          <w:rPr>
            <w:noProof/>
            <w:webHidden/>
          </w:rPr>
          <w:t>13</w:t>
        </w:r>
        <w:r w:rsidR="00233E1E">
          <w:rPr>
            <w:noProof/>
            <w:webHidden/>
          </w:rPr>
          <w:fldChar w:fldCharType="end"/>
        </w:r>
      </w:hyperlink>
    </w:p>
    <w:p w14:paraId="69ECC525" w14:textId="0C4EDCE6" w:rsidR="00233E1E" w:rsidRDefault="00AC166E">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11324256" w:history="1">
        <w:r w:rsidR="00233E1E" w:rsidRPr="005B6F7C">
          <w:rPr>
            <w:rStyle w:val="Hipervnculo"/>
            <w:i/>
            <w:noProof/>
          </w:rPr>
          <w:t>Tabla 10. Medidas de productividad el día 1 de enero.</w:t>
        </w:r>
        <w:r w:rsidR="00233E1E">
          <w:rPr>
            <w:noProof/>
            <w:webHidden/>
          </w:rPr>
          <w:tab/>
        </w:r>
        <w:r w:rsidR="00233E1E">
          <w:rPr>
            <w:noProof/>
            <w:webHidden/>
          </w:rPr>
          <w:fldChar w:fldCharType="begin"/>
        </w:r>
        <w:r w:rsidR="00233E1E">
          <w:rPr>
            <w:noProof/>
            <w:webHidden/>
          </w:rPr>
          <w:instrText xml:space="preserve"> PAGEREF _Toc511324256 \h </w:instrText>
        </w:r>
        <w:r w:rsidR="00233E1E">
          <w:rPr>
            <w:noProof/>
            <w:webHidden/>
          </w:rPr>
        </w:r>
        <w:r w:rsidR="00233E1E">
          <w:rPr>
            <w:noProof/>
            <w:webHidden/>
          </w:rPr>
          <w:fldChar w:fldCharType="separate"/>
        </w:r>
        <w:r>
          <w:rPr>
            <w:noProof/>
            <w:webHidden/>
          </w:rPr>
          <w:t>13</w:t>
        </w:r>
        <w:r w:rsidR="00233E1E">
          <w:rPr>
            <w:noProof/>
            <w:webHidden/>
          </w:rPr>
          <w:fldChar w:fldCharType="end"/>
        </w:r>
      </w:hyperlink>
    </w:p>
    <w:p w14:paraId="5FC8A0F0" w14:textId="469CB4A7" w:rsidR="0022663B" w:rsidRDefault="00BF7B31" w:rsidP="008A501E">
      <w:pPr>
        <w:pStyle w:val="Tabladeilustraciones"/>
        <w:tabs>
          <w:tab w:val="right" w:leader="dot" w:pos="8777"/>
        </w:tabs>
        <w:spacing w:line="240" w:lineRule="auto"/>
        <w:ind w:firstLine="0"/>
      </w:pPr>
      <w:r>
        <w:lastRenderedPageBreak/>
        <w:fldChar w:fldCharType="end"/>
      </w:r>
    </w:p>
    <w:p w14:paraId="58541135" w14:textId="77777777" w:rsidR="007A3989" w:rsidRDefault="007A3989" w:rsidP="00C87981">
      <w:pPr>
        <w:pStyle w:val="Captulo-Nivel1"/>
        <w:numPr>
          <w:ilvl w:val="0"/>
          <w:numId w:val="6"/>
        </w:numPr>
        <w:jc w:val="right"/>
        <w:sectPr w:rsidR="007A3989" w:rsidSect="00F644DE">
          <w:headerReference w:type="even" r:id="rId26"/>
          <w:headerReference w:type="default" r:id="rId27"/>
          <w:type w:val="oddPage"/>
          <w:pgSz w:w="11906" w:h="16838" w:code="9"/>
          <w:pgMar w:top="1418" w:right="1134" w:bottom="1985" w:left="1985" w:header="720" w:footer="1134" w:gutter="0"/>
          <w:pgNumType w:fmt="lowerRoman"/>
          <w:cols w:space="720"/>
          <w:docGrid w:linePitch="326"/>
        </w:sectPr>
      </w:pPr>
      <w:bookmarkStart w:id="6" w:name="_Ref506550859"/>
      <w:bookmarkStart w:id="7" w:name="__RefNumPara__698_1262559257"/>
    </w:p>
    <w:p w14:paraId="04B945FA" w14:textId="61D0F0F5" w:rsidR="00E953EB" w:rsidRDefault="00E06C03" w:rsidP="00A92BE1">
      <w:pPr>
        <w:pStyle w:val="Captulo-Nivel1"/>
        <w:numPr>
          <w:ilvl w:val="0"/>
          <w:numId w:val="6"/>
        </w:numPr>
        <w:jc w:val="right"/>
      </w:pPr>
      <w:bookmarkStart w:id="8" w:name="_Ref506551459"/>
      <w:bookmarkStart w:id="9" w:name="_Toc512374284"/>
      <w:bookmarkEnd w:id="6"/>
      <w:r>
        <w:lastRenderedPageBreak/>
        <w:t>Introducción</w:t>
      </w:r>
      <w:bookmarkEnd w:id="7"/>
      <w:bookmarkEnd w:id="8"/>
      <w:bookmarkEnd w:id="9"/>
    </w:p>
    <w:p w14:paraId="2BB77C4F" w14:textId="77777777" w:rsidR="00E953EB" w:rsidRPr="00E953EB" w:rsidRDefault="00E953EB" w:rsidP="00E953EB">
      <w:r w:rsidRPr="00E953EB">
        <w:t xml:space="preserve">“Internet of Things” (IoT),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Así, la evolución del IoT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E34980">
      <w:pPr>
        <w:pStyle w:val="Captulo-Nivel2"/>
      </w:pPr>
      <w:bookmarkStart w:id="10" w:name="_Toc512374285"/>
      <w:r>
        <w:t>Motivación</w:t>
      </w:r>
      <w:bookmarkEnd w:id="10"/>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1" w:name="pregunta"/>
      <w:r w:rsidRPr="00E953EB">
        <w:t>¿por qué no aprovechar esos grandes volúmenes de datos no solamente para labores de control y monitorización sino también para realizar predicciones?</w:t>
      </w:r>
    </w:p>
    <w:bookmarkEnd w:id="11"/>
    <w:p w14:paraId="046F2D30" w14:textId="001F99D8" w:rsidR="00222BE9" w:rsidRDefault="00E06C03" w:rsidP="00E34980">
      <w:pPr>
        <w:pStyle w:val="Captulo-Nivel2"/>
      </w:pPr>
      <w:r>
        <w:t xml:space="preserve"> </w:t>
      </w:r>
      <w:bookmarkStart w:id="12" w:name="_Toc512374286"/>
      <w:r>
        <w:t>Objetivos</w:t>
      </w:r>
      <w:bookmarkEnd w:id="12"/>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Controlar el “Enterprise Service Bus” de Mule,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77777777" w:rsidR="00222BE9" w:rsidRDefault="00E06C03" w:rsidP="00E34980">
      <w:pPr>
        <w:pStyle w:val="Captulo-Nivel2"/>
      </w:pPr>
      <w:r>
        <w:lastRenderedPageBreak/>
        <w:t xml:space="preserve">  </w:t>
      </w:r>
      <w:bookmarkStart w:id="13" w:name="_Toc512374287"/>
      <w:r>
        <w:t>Estructura de la memoria</w:t>
      </w:r>
      <w:bookmarkEnd w:id="13"/>
    </w:p>
    <w:p w14:paraId="6BF18756" w14:textId="5E9168A4" w:rsidR="00222BE9" w:rsidRDefault="00AE0325" w:rsidP="00AE0325">
      <w:r>
        <w:t>El esqueleto interno de esta memoria por capítulos es el siguiente</w:t>
      </w:r>
      <w:r w:rsidR="0003786A">
        <w:t>:</w:t>
      </w:r>
    </w:p>
    <w:p w14:paraId="5FA0605D" w14:textId="2A6750FB"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00AC166E">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AC166E" w:rsidRPr="00AC166E">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1346A666"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fldChar w:fldCharType="separate"/>
      </w:r>
      <w:r w:rsidR="00AC166E">
        <w:rPr>
          <w:bCs/>
        </w:rPr>
        <w:t>¡Error! No se encuentra el origen de la referencia.</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fldChar w:fldCharType="separate"/>
      </w:r>
      <w:r w:rsidR="00AC166E">
        <w:rPr>
          <w:bCs/>
        </w:rPr>
        <w:t>¡Error! No se encuentra el origen de la referencia.</w:t>
      </w:r>
      <w:r w:rsidR="00AE0325" w:rsidRPr="002B2D82">
        <w:rPr>
          <w:b/>
        </w:rPr>
        <w:fldChar w:fldCharType="end"/>
      </w:r>
    </w:p>
    <w:p w14:paraId="015B23D4" w14:textId="0F2985B1" w:rsidR="00AE0325"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4153B1CD" w14:textId="04152337" w:rsidR="007A7237" w:rsidRDefault="007A7237" w:rsidP="007A7237">
      <w:pPr>
        <w:rPr>
          <w:b/>
        </w:rPr>
      </w:pPr>
      <w:r w:rsidRPr="007A7237">
        <w:rPr>
          <w:b/>
        </w:rPr>
        <w:fldChar w:fldCharType="begin"/>
      </w:r>
      <w:r w:rsidRPr="007A7237">
        <w:rPr>
          <w:b/>
        </w:rPr>
        <w:instrText xml:space="preserve"> REF _Ref509922809 \w \h </w:instrText>
      </w:r>
      <w:r>
        <w:rPr>
          <w:b/>
        </w:rPr>
        <w:instrText xml:space="preserve"> \* MERGEFORMAT </w:instrText>
      </w:r>
      <w:r w:rsidRPr="007A7237">
        <w:rPr>
          <w:b/>
        </w:rPr>
      </w:r>
      <w:r w:rsidRPr="007A7237">
        <w:rPr>
          <w:b/>
        </w:rPr>
        <w:fldChar w:fldCharType="separate"/>
      </w:r>
      <w:r w:rsidR="00AC166E">
        <w:rPr>
          <w:b/>
        </w:rPr>
        <w:t>CAPÍTULO 3</w:t>
      </w:r>
      <w:r w:rsidRPr="007A7237">
        <w:rPr>
          <w:b/>
        </w:rPr>
        <w:fldChar w:fldCharType="end"/>
      </w:r>
      <w:r w:rsidRPr="007A7237">
        <w:rPr>
          <w:b/>
        </w:rPr>
        <w:t xml:space="preserve">. </w:t>
      </w:r>
      <w:r w:rsidRPr="007A7237">
        <w:rPr>
          <w:b/>
        </w:rPr>
        <w:fldChar w:fldCharType="begin"/>
      </w:r>
      <w:r w:rsidRPr="007A7237">
        <w:rPr>
          <w:b/>
        </w:rPr>
        <w:instrText xml:space="preserve"> REF _Ref509922798 \h </w:instrText>
      </w:r>
      <w:r>
        <w:rPr>
          <w:b/>
        </w:rPr>
        <w:instrText xml:space="preserve"> \* MERGEFORMAT </w:instrText>
      </w:r>
      <w:r w:rsidRPr="007A7237">
        <w:rPr>
          <w:b/>
        </w:rPr>
      </w:r>
      <w:r w:rsidRPr="007A7237">
        <w:rPr>
          <w:b/>
        </w:rPr>
        <w:fldChar w:fldCharType="separate"/>
      </w:r>
      <w:r w:rsidR="00AC166E" w:rsidRPr="00AC166E">
        <w:rPr>
          <w:b/>
        </w:rPr>
        <w:t>ENTORNO DE TRABAJO</w:t>
      </w:r>
      <w:r w:rsidRPr="007A7237">
        <w:rPr>
          <w:b/>
        </w:rPr>
        <w:fldChar w:fldCharType="end"/>
      </w:r>
    </w:p>
    <w:p w14:paraId="1EC460B4" w14:textId="76C46FE2" w:rsidR="007A7237" w:rsidRDefault="00D210F8" w:rsidP="007A7237">
      <w:pPr>
        <w:tabs>
          <w:tab w:val="left" w:pos="3215"/>
        </w:tabs>
        <w:rPr>
          <w:b/>
        </w:rPr>
      </w:pPr>
      <w:r>
        <w:t>En este capítulo veremos qué elementos hardware y software hemos empleado, para el desarrollo de la aplicación</w:t>
      </w:r>
      <w:r w:rsidR="00574948">
        <w:t>,</w:t>
      </w:r>
      <w:r>
        <w:t xml:space="preserve"> “Eolic Event Consumer”.</w:t>
      </w:r>
    </w:p>
    <w:p w14:paraId="187A717F" w14:textId="04C4FB84" w:rsidR="007A7237" w:rsidRDefault="007A7237" w:rsidP="007A7237">
      <w:pPr>
        <w:rPr>
          <w:b/>
        </w:rPr>
      </w:pPr>
      <w:r w:rsidRPr="007A7237">
        <w:rPr>
          <w:b/>
        </w:rPr>
        <w:fldChar w:fldCharType="begin"/>
      </w:r>
      <w:r w:rsidRPr="007A7237">
        <w:rPr>
          <w:b/>
        </w:rPr>
        <w:instrText xml:space="preserve"> REF _Ref509496513 \w \h  \* MERGEFORMAT </w:instrText>
      </w:r>
      <w:r w:rsidRPr="007A7237">
        <w:rPr>
          <w:b/>
        </w:rPr>
      </w:r>
      <w:r w:rsidRPr="007A7237">
        <w:rPr>
          <w:b/>
        </w:rPr>
        <w:fldChar w:fldCharType="separate"/>
      </w:r>
      <w:r w:rsidR="00AC166E">
        <w:rPr>
          <w:b/>
        </w:rPr>
        <w:t>CAPÍTULO 4</w:t>
      </w:r>
      <w:r w:rsidRPr="007A7237">
        <w:rPr>
          <w:b/>
        </w:rPr>
        <w:fldChar w:fldCharType="end"/>
      </w:r>
      <w:r w:rsidRPr="007A7237">
        <w:rPr>
          <w:b/>
        </w:rPr>
        <w:t xml:space="preserve">. </w:t>
      </w:r>
      <w:r w:rsidRPr="007A7237">
        <w:rPr>
          <w:b/>
        </w:rPr>
        <w:fldChar w:fldCharType="begin"/>
      </w:r>
      <w:r w:rsidRPr="007A7237">
        <w:rPr>
          <w:b/>
        </w:rPr>
        <w:instrText xml:space="preserve"> REF _Ref509496513 \h  \* MERGEFORMAT </w:instrText>
      </w:r>
      <w:r w:rsidRPr="007A7237">
        <w:rPr>
          <w:b/>
        </w:rPr>
      </w:r>
      <w:r w:rsidRPr="007A7237">
        <w:rPr>
          <w:b/>
        </w:rPr>
        <w:fldChar w:fldCharType="separate"/>
      </w:r>
      <w:r w:rsidR="00AC166E" w:rsidRPr="00AC166E">
        <w:rPr>
          <w:b/>
        </w:rPr>
        <w:t>Metodología.</w:t>
      </w:r>
      <w:r w:rsidRPr="007A7237">
        <w:rPr>
          <w:b/>
        </w:rPr>
        <w:fldChar w:fldCharType="end"/>
      </w:r>
    </w:p>
    <w:p w14:paraId="4AE754E6" w14:textId="3ADEBBB8" w:rsidR="007A7237" w:rsidRPr="00574948" w:rsidRDefault="00574948" w:rsidP="007A7237">
      <w:r>
        <w:t xml:space="preserve">Una vez presentado </w:t>
      </w:r>
      <w:r w:rsidRPr="00574948">
        <w:t>el</w:t>
      </w:r>
      <w:r w:rsidR="00E655C5" w:rsidRPr="00574948">
        <w:t xml:space="preserve"> </w:t>
      </w:r>
      <w:r w:rsidRPr="00574948">
        <w:fldChar w:fldCharType="begin"/>
      </w:r>
      <w:r w:rsidRPr="00574948">
        <w:instrText xml:space="preserve"> REF _Ref509922809 \w \h  \* MERGEFORMAT </w:instrText>
      </w:r>
      <w:r w:rsidRPr="00574948">
        <w:fldChar w:fldCharType="separate"/>
      </w:r>
      <w:r w:rsidR="00AC166E">
        <w:t>CAPÍTULO 3</w:t>
      </w:r>
      <w:r w:rsidRPr="00574948">
        <w:fldChar w:fldCharType="end"/>
      </w:r>
      <w:r w:rsidRPr="00574948">
        <w:t>,</w:t>
      </w:r>
      <w:r>
        <w:t xml:space="preserve"> donde se ponía de manifiesto una discusión de las metodologías existentes. En este punto describiremos con detalle la elegida, esquematizando los artefactos a entregar, quién ocupa qué </w:t>
      </w:r>
      <w:r w:rsidRPr="00574948">
        <w:t>roles</w:t>
      </w:r>
      <w:r>
        <w:t>, así como un Diagrama de Gantt del primer planteamiento del proyecto</w:t>
      </w:r>
      <w:r w:rsidRPr="00574948">
        <w:t>.</w:t>
      </w:r>
    </w:p>
    <w:p w14:paraId="489420BA" w14:textId="0CC92097" w:rsidR="007A7237" w:rsidRPr="007A7237" w:rsidRDefault="007A7237" w:rsidP="007A7237">
      <w:pPr>
        <w:rPr>
          <w:b/>
        </w:rPr>
      </w:pPr>
      <w:r w:rsidRPr="00574948">
        <w:rPr>
          <w:b/>
        </w:rPr>
        <w:fldChar w:fldCharType="begin"/>
      </w:r>
      <w:r w:rsidRPr="00574948">
        <w:rPr>
          <w:b/>
        </w:rPr>
        <w:instrText xml:space="preserve"> REF _Ref509922906 \w \h  \* MERGEFORMAT </w:instrText>
      </w:r>
      <w:r w:rsidRPr="00574948">
        <w:rPr>
          <w:b/>
        </w:rPr>
      </w:r>
      <w:r w:rsidRPr="00574948">
        <w:rPr>
          <w:b/>
        </w:rPr>
        <w:fldChar w:fldCharType="separate"/>
      </w:r>
      <w:r w:rsidR="00AC166E">
        <w:rPr>
          <w:b/>
        </w:rPr>
        <w:t>CAPÍTULO 5</w:t>
      </w:r>
      <w:r w:rsidRPr="00574948">
        <w:rPr>
          <w:b/>
        </w:rPr>
        <w:fldChar w:fldCharType="end"/>
      </w:r>
      <w:r w:rsidRPr="007A7237">
        <w:rPr>
          <w:b/>
        </w:rPr>
        <w:t xml:space="preserve">. </w:t>
      </w:r>
      <w:r w:rsidRPr="007A7237">
        <w:rPr>
          <w:b/>
        </w:rPr>
        <w:fldChar w:fldCharType="begin"/>
      </w:r>
      <w:r w:rsidRPr="007A7237">
        <w:rPr>
          <w:b/>
        </w:rPr>
        <w:instrText xml:space="preserve"> REF _Ref509922912 \h  \* MERGEFORMAT </w:instrText>
      </w:r>
      <w:r w:rsidRPr="007A7237">
        <w:rPr>
          <w:b/>
        </w:rPr>
      </w:r>
      <w:r w:rsidRPr="007A7237">
        <w:rPr>
          <w:b/>
        </w:rPr>
        <w:fldChar w:fldCharType="separate"/>
      </w:r>
      <w:r w:rsidR="00AC166E" w:rsidRPr="00AC166E">
        <w:rPr>
          <w:b/>
        </w:rPr>
        <w:t>Desarrollo</w:t>
      </w:r>
      <w:r w:rsidRPr="007A7237">
        <w:rPr>
          <w:b/>
        </w:rPr>
        <w:fldChar w:fldCharType="end"/>
      </w:r>
    </w:p>
    <w:p w14:paraId="5BE8106A" w14:textId="0BE2F8EB" w:rsidR="00AE0325" w:rsidRDefault="00672F3E" w:rsidP="00672F3E">
      <w:r>
        <w:t xml:space="preserve">En este capítulo </w:t>
      </w:r>
      <w:r w:rsidR="00574948">
        <w:t xml:space="preserve">veremos </w:t>
      </w:r>
      <w:r>
        <w:t>reflejado el trabajo realizado sprint a sprint, con toda la información detallada, desde varios diagramas UML hasta lo recogido en las reuniones con el cliente y el equipo.</w:t>
      </w:r>
    </w:p>
    <w:p w14:paraId="1D741249" w14:textId="77777777" w:rsidR="00574948" w:rsidRPr="002B2D82" w:rsidRDefault="00574948" w:rsidP="00672F3E"/>
    <w:p w14:paraId="787E3496" w14:textId="701FEA89" w:rsidR="00F37A6C" w:rsidRPr="002B2D82" w:rsidRDefault="00F37A6C" w:rsidP="005F5B75">
      <w:pPr>
        <w:spacing w:before="240" w:after="100" w:afterAutospacing="1"/>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00AC166E">
        <w:rPr>
          <w:b/>
        </w:rPr>
        <w:t>CAPÍTULO 6</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AC166E" w:rsidRPr="00AC166E">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4C8AEF67"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00AC166E">
        <w:rPr>
          <w:b/>
        </w:rPr>
        <w:t>CAPÍTULO 7</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AC166E" w:rsidRPr="00AC166E">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7A7237">
          <w:headerReference w:type="even" r:id="rId28"/>
          <w:headerReference w:type="default" r:id="rId29"/>
          <w:footerReference w:type="even" r:id="rId30"/>
          <w:footerReference w:type="default" r:id="rId31"/>
          <w:headerReference w:type="first" r:id="rId32"/>
          <w:footerReference w:type="first" r:id="rId33"/>
          <w:type w:val="oddPage"/>
          <w:pgSz w:w="11906" w:h="16838" w:code="9"/>
          <w:pgMar w:top="1418" w:right="1134" w:bottom="1985" w:left="1985" w:header="720" w:footer="1134" w:gutter="0"/>
          <w:cols w:space="720"/>
          <w:titlePg/>
        </w:sectPr>
      </w:pPr>
      <w:bookmarkStart w:id="14" w:name="_Ref506550580"/>
    </w:p>
    <w:p w14:paraId="2BE1D592" w14:textId="7B98E67A" w:rsidR="00222BE9" w:rsidRDefault="00FD378E" w:rsidP="00C87981">
      <w:pPr>
        <w:pStyle w:val="Captulo-Nivel1"/>
        <w:jc w:val="right"/>
      </w:pPr>
      <w:bookmarkStart w:id="15" w:name="_Ref511815298"/>
      <w:bookmarkStart w:id="16" w:name="_Ref511815303"/>
      <w:bookmarkStart w:id="17" w:name="_Toc512374288"/>
      <w:bookmarkEnd w:id="14"/>
      <w:r>
        <w:lastRenderedPageBreak/>
        <w:t>Estado del arte</w:t>
      </w:r>
      <w:bookmarkEnd w:id="15"/>
      <w:bookmarkEnd w:id="16"/>
      <w:bookmarkEnd w:id="17"/>
    </w:p>
    <w:p w14:paraId="01F6CB94" w14:textId="7502A6A5" w:rsidR="00721756" w:rsidRDefault="003D3E1D" w:rsidP="00506B04">
      <w:r>
        <w:t>Hoy en día la incorporación del análisis de datos en los sistemas informáticos es un elemen</w:t>
      </w:r>
      <w:r w:rsidR="00F86497">
        <w:t>to indispensable para su éxito. Con el transcurso del tiempo, el anhelo de conocimiento de ingenieros y tecnólogos produce que la evolución en la industria crezca cada día mas. Ultimament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Learning.</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of Things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47AC884E" w:rsidR="00506B04" w:rsidRDefault="00122CA6" w:rsidP="00E34980">
      <w:pPr>
        <w:pStyle w:val="Captulo-Nivel2"/>
      </w:pPr>
      <w:bookmarkStart w:id="18" w:name="_Toc512374289"/>
      <w:r w:rsidRPr="00E34980">
        <w:t>F</w:t>
      </w:r>
      <w:r w:rsidR="00FC7405" w:rsidRPr="00E34980">
        <w:t>undamentos</w:t>
      </w:r>
      <w:r w:rsidR="00FC7405">
        <w:t xml:space="preserve"> teóricos</w:t>
      </w:r>
      <w:r w:rsidR="00F275A4">
        <w:t>.</w:t>
      </w:r>
      <w:bookmarkEnd w:id="18"/>
    </w:p>
    <w:p w14:paraId="40F5EEBB" w14:textId="79A797CB" w:rsidR="00F275A4" w:rsidRPr="008925C2" w:rsidRDefault="00F275A4" w:rsidP="00311BD5">
      <w:pPr>
        <w:rPr>
          <w:u w:val="single"/>
        </w:rPr>
      </w:pPr>
      <w:r>
        <w:t>En este punto veremos todos y cada de los puntos teóricos que rodean este trabajo de fin de grado, tanto a nivel de arquitectura, como de software.</w:t>
      </w:r>
    </w:p>
    <w:p w14:paraId="189E5309" w14:textId="7F97C59F" w:rsidR="00762432" w:rsidRDefault="00762432" w:rsidP="00E34980">
      <w:pPr>
        <w:pStyle w:val="Captulo-Nivel2"/>
      </w:pPr>
      <w:bookmarkStart w:id="19" w:name="_Toc512374290"/>
      <w:r>
        <w:t>Arquitectura orientada a Servicios (SOA)</w:t>
      </w:r>
      <w:bookmarkEnd w:id="19"/>
    </w:p>
    <w:p w14:paraId="49470A28" w14:textId="154BD5EA"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4F60C6">
        <w:t>La arquitectura orientada a servicios es un estándar basado en componentes que relaciona</w:t>
      </w:r>
      <w:r w:rsidR="00947673">
        <w:t>n</w:t>
      </w:r>
      <w:r w:rsidR="004F60C6">
        <w:t xml:space="preserve">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65F64792"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72C45259" w:rsidR="00AC166E" w:rsidRPr="0098394C" w:rsidRDefault="00AC166E" w:rsidP="00C72F96">
                            <w:pPr>
                              <w:pStyle w:val="Descripcin"/>
                              <w:jc w:val="center"/>
                              <w:rPr>
                                <w:rFonts w:ascii="Times New Roman" w:hAnsi="Times New Roman"/>
                                <w:noProof/>
                              </w:rPr>
                            </w:pPr>
                            <w:bookmarkStart w:id="20" w:name="_Ref508882929"/>
                            <w:bookmarkStart w:id="21" w:name="_Toc511338165"/>
                            <w:r>
                              <w:t xml:space="preserve">Ilustración </w:t>
                            </w:r>
                            <w:r>
                              <w:fldChar w:fldCharType="begin"/>
                            </w:r>
                            <w:r>
                              <w:instrText xml:space="preserve"> SEQ Ilustración \* ARABIC </w:instrText>
                            </w:r>
                            <w:r>
                              <w:fldChar w:fldCharType="separate"/>
                            </w:r>
                            <w:r>
                              <w:rPr>
                                <w:noProof/>
                              </w:rPr>
                              <w:t>1</w:t>
                            </w:r>
                            <w:r>
                              <w:fldChar w:fldCharType="end"/>
                            </w:r>
                            <w:bookmarkEnd w:id="20"/>
                            <w:r>
                              <w:t>. Funcionamiento de SOA a través de publish/suscribe.</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72C45259" w:rsidR="00AC166E" w:rsidRPr="0098394C" w:rsidRDefault="00AC166E" w:rsidP="00C72F96">
                      <w:pPr>
                        <w:pStyle w:val="Descripcin"/>
                        <w:jc w:val="center"/>
                        <w:rPr>
                          <w:rFonts w:ascii="Times New Roman" w:hAnsi="Times New Roman"/>
                          <w:noProof/>
                        </w:rPr>
                      </w:pPr>
                      <w:bookmarkStart w:id="22" w:name="_Ref508882929"/>
                      <w:bookmarkStart w:id="23" w:name="_Toc511338165"/>
                      <w:r>
                        <w:t xml:space="preserve">Ilustración </w:t>
                      </w:r>
                      <w:r>
                        <w:fldChar w:fldCharType="begin"/>
                      </w:r>
                      <w:r>
                        <w:instrText xml:space="preserve"> SEQ Ilustración \* ARABIC </w:instrText>
                      </w:r>
                      <w:r>
                        <w:fldChar w:fldCharType="separate"/>
                      </w:r>
                      <w:r>
                        <w:rPr>
                          <w:noProof/>
                        </w:rPr>
                        <w:t>1</w:t>
                      </w:r>
                      <w:r>
                        <w:fldChar w:fldCharType="end"/>
                      </w:r>
                      <w:bookmarkEnd w:id="22"/>
                      <w:r>
                        <w:t>. Funcionamiento de SOA a través de publish/suscribe.</w:t>
                      </w:r>
                      <w:bookmarkEnd w:id="23"/>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w:t>
      </w:r>
      <w:r w:rsidR="00947673">
        <w:t>,</w:t>
      </w:r>
      <w:r w:rsidR="009B72AB">
        <w:t xml:space="preserve"> para obtener el saldo que nos queda en nuestro banco</w:t>
      </w:r>
      <w:r w:rsidR="0059477B">
        <w:t>. Además</w:t>
      </w:r>
      <w:r w:rsidR="009B72AB">
        <w:t>, puede servir como parte en un sistema</w:t>
      </w:r>
      <w:r w:rsidR="0059477B">
        <w:t xml:space="preserve"> completo</w:t>
      </w:r>
      <w:r w:rsidR="009B72AB">
        <w:t xml:space="preserve"> de logeo en una página web</w:t>
      </w:r>
      <w:r w:rsidR="0059477B">
        <w:t xml:space="preserve">. Hemos de añadir que </w:t>
      </w:r>
      <w:r w:rsidR="00311BD5">
        <w:t>puede que</w:t>
      </w:r>
      <w:r w:rsidR="0059477B">
        <w:t xml:space="preserve"> es</w:t>
      </w:r>
      <w:r w:rsidR="00947673">
        <w:t xml:space="preserve">e </w:t>
      </w:r>
      <w:r w:rsidR="0059477B">
        <w:t>componente del sistema de logeo</w:t>
      </w:r>
      <w:r w:rsidR="00947673">
        <w:t>,</w:t>
      </w:r>
      <w:r w:rsidR="0059477B">
        <w:t xml:space="preserve"> por sí sol</w:t>
      </w:r>
      <w:r w:rsidR="00947673">
        <w:t>o</w:t>
      </w:r>
      <w:r w:rsidR="0059477B">
        <w:t xml:space="preserve">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rsidR="00AC166E">
        <w:t xml:space="preserve">Ilustración </w:t>
      </w:r>
      <w:r w:rsidR="00AC166E">
        <w:rPr>
          <w:noProof/>
        </w:rPr>
        <w:t>1</w:t>
      </w:r>
      <w:r>
        <w:fldChar w:fldCharType="end"/>
      </w:r>
      <w:r>
        <w:t>, normalmente las arquitecturas orientadas a servicios se implantan a través de protocolos publish/suscribe, donde el usuario se suscribe al proveedor de servicios para solicitar esas funcionalidades.</w:t>
      </w:r>
    </w:p>
    <w:p w14:paraId="79B69380" w14:textId="300CB4C2" w:rsidR="00C72F96" w:rsidRDefault="003D4DED" w:rsidP="00506B04">
      <w:r>
        <w:t xml:space="preserve">Una parte imprescindible para el buen funcionamiento de una arquitectura orientada a servicios es la interfaz, ha de definirse de forma neutral, independiente </w:t>
      </w:r>
      <w:r w:rsidR="0052274F">
        <w:t>de</w:t>
      </w:r>
      <w:r>
        <w:t xml:space="preserve"> lo que trabaja por </w:t>
      </w:r>
      <w:r>
        <w:lastRenderedPageBreak/>
        <w:t>debajo y proporciona el servicio.</w:t>
      </w:r>
    </w:p>
    <w:p w14:paraId="756F1453" w14:textId="5EB0246E"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w:t>
      </w:r>
      <w:r w:rsidR="00947673">
        <w:t>,</w:t>
      </w:r>
      <w:r w:rsidR="001616BD">
        <w:t xml:space="preserve"> optimizando su funcionamiento y compartiendo los componentes intern</w:t>
      </w:r>
      <w:r w:rsidR="00947673">
        <w:t>o</w:t>
      </w:r>
      <w:r w:rsidR="001616BD">
        <w:t>s de la arquitectura con todos los usuarios. Las características</w:t>
      </w:r>
      <w:r w:rsidR="00947673">
        <w:t xml:space="preserve"> que</w:t>
      </w:r>
      <w:r w:rsidR="001616BD">
        <w:t xml:space="preserve"> facilitan este débil acoplamiento son:</w:t>
      </w:r>
    </w:p>
    <w:p w14:paraId="0DCCCAF1" w14:textId="010BDB59" w:rsidR="001616BD" w:rsidRDefault="001616BD" w:rsidP="00790DFF">
      <w:pPr>
        <w:pStyle w:val="Prrafodelista"/>
        <w:numPr>
          <w:ilvl w:val="0"/>
          <w:numId w:val="21"/>
        </w:numPr>
      </w:pPr>
      <w:r>
        <w:t>Sigue estándares abiertos que permiten la fácil compatibilidad.</w:t>
      </w:r>
    </w:p>
    <w:p w14:paraId="3EEA8D1F" w14:textId="62F135D7" w:rsidR="001616BD" w:rsidRDefault="001616BD" w:rsidP="00790DFF">
      <w:pPr>
        <w:pStyle w:val="Prrafodelista"/>
        <w:numPr>
          <w:ilvl w:val="0"/>
          <w:numId w:val="21"/>
        </w:numPr>
      </w:pPr>
      <w:r>
        <w:t>Aseguran la compatibilidad con multitud de tecnologías.</w:t>
      </w:r>
    </w:p>
    <w:p w14:paraId="5AAB7350" w14:textId="0E010859" w:rsidR="001616BD" w:rsidRDefault="001616BD" w:rsidP="00790DFF">
      <w:pPr>
        <w:pStyle w:val="Prrafodelista"/>
        <w:numPr>
          <w:ilvl w:val="0"/>
          <w:numId w:val="21"/>
        </w:numPr>
      </w:pPr>
      <w:r>
        <w:t>Separa el código de la interacción del usuario a través de interfaces.</w:t>
      </w:r>
    </w:p>
    <w:p w14:paraId="58A9F1F5" w14:textId="116232C9" w:rsidR="007F7006" w:rsidRDefault="007F7006" w:rsidP="00790DFF">
      <w:pPr>
        <w:pStyle w:val="Prrafodelista"/>
        <w:numPr>
          <w:ilvl w:val="0"/>
          <w:numId w:val="21"/>
        </w:numPr>
      </w:pPr>
      <w:r>
        <w:t xml:space="preserve">Modular. Puede ejecutarse como parte o todo de un proceso de negocio, y pueden ser remplazables. </w:t>
      </w:r>
    </w:p>
    <w:p w14:paraId="3A9C5E23" w14:textId="4B5C8003" w:rsidR="001616BD" w:rsidRDefault="001616BD" w:rsidP="00790DFF">
      <w:pPr>
        <w:pStyle w:val="Prrafodelista"/>
        <w:numPr>
          <w:ilvl w:val="0"/>
          <w:numId w:val="21"/>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790DFF">
      <w:pPr>
        <w:pStyle w:val="Prrafodelista"/>
        <w:numPr>
          <w:ilvl w:val="0"/>
          <w:numId w:val="21"/>
        </w:numPr>
      </w:pPr>
      <w:r>
        <w:t>Comunicación. Permite la comunicación entre nodos distintos que proveen de servicios externos.</w:t>
      </w:r>
    </w:p>
    <w:p w14:paraId="3CE43D19" w14:textId="40A53E3A" w:rsidR="007F7006" w:rsidRDefault="007F7006" w:rsidP="00790DFF">
      <w:pPr>
        <w:pStyle w:val="Prrafodelista"/>
        <w:numPr>
          <w:ilvl w:val="0"/>
          <w:numId w:val="21"/>
        </w:numPr>
      </w:pPr>
      <w:r>
        <w:t>Ubicación. El usuario descnoce la ubicación real de la máquina que ofrece el servicio.</w:t>
      </w:r>
    </w:p>
    <w:p w14:paraId="7C527A78" w14:textId="550ACDDA" w:rsidR="006A5D81" w:rsidRDefault="003D4DED" w:rsidP="00E34980">
      <w:pPr>
        <w:pStyle w:val="Captulo-Nivel2"/>
      </w:pPr>
      <w:r>
        <w:t xml:space="preserve"> </w:t>
      </w:r>
      <w:bookmarkStart w:id="24" w:name="_Toc512374291"/>
      <w:r w:rsidR="00583666">
        <w:t>Arquitectura dirigida por eventos (EDA)</w:t>
      </w:r>
      <w:r w:rsidR="00754C0F">
        <w:t>.</w:t>
      </w:r>
      <w:bookmarkEnd w:id="24"/>
    </w:p>
    <w:p w14:paraId="12024969" w14:textId="7CED6FA5" w:rsidR="00EE160D" w:rsidRDefault="00EE160D" w:rsidP="00EE160D">
      <w:r>
        <w:t xml:space="preserve">Según dos de los pioneros en lo que al procesamiento de eventos complejos se refiere, David Luckham y W. Roy Schulte, un evento es un suceso que está ha llamado a suceder, </w:t>
      </w:r>
      <w:r>
        <w:fldChar w:fldCharType="begin" w:fldLock="1"/>
      </w:r>
      <w:r w:rsidR="005D45F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fldChar w:fldCharType="separate"/>
      </w:r>
      <w:r w:rsidR="005D45FC" w:rsidRPr="005D45FC">
        <w:rPr>
          <w:noProof/>
        </w:rPr>
        <w:t>[7]</w:t>
      </w:r>
      <w:r>
        <w:fldChar w:fldCharType="end"/>
      </w:r>
      <w:r>
        <w:t xml:space="preserve"> y que tiene una relevancia en un contexto concreto. Por ejemplo, la notificación cada diez minutos de un sensor de temperatura, o la llegada de un correo electrónico a nuestra bandeja de entrada. Por tanto, si aplicamos su definición de evento para describir EDA, podemos decir </w:t>
      </w:r>
      <w:r w:rsidR="0052274F">
        <w:t>que es</w:t>
      </w:r>
      <w:r>
        <w:t xml:space="preserve"> un </w:t>
      </w:r>
      <w:r w:rsidR="0052274F">
        <w:t>tipo</w:t>
      </w:r>
      <w:r>
        <w:t xml:space="preserve"> de arquitectura cuyos componentes son los eventos, dirigidos y comunicados por ellos mismos.</w:t>
      </w:r>
    </w:p>
    <w:p w14:paraId="5E05D834" w14:textId="1CA806B0" w:rsidR="00195BF9" w:rsidRDefault="00EE160D" w:rsidP="005662D5">
      <w:r>
        <w:t xml:space="preserve">Este patrón arquitectural permite la producción </w:t>
      </w:r>
      <w:r w:rsidR="0052274F">
        <w:t>de eventos</w:t>
      </w:r>
      <w:r>
        <w:t>, así como su visualización y análisis</w:t>
      </w:r>
      <w:r w:rsidR="00195BF9">
        <w:t xml:space="preserve"> </w:t>
      </w:r>
      <w:r w:rsidR="00206292">
        <w:fldChar w:fldCharType="begin" w:fldLock="1"/>
      </w:r>
      <w:r w:rsidR="00206292">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rsidR="00206292">
        <w:fldChar w:fldCharType="separate"/>
      </w:r>
      <w:r w:rsidR="00206292" w:rsidRPr="00206292">
        <w:rPr>
          <w:noProof/>
        </w:rPr>
        <w:t>[8]</w:t>
      </w:r>
      <w:r w:rsidR="00206292">
        <w:fldChar w:fldCharType="end"/>
      </w:r>
      <w:r>
        <w:t>. Tenemos cuatro elementos que son claves para el funcionamiento de este tipo de arquitectura:</w:t>
      </w:r>
    </w:p>
    <w:p w14:paraId="5D626D2D" w14:textId="471B30B2" w:rsidR="00EE160D" w:rsidRDefault="00EE160D" w:rsidP="00790DFF">
      <w:pPr>
        <w:pStyle w:val="Prrafodelista"/>
        <w:numPr>
          <w:ilvl w:val="0"/>
          <w:numId w:val="21"/>
        </w:numPr>
      </w:pPr>
      <w:r w:rsidRPr="002E094F">
        <w:rPr>
          <w:b/>
        </w:rPr>
        <w:lastRenderedPageBreak/>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50E42A6F" w:rsidR="00EE160D" w:rsidRDefault="00EE160D" w:rsidP="00790DFF">
      <w:pPr>
        <w:pStyle w:val="Prrafodelista"/>
        <w:numPr>
          <w:ilvl w:val="0"/>
          <w:numId w:val="21"/>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w:t>
      </w:r>
      <w:r w:rsidR="0052274F">
        <w:t>.</w:t>
      </w:r>
    </w:p>
    <w:p w14:paraId="21853B90" w14:textId="5A61B5BC" w:rsidR="00EE160D" w:rsidRDefault="00EE160D" w:rsidP="00790DFF">
      <w:pPr>
        <w:pStyle w:val="Prrafodelista"/>
        <w:numPr>
          <w:ilvl w:val="0"/>
          <w:numId w:val="21"/>
        </w:numPr>
      </w:pPr>
      <w:r w:rsidRPr="002E094F">
        <w:rPr>
          <w:b/>
        </w:rPr>
        <w:t>Canal</w:t>
      </w:r>
      <w:r w:rsidR="002E094F" w:rsidRPr="002E094F">
        <w:rPr>
          <w:b/>
        </w:rPr>
        <w:t>.</w:t>
      </w:r>
      <w:r w:rsidR="002E094F">
        <w:t xml:space="preserve"> Es el medio por el que se transmiten los eventos.</w:t>
      </w:r>
    </w:p>
    <w:p w14:paraId="6901E420" w14:textId="25985F09" w:rsidR="00206292" w:rsidRDefault="002E094F" w:rsidP="0052274F">
      <w:pPr>
        <w:pStyle w:val="Prrafodelista"/>
        <w:numPr>
          <w:ilvl w:val="0"/>
          <w:numId w:val="21"/>
        </w:numPr>
      </w:pPr>
      <w:r w:rsidRPr="002E094F">
        <w:rPr>
          <w:b/>
        </w:rPr>
        <w:t>Acciones</w:t>
      </w:r>
      <w:r w:rsidR="00EE160D" w:rsidRPr="002E094F">
        <w:rPr>
          <w:b/>
        </w:rPr>
        <w:t>.</w:t>
      </w:r>
      <w:r>
        <w:t xml:space="preserve"> Se trata de las acciones reales que se llevan a cabo, fruto del análisis </w:t>
      </w:r>
      <w:r w:rsidR="0052274F">
        <w:t>realizado</w:t>
      </w:r>
      <w:r>
        <w:t xml:space="preserve"> por el consumidor de eventos.</w:t>
      </w:r>
    </w:p>
    <w:p w14:paraId="3F199E9F" w14:textId="77777777" w:rsidR="00BC6DE3" w:rsidRDefault="00BC6DE3" w:rsidP="00E34980">
      <w:pPr>
        <w:pStyle w:val="Captulo-Nivel2"/>
      </w:pPr>
      <w:bookmarkStart w:id="25" w:name="_Ref508954332"/>
      <w:bookmarkStart w:id="26" w:name="_Toc512374292"/>
      <w:r>
        <w:t>Arquitectura orientada a servicios dirigido por eventos (SOA 2.0)</w:t>
      </w:r>
      <w:bookmarkEnd w:id="25"/>
      <w:bookmarkEnd w:id="26"/>
    </w:p>
    <w:p w14:paraId="54E7164C" w14:textId="7D977C33" w:rsidR="00BC6DE3" w:rsidRDefault="00206292" w:rsidP="00BC6DE3">
      <w:r>
        <w:t>E</w:t>
      </w:r>
      <w:r w:rsidR="00BC6DE3">
        <w:t xml:space="preserve">l procesamiento de eventos complejos tiene lugar en una arquitectura orientada a servicios, pero dirigido por eventos. Esta surge como la evolución de SOA utilizando el mecanismo de EDA </w:t>
      </w:r>
      <w:r w:rsidR="00BC6DE3">
        <w:fldChar w:fldCharType="begin" w:fldLock="1"/>
      </w:r>
      <w:r>
        <w:instrText>ADDIN CSL_CITATION { "citationItems" : [ { "id" : "ITEM-1", "itemData" : { "URL" : "http://www.exforsys.com/tutorials/soa/soa-event-driven-architecture.html", "abstract" : "Articule about SOA Event Driven Arquitecture and Web Services.", "accessed" : { "date-parts" : [ [ "2018", "3", "16" ] ] }, "author" : [ { "dropping-particle" : "", "family" : "Exforsys Inc", "given" : "", "non-dropping-particle" : "", "parse-names" : false, "suffix" : "" } ], "container-title" : "7-7-2007", "id" : "ITEM-1", "issued" : { "date-parts" : [ [ "2007" ] ] }, "title" : "Arquitectura impulsada por eventos SOA 2.0 | Capacitaci\u00f3n y consultor\u00eda en TI - Exforsys", "type" : "webpage" }, "uris" : [ "http://www.mendeley.com/documents/?uuid=1ee203db-75c4-39f2-9f91-c9daaea54e68" ] } ], "mendeley" : { "formattedCitation" : "[9]", "plainTextFormattedCitation" : "[9]", "previouslyFormattedCitation" : "[9]" }, "properties" : {  }, "schema" : "https://github.com/citation-style-language/schema/raw/master/csl-citation.json" }</w:instrText>
      </w:r>
      <w:r w:rsidR="00BC6DE3">
        <w:fldChar w:fldCharType="separate"/>
      </w:r>
      <w:r w:rsidRPr="00206292">
        <w:rPr>
          <w:noProof/>
        </w:rPr>
        <w:t>[9]</w:t>
      </w:r>
      <w:r w:rsidR="00BC6DE3">
        <w:fldChar w:fldCharType="end"/>
      </w:r>
      <w:r w:rsidR="00BC6DE3">
        <w:t xml:space="preserve">, y contiene tanto las características de uno como las del otro. </w:t>
      </w:r>
      <w:r>
        <w:t xml:space="preserve"> </w:t>
      </w:r>
      <w:r w:rsidR="00947673">
        <w:t xml:space="preserve">En el punto </w:t>
      </w:r>
      <w:r w:rsidR="00947673">
        <w:fldChar w:fldCharType="begin"/>
      </w:r>
      <w:r w:rsidR="00947673">
        <w:instrText xml:space="preserve"> REF _Ref508965882 \r \h </w:instrText>
      </w:r>
      <w:r w:rsidR="00947673">
        <w:fldChar w:fldCharType="separate"/>
      </w:r>
      <w:r w:rsidR="00AC166E">
        <w:t>2.1.5</w:t>
      </w:r>
      <w:r w:rsidR="00947673">
        <w:fldChar w:fldCharType="end"/>
      </w:r>
      <w:r w:rsidR="00947673">
        <w:t>,</w:t>
      </w:r>
      <w:r>
        <w:t xml:space="preserve"> explicaremos con detenimiento el concepto del Procesamiento de Eventos Complejos.</w:t>
      </w:r>
    </w:p>
    <w:p w14:paraId="404F47F6" w14:textId="16B63A7E" w:rsidR="00BC6DE3" w:rsidRDefault="00BC6DE3" w:rsidP="00BC6DE3">
      <w:r>
        <w:t>El aspecto más relavante de este tipo de arquitectura, es que los servicios son distribuidos en base al flujo de eventos que circulan, y no como en SOA, en una sencilla arquitectura cliente-servidor.  A través de este tipo de arquitecturas, se permite la construcción de apli</w:t>
      </w:r>
      <w:r w:rsidR="0052274F">
        <w:t>c</w:t>
      </w:r>
      <w:r>
        <w:t xml:space="preserve">aciones con gran capacidad de respuesta, puesto que son más adaptables a entornos impredecibles </w:t>
      </w:r>
      <w:r>
        <w:fldChar w:fldCharType="begin" w:fldLock="1"/>
      </w:r>
      <w:r w:rsidR="00206292">
        <w:instrText>ADDIN CSL_CITATION { "citationItems" : [ { "id" : "ITEM-1", "itemData" : { "URL" : "https://www.megapractical.com/blog-de-arquitectura-soa-y-desarrollo-de-software/el-papel-del-cep-en-un-entorno-de-arquitectura-orientada-a-servicios", "abstract" : "\u00bfPor qu\u00e9 usar CEP? Ventajas, desventajas y propiedades", "accessed" : { "date-parts" : [ [ "2018", "3", "16" ] ] }, "author" : [ { "dropping-particle" : "", "family" : "Chris Taylor", "given" : "", "non-dropping-particle" : "", "parse-names" : false, "suffix" : "" } ], "container-title" : "12-10-2017", "id" : "ITEM-1", "issued" : { "date-parts" : [ [ "2017" ] ] }, "title" : "El papel del CEP en un entorno de Arquitectura Orientada a Servicios", "type" : "webpage" }, "uris" : [ "http://www.mendeley.com/documents/?uuid=4b249a44-ddb7-3c9c-9bad-b5393d0d784a" ] } ], "mendeley" : { "formattedCitation" : "[10]", "plainTextFormattedCitation" : "[10]", "previouslyFormattedCitation" : "[10]" }, "properties" : {  }, "schema" : "https://github.com/citation-style-language/schema/raw/master/csl-citation.json" }</w:instrText>
      </w:r>
      <w:r>
        <w:fldChar w:fldCharType="separate"/>
      </w:r>
      <w:r w:rsidR="00206292" w:rsidRPr="00206292">
        <w:rPr>
          <w:noProof/>
        </w:rPr>
        <w:t>[10]</w:t>
      </w:r>
      <w:r>
        <w:fldChar w:fldCharType="end"/>
      </w:r>
      <w:r>
        <w:t xml:space="preserve">. Para el correcto funcionamiento de la integración de SOA y EDA, hace falta una capa homogénea que permita la comunicación entre los productores y los consumidores de eventos. Se denomina, “Enterprise Service Bus” (ESB), una capa de integración para poder encaminar el flujo de eventos y mensajes entre los diferentes actores de la arquitectura. En otras palabras, podríamos decir que se trata de una capa de middleware, que permite la comunicación y la administración de datos en todas las aplicaciones distribuidas del sistema. </w:t>
      </w:r>
    </w:p>
    <w:p w14:paraId="3C8886DA" w14:textId="5202028B" w:rsidR="00BC6DE3" w:rsidRDefault="00BC6DE3" w:rsidP="009A13B3">
      <w:pPr>
        <w:rPr>
          <w:noProof/>
        </w:rPr>
      </w:pPr>
      <w:r>
        <w:lastRenderedPageBreak/>
        <w:t xml:space="preserve">En la </w:t>
      </w:r>
      <w:r>
        <w:fldChar w:fldCharType="begin"/>
      </w:r>
      <w:r>
        <w:instrText xml:space="preserve"> REF _Ref508961763 \h </w:instrText>
      </w:r>
      <w:r>
        <w:fldChar w:fldCharType="separate"/>
      </w:r>
      <w:r w:rsidR="00AC166E">
        <w:t xml:space="preserve">Ilustración </w:t>
      </w:r>
      <w:r w:rsidR="00AC166E">
        <w:rPr>
          <w:noProof/>
        </w:rPr>
        <w:t>2</w:t>
      </w:r>
      <w:r>
        <w:fldChar w:fldCharType="end"/>
      </w:r>
      <w:r>
        <w:t xml:space="preserve">, podemos ver la arquitectura básica de una arquitectura SOA 2.0 donde, la vía común para todos los productores para comunicarse con los consumidores es a través del ESB. Los productores de eventos pueden ser desde el sistema de monitorización de un molino de viento o de una casa, </w:t>
      </w:r>
      <w:r w:rsidR="006F5073">
        <w:t>enviando</w:t>
      </w:r>
      <w:r>
        <w:t xml:space="preserve"> mediciones de velocidad de viento y temperatura, siendo muy sencillo el evento producido. Un ejemplo de aplicación de CEP en SOA 2.0, podría se</w:t>
      </w:r>
      <w:r w:rsidR="006F5073">
        <w:t xml:space="preserve">r, la de </w:t>
      </w:r>
      <w:r>
        <w:t>controlar la temperatura en todas las habitaciones de nuestra casa. ¿Cómo controlar esa temperatura en las diferentes habitaciones?</w:t>
      </w:r>
      <w:r w:rsidRPr="00340C9D">
        <w:rPr>
          <w:noProof/>
        </w:rPr>
        <w:t xml:space="preserve"> </w:t>
      </w:r>
      <w:r>
        <w:rPr>
          <w:noProof/>
        </w:rPr>
        <w:t>A través de la elaboración de patrones que detecten esos eventos simples, produciendo una alerta en forma de evento complejo. El enunciado de este patrón podría ser, suponiendo que hubiera un termómetro en cada habitación</w:t>
      </w:r>
      <w:r w:rsidR="006F5073">
        <w:rPr>
          <w:noProof/>
        </w:rPr>
        <w:t>: “C</w:t>
      </w:r>
      <w:r>
        <w:rPr>
          <w:noProof/>
        </w:rPr>
        <w:t xml:space="preserve">uando todos </w:t>
      </w:r>
      <w:r w:rsidR="006F5073">
        <w:rPr>
          <w:noProof/>
        </w:rPr>
        <w:t xml:space="preserve">los termómetros </w:t>
      </w:r>
      <w:r>
        <w:rPr>
          <w:noProof/>
        </w:rPr>
        <w:t>hayan mandado un evento simple con temperatura mayor a 20 grados centígrados, se produzca ese evento complejo, cuya acción asociada haga que la calefacción se pare</w:t>
      </w:r>
      <w:r w:rsidR="006F5073">
        <w:rPr>
          <w:noProof/>
        </w:rPr>
        <w:t>”</w:t>
      </w:r>
      <w:r>
        <w:rPr>
          <w:noProof/>
        </w:rPr>
        <w:t>.</w:t>
      </w:r>
    </w:p>
    <w:p w14:paraId="5CAA34E8" w14:textId="1288E916" w:rsidR="00BC6DE3" w:rsidRDefault="00BC6DE3" w:rsidP="00947673">
      <w:pPr>
        <w:ind w:firstLine="0"/>
        <w:jc w:val="center"/>
        <w:rPr>
          <w:noProof/>
        </w:rPr>
      </w:pPr>
      <w:r>
        <w:rPr>
          <w:noProof/>
        </w:rPr>
        <w:drawing>
          <wp:inline distT="0" distB="0" distL="0" distR="0" wp14:anchorId="44BB9B35" wp14:editId="3CBFB5F1">
            <wp:extent cx="5039832" cy="2761615"/>
            <wp:effectExtent l="19050" t="19050" r="27940" b="1968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104672" cy="2797145"/>
                    </a:xfrm>
                    <a:prstGeom prst="rect">
                      <a:avLst/>
                    </a:prstGeom>
                    <a:ln>
                      <a:solidFill>
                        <a:schemeClr val="tx1"/>
                      </a:solidFill>
                    </a:ln>
                  </pic:spPr>
                </pic:pic>
              </a:graphicData>
            </a:graphic>
          </wp:inline>
        </w:drawing>
      </w:r>
      <w:r w:rsidR="00206292">
        <w:rPr>
          <w:noProof/>
        </w:rPr>
        <mc:AlternateContent>
          <mc:Choice Requires="wps">
            <w:drawing>
              <wp:inline distT="0" distB="0" distL="0" distR="0" wp14:anchorId="69EE30EF" wp14:editId="64EAD340">
                <wp:extent cx="5855970" cy="292735"/>
                <wp:effectExtent l="0" t="0" r="0" b="0"/>
                <wp:docPr id="19" name="Cuadro de texto 19"/>
                <wp:cNvGraphicFramePr/>
                <a:graphic xmlns:a="http://schemas.openxmlformats.org/drawingml/2006/main">
                  <a:graphicData uri="http://schemas.microsoft.com/office/word/2010/wordprocessingShape">
                    <wps:wsp>
                      <wps:cNvSpPr txBox="1"/>
                      <wps:spPr>
                        <a:xfrm>
                          <a:off x="0" y="0"/>
                          <a:ext cx="5855970" cy="292735"/>
                        </a:xfrm>
                        <a:prstGeom prst="rect">
                          <a:avLst/>
                        </a:prstGeom>
                        <a:solidFill>
                          <a:prstClr val="white"/>
                        </a:solidFill>
                        <a:ln>
                          <a:noFill/>
                        </a:ln>
                      </wps:spPr>
                      <wps:txbx>
                        <w:txbxContent>
                          <w:p w14:paraId="5560D906" w14:textId="009859F3" w:rsidR="00AC166E" w:rsidRPr="00A12892" w:rsidRDefault="00AC166E" w:rsidP="00947673">
                            <w:pPr>
                              <w:pStyle w:val="Descripcin"/>
                              <w:jc w:val="center"/>
                              <w:rPr>
                                <w:rFonts w:ascii="Times New Roman" w:hAnsi="Times New Roman"/>
                                <w:noProof/>
                              </w:rPr>
                            </w:pPr>
                            <w:bookmarkStart w:id="27" w:name="_Ref508961763"/>
                            <w:bookmarkStart w:id="28" w:name="_Toc511338166"/>
                            <w:r>
                              <w:t xml:space="preserve">Ilustración </w:t>
                            </w:r>
                            <w:r>
                              <w:fldChar w:fldCharType="begin"/>
                            </w:r>
                            <w:r>
                              <w:instrText xml:space="preserve"> SEQ Ilustración \* ARABIC </w:instrText>
                            </w:r>
                            <w:r>
                              <w:fldChar w:fldCharType="separate"/>
                            </w:r>
                            <w:r>
                              <w:rPr>
                                <w:noProof/>
                              </w:rPr>
                              <w:t>2</w:t>
                            </w:r>
                            <w:r>
                              <w:fldChar w:fldCharType="end"/>
                            </w:r>
                            <w:bookmarkEnd w:id="27"/>
                            <w:r>
                              <w:t>. Funcionamiento ideal SOA 2.0.</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inline>
            </w:drawing>
          </mc:Choice>
          <mc:Fallback>
            <w:pict>
              <v:shape w14:anchorId="69EE30EF" id="Cuadro de texto 19" o:spid="_x0000_s1027" type="#_x0000_t202" style="width:461.1pt;height:2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" stroked="f">
                <v:textbox inset="0,0,0,0">
                  <w:txbxContent>
                    <w:p w14:paraId="5560D906" w14:textId="009859F3" w:rsidR="00AC166E" w:rsidRPr="00A12892" w:rsidRDefault="00AC166E" w:rsidP="00947673">
                      <w:pPr>
                        <w:pStyle w:val="Descripcin"/>
                        <w:jc w:val="center"/>
                        <w:rPr>
                          <w:rFonts w:ascii="Times New Roman" w:hAnsi="Times New Roman"/>
                          <w:noProof/>
                        </w:rPr>
                      </w:pPr>
                      <w:bookmarkStart w:id="29" w:name="_Ref508961763"/>
                      <w:bookmarkStart w:id="30" w:name="_Toc511338166"/>
                      <w:r>
                        <w:t xml:space="preserve">Ilustración </w:t>
                      </w:r>
                      <w:r>
                        <w:fldChar w:fldCharType="begin"/>
                      </w:r>
                      <w:r>
                        <w:instrText xml:space="preserve"> SEQ Ilustración \* ARABIC </w:instrText>
                      </w:r>
                      <w:r>
                        <w:fldChar w:fldCharType="separate"/>
                      </w:r>
                      <w:r>
                        <w:rPr>
                          <w:noProof/>
                        </w:rPr>
                        <w:t>2</w:t>
                      </w:r>
                      <w:r>
                        <w:fldChar w:fldCharType="end"/>
                      </w:r>
                      <w:bookmarkEnd w:id="29"/>
                      <w:r>
                        <w:t>. Funcionamiento ideal SOA 2.0.</w:t>
                      </w:r>
                      <w:bookmarkEnd w:id="30"/>
                    </w:p>
                  </w:txbxContent>
                </v:textbox>
                <w10:anchorlock/>
              </v:shape>
            </w:pict>
          </mc:Fallback>
        </mc:AlternateContent>
      </w:r>
    </w:p>
    <w:p w14:paraId="08BC8EB6" w14:textId="5F448AA4" w:rsidR="00BC6DE3" w:rsidRDefault="00BC6DE3" w:rsidP="00BC6DE3">
      <w:r>
        <w:t>Volviendo al hilo principal, aunque hayamos adelantado la noción de patrón, hemos de tener muy claro, que la consecución de eventos de un tipo no tiene como consecuencia sólo la llamada a una función en un servidor para llevar a cabo una acción, si no que va más allá, y puede generarse a su vez, otro evento que, junto a otros, sí que puede ser de interés. El objetivo de este tipo de arquitecturas es optimizar y agilizar la toma de decisiones, en base a la información obtenida a tiempo real y en tiempo de ejecución.</w:t>
      </w:r>
    </w:p>
    <w:p w14:paraId="7CEB681C" w14:textId="77777777" w:rsidR="00506B04" w:rsidRDefault="00506B04" w:rsidP="00E34980">
      <w:pPr>
        <w:pStyle w:val="Captulo-Nivel2"/>
      </w:pPr>
      <w:bookmarkStart w:id="31" w:name="_Ref508955277"/>
      <w:bookmarkStart w:id="32" w:name="_Ref508965874"/>
      <w:bookmarkStart w:id="33" w:name="_Ref508965876"/>
      <w:bookmarkStart w:id="34" w:name="_Ref508965877"/>
      <w:bookmarkStart w:id="35" w:name="_Ref508965878"/>
      <w:bookmarkStart w:id="36" w:name="_Ref508965882"/>
      <w:bookmarkStart w:id="37" w:name="_Toc512374293"/>
      <w:r>
        <w:lastRenderedPageBreak/>
        <w:t>Procesamiento de eventos complejos (CEP)</w:t>
      </w:r>
      <w:bookmarkEnd w:id="31"/>
      <w:bookmarkEnd w:id="32"/>
      <w:bookmarkEnd w:id="33"/>
      <w:bookmarkEnd w:id="34"/>
      <w:bookmarkEnd w:id="35"/>
      <w:bookmarkEnd w:id="36"/>
      <w:bookmarkEnd w:id="37"/>
    </w:p>
    <w:p w14:paraId="14498325" w14:textId="77777777" w:rsidR="00AC166E" w:rsidRPr="00E953EB" w:rsidRDefault="00506B04" w:rsidP="00E953EB">
      <w:r>
        <w:t>Dando respuesta a la pregunta lanzada en la motivación: “</w:t>
      </w:r>
      <w:r>
        <w:fldChar w:fldCharType="begin"/>
      </w:r>
      <w:r>
        <w:instrText xml:space="preserve"> REF pregunta \h  \* MERGEFORMAT </w:instrText>
      </w:r>
      <w:r>
        <w:fldChar w:fldCharType="separate"/>
      </w:r>
      <w:r w:rsidR="00AC166E" w:rsidRPr="00E953EB">
        <w:t>¿por qué no aprovechar esos grandes volúmenes de datos no solamente para labores de control y monitorización sino también para realizar predicciones?</w:t>
      </w:r>
    </w:p>
    <w:p w14:paraId="6E05FF9E" w14:textId="53F18AFC" w:rsidR="00506B04" w:rsidRDefault="00506B04" w:rsidP="00506B04">
      <w:r>
        <w:fldChar w:fldCharType="end"/>
      </w:r>
      <w:r w:rsidR="00DB3808">
        <w:t>Surge</w:t>
      </w:r>
      <w:r>
        <w:t xml:space="preserve"> como posible solución el Procesamiento de Eventos Complejos (tecnología CEP) como aplicación de “Fast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Fast Data” y no de “Big Data” </w:t>
      </w:r>
      <w:r>
        <w:fldChar w:fldCharType="begin" w:fldLock="1"/>
      </w:r>
      <w:r w:rsidR="00206292">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1]", "plainTextFormattedCitation" : "[11]", "previouslyFormattedCitation" : "[11]" }, "properties" : {  }, "schema" : "https://github.com/citation-style-language/schema/raw/master/csl-citation.json" }</w:instrText>
      </w:r>
      <w:r>
        <w:fldChar w:fldCharType="separate"/>
      </w:r>
      <w:r w:rsidR="00206292" w:rsidRPr="00206292">
        <w:rPr>
          <w:noProof/>
        </w:rPr>
        <w:t>[11]</w:t>
      </w:r>
      <w:r>
        <w:fldChar w:fldCharType="end"/>
      </w:r>
      <w:r>
        <w:t>. ¿Por qué? Fast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Fast Data”, evitándonos el gran coste que llevaría salvaguardar tanta información.</w:t>
      </w:r>
    </w:p>
    <w:p w14:paraId="772C3D91" w14:textId="297C7502" w:rsidR="00506B04" w:rsidRDefault="004C1ED0" w:rsidP="00506B04">
      <w:r>
        <w:t xml:space="preserve">Partiendo de que un evento complejo es un elemento </w:t>
      </w:r>
      <w:r w:rsidRPr="004C1ED0">
        <w:t xml:space="preserve">que resume, representa o denota un conjunto de otros </w:t>
      </w:r>
      <w:r>
        <w:t xml:space="preserve">eventos diremos que CEP, </w:t>
      </w:r>
      <w:r w:rsidR="00506B04">
        <w:t xml:space="preserve">tal y como Fast Data determina, 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Language (EPL) </w:t>
      </w:r>
      <w:r w:rsidR="00506B04">
        <w:fldChar w:fldCharType="begin" w:fldLock="1"/>
      </w:r>
      <w:r w:rsidR="00206292">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12]", "plainTextFormattedCitation" : "[12]", "previouslyFormattedCitation" : "[12]" }, "properties" : {  }, "schema" : "https://github.com/citation-style-language/schema/raw/master/csl-citation.json" }</w:instrText>
      </w:r>
      <w:r w:rsidR="00506B04">
        <w:fldChar w:fldCharType="separate"/>
      </w:r>
      <w:r w:rsidR="00206292" w:rsidRPr="00206292">
        <w:rPr>
          <w:noProof/>
        </w:rPr>
        <w:t>[12]</w:t>
      </w:r>
      <w:r w:rsidR="00506B04">
        <w:fldChar w:fldCharType="end"/>
      </w:r>
      <w:r w:rsidR="00506B04">
        <w:t>, y así tomar decisiones tanto predictivas como correctivas en base a la información que el contexto nos aporta.</w:t>
      </w:r>
    </w:p>
    <w:p w14:paraId="7742D68A" w14:textId="162E6D26" w:rsidR="00506B04" w:rsidRPr="00162F28" w:rsidRDefault="00506B04" w:rsidP="00506B04">
      <w:r w:rsidRPr="00162F28">
        <w:t xml:space="preserve">Como conclusión a la problemática generada por la necesidad de optimizar la 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206292">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3]", "plainTextFormattedCitation" : "[13]", "previouslyFormattedCitation" : "[13]" }, "properties" : {  }, "schema" : "https://github.com/citation-style-language/schema/raw/master/csl-citation.json" }</w:instrText>
      </w:r>
      <w:r w:rsidRPr="00162F28">
        <w:fldChar w:fldCharType="separate"/>
      </w:r>
      <w:r w:rsidR="00206292" w:rsidRPr="00206292">
        <w:rPr>
          <w:noProof/>
        </w:rPr>
        <w:t>[13]</w:t>
      </w:r>
      <w:r w:rsidRPr="00162F28">
        <w:fldChar w:fldCharType="end"/>
      </w:r>
      <w:r w:rsidRPr="00162F28">
        <w:t xml:space="preserve">, en la sección </w:t>
      </w:r>
      <w:r w:rsidR="00E317BE">
        <w:fldChar w:fldCharType="begin"/>
      </w:r>
      <w:r w:rsidR="00E317BE">
        <w:instrText xml:space="preserve"> REF _Ref508954332 \r \h </w:instrText>
      </w:r>
      <w:r w:rsidR="00E317BE">
        <w:fldChar w:fldCharType="separate"/>
      </w:r>
      <w:r w:rsidR="00AC166E">
        <w:t>2.1.4</w:t>
      </w:r>
      <w:r w:rsidR="00E317BE">
        <w:fldChar w:fldCharType="end"/>
      </w:r>
      <w:r w:rsidR="00E317BE">
        <w:t xml:space="preserve"> </w:t>
      </w:r>
      <w:r w:rsidRPr="00162F28">
        <w:t xml:space="preserve">se </w:t>
      </w:r>
      <w:r w:rsidR="00947673">
        <w:t>ha explicado</w:t>
      </w:r>
      <w:r w:rsidR="00E317BE">
        <w:t xml:space="preserve"> su funcionamiento.</w:t>
      </w:r>
    </w:p>
    <w:p w14:paraId="5A2D5781" w14:textId="664D9136" w:rsidR="00506B04" w:rsidRDefault="00506B04" w:rsidP="00506B04">
      <w:r w:rsidRPr="00162F28">
        <w:t>Cabe destacar que CEP</w:t>
      </w:r>
      <w:r>
        <w:t xml:space="preserve"> </w:t>
      </w:r>
      <w:r>
        <w:fldChar w:fldCharType="begin" w:fldLock="1"/>
      </w:r>
      <w:r w:rsidR="00206292">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4]", "plainTextFormattedCitation" : "[14]", "previouslyFormattedCitation" : "[14]" }, "properties" : {  }, "schema" : "https://github.com/citation-style-language/schema/raw/master/csl-citation.json" }</w:instrText>
      </w:r>
      <w:r>
        <w:fldChar w:fldCharType="separate"/>
      </w:r>
      <w:r w:rsidR="00206292" w:rsidRPr="00206292">
        <w:rPr>
          <w:noProof/>
        </w:rPr>
        <w:t>[14]</w:t>
      </w:r>
      <w:r>
        <w:fldChar w:fldCharType="end"/>
      </w:r>
      <w:r w:rsidRPr="00162F28">
        <w:t xml:space="preserve"> tiene varios aspectos comúnes con una arquitectura basada en servicios, donde el usuario sabe cual es el servicio para solicitar, sin embargo, en el </w:t>
      </w:r>
      <w:r w:rsidRPr="00162F28">
        <w:lastRenderedPageBreak/>
        <w:t>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485BC6FA"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137309F7" w:rsidR="00506B04" w:rsidRDefault="00506B04" w:rsidP="00506B04">
      <w:r>
        <w:t xml:space="preserve">Si analizamos el funcionamiento de CEP </w:t>
      </w:r>
      <w:r>
        <w:fldChar w:fldCharType="begin" w:fldLock="1"/>
      </w:r>
      <w:r w:rsidR="00206292">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5]", "plainTextFormattedCitation" : "[15]", "previouslyFormattedCitation" : "[15]" }, "properties" : {  }, "schema" : "https://github.com/citation-style-language/schema/raw/master/csl-citation.json" }</w:instrText>
      </w:r>
      <w:r>
        <w:fldChar w:fldCharType="separate"/>
      </w:r>
      <w:r w:rsidR="00206292" w:rsidRPr="00206292">
        <w:rPr>
          <w:noProof/>
        </w:rPr>
        <w:t>[15]</w:t>
      </w:r>
      <w:r>
        <w:fldChar w:fldCharType="end"/>
      </w:r>
      <w:r>
        <w:t>, podemos enumerar diferentes características como son:</w:t>
      </w:r>
    </w:p>
    <w:p w14:paraId="41FCDACD" w14:textId="0FC457E2" w:rsidR="00506B04" w:rsidRPr="00397B8A" w:rsidRDefault="00506B04" w:rsidP="00790DFF">
      <w:pPr>
        <w:pStyle w:val="Prrafodelista"/>
        <w:numPr>
          <w:ilvl w:val="0"/>
          <w:numId w:val="20"/>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54809FE0" w:rsidR="00506B04" w:rsidRDefault="00506B04" w:rsidP="00790DFF">
      <w:pPr>
        <w:pStyle w:val="Prrafodelista"/>
        <w:numPr>
          <w:ilvl w:val="0"/>
          <w:numId w:val="20"/>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790DFF">
      <w:pPr>
        <w:pStyle w:val="Prrafodelista"/>
        <w:numPr>
          <w:ilvl w:val="0"/>
          <w:numId w:val="20"/>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3FE364F6" w:rsidR="00506B04" w:rsidRPr="00397B8A" w:rsidRDefault="00506B04" w:rsidP="00790DFF">
      <w:pPr>
        <w:pStyle w:val="Prrafodelista"/>
        <w:numPr>
          <w:ilvl w:val="0"/>
          <w:numId w:val="20"/>
        </w:numPr>
        <w:rPr>
          <w:lang w:eastAsia="es-ES" w:bidi="ar-SA"/>
        </w:rPr>
      </w:pPr>
      <w:r w:rsidRPr="003D3E1D">
        <w:rPr>
          <w:b/>
          <w:lang w:eastAsia="es-ES" w:bidi="ar-SA"/>
        </w:rPr>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w:t>
      </w:r>
      <w:r w:rsidR="00B7507A">
        <w:rPr>
          <w:lang w:eastAsia="es-ES" w:bidi="ar-SA"/>
        </w:rPr>
        <w:t>el</w:t>
      </w:r>
      <w:r>
        <w:rPr>
          <w:lang w:eastAsia="es-ES" w:bidi="ar-SA"/>
        </w:rPr>
        <w:t xml:space="preserve"> análisis y la toma de decisiones en base a la información obtenida. Cuanto más se simplifique el flujo de eventos, mejor </w:t>
      </w:r>
    </w:p>
    <w:p w14:paraId="3073E232" w14:textId="1996786C" w:rsidR="00506B04" w:rsidRPr="00397B8A" w:rsidRDefault="00506B04" w:rsidP="00790DFF">
      <w:pPr>
        <w:pStyle w:val="Prrafodelista"/>
        <w:numPr>
          <w:ilvl w:val="0"/>
          <w:numId w:val="20"/>
        </w:numPr>
        <w:rPr>
          <w:lang w:eastAsia="es-ES" w:bidi="ar-SA"/>
        </w:rPr>
      </w:pPr>
      <w:r w:rsidRPr="003D3E1D">
        <w:rPr>
          <w:b/>
          <w:lang w:eastAsia="es-ES" w:bidi="ar-SA"/>
        </w:rPr>
        <w:t>Nomenclatura y categorización.</w:t>
      </w:r>
      <w:r>
        <w:rPr>
          <w:lang w:eastAsia="es-ES" w:bidi="ar-SA"/>
        </w:rPr>
        <w:t xml:space="preserve"> Se pued</w:t>
      </w:r>
      <w:r w:rsidR="00B7507A">
        <w:rPr>
          <w:lang w:eastAsia="es-ES" w:bidi="ar-SA"/>
        </w:rPr>
        <w:t>en realizar jerarquías de eventos clasificándolos en base a su relevancia u otros criterios.</w:t>
      </w:r>
      <w:r>
        <w:rPr>
          <w:lang w:eastAsia="es-ES" w:bidi="ar-SA"/>
        </w:rPr>
        <w:t xml:space="preserve"> </w:t>
      </w:r>
    </w:p>
    <w:p w14:paraId="45366F9E" w14:textId="4893F83E" w:rsidR="00ED4A92" w:rsidRDefault="00506B04" w:rsidP="00790DFF">
      <w:pPr>
        <w:pStyle w:val="Prrafodelista"/>
        <w:numPr>
          <w:ilvl w:val="0"/>
          <w:numId w:val="20"/>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eventos. Por ejemplo, la agregación de eventos (un patrón de eventos implica un evento de mayor nivel) o relación de causalidad (un evento es originado por un evento previo).</w:t>
      </w:r>
    </w:p>
    <w:p w14:paraId="04767A06" w14:textId="7FB10B72" w:rsidR="00282A13" w:rsidRDefault="008A607F" w:rsidP="00E34980">
      <w:pPr>
        <w:pStyle w:val="Captulo-Nivel2"/>
      </w:pPr>
      <w:bookmarkStart w:id="38" w:name="_Toc512374294"/>
      <w:r>
        <w:t>Tipos de procesamiento</w:t>
      </w:r>
      <w:bookmarkEnd w:id="38"/>
    </w:p>
    <w:p w14:paraId="7361B3AB" w14:textId="2DF2B7FE" w:rsidR="0010550F" w:rsidRDefault="0010550F" w:rsidP="0010550F">
      <w:pPr>
        <w:rPr>
          <w:lang w:eastAsia="es-ES" w:bidi="ar-SA"/>
        </w:rPr>
      </w:pPr>
      <w:r>
        <w:rPr>
          <w:lang w:eastAsia="es-ES" w:bidi="ar-SA"/>
        </w:rPr>
        <w:t>Por lo general hay tres tipos de procesamiento de eventos</w:t>
      </w:r>
      <w:r>
        <w:rPr>
          <w:lang w:eastAsia="es-ES" w:bidi="ar-SA"/>
        </w:rPr>
        <w:fldChar w:fldCharType="begin" w:fldLock="1"/>
      </w:r>
      <w:r>
        <w:rPr>
          <w:lang w:eastAsia="es-ES" w:bidi="ar-SA"/>
        </w:rPr>
        <w:instrText>ADDIN CSL_CITATION { "citationItems" : [ { "id" : "ITEM-1", "itemData" : { "author" : [ { "dropping-particle" : "", "family" : "Michelson", "given" : "By Brenda M", "non-dropping-particle" : "", "parse-names" : false, "suffix" : "" }, { "dropping-particle" : "", "family" : "Links", "given" : "Elemental", "non-dropping-particle" : "", "parse-names" : false, "suffix" : "" } ], "container-title" : "Architecture", "id" : "ITEM-1", "issued" : { "date-parts" : [ [ "2011" ] ] }, "title" : "Event-Driven Architecture Overview 2011", "type" : "article-journal" }, "uris" : [ "http://www.mendeley.com/documents/?uuid=f1374c4c-7bdc-4612-9d21-2b92dc7eaa48" ] } ], "mendeley" : { "formattedCitation" : "[16]", "plainTextFormattedCitation" : "[16]", "previouslyFormattedCitation" : "[16]" }, "properties" : {  }, "schema" : "https://github.com/citation-style-language/schema/raw/master/csl-citation.json" }</w:instrText>
      </w:r>
      <w:r>
        <w:rPr>
          <w:lang w:eastAsia="es-ES" w:bidi="ar-SA"/>
        </w:rPr>
        <w:fldChar w:fldCharType="separate"/>
      </w:r>
      <w:r w:rsidRPr="0010550F">
        <w:rPr>
          <w:noProof/>
          <w:lang w:eastAsia="es-ES" w:bidi="ar-SA"/>
        </w:rPr>
        <w:t>[16]</w:t>
      </w:r>
      <w:r>
        <w:rPr>
          <w:lang w:eastAsia="es-ES" w:bidi="ar-SA"/>
        </w:rPr>
        <w:fldChar w:fldCharType="end"/>
      </w:r>
      <w:r>
        <w:rPr>
          <w:lang w:eastAsia="es-ES" w:bidi="ar-SA"/>
        </w:rPr>
        <w:t xml:space="preserve">, todos y cada uno de </w:t>
      </w:r>
      <w:r>
        <w:rPr>
          <w:lang w:eastAsia="es-ES" w:bidi="ar-SA"/>
        </w:rPr>
        <w:lastRenderedPageBreak/>
        <w:t>ellos son complementarios entre sí, son los siguientes:</w:t>
      </w:r>
    </w:p>
    <w:p w14:paraId="1D4E9BE6" w14:textId="2FF6A2B1" w:rsidR="0010550F" w:rsidRDefault="0010550F" w:rsidP="00790DFF">
      <w:pPr>
        <w:pStyle w:val="Prrafodelista"/>
        <w:numPr>
          <w:ilvl w:val="0"/>
          <w:numId w:val="22"/>
        </w:numPr>
        <w:rPr>
          <w:lang w:eastAsia="es-ES" w:bidi="ar-SA"/>
        </w:rPr>
      </w:pPr>
      <w:r w:rsidRPr="0010550F">
        <w:rPr>
          <w:b/>
          <w:lang w:eastAsia="es-ES" w:bidi="ar-SA"/>
        </w:rPr>
        <w:t>Procesamiento de eventos simple.</w:t>
      </w:r>
      <w:r>
        <w:rPr>
          <w:lang w:eastAsia="es-ES" w:bidi="ar-SA"/>
        </w:rPr>
        <w:t xml:space="preserve"> El sistema se nutre de los eventos de más bajo nivel, iniciando acciones de muy baja transcendencia. Normalmente se utiliza para impulsar en tiempo real la información, disminuyendo el tiempo de demora a la hora de iniciar procesos paralelos.</w:t>
      </w:r>
    </w:p>
    <w:p w14:paraId="23CC2B88" w14:textId="4612E104" w:rsidR="0010550F" w:rsidRDefault="0010550F" w:rsidP="00790DFF">
      <w:pPr>
        <w:pStyle w:val="Prrafodelista"/>
        <w:numPr>
          <w:ilvl w:val="0"/>
          <w:numId w:val="22"/>
        </w:numPr>
        <w:rPr>
          <w:lang w:eastAsia="es-ES" w:bidi="ar-SA"/>
        </w:rPr>
      </w:pPr>
      <w:r w:rsidRPr="0010550F">
        <w:rPr>
          <w:b/>
          <w:lang w:eastAsia="es-ES" w:bidi="ar-SA"/>
        </w:rPr>
        <w:t>Procesamiento de eventos en streaming</w:t>
      </w:r>
      <w:r w:rsidRPr="0010550F">
        <w:rPr>
          <w:lang w:eastAsia="es-ES" w:bidi="ar-SA"/>
        </w:rPr>
        <w:t xml:space="preserve">. </w:t>
      </w:r>
      <w:r>
        <w:rPr>
          <w:lang w:eastAsia="es-ES" w:bidi="ar-SA"/>
        </w:rPr>
        <w:t>Suceden</w:t>
      </w:r>
      <w:r w:rsidRPr="0010550F">
        <w:rPr>
          <w:lang w:eastAsia="es-ES" w:bidi="ar-SA"/>
        </w:rPr>
        <w:t xml:space="preserve"> eventos comunes y notables. Los eventos ordinarios (pedidos, transmisiones de RFID) se analizan en busca de notoriedad y se transmiten a los </w:t>
      </w:r>
      <w:r>
        <w:rPr>
          <w:lang w:eastAsia="es-ES" w:bidi="ar-SA"/>
        </w:rPr>
        <w:t>consumidores de eventos</w:t>
      </w:r>
      <w:r w:rsidRPr="0010550F">
        <w:rPr>
          <w:lang w:eastAsia="es-ES" w:bidi="ar-SA"/>
        </w:rPr>
        <w:t xml:space="preserve">. </w:t>
      </w:r>
      <w:r w:rsidR="004D5A74">
        <w:rPr>
          <w:lang w:eastAsia="es-ES" w:bidi="ar-SA"/>
        </w:rPr>
        <w:t xml:space="preserve">Se </w:t>
      </w:r>
      <w:r w:rsidRPr="0010550F">
        <w:rPr>
          <w:lang w:eastAsia="es-ES" w:bidi="ar-SA"/>
        </w:rPr>
        <w:t>usa comúnmente para impulsar el flujo de información en tiempo real dentro y alrededor de la empresa</w:t>
      </w:r>
      <w:r w:rsidR="00B7507A">
        <w:rPr>
          <w:lang w:eastAsia="es-ES" w:bidi="ar-SA"/>
        </w:rPr>
        <w:t xml:space="preserve"> agilizando la toma de decisiones</w:t>
      </w:r>
      <w:r w:rsidRPr="0010550F">
        <w:rPr>
          <w:lang w:eastAsia="es-ES" w:bidi="ar-SA"/>
        </w:rPr>
        <w:t>.</w:t>
      </w:r>
    </w:p>
    <w:p w14:paraId="613C6C28" w14:textId="289C23A9" w:rsidR="004D5A74" w:rsidRDefault="004D5A74" w:rsidP="00790DFF">
      <w:pPr>
        <w:pStyle w:val="Prrafodelista"/>
        <w:numPr>
          <w:ilvl w:val="0"/>
          <w:numId w:val="22"/>
        </w:numPr>
        <w:rPr>
          <w:lang w:eastAsia="es-ES" w:bidi="ar-SA"/>
        </w:rPr>
      </w:pPr>
      <w:r w:rsidRPr="004D5A74">
        <w:rPr>
          <w:b/>
          <w:lang w:eastAsia="es-ES" w:bidi="ar-SA"/>
        </w:rPr>
        <w:t xml:space="preserve">Procesamiento </w:t>
      </w:r>
      <w:r>
        <w:rPr>
          <w:b/>
          <w:lang w:eastAsia="es-ES" w:bidi="ar-SA"/>
        </w:rPr>
        <w:t>de eventos complejos</w:t>
      </w:r>
      <w:r w:rsidRPr="004D5A74">
        <w:rPr>
          <w:b/>
          <w:lang w:eastAsia="es-ES" w:bidi="ar-SA"/>
        </w:rPr>
        <w:t>.</w:t>
      </w:r>
      <w:r w:rsidRPr="004D5A74">
        <w:rPr>
          <w:lang w:eastAsia="es-ES" w:bidi="ar-SA"/>
        </w:rPr>
        <w:t xml:space="preserve"> </w:t>
      </w:r>
      <w:r>
        <w:rPr>
          <w:lang w:eastAsia="es-ES" w:bidi="ar-SA"/>
        </w:rPr>
        <w:t>Este es el tipo de procesamiento que trataremos en este trabajo de fin de grado.</w:t>
      </w:r>
      <w:r w:rsidRPr="004D5A74">
        <w:rPr>
          <w:lang w:eastAsia="es-ES" w:bidi="ar-SA"/>
        </w:rPr>
        <w:t xml:space="preserve"> CEP se usa comúnmente para detectar y responder a anomalías, amenazas y oportunidades comerciales.</w:t>
      </w:r>
    </w:p>
    <w:p w14:paraId="3DE31FDE" w14:textId="4A38B0AD" w:rsidR="008A607F" w:rsidRDefault="008A607F" w:rsidP="00E34980">
      <w:pPr>
        <w:pStyle w:val="Captulo-Nivel2"/>
      </w:pPr>
      <w:bookmarkStart w:id="39" w:name="_Toc512374295"/>
      <w:r>
        <w:t>Diagrama de funcionamiento</w:t>
      </w:r>
      <w:bookmarkEnd w:id="39"/>
    </w:p>
    <w:p w14:paraId="4D4A4F81" w14:textId="55B8C113" w:rsidR="008A607F" w:rsidRDefault="008A607F" w:rsidP="008A607F">
      <w:r>
        <w:t xml:space="preserve">El funcionamiento del motor CEP, es sencillo. Una vez que se hayan implementado los patrones. Los añadiremos a la cola de patrones desplegados dentro del motor CEP, tal y como vemos en la </w:t>
      </w:r>
      <w:r>
        <w:fldChar w:fldCharType="begin"/>
      </w:r>
      <w:r>
        <w:instrText xml:space="preserve"> REF _Ref509219079 \h </w:instrText>
      </w:r>
      <w:r>
        <w:fldChar w:fldCharType="separate"/>
      </w:r>
      <w:r w:rsidR="00AC166E">
        <w:t xml:space="preserve">Ilustración </w:t>
      </w:r>
      <w:r w:rsidR="00AC166E">
        <w:rPr>
          <w:noProof/>
        </w:rPr>
        <w:t>3</w:t>
      </w:r>
      <w:r>
        <w:fldChar w:fldCharType="end"/>
      </w:r>
      <w:r>
        <w:t>. Una vez arrancad</w:t>
      </w:r>
      <w:r w:rsidR="0012530D">
        <w:t>a</w:t>
      </w:r>
      <w:r>
        <w:t xml:space="preserve"> nuestra aplicación, los productores de eventos irán mandando lo captado a través del ESB, para que el motor CEP analice los datos. Podemos decir que, hay tres etapas principales dentro de la situación normal de una aplicación de CEP en SOA 2.0, son las siguientes:</w:t>
      </w:r>
    </w:p>
    <w:p w14:paraId="36D8E91F" w14:textId="2B791D1B" w:rsidR="008A607F" w:rsidRDefault="008A607F" w:rsidP="00790DFF">
      <w:pPr>
        <w:pStyle w:val="Prrafodelista"/>
        <w:numPr>
          <w:ilvl w:val="0"/>
          <w:numId w:val="21"/>
        </w:numPr>
      </w:pPr>
      <w:r w:rsidRPr="008A607F">
        <w:rPr>
          <w:b/>
        </w:rPr>
        <w:t>Producción.</w:t>
      </w:r>
      <w:r>
        <w:t xml:space="preserve"> </w:t>
      </w:r>
      <w:r w:rsidR="0012530D">
        <w:t>Etapa de</w:t>
      </w:r>
      <w:r>
        <w:t xml:space="preserve"> medición del entorno real, así como la normalización de los datos para que sea material legible para el motor CEP y su envío al ESB.</w:t>
      </w:r>
    </w:p>
    <w:p w14:paraId="3A741B43" w14:textId="77777777" w:rsidR="008A607F" w:rsidRDefault="008A607F" w:rsidP="00790DFF">
      <w:pPr>
        <w:pStyle w:val="Prrafodelista"/>
        <w:numPr>
          <w:ilvl w:val="0"/>
          <w:numId w:val="21"/>
        </w:numPr>
      </w:pPr>
      <w:r w:rsidRPr="008A607F">
        <w:rPr>
          <w:b/>
        </w:rPr>
        <w:t>Detección y análisis.</w:t>
      </w:r>
      <w:r>
        <w:t xml:space="preserve"> La información transformada (si fuera necesario) llega al entramado inteligente de la aplicación de tal forma que se coteja toda la recibida con los patrones de eventos desplegados. Es importante destacar, que normalmente en tiempo de ejecución, el motor CEP es capaz de desplegar nuevos patrones para la detección de eventos complejos.</w:t>
      </w:r>
    </w:p>
    <w:p w14:paraId="13469A61" w14:textId="77777777" w:rsidR="008A607F" w:rsidRDefault="008A607F" w:rsidP="00790DFF">
      <w:pPr>
        <w:pStyle w:val="Prrafodelista"/>
        <w:numPr>
          <w:ilvl w:val="0"/>
          <w:numId w:val="21"/>
        </w:numPr>
      </w:pPr>
      <w:r w:rsidRPr="008A607F">
        <w:rPr>
          <w:b/>
        </w:rPr>
        <w:t>Respuesta y despliegue.</w:t>
      </w:r>
      <w:r>
        <w:t xml:space="preserve"> Una vez detectados los eventos complejos, se comienza la toma de decisiones, y se emprenden las acciones estipuladas.</w:t>
      </w:r>
    </w:p>
    <w:p w14:paraId="169D4831" w14:textId="77777777" w:rsidR="008A607F" w:rsidRDefault="008A607F" w:rsidP="008A607F">
      <w:pPr>
        <w:keepNext/>
        <w:jc w:val="center"/>
      </w:pPr>
      <w:r>
        <w:rPr>
          <w:noProof/>
        </w:rPr>
        <w:lastRenderedPageBreak/>
        <w:drawing>
          <wp:inline distT="0" distB="0" distL="0" distR="0" wp14:anchorId="05C8F863" wp14:editId="728B2684">
            <wp:extent cx="5098492" cy="2590800"/>
            <wp:effectExtent l="19050" t="19050" r="26035" b="190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l="1250"/>
                    <a:stretch/>
                  </pic:blipFill>
                  <pic:spPr bwMode="auto">
                    <a:xfrm>
                      <a:off x="0" y="0"/>
                      <a:ext cx="5380600" cy="273415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D6F0D26" w14:textId="3D364DCF" w:rsidR="008A607F" w:rsidRDefault="008A607F" w:rsidP="008A607F">
      <w:pPr>
        <w:pStyle w:val="Descripcin"/>
        <w:jc w:val="center"/>
      </w:pPr>
      <w:bookmarkStart w:id="40" w:name="_Ref509219079"/>
      <w:bookmarkStart w:id="41" w:name="_Toc511338167"/>
      <w:r>
        <w:t xml:space="preserve">Ilustración </w:t>
      </w:r>
      <w:r>
        <w:fldChar w:fldCharType="begin"/>
      </w:r>
      <w:r>
        <w:instrText xml:space="preserve"> SEQ Ilustración \* ARABIC </w:instrText>
      </w:r>
      <w:r>
        <w:fldChar w:fldCharType="separate"/>
      </w:r>
      <w:r w:rsidR="00AC166E">
        <w:rPr>
          <w:noProof/>
        </w:rPr>
        <w:t>3</w:t>
      </w:r>
      <w:r>
        <w:fldChar w:fldCharType="end"/>
      </w:r>
      <w:bookmarkEnd w:id="40"/>
      <w:r>
        <w:t>. Funcionamiento básico del motor CEP.</w:t>
      </w:r>
      <w:bookmarkEnd w:id="41"/>
    </w:p>
    <w:p w14:paraId="1FAA3A40" w14:textId="2938CF29" w:rsidR="00D51F80" w:rsidRDefault="00D51F80" w:rsidP="00D51F80">
      <w:r>
        <w:t xml:space="preserve">Habiendo visto, cómo funcionan los motores CEP, y cómo se integra SOA 2.0 con el procesamiento de eventos complejos, podemos adelantar un primer </w:t>
      </w:r>
      <w:r w:rsidR="001D53E7">
        <w:t>esquema</w:t>
      </w:r>
      <w:r>
        <w:t xml:space="preserve"> en la </w:t>
      </w:r>
      <w:r>
        <w:fldChar w:fldCharType="begin"/>
      </w:r>
      <w:r>
        <w:instrText xml:space="preserve"> REF _Ref509221282 \h </w:instrText>
      </w:r>
      <w:r>
        <w:fldChar w:fldCharType="separate"/>
      </w:r>
      <w:r w:rsidR="00AC166E">
        <w:t xml:space="preserve">Ilustración </w:t>
      </w:r>
      <w:r w:rsidR="00AC166E">
        <w:rPr>
          <w:noProof/>
        </w:rPr>
        <w:t>4</w:t>
      </w:r>
      <w:r>
        <w:fldChar w:fldCharType="end"/>
      </w:r>
      <w:r>
        <w:t xml:space="preserve">, </w:t>
      </w:r>
      <w:r w:rsidR="001D53E7">
        <w:t>de</w:t>
      </w:r>
      <w:r>
        <w:t xml:space="preserve"> la solución que “Eolic Event Consumer” proporciona al problema.</w:t>
      </w:r>
    </w:p>
    <w:p w14:paraId="5E36EE81" w14:textId="77777777" w:rsidR="00D51F80" w:rsidRDefault="00D51F80" w:rsidP="00D51F80">
      <w:pPr>
        <w:keepNext/>
        <w:jc w:val="center"/>
      </w:pPr>
      <w:r>
        <w:rPr>
          <w:noProof/>
        </w:rPr>
        <w:drawing>
          <wp:inline distT="0" distB="0" distL="0" distR="0" wp14:anchorId="23ECACEB" wp14:editId="7501F6ED">
            <wp:extent cx="5003303" cy="2705100"/>
            <wp:effectExtent l="19050" t="19050" r="26035" b="1905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14352" cy="2711074"/>
                    </a:xfrm>
                    <a:prstGeom prst="rect">
                      <a:avLst/>
                    </a:prstGeom>
                    <a:ln>
                      <a:solidFill>
                        <a:schemeClr val="tx1"/>
                      </a:solidFill>
                    </a:ln>
                  </pic:spPr>
                </pic:pic>
              </a:graphicData>
            </a:graphic>
          </wp:inline>
        </w:drawing>
      </w:r>
    </w:p>
    <w:p w14:paraId="6089711B" w14:textId="72232A47" w:rsidR="00D51F80" w:rsidRDefault="00D51F80" w:rsidP="00D51F80">
      <w:pPr>
        <w:pStyle w:val="Descripcin"/>
        <w:jc w:val="center"/>
      </w:pPr>
      <w:bookmarkStart w:id="42" w:name="_Ref509221282"/>
      <w:bookmarkStart w:id="43" w:name="_Toc511338168"/>
      <w:r>
        <w:t xml:space="preserve">Ilustración </w:t>
      </w:r>
      <w:r>
        <w:fldChar w:fldCharType="begin"/>
      </w:r>
      <w:r>
        <w:instrText xml:space="preserve"> SEQ Ilustración \* ARABIC </w:instrText>
      </w:r>
      <w:r>
        <w:fldChar w:fldCharType="separate"/>
      </w:r>
      <w:r w:rsidR="00AC166E">
        <w:rPr>
          <w:noProof/>
        </w:rPr>
        <w:t>4</w:t>
      </w:r>
      <w:r>
        <w:fldChar w:fldCharType="end"/>
      </w:r>
      <w:bookmarkEnd w:id="42"/>
      <w:r>
        <w:t>. Esquema de "Eolic Event Consumer".</w:t>
      </w:r>
      <w:bookmarkEnd w:id="43"/>
    </w:p>
    <w:p w14:paraId="24BCB02E" w14:textId="076E452F" w:rsidR="00D51F80" w:rsidRDefault="00D51F80" w:rsidP="00AC1F36">
      <w:r>
        <w:t xml:space="preserve">Como vemos, el origen de los datos proviene de los múltiples sensores fluyendo vía HTTP para transmitirlos al motor CEP. El motor CEP, procesa la información utilizando los patrones implementados. De esta forma, desplegaremos los eventos complejos en una </w:t>
      </w:r>
      <w:r w:rsidR="001D53E7">
        <w:t>página web</w:t>
      </w:r>
      <w:r>
        <w:t xml:space="preserve"> aplicando medidas correctivas y preventivas dependiendo del evento complejo que se </w:t>
      </w:r>
      <w:r>
        <w:lastRenderedPageBreak/>
        <w:t>detecte en el flujo de datos.</w:t>
      </w:r>
    </w:p>
    <w:p w14:paraId="00567C9B" w14:textId="117BB891" w:rsidR="006A5D81" w:rsidRDefault="006A5D81" w:rsidP="00E34980">
      <w:pPr>
        <w:pStyle w:val="Captulo-Nivel2"/>
      </w:pPr>
      <w:bookmarkStart w:id="44" w:name="_Toc512374296"/>
      <w:r>
        <w:t>ESPER EPL. Lenguaje de programación para CEP.</w:t>
      </w:r>
      <w:bookmarkEnd w:id="44"/>
    </w:p>
    <w:p w14:paraId="1FAD8F13" w14:textId="23762D40" w:rsidR="009F01D7" w:rsidRDefault="009F01D7" w:rsidP="002651EA">
      <w:r>
        <w:t xml:space="preserve">Para poder implementar esos patrones para la detección de eventos complejos usaremos Esper EPL. </w:t>
      </w:r>
      <w:r w:rsidRPr="009F01D7">
        <w:t>EPL, es el acrónimo de “Event Processing Language</w:t>
      </w:r>
      <w:r>
        <w:t>”, es un leguaje de programación declarativ</w:t>
      </w:r>
      <w:r w:rsidR="001D53E7">
        <w:t>a</w:t>
      </w:r>
      <w:r>
        <w:t xml:space="preserve"> con gran escalabilidad, con memoria eficiente, computación en tiempo de ejecución, SQL estándar, mínima latencia, transmisión en tiempo real con capacidad de motor de grandes volúmenes de datos </w:t>
      </w:r>
      <w:r w:rsidR="002651EA">
        <w:t>y de gran variedad, permitiendo además el análisis de históricos.</w:t>
      </w:r>
      <w:r w:rsidR="00E56ECC">
        <w:t xml:space="preserve"> Un patrón de eventos, ciñéndonos a lo publicado por David Luckham y W. Roy Schulte </w:t>
      </w:r>
      <w:r w:rsidR="00E56ECC">
        <w:fldChar w:fldCharType="begin" w:fldLock="1"/>
      </w:r>
      <w:r w:rsidR="00E56ECC">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7]", "plainTextFormattedCitation" : "[7]", "previouslyFormattedCitation" : "[7]" }, "properties" : {  }, "schema" : "https://github.com/citation-style-language/schema/raw/master/csl-citation.json" }</w:instrText>
      </w:r>
      <w:r w:rsidR="00E56ECC">
        <w:fldChar w:fldCharType="separate"/>
      </w:r>
      <w:r w:rsidR="00E56ECC" w:rsidRPr="00E56ECC">
        <w:rPr>
          <w:noProof/>
        </w:rPr>
        <w:t>[7]</w:t>
      </w:r>
      <w:r w:rsidR="00E56ECC">
        <w:fldChar w:fldCharType="end"/>
      </w:r>
      <w:r w:rsidR="00E56ECC">
        <w:t>, es un esquema de</w:t>
      </w:r>
      <w:r w:rsidR="00E56ECC" w:rsidRPr="00E56ECC">
        <w:t xml:space="preserve"> operadores relacionales y variables</w:t>
      </w:r>
      <w:r w:rsidR="00E56ECC">
        <w:t>, intentando reflejar una situación real mediante su morfologia</w:t>
      </w:r>
      <w:r w:rsidR="00E56ECC" w:rsidRPr="00E56ECC">
        <w:t>. Un patrón de evento puede hacer coincidir conjuntos de eventos relacionados al reemplazar variables con valores.</w:t>
      </w:r>
    </w:p>
    <w:p w14:paraId="7ECA55B0" w14:textId="6210F744" w:rsidR="002651EA" w:rsidRDefault="009F01D7" w:rsidP="002651EA">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w:t>
      </w:r>
      <w:r w:rsidR="001D53E7">
        <w:t xml:space="preserve"> gran cantidad de eventos</w:t>
      </w:r>
      <w:r w:rsidRPr="004002C6">
        <w:t xml:space="preserve"> </w:t>
      </w:r>
      <w:r w:rsidR="001D53E7">
        <w:t>y su relación en e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r w:rsidR="002651EA">
        <w:t xml:space="preserve"> </w:t>
      </w:r>
    </w:p>
    <w:p w14:paraId="5264604D" w14:textId="6BD07780" w:rsidR="009F01D7" w:rsidRDefault="002651EA" w:rsidP="002651EA">
      <w:r>
        <w:t xml:space="preserve">Además, Esper proporciona en su página web, una aplicación en línea para probar EPL, la URL es esta: </w:t>
      </w:r>
      <w:hyperlink r:id="rId38" w:history="1">
        <w:r w:rsidRPr="003F60FC">
          <w:rPr>
            <w:rStyle w:val="Hipervnculo"/>
          </w:rPr>
          <w:t>http://esper-epl-tryout.appspot.com/epltryout/index.html</w:t>
        </w:r>
      </w:hyperlink>
    </w:p>
    <w:p w14:paraId="34F543E7" w14:textId="61EAF0D9" w:rsidR="002651EA" w:rsidRPr="002651EA" w:rsidRDefault="002651EA" w:rsidP="002651EA">
      <w:r w:rsidRPr="002651EA">
        <w:t>Esper ofrece un lenguaje de patrones de eventos para especificar coincidencias de patrones de eventos basados ​​en expresiones. Detrás del motor de coincidencia de patrones está la implementación de una máquina de estado. Este método de procesamiento de eventos coincide con las secuencias esperadas de presencia</w:t>
      </w:r>
      <w:r>
        <w:t>,</w:t>
      </w:r>
      <w:r w:rsidRPr="002651EA">
        <w:t xml:space="preserve"> ausencia</w:t>
      </w:r>
      <w:r>
        <w:t>,</w:t>
      </w:r>
      <w:r w:rsidRPr="002651EA">
        <w:t xml:space="preserve"> o combinaciones de eventos. </w:t>
      </w:r>
    </w:p>
    <w:p w14:paraId="403AB428" w14:textId="3EE809B2" w:rsidR="002651EA" w:rsidRDefault="002651EA" w:rsidP="002651EA">
      <w:r w:rsidRPr="002651EA">
        <w:t>Esper también ofrece consultas de series de eventos que abordan los requisitos de análisis de series de eventos de las aplicaciones de CEP. Las consultas de series de eventos proporcionan las funciones de ventanas, agregación, unión y análisis para su uso con flujos de eventos. Estas consultas siguen la sintaxis de EPL. EPL ha sido diseñado para similitud con el lenguaje de consulta SQL, pero difiere de SQL en el uso de vistas en lugar de tablas. Las vistas representan las diferentes operaciones necesarias para estructurar datos en una serie de eventos</w:t>
      </w:r>
      <w:r w:rsidR="001D53E7">
        <w:t>.</w:t>
      </w:r>
    </w:p>
    <w:p w14:paraId="0B622C76" w14:textId="77777777" w:rsidR="008A607F" w:rsidRDefault="008A607F" w:rsidP="00202F07">
      <w:pPr>
        <w:pStyle w:val="Captulo-Nivel2"/>
        <w:numPr>
          <w:ilvl w:val="3"/>
          <w:numId w:val="4"/>
        </w:numPr>
      </w:pPr>
      <w:bookmarkStart w:id="45" w:name="_Toc512374297"/>
      <w:r>
        <w:lastRenderedPageBreak/>
        <w:t>Sintaxis</w:t>
      </w:r>
      <w:bookmarkEnd w:id="45"/>
    </w:p>
    <w:p w14:paraId="50506190" w14:textId="44304A71" w:rsidR="008A607F" w:rsidRPr="002651EA" w:rsidRDefault="008A607F" w:rsidP="008A607F">
      <w:r>
        <w:t>Además, hemos de destacar que Esper EPL</w:t>
      </w:r>
      <w:r>
        <w:fldChar w:fldCharType="begin" w:fldLock="1"/>
      </w:r>
      <w:r>
        <w:instrText>ADDIN CSL_CITATION { "citationItems" : [ { "id" : "ITEM-1", "itemData" : { "author" : [ { "dropping-particle" : "", "family" : "Esper", "given" : "", "non-dropping-particle" : "", "parse-names" : false, "suffix" : "" } ], "container-title" : "Esper Core Engine", "id" : "ITEM-1", "issued" : { "date-parts" : [ [ "2012" ] ] }, "page" : "2014", "title" : "Esper Reference", "type" : "article-journal", "volume" : "2014" }, "uris" : [ "http://www.mendeley.com/documents/?uuid=4641c3e2-c34e-4358-80f0-41ea212d7601" ] } ], "mendeley" : { "formattedCitation" : "[18]", "plainTextFormattedCitation" : "[18]", "previouslyFormattedCitation" : "[18]" }, "properties" : {  }, "schema" : "https://github.com/citation-style-language/schema/raw/master/csl-citation.json" }</w:instrText>
      </w:r>
      <w:r>
        <w:fldChar w:fldCharType="separate"/>
      </w:r>
      <w:r w:rsidRPr="006726A4">
        <w:rPr>
          <w:noProof/>
        </w:rPr>
        <w:t>[18]</w:t>
      </w:r>
      <w:r>
        <w:fldChar w:fldCharType="end"/>
      </w:r>
      <w:r>
        <w:t xml:space="preserve">, sigue el esquema sintáctico de </w:t>
      </w:r>
      <w:r>
        <w:fldChar w:fldCharType="begin"/>
      </w:r>
      <w:r>
        <w:instrText xml:space="preserve"> REF _Ref508973163 \h </w:instrText>
      </w:r>
      <w:r>
        <w:fldChar w:fldCharType="separate"/>
      </w:r>
      <w:r w:rsidR="00AC166E">
        <w:t xml:space="preserve">Ilustración </w:t>
      </w:r>
      <w:r w:rsidR="00AC166E">
        <w:rPr>
          <w:noProof/>
        </w:rPr>
        <w:t>5</w:t>
      </w:r>
      <w:r>
        <w:fldChar w:fldCharType="end"/>
      </w:r>
      <w:r>
        <w:t>, sin embargo, tiene incluido las librerías de java.lang, java.math, java.text, y java. util, que hacen a este lenguaje SQL</w:t>
      </w:r>
      <w:r w:rsidR="001D53E7">
        <w:t xml:space="preserve"> sea</w:t>
      </w:r>
      <w:r>
        <w:t xml:space="preserve"> aún mucho más interesante para el análisis de datos. </w:t>
      </w:r>
    </w:p>
    <w:p w14:paraId="36BBC215" w14:textId="77777777" w:rsidR="008A607F" w:rsidRDefault="008A607F" w:rsidP="008A607F">
      <w:pPr>
        <w:keepNext/>
        <w:jc w:val="center"/>
      </w:pPr>
      <w:r w:rsidRPr="00E56ECC">
        <w:rPr>
          <w:noProof/>
          <w:lang w:val="en-US"/>
        </w:rPr>
        <mc:AlternateContent>
          <mc:Choice Requires="wps">
            <w:drawing>
              <wp:inline distT="0" distB="0" distL="0" distR="0" wp14:anchorId="5AAD2048" wp14:editId="2BD4DED6">
                <wp:extent cx="4617720" cy="2045776"/>
                <wp:effectExtent l="0" t="0" r="11430" b="12065"/>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7720" cy="2045776"/>
                        </a:xfrm>
                        <a:prstGeom prst="rect">
                          <a:avLst/>
                        </a:prstGeom>
                        <a:solidFill>
                          <a:srgbClr val="FFFFFF"/>
                        </a:solidFill>
                        <a:ln w="9525">
                          <a:solidFill>
                            <a:srgbClr val="000000"/>
                          </a:solidFill>
                          <a:miter lim="800000"/>
                          <a:headEnd/>
                          <a:tailEnd/>
                        </a:ln>
                      </wps:spPr>
                      <wps:txbx>
                        <w:txbxContent>
                          <w:p w14:paraId="322E4A35"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expression_declarations]</w:t>
                            </w:r>
                          </w:p>
                          <w:p w14:paraId="50CB829D"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context contextname]</w:t>
                            </w:r>
                          </w:p>
                          <w:p w14:paraId="2A5EA810"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to table table_name]</w:t>
                            </w:r>
                          </w:p>
                          <w:p w14:paraId="0C623E4A"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sert into insert_into_def]</w:t>
                            </w:r>
                          </w:p>
                          <w:p w14:paraId="2FFC5382"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select select_list</w:t>
                            </w:r>
                          </w:p>
                          <w:p w14:paraId="7E1C65A9"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stream_def [as name] [, stream_def [as name]] </w:t>
                            </w:r>
                            <w:r w:rsidRPr="009751FA">
                              <w:rPr>
                                <w:rFonts w:ascii="Consolas" w:hAnsi="Consolas"/>
                                <w:sz w:val="20"/>
                                <w:szCs w:val="20"/>
                                <w:lang w:val="en-US"/>
                              </w:rPr>
                              <w:t>[,...]</w:t>
                            </w:r>
                          </w:p>
                          <w:p w14:paraId="2274F085"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here search_conditions]</w:t>
                            </w:r>
                          </w:p>
                          <w:p w14:paraId="7B3BD5FC"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group by grouping_expression_list]</w:t>
                            </w:r>
                          </w:p>
                          <w:p w14:paraId="418D232D"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having grouping_search_conditions]</w:t>
                            </w:r>
                          </w:p>
                          <w:p w14:paraId="5E8B4E49"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utput output_specification]</w:t>
                            </w:r>
                          </w:p>
                          <w:p w14:paraId="214737AA"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rder by order_by_expression_list]</w:t>
                            </w:r>
                          </w:p>
                          <w:p w14:paraId="442F32E0" w14:textId="77777777" w:rsidR="00AC166E" w:rsidRPr="009751FA" w:rsidRDefault="00AC166E"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limit num_rows]</w:t>
                            </w:r>
                          </w:p>
                        </w:txbxContent>
                      </wps:txbx>
                      <wps:bodyPr rot="0" vert="horz" wrap="square" lIns="91440" tIns="45720" rIns="91440" bIns="45720" anchor="t" anchorCtr="0">
                        <a:noAutofit/>
                      </wps:bodyPr>
                    </wps:wsp>
                  </a:graphicData>
                </a:graphic>
              </wp:inline>
            </w:drawing>
          </mc:Choice>
          <mc:Fallback>
            <w:pict>
              <v:shape w14:anchorId="5AAD2048" id="Cuadro de texto 2" o:spid="_x0000_s1028" type="#_x0000_t202" style="width:363.6pt;height:1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">
                <v:textbox>
                  <w:txbxContent>
                    <w:p w14:paraId="322E4A35"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Name (“Pattern’s Name”)]</w:t>
                      </w:r>
                    </w:p>
                    <w:p w14:paraId="34E1AD8B"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expression_declarations]</w:t>
                      </w:r>
                    </w:p>
                    <w:p w14:paraId="50CB829D"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context contextname]</w:t>
                      </w:r>
                    </w:p>
                    <w:p w14:paraId="2A5EA810"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to table table_name]</w:t>
                      </w:r>
                    </w:p>
                    <w:p w14:paraId="0C623E4A"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insert into insert_into_def]</w:t>
                      </w:r>
                    </w:p>
                    <w:p w14:paraId="2FFC5382"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select select_list</w:t>
                      </w:r>
                    </w:p>
                    <w:p w14:paraId="7E1C65A9"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 xml:space="preserve">from stream_def [as name] [, stream_def [as name]] </w:t>
                      </w:r>
                      <w:r w:rsidRPr="009751FA">
                        <w:rPr>
                          <w:rFonts w:ascii="Consolas" w:hAnsi="Consolas"/>
                          <w:sz w:val="20"/>
                          <w:szCs w:val="20"/>
                          <w:lang w:val="en-US"/>
                        </w:rPr>
                        <w:t>[,...]</w:t>
                      </w:r>
                    </w:p>
                    <w:p w14:paraId="2274F085"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where search_conditions]</w:t>
                      </w:r>
                    </w:p>
                    <w:p w14:paraId="7B3BD5FC"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group by grouping_expression_list]</w:t>
                      </w:r>
                    </w:p>
                    <w:p w14:paraId="418D232D"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having grouping_search_conditions]</w:t>
                      </w:r>
                    </w:p>
                    <w:p w14:paraId="5E8B4E49"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utput output_specification]</w:t>
                      </w:r>
                    </w:p>
                    <w:p w14:paraId="214737AA" w14:textId="77777777" w:rsidR="00AC166E" w:rsidRPr="009751FA" w:rsidRDefault="00AC166E" w:rsidP="008A607F">
                      <w:pPr>
                        <w:spacing w:before="0" w:beforeAutospacing="0" w:line="240" w:lineRule="auto"/>
                        <w:ind w:firstLine="0"/>
                        <w:jc w:val="left"/>
                        <w:rPr>
                          <w:rFonts w:ascii="Consolas" w:hAnsi="Consolas"/>
                          <w:sz w:val="20"/>
                          <w:szCs w:val="20"/>
                          <w:lang w:val="en-US"/>
                        </w:rPr>
                      </w:pPr>
                      <w:r w:rsidRPr="009751FA">
                        <w:rPr>
                          <w:rFonts w:ascii="Consolas" w:hAnsi="Consolas"/>
                          <w:sz w:val="20"/>
                          <w:szCs w:val="20"/>
                          <w:lang w:val="en-US"/>
                        </w:rPr>
                        <w:t>[order by order_by_expression_list]</w:t>
                      </w:r>
                    </w:p>
                    <w:p w14:paraId="442F32E0" w14:textId="77777777" w:rsidR="00AC166E" w:rsidRPr="009751FA" w:rsidRDefault="00AC166E" w:rsidP="008A607F">
                      <w:pPr>
                        <w:spacing w:before="0" w:beforeAutospacing="0" w:line="240" w:lineRule="auto"/>
                        <w:ind w:firstLine="0"/>
                        <w:jc w:val="left"/>
                        <w:rPr>
                          <w:rFonts w:ascii="Consolas" w:hAnsi="Consolas"/>
                          <w:sz w:val="20"/>
                          <w:szCs w:val="20"/>
                        </w:rPr>
                      </w:pPr>
                      <w:r w:rsidRPr="009751FA">
                        <w:rPr>
                          <w:rFonts w:ascii="Consolas" w:hAnsi="Consolas"/>
                          <w:sz w:val="20"/>
                          <w:szCs w:val="20"/>
                        </w:rPr>
                        <w:t>[limit num_rows]</w:t>
                      </w:r>
                    </w:p>
                  </w:txbxContent>
                </v:textbox>
                <w10:anchorlock/>
              </v:shape>
            </w:pict>
          </mc:Fallback>
        </mc:AlternateContent>
      </w:r>
    </w:p>
    <w:p w14:paraId="5C116144" w14:textId="60120E1D" w:rsidR="008A607F" w:rsidRDefault="008A607F" w:rsidP="008A607F">
      <w:pPr>
        <w:pStyle w:val="Descripcin"/>
        <w:jc w:val="center"/>
      </w:pPr>
      <w:bookmarkStart w:id="46" w:name="_Ref508973163"/>
      <w:bookmarkStart w:id="47" w:name="_Toc511338169"/>
      <w:r>
        <w:t xml:space="preserve">Ilustración </w:t>
      </w:r>
      <w:r>
        <w:fldChar w:fldCharType="begin"/>
      </w:r>
      <w:r>
        <w:instrText xml:space="preserve"> SEQ Ilustración \* ARABIC </w:instrText>
      </w:r>
      <w:r>
        <w:fldChar w:fldCharType="separate"/>
      </w:r>
      <w:r w:rsidR="00AC166E">
        <w:rPr>
          <w:noProof/>
        </w:rPr>
        <w:t>5</w:t>
      </w:r>
      <w:r>
        <w:fldChar w:fldCharType="end"/>
      </w:r>
      <w:bookmarkEnd w:id="46"/>
      <w:r>
        <w:t>. Estructura de patrón en Esper EPL.</w:t>
      </w:r>
      <w:bookmarkEnd w:id="47"/>
    </w:p>
    <w:p w14:paraId="21CD4C0A" w14:textId="0371EFFF" w:rsidR="008A607F" w:rsidRDefault="008A607F" w:rsidP="008A607F">
      <w:r>
        <w:t xml:space="preserve">Cada una de las sentencias de la </w:t>
      </w:r>
      <w:r>
        <w:fldChar w:fldCharType="begin"/>
      </w:r>
      <w:r>
        <w:instrText xml:space="preserve"> REF _Ref508973163 \h </w:instrText>
      </w:r>
      <w:r>
        <w:fldChar w:fldCharType="separate"/>
      </w:r>
      <w:r w:rsidR="00AC166E">
        <w:t xml:space="preserve">Ilustración </w:t>
      </w:r>
      <w:r w:rsidR="00AC166E">
        <w:rPr>
          <w:noProof/>
        </w:rPr>
        <w:t>5</w:t>
      </w:r>
      <w:r>
        <w:fldChar w:fldCharType="end"/>
      </w:r>
      <w:r>
        <w:t>, tiene una función, y son las siguientes:</w:t>
      </w:r>
    </w:p>
    <w:p w14:paraId="5BEAE968" w14:textId="77777777" w:rsidR="008A607F" w:rsidRDefault="008A607F" w:rsidP="00790DFF">
      <w:pPr>
        <w:pStyle w:val="Prrafodelista"/>
        <w:numPr>
          <w:ilvl w:val="0"/>
          <w:numId w:val="23"/>
        </w:numPr>
      </w:pPr>
      <w:r w:rsidRPr="00E85DA0">
        <w:rPr>
          <w:rFonts w:ascii="Consolas" w:hAnsi="Consolas" w:cs="DejaVu Sans"/>
          <w:b/>
          <w:bCs/>
          <w:szCs w:val="24"/>
        </w:rPr>
        <w:t>@Name (“XXX”).</w:t>
      </w:r>
      <w:r>
        <w:t xml:space="preserve"> Se añade el nombre del patrón a implementar, es opcional, sin embargo, es esencial para legibilidad del código.</w:t>
      </w:r>
    </w:p>
    <w:p w14:paraId="5E092973" w14:textId="77777777" w:rsidR="008A607F" w:rsidRDefault="008A607F" w:rsidP="00790DFF">
      <w:pPr>
        <w:pStyle w:val="Prrafodelista"/>
        <w:numPr>
          <w:ilvl w:val="0"/>
          <w:numId w:val="23"/>
        </w:numPr>
      </w:pPr>
      <w:r w:rsidRPr="00E85DA0">
        <w:rPr>
          <w:rFonts w:ascii="Consolas" w:hAnsi="Consolas" w:cs="DejaVu Sans"/>
          <w:b/>
          <w:bCs/>
          <w:szCs w:val="24"/>
        </w:rPr>
        <w:t>INSERT INTO.</w:t>
      </w:r>
      <w:r>
        <w:t xml:space="preserve"> La creación de un flujo de eventos complejos, identificados por el nombre introducido en esta parte de la sentencia SQL.</w:t>
      </w:r>
    </w:p>
    <w:p w14:paraId="2088057C" w14:textId="77777777" w:rsidR="008A607F" w:rsidRDefault="008A607F" w:rsidP="00790DFF">
      <w:pPr>
        <w:pStyle w:val="Prrafodelista"/>
        <w:numPr>
          <w:ilvl w:val="0"/>
          <w:numId w:val="23"/>
        </w:numPr>
      </w:pPr>
      <w:r w:rsidRPr="00E85DA0">
        <w:rPr>
          <w:rFonts w:ascii="Consolas" w:hAnsi="Consolas" w:cs="DejaVu Sans"/>
          <w:b/>
          <w:bCs/>
          <w:szCs w:val="24"/>
        </w:rPr>
        <w:t>SELECT</w:t>
      </w:r>
      <w:r>
        <w:t>. Recoge las propiedades de los eventos simples/complejos del flujo capturado.</w:t>
      </w:r>
    </w:p>
    <w:p w14:paraId="1D471E52" w14:textId="77777777" w:rsidR="008A607F" w:rsidRDefault="008A607F" w:rsidP="00790DFF">
      <w:pPr>
        <w:pStyle w:val="Prrafodelista"/>
        <w:numPr>
          <w:ilvl w:val="0"/>
          <w:numId w:val="23"/>
        </w:numPr>
      </w:pPr>
      <w:r w:rsidRPr="00E85DA0">
        <w:rPr>
          <w:rFonts w:ascii="Consolas" w:hAnsi="Consolas" w:cs="DejaVu Sans"/>
          <w:b/>
          <w:bCs/>
          <w:szCs w:val="24"/>
        </w:rPr>
        <w:t>FROM</w:t>
      </w:r>
      <w:r>
        <w:t>. Flujo de evento seleccionado.</w:t>
      </w:r>
    </w:p>
    <w:p w14:paraId="4C62F313" w14:textId="77777777" w:rsidR="008A607F" w:rsidRDefault="008A607F" w:rsidP="00790DFF">
      <w:pPr>
        <w:pStyle w:val="Prrafodelista"/>
        <w:numPr>
          <w:ilvl w:val="0"/>
          <w:numId w:val="23"/>
        </w:numPr>
      </w:pPr>
      <w:r w:rsidRPr="00E85DA0">
        <w:rPr>
          <w:rFonts w:ascii="Consolas" w:hAnsi="Consolas" w:cs="DejaVu Sans"/>
          <w:b/>
          <w:bCs/>
          <w:szCs w:val="24"/>
        </w:rPr>
        <w:t>FROM PATTERN</w:t>
      </w:r>
      <w:r w:rsidRPr="005534EB">
        <w:rPr>
          <w:b/>
        </w:rPr>
        <w:t>.</w:t>
      </w:r>
      <w:r w:rsidRPr="00B80B1B">
        <w:t xml:space="preserve"> </w:t>
      </w:r>
      <w:r w:rsidRPr="00123387">
        <w:t>Lugar donde se añaden l</w:t>
      </w:r>
      <w:r>
        <w:t>as condiciones del patrón de los eventos del flujo seleccionado.</w:t>
      </w:r>
    </w:p>
    <w:p w14:paraId="0B13FE17" w14:textId="77777777" w:rsidR="008A607F" w:rsidRDefault="008A607F" w:rsidP="00790DFF">
      <w:pPr>
        <w:pStyle w:val="Prrafodelista"/>
        <w:numPr>
          <w:ilvl w:val="0"/>
          <w:numId w:val="23"/>
        </w:numPr>
      </w:pPr>
      <w:r w:rsidRPr="00E85DA0">
        <w:rPr>
          <w:rFonts w:ascii="Consolas" w:hAnsi="Consolas" w:cs="DejaVu Sans"/>
          <w:b/>
          <w:bCs/>
          <w:szCs w:val="24"/>
        </w:rPr>
        <w:t>WHERE</w:t>
      </w:r>
      <w:r w:rsidRPr="005534EB">
        <w:rPr>
          <w:b/>
        </w:rPr>
        <w:t>.</w:t>
      </w:r>
      <w:r>
        <w:t xml:space="preserve"> Clausula que se encarga de hacer un filtrado al flujo de eventos seleccionado en la clausula FROM.</w:t>
      </w:r>
    </w:p>
    <w:p w14:paraId="19077832" w14:textId="77777777" w:rsidR="008A607F" w:rsidRDefault="008A607F" w:rsidP="00790DFF">
      <w:pPr>
        <w:pStyle w:val="Prrafodelista"/>
        <w:numPr>
          <w:ilvl w:val="0"/>
          <w:numId w:val="23"/>
        </w:numPr>
      </w:pPr>
      <w:r w:rsidRPr="00E85DA0">
        <w:rPr>
          <w:rFonts w:ascii="Consolas" w:hAnsi="Consolas" w:cs="DejaVu Sans"/>
          <w:b/>
          <w:bCs/>
          <w:szCs w:val="24"/>
        </w:rPr>
        <w:t>GROUP BY</w:t>
      </w:r>
      <w:r>
        <w:t>. Agrupaciones.</w:t>
      </w:r>
    </w:p>
    <w:p w14:paraId="4E9AE6B6" w14:textId="77777777" w:rsidR="008A607F" w:rsidRDefault="008A607F" w:rsidP="00790DFF">
      <w:pPr>
        <w:pStyle w:val="Prrafodelista"/>
        <w:numPr>
          <w:ilvl w:val="0"/>
          <w:numId w:val="23"/>
        </w:numPr>
      </w:pPr>
      <w:r w:rsidRPr="00E85DA0">
        <w:rPr>
          <w:rFonts w:ascii="Consolas" w:hAnsi="Consolas" w:cs="DejaVu Sans"/>
          <w:b/>
          <w:bCs/>
          <w:szCs w:val="24"/>
        </w:rPr>
        <w:t>HAVING</w:t>
      </w:r>
      <w:r w:rsidRPr="005534EB">
        <w:rPr>
          <w:b/>
        </w:rPr>
        <w:t>.</w:t>
      </w:r>
      <w:r>
        <w:t xml:space="preserve"> Clausula para el filtrado de los elementos agrupados.</w:t>
      </w:r>
    </w:p>
    <w:p w14:paraId="2791B813" w14:textId="77777777" w:rsidR="008A607F" w:rsidRDefault="008A607F" w:rsidP="00790DFF">
      <w:pPr>
        <w:pStyle w:val="Prrafodelista"/>
        <w:numPr>
          <w:ilvl w:val="0"/>
          <w:numId w:val="23"/>
        </w:numPr>
      </w:pPr>
      <w:r w:rsidRPr="00E85DA0">
        <w:rPr>
          <w:rFonts w:ascii="Consolas" w:hAnsi="Consolas" w:cs="DejaVu Sans"/>
          <w:b/>
          <w:bCs/>
          <w:szCs w:val="24"/>
        </w:rPr>
        <w:t>ORDER BY</w:t>
      </w:r>
      <w:r w:rsidRPr="005534EB">
        <w:rPr>
          <w:b/>
        </w:rPr>
        <w:t>.</w:t>
      </w:r>
      <w:r>
        <w:t xml:space="preserve"> Ordenación de los eventos por el criterio que se seleccione.</w:t>
      </w:r>
    </w:p>
    <w:p w14:paraId="1C4F7038" w14:textId="2613C712" w:rsidR="008A607F" w:rsidRDefault="008A607F" w:rsidP="008A607F">
      <w:r>
        <w:lastRenderedPageBreak/>
        <w:t xml:space="preserve">Los elementos por los que Esper EPL se distingue de un lenguaje SQL estándar, son los operadores de patrón, y el uso de ventanas temporales, que permiten capturar el tráfico de eventos en un flujo durante un tiempo determinado para su análisis. Partiendo de aquí, definiremos cuales son los elementos más útiles, y de los que nacen la mayoría de los códigos en Esper EPL. Por un lado, tenemos las ventanas de datos, que retienen los eventos entrantes hasta que una política de caducidad indique que se liberarán los eventos. Por lo tanto, las ventanas de datos son un medio </w:t>
      </w:r>
      <w:r w:rsidR="001D53E7">
        <w:t>para</w:t>
      </w:r>
      <w:r>
        <w:t xml:space="preserve"> indicar qué subconjunto de eventos </w:t>
      </w:r>
      <w:r w:rsidR="001D53E7">
        <w:t>queremos</w:t>
      </w:r>
      <w:r>
        <w:t xml:space="preserve"> analizar. Un ejemplo de las más representativas son las siguientes:</w:t>
      </w:r>
    </w:p>
    <w:p w14:paraId="2E90DA7A" w14:textId="77777777" w:rsidR="008A607F" w:rsidRPr="00573A03" w:rsidRDefault="008A607F" w:rsidP="00790DFF">
      <w:pPr>
        <w:pStyle w:val="Prrafodelista"/>
        <w:numPr>
          <w:ilvl w:val="0"/>
          <w:numId w:val="24"/>
        </w:numPr>
      </w:pPr>
      <w:proofErr w:type="gramStart"/>
      <w:r w:rsidRPr="008A607F">
        <w:rPr>
          <w:rFonts w:ascii="Consolas" w:hAnsi="Consolas" w:cs="DejaVu Sans"/>
          <w:b/>
          <w:bCs/>
          <w:szCs w:val="24"/>
          <w:lang w:val="en-US"/>
        </w:rPr>
        <w:t>WIN:TIME</w:t>
      </w:r>
      <w:proofErr w:type="gramEnd"/>
      <w:r w:rsidRPr="008A607F">
        <w:rPr>
          <w:rFonts w:ascii="Consolas" w:hAnsi="Consolas" w:cs="DejaVu Sans"/>
          <w:b/>
          <w:bCs/>
          <w:szCs w:val="24"/>
          <w:lang w:val="en-US"/>
        </w:rPr>
        <w:t>_BATCH(N SECONDS)</w:t>
      </w:r>
      <w:r w:rsidRPr="008A607F">
        <w:rPr>
          <w:lang w:val="en-US"/>
        </w:rPr>
        <w:t>.</w:t>
      </w:r>
      <w:r w:rsidRPr="00B80B1B">
        <w:rPr>
          <w:lang w:val="en-US"/>
        </w:rPr>
        <w:t xml:space="preserve"> </w:t>
      </w:r>
      <w:r w:rsidRPr="00573A03">
        <w:t>Ventana por lotes que obtiene todos los elementos retenidos el tiempo</w:t>
      </w:r>
      <w:r>
        <w:t xml:space="preserve"> especificado.</w:t>
      </w:r>
    </w:p>
    <w:p w14:paraId="061A54C3"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LENGTH</w:t>
      </w:r>
      <w:proofErr w:type="gramEnd"/>
      <w:r w:rsidRPr="00E85DA0">
        <w:rPr>
          <w:rFonts w:ascii="Consolas" w:hAnsi="Consolas" w:cs="DejaVu Sans"/>
          <w:b/>
          <w:bCs/>
          <w:szCs w:val="24"/>
        </w:rPr>
        <w:t>_BATCH(N)</w:t>
      </w:r>
      <w:r w:rsidRPr="00E85DA0">
        <w:t>.</w:t>
      </w:r>
      <w:r>
        <w:t xml:space="preserve"> </w:t>
      </w:r>
      <w:r w:rsidRPr="00B80B1B">
        <w:t xml:space="preserve">Ventana </w:t>
      </w:r>
      <w:r>
        <w:t>que extrae el número de eventos especificado como parámetro</w:t>
      </w:r>
      <w:r w:rsidRPr="00B80B1B">
        <w:t>.</w:t>
      </w:r>
    </w:p>
    <w:p w14:paraId="3B327988" w14:textId="77777777" w:rsidR="008A607F" w:rsidRPr="00B80B1B" w:rsidRDefault="008A607F" w:rsidP="00790DFF">
      <w:pPr>
        <w:pStyle w:val="Prrafodelista"/>
        <w:numPr>
          <w:ilvl w:val="0"/>
          <w:numId w:val="24"/>
        </w:numPr>
      </w:pPr>
      <w:proofErr w:type="gramStart"/>
      <w:r w:rsidRPr="00E85DA0">
        <w:rPr>
          <w:rFonts w:ascii="Consolas" w:hAnsi="Consolas" w:cs="DejaVu Sans"/>
          <w:b/>
          <w:bCs/>
          <w:szCs w:val="24"/>
        </w:rPr>
        <w:t>WIN:TIME</w:t>
      </w:r>
      <w:proofErr w:type="gramEnd"/>
      <w:r w:rsidRPr="00E85DA0">
        <w:rPr>
          <w:rFonts w:ascii="Consolas" w:hAnsi="Consolas" w:cs="DejaVu Sans"/>
          <w:b/>
          <w:bCs/>
          <w:szCs w:val="24"/>
        </w:rPr>
        <w:t>(N SECONDS)</w:t>
      </w:r>
      <w:r w:rsidRPr="00E85DA0">
        <w:t>.</w:t>
      </w:r>
      <w:r>
        <w:t xml:space="preserve"> Se declara una ventana deslizante de un período de tiempo especificado.</w:t>
      </w:r>
    </w:p>
    <w:p w14:paraId="1A6D3531" w14:textId="511AA17D" w:rsidR="008A607F" w:rsidRPr="00573A03" w:rsidRDefault="008A607F" w:rsidP="00790DFF">
      <w:pPr>
        <w:pStyle w:val="Prrafodelista"/>
        <w:numPr>
          <w:ilvl w:val="0"/>
          <w:numId w:val="24"/>
        </w:numPr>
      </w:pPr>
      <w:proofErr w:type="gramStart"/>
      <w:r w:rsidRPr="008A607F">
        <w:rPr>
          <w:rFonts w:ascii="Consolas" w:hAnsi="Consolas" w:cs="DejaVu Sans"/>
          <w:b/>
          <w:bCs/>
          <w:szCs w:val="24"/>
        </w:rPr>
        <w:t>WIN:LENGTH</w:t>
      </w:r>
      <w:proofErr w:type="gramEnd"/>
      <w:r w:rsidRPr="008A607F">
        <w:rPr>
          <w:rFonts w:ascii="Consolas" w:hAnsi="Consolas" w:cs="DejaVu Sans"/>
          <w:b/>
          <w:bCs/>
          <w:szCs w:val="24"/>
        </w:rPr>
        <w:t>(N)</w:t>
      </w:r>
      <w:r w:rsidRPr="008A607F">
        <w:t xml:space="preserve">. </w:t>
      </w:r>
      <w:r w:rsidRPr="00573A03">
        <w:t>Ventana deslizante vinculada al n</w:t>
      </w:r>
      <w:r>
        <w:t>úmero de eventos.</w:t>
      </w:r>
    </w:p>
    <w:p w14:paraId="6A9E6A05" w14:textId="01F784DB" w:rsidR="008A607F" w:rsidRDefault="008A607F" w:rsidP="008A607F">
      <w:r>
        <w:t xml:space="preserve">Como podemos ver, hay dos tipos de ventanas temporales. Las ventanas que van por lotes, y las deslizantes. Las ventanas deslizantes capturan tantos eventos, como haya en X período de tiempo desde que se encuentra el primero, </w:t>
      </w:r>
      <w:r w:rsidR="001D53E7">
        <w:t>y,</w:t>
      </w:r>
      <w:r>
        <w:t xml:space="preserve"> por otro lado, tenemos las ventanas que van por lotes, que separan e</w:t>
      </w:r>
      <w:r w:rsidR="001D53E7">
        <w:t xml:space="preserve">l flujo </w:t>
      </w:r>
      <w:r>
        <w:t>en intervalos de X período</w:t>
      </w:r>
      <w:r w:rsidR="001D53E7">
        <w:t>s</w:t>
      </w:r>
      <w:r>
        <w:t xml:space="preserve"> de tiempo capturando todos los que nazcan en ese </w:t>
      </w:r>
      <w:r w:rsidR="001D53E7">
        <w:t>intervalo</w:t>
      </w:r>
      <w:r>
        <w:t xml:space="preserve">. </w:t>
      </w:r>
    </w:p>
    <w:p w14:paraId="5A563E1F" w14:textId="77777777" w:rsidR="008A607F" w:rsidRDefault="008A607F" w:rsidP="008A607F">
      <w:pPr>
        <w:keepNext/>
        <w:ind w:firstLine="0"/>
      </w:pPr>
      <w:r>
        <w:rPr>
          <w:noProof/>
        </w:rPr>
        <w:drawing>
          <wp:inline distT="0" distB="0" distL="0" distR="0" wp14:anchorId="58A312A2" wp14:editId="3B9B6BC8">
            <wp:extent cx="5598769" cy="2161855"/>
            <wp:effectExtent l="19050" t="19050" r="21590" b="1016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10509" cy="2205001"/>
                    </a:xfrm>
                    <a:prstGeom prst="rect">
                      <a:avLst/>
                    </a:prstGeom>
                    <a:noFill/>
                    <a:ln>
                      <a:solidFill>
                        <a:schemeClr val="tx1"/>
                      </a:solidFill>
                    </a:ln>
                  </pic:spPr>
                </pic:pic>
              </a:graphicData>
            </a:graphic>
          </wp:inline>
        </w:drawing>
      </w:r>
    </w:p>
    <w:p w14:paraId="399A1237" w14:textId="0E2F26F0" w:rsidR="008A607F" w:rsidRDefault="008A607F" w:rsidP="008A607F">
      <w:pPr>
        <w:pStyle w:val="Descripcin"/>
        <w:jc w:val="center"/>
      </w:pPr>
      <w:bookmarkStart w:id="48" w:name="_Ref509214482"/>
      <w:bookmarkStart w:id="49" w:name="_Toc511338170"/>
      <w:r>
        <w:t xml:space="preserve">Ilustración </w:t>
      </w:r>
      <w:r>
        <w:fldChar w:fldCharType="begin"/>
      </w:r>
      <w:r>
        <w:instrText xml:space="preserve"> SEQ Ilustración \* ARABIC </w:instrText>
      </w:r>
      <w:r>
        <w:fldChar w:fldCharType="separate"/>
      </w:r>
      <w:r w:rsidR="00AC166E">
        <w:rPr>
          <w:noProof/>
        </w:rPr>
        <w:t>6</w:t>
      </w:r>
      <w:r>
        <w:fldChar w:fldCharType="end"/>
      </w:r>
      <w:bookmarkEnd w:id="48"/>
      <w:r>
        <w:t>. Ventanas deslizantes y por lotes.</w:t>
      </w:r>
      <w:bookmarkEnd w:id="49"/>
    </w:p>
    <w:p w14:paraId="66B9917C" w14:textId="03DC7D0B" w:rsidR="008A607F" w:rsidRDefault="008A607F" w:rsidP="008A607F">
      <w:r>
        <w:lastRenderedPageBreak/>
        <w:t xml:space="preserve">Para verlo de una forma más gráfica, podemos ver en la </w:t>
      </w:r>
      <w:r>
        <w:fldChar w:fldCharType="begin"/>
      </w:r>
      <w:r>
        <w:instrText xml:space="preserve"> REF _Ref509214482 \h  \* MERGEFORMAT </w:instrText>
      </w:r>
      <w:r>
        <w:fldChar w:fldCharType="separate"/>
      </w:r>
      <w:r w:rsidR="00AC166E">
        <w:t xml:space="preserve">Ilustración </w:t>
      </w:r>
      <w:r w:rsidR="00AC166E">
        <w:rPr>
          <w:noProof/>
        </w:rPr>
        <w:t>6</w:t>
      </w:r>
      <w:r>
        <w:fldChar w:fldCharType="end"/>
      </w:r>
      <w:r>
        <w:t>, como la ventana deslizante, captura desde que encuentra el primero todos los que hay en un período de tiempo X, y la que va por lotes, captura todos los eventos que surgen en intervalos de 4 segundos. Lo “negativo” de las ventanas por lotes, es que podemos hacer una</w:t>
      </w:r>
      <w:r w:rsidR="0023350C">
        <w:t xml:space="preserve"> </w:t>
      </w:r>
      <w:r>
        <w:t xml:space="preserve">de 4 segundos, y puede que del segundo 8 al 12 no surja ningún evento, de manera que se devolvería una ventana vacía. </w:t>
      </w:r>
    </w:p>
    <w:p w14:paraId="780F2327" w14:textId="77777777" w:rsidR="008A607F" w:rsidRDefault="008A607F" w:rsidP="008A607F">
      <w:r>
        <w:t>Finalmente, tenemos los operadores de patrón, elementos que estudian a través de operadores lógicos y aritméticos el flujo de eventos de eventos capturados, y los temporizadores, para relacionarlos con el momento con el que fueron desplegados. Los elementos más destacables de los operadores de patrón son:</w:t>
      </w:r>
    </w:p>
    <w:p w14:paraId="77C47897" w14:textId="77777777" w:rsidR="008A607F" w:rsidRDefault="008A607F" w:rsidP="00790DFF">
      <w:pPr>
        <w:pStyle w:val="Prrafodelista"/>
        <w:numPr>
          <w:ilvl w:val="0"/>
          <w:numId w:val="25"/>
        </w:numPr>
      </w:pPr>
      <w:r w:rsidRPr="00E85DA0">
        <w:rPr>
          <w:rFonts w:ascii="Consolas" w:hAnsi="Consolas" w:cs="DejaVu Sans"/>
          <w:b/>
          <w:bCs/>
          <w:szCs w:val="24"/>
        </w:rPr>
        <w:t>EVERY</w:t>
      </w:r>
      <w:r w:rsidRPr="00E85DA0">
        <w:t>.</w:t>
      </w:r>
      <w:r>
        <w:t xml:space="preserve"> Selecciona todos los eventos del tipo que se especifique.</w:t>
      </w:r>
    </w:p>
    <w:p w14:paraId="47532893" w14:textId="77777777" w:rsidR="008A607F" w:rsidRDefault="008A607F" w:rsidP="00790DFF">
      <w:pPr>
        <w:pStyle w:val="Prrafodelista"/>
        <w:numPr>
          <w:ilvl w:val="0"/>
          <w:numId w:val="25"/>
        </w:numPr>
      </w:pPr>
      <w:r w:rsidRPr="00E85DA0">
        <w:rPr>
          <w:rFonts w:ascii="Consolas" w:hAnsi="Consolas" w:cs="DejaVu Sans"/>
          <w:b/>
          <w:bCs/>
          <w:szCs w:val="24"/>
        </w:rPr>
        <w:t>EVERY-DISTINCT</w:t>
      </w:r>
      <w:r w:rsidRPr="00E85DA0">
        <w:t>.</w:t>
      </w:r>
      <w:r w:rsidRPr="00DE4C24">
        <w:rPr>
          <w:b/>
          <w:i/>
        </w:rPr>
        <w:t xml:space="preserve"> </w:t>
      </w:r>
      <w:r>
        <w:t>Es exactamente igual, sin embargo, elimina las instancias repetidas.</w:t>
      </w:r>
    </w:p>
    <w:p w14:paraId="5C4862A5" w14:textId="77777777" w:rsidR="008A607F" w:rsidRDefault="008A607F" w:rsidP="00790DFF">
      <w:pPr>
        <w:pStyle w:val="Prrafodelista"/>
        <w:numPr>
          <w:ilvl w:val="0"/>
          <w:numId w:val="25"/>
        </w:numPr>
      </w:pPr>
      <w:r w:rsidRPr="00E85DA0">
        <w:rPr>
          <w:rFonts w:ascii="Consolas" w:hAnsi="Consolas" w:cs="DejaVu Sans"/>
          <w:b/>
          <w:bCs/>
          <w:szCs w:val="24"/>
        </w:rPr>
        <w:t>FOLLOW BY (“-&gt;”)</w:t>
      </w:r>
      <w:r w:rsidRPr="00E85DA0">
        <w:t>.</w:t>
      </w:r>
      <w:r>
        <w:t xml:space="preserve"> Para especificar, el patrón que esté a la izquierda debe ser seguido por un segundo.</w:t>
      </w:r>
    </w:p>
    <w:p w14:paraId="5FFD4C93" w14:textId="77777777" w:rsidR="008A607F" w:rsidRDefault="008A607F" w:rsidP="00790DFF">
      <w:pPr>
        <w:pStyle w:val="Prrafodelista"/>
        <w:numPr>
          <w:ilvl w:val="0"/>
          <w:numId w:val="25"/>
        </w:numPr>
      </w:pPr>
      <w:r w:rsidRPr="00E85DA0">
        <w:rPr>
          <w:rFonts w:ascii="Consolas" w:hAnsi="Consolas" w:cs="DejaVu Sans"/>
          <w:b/>
          <w:bCs/>
          <w:szCs w:val="24"/>
        </w:rPr>
        <w:t>UNTIL</w:t>
      </w:r>
      <w:r w:rsidRPr="00E85DA0">
        <w:t>.</w:t>
      </w:r>
      <w:r>
        <w:t xml:space="preserve"> Se comprueba un patrón hasta que se cumpla.</w:t>
      </w:r>
    </w:p>
    <w:p w14:paraId="136F8E2E" w14:textId="77777777" w:rsidR="008A607F" w:rsidRDefault="008A607F" w:rsidP="00790DFF">
      <w:pPr>
        <w:pStyle w:val="Prrafodelista"/>
        <w:numPr>
          <w:ilvl w:val="0"/>
          <w:numId w:val="25"/>
        </w:numPr>
      </w:pPr>
      <w:r w:rsidRPr="00E85DA0">
        <w:rPr>
          <w:rFonts w:ascii="Consolas" w:hAnsi="Consolas" w:cs="DejaVu Sans"/>
          <w:b/>
          <w:bCs/>
          <w:szCs w:val="24"/>
        </w:rPr>
        <w:t>WHILE</w:t>
      </w:r>
      <w:r w:rsidRPr="00E85DA0">
        <w:t>.</w:t>
      </w:r>
      <w:r>
        <w:t xml:space="preserve"> Se comprueba un patrón mientras se cumpla.</w:t>
      </w:r>
    </w:p>
    <w:p w14:paraId="39AE27F8" w14:textId="77777777" w:rsidR="008A607F" w:rsidRDefault="008A607F" w:rsidP="008A607F">
      <w:r>
        <w:t xml:space="preserve">Para entender los operadores de patrón correctamente, Esper, sugiere varios ejemplos que pueden ser de interés, por ejemplo, suponiendo el siguiente flujo de eventos: </w:t>
      </w:r>
    </w:p>
    <w:p w14:paraId="694023D7" w14:textId="77777777" w:rsidR="008A607F" w:rsidRDefault="008A607F" w:rsidP="008A607F">
      <w:pPr>
        <w:ind w:firstLine="0"/>
      </w:pPr>
      <w:r>
        <w:rPr>
          <w:noProof/>
        </w:rPr>
        <mc:AlternateContent>
          <mc:Choice Requires="wps">
            <w:drawing>
              <wp:anchor distT="45720" distB="45720" distL="114300" distR="114300" simplePos="0" relativeHeight="251668480" behindDoc="0" locked="0" layoutInCell="1" allowOverlap="1" wp14:anchorId="675D7B73" wp14:editId="007CFD0A">
                <wp:simplePos x="0" y="0"/>
                <wp:positionH relativeFrom="margin">
                  <wp:align>right</wp:align>
                </wp:positionH>
                <wp:positionV relativeFrom="paragraph">
                  <wp:posOffset>44450</wp:posOffset>
                </wp:positionV>
                <wp:extent cx="5208905" cy="309880"/>
                <wp:effectExtent l="0" t="0" r="10795" b="13970"/>
                <wp:wrapSquare wrapText="bothSides"/>
                <wp:docPr id="2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8905" cy="309880"/>
                        </a:xfrm>
                        <a:prstGeom prst="rect">
                          <a:avLst/>
                        </a:prstGeom>
                        <a:solidFill>
                          <a:srgbClr val="FFFFFF"/>
                        </a:solidFill>
                        <a:ln w="9525">
                          <a:solidFill>
                            <a:srgbClr val="000000"/>
                          </a:solidFill>
                          <a:miter lim="800000"/>
                          <a:headEnd/>
                          <a:tailEnd/>
                        </a:ln>
                      </wps:spPr>
                      <wps:txbx>
                        <w:txbxContent>
                          <w:p w14:paraId="61BF851A" w14:textId="77777777" w:rsidR="00AC166E" w:rsidRPr="00E85DA0" w:rsidRDefault="00AC166E"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75D7B73" id="_x0000_s1029" type="#_x0000_t202" style="position:absolute;left:0;text-align:left;margin-left:358.95pt;margin-top:3.5pt;width:410.15pt;height:24.4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">
                <v:textbox>
                  <w:txbxContent>
                    <w:p w14:paraId="61BF851A" w14:textId="77777777" w:rsidR="00AC166E" w:rsidRPr="00E85DA0" w:rsidRDefault="00AC166E" w:rsidP="008A607F">
                      <w:pPr>
                        <w:spacing w:before="0" w:beforeAutospacing="0"/>
                        <w:ind w:firstLine="0"/>
                        <w:jc w:val="center"/>
                        <w:rPr>
                          <w:rFonts w:ascii="Consolas" w:hAnsi="Consolas"/>
                          <w:sz w:val="28"/>
                          <w:szCs w:val="28"/>
                        </w:rPr>
                      </w:pPr>
                      <w:r w:rsidRPr="00E85DA0">
                        <w:rPr>
                          <w:rFonts w:ascii="Consolas" w:hAnsi="Consolas"/>
                          <w:b/>
                          <w:bCs/>
                          <w:sz w:val="28"/>
                          <w:szCs w:val="28"/>
                        </w:rPr>
                        <w:t>A1, B1, C1, B2, A2, D1, A3, B3, E1, A4, F1, B4</w:t>
                      </w:r>
                    </w:p>
                  </w:txbxContent>
                </v:textbox>
                <w10:wrap type="square" anchorx="margin"/>
              </v:shape>
            </w:pict>
          </mc:Fallback>
        </mc:AlternateContent>
      </w:r>
    </w:p>
    <w:p w14:paraId="5CABEBA3" w14:textId="77777777" w:rsidR="008A607F" w:rsidRDefault="008A607F" w:rsidP="008A607F">
      <w:r>
        <w:t>Si hacemos un filtrado utilizando los operadores de patrón, “every” y “follow by” podemos obtener los siguientes resulados según el orden en el que los escribamos:</w:t>
      </w:r>
    </w:p>
    <w:p w14:paraId="4A7BA1B5" w14:textId="77777777" w:rsidR="008A607F" w:rsidRPr="00E85DA0" w:rsidRDefault="008A607F" w:rsidP="00790DFF">
      <w:pPr>
        <w:pStyle w:val="Prrafodelista"/>
        <w:numPr>
          <w:ilvl w:val="0"/>
          <w:numId w:val="26"/>
        </w:numPr>
        <w:rPr>
          <w:rFonts w:ascii="Consolas" w:hAnsi="Consolas"/>
          <w:lang w:val="en-US"/>
        </w:rPr>
      </w:pPr>
      <w:r w:rsidRPr="00E85DA0">
        <w:rPr>
          <w:rFonts w:ascii="Consolas" w:hAnsi="Consolas"/>
          <w:lang w:val="en-US"/>
        </w:rPr>
        <w:t>Every</w:t>
      </w:r>
      <w:r>
        <w:rPr>
          <w:rFonts w:ascii="Consolas" w:hAnsi="Consolas"/>
          <w:lang w:val="en-US"/>
        </w:rPr>
        <w:t xml:space="preserve"> </w:t>
      </w:r>
      <w:r w:rsidRPr="00E85DA0">
        <w:rPr>
          <w:rFonts w:ascii="Consolas" w:hAnsi="Consolas"/>
          <w:lang w:val="en-US"/>
        </w:rPr>
        <w:t>(A -&gt; B)</w:t>
      </w:r>
    </w:p>
    <w:p w14:paraId="03F78043" w14:textId="77777777" w:rsidR="008A607F" w:rsidRPr="00E85DA0" w:rsidRDefault="008A607F" w:rsidP="008A607F">
      <w:r w:rsidRPr="006726A4">
        <w:rPr>
          <w:b/>
        </w:rPr>
        <w:t>Resultado I.</w:t>
      </w:r>
      <w:r>
        <w:t xml:space="preserve"> </w:t>
      </w:r>
      <w:r w:rsidRPr="00E85DA0">
        <w:t>{A1, B1}, {A2, B3}, {A4, B4</w:t>
      </w:r>
      <w:r>
        <w:t>}</w:t>
      </w:r>
    </w:p>
    <w:p w14:paraId="49004635"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t>Every</w:t>
      </w:r>
      <w:r>
        <w:rPr>
          <w:rFonts w:ascii="Consolas" w:hAnsi="Consolas"/>
        </w:rPr>
        <w:t xml:space="preserve"> </w:t>
      </w:r>
      <w:r w:rsidRPr="00E85DA0">
        <w:rPr>
          <w:rFonts w:ascii="Consolas" w:hAnsi="Consolas"/>
        </w:rPr>
        <w:t xml:space="preserve">A -&gt; </w:t>
      </w:r>
      <w:r>
        <w:rPr>
          <w:rFonts w:ascii="Consolas" w:hAnsi="Consolas"/>
        </w:rPr>
        <w:t>B</w:t>
      </w:r>
    </w:p>
    <w:p w14:paraId="2A923E1D" w14:textId="77777777" w:rsidR="008A607F" w:rsidRPr="00E85DA0" w:rsidRDefault="008A607F" w:rsidP="008A607F">
      <w:r w:rsidRPr="006726A4">
        <w:rPr>
          <w:b/>
        </w:rPr>
        <w:t>Resultado II.</w:t>
      </w:r>
      <w:r>
        <w:t xml:space="preserve"> </w:t>
      </w:r>
      <w:r w:rsidRPr="00E85DA0">
        <w:t>{A1, B1}, {A2, B3}, {A3, B3}, {A4, B4}</w:t>
      </w:r>
    </w:p>
    <w:p w14:paraId="4765B6BA"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lastRenderedPageBreak/>
        <w:t>A -&gt; every</w:t>
      </w:r>
      <w:r>
        <w:rPr>
          <w:rFonts w:ascii="Consolas" w:hAnsi="Consolas"/>
        </w:rPr>
        <w:t xml:space="preserve"> </w:t>
      </w:r>
      <w:r w:rsidRPr="00E85DA0">
        <w:rPr>
          <w:rFonts w:ascii="Consolas" w:hAnsi="Consolas"/>
        </w:rPr>
        <w:t>B</w:t>
      </w:r>
    </w:p>
    <w:p w14:paraId="241FCF65" w14:textId="77777777" w:rsidR="008A607F" w:rsidRPr="00E85DA0" w:rsidRDefault="008A607F" w:rsidP="008A607F">
      <w:r w:rsidRPr="006726A4">
        <w:rPr>
          <w:b/>
        </w:rPr>
        <w:t>Reusltado III.</w:t>
      </w:r>
      <w:r w:rsidRPr="00E85DA0">
        <w:t xml:space="preserve"> {A1, B1}, {A1, B2} {A1, B3} {A1, B4}</w:t>
      </w:r>
    </w:p>
    <w:p w14:paraId="736416A7" w14:textId="77777777" w:rsidR="008A607F" w:rsidRPr="00E85DA0" w:rsidRDefault="008A607F" w:rsidP="00790DFF">
      <w:pPr>
        <w:pStyle w:val="Prrafodelista"/>
        <w:numPr>
          <w:ilvl w:val="0"/>
          <w:numId w:val="26"/>
        </w:numPr>
        <w:rPr>
          <w:rFonts w:ascii="Consolas" w:hAnsi="Consolas"/>
        </w:rPr>
      </w:pPr>
      <w:r w:rsidRPr="00E85DA0">
        <w:rPr>
          <w:rFonts w:ascii="Consolas" w:hAnsi="Consolas"/>
        </w:rPr>
        <w:t>Every</w:t>
      </w:r>
      <w:r>
        <w:rPr>
          <w:rFonts w:ascii="Consolas" w:hAnsi="Consolas"/>
        </w:rPr>
        <w:t xml:space="preserve"> </w:t>
      </w:r>
      <w:r w:rsidRPr="00E85DA0">
        <w:rPr>
          <w:rFonts w:ascii="Consolas" w:hAnsi="Consolas"/>
        </w:rPr>
        <w:t>A -&gt; every</w:t>
      </w:r>
      <w:r>
        <w:rPr>
          <w:rFonts w:ascii="Consolas" w:hAnsi="Consolas"/>
        </w:rPr>
        <w:t xml:space="preserve"> </w:t>
      </w:r>
      <w:r w:rsidRPr="00E85DA0">
        <w:rPr>
          <w:rFonts w:ascii="Consolas" w:hAnsi="Consolas"/>
        </w:rPr>
        <w:t>B</w:t>
      </w:r>
    </w:p>
    <w:p w14:paraId="61C5F103" w14:textId="77777777" w:rsidR="008A607F" w:rsidRDefault="008A607F" w:rsidP="008A607F">
      <w:pPr>
        <w:ind w:left="567" w:firstLine="0"/>
      </w:pPr>
      <w:r w:rsidRPr="006726A4">
        <w:rPr>
          <w:b/>
        </w:rPr>
        <w:t>Resultado IV.</w:t>
      </w:r>
      <w:r w:rsidRPr="00E85DA0">
        <w:t xml:space="preserve"> {A1, B1}, {A1, B2}, {A1, B3}, {A2, B3}, {A3, B3}, {A1, B4</w:t>
      </w:r>
      <w:proofErr w:type="gramStart"/>
      <w:r w:rsidRPr="00E85DA0">
        <w:t>},</w:t>
      </w:r>
      <w:r>
        <w:t xml:space="preserve">   </w:t>
      </w:r>
      <w:proofErr w:type="gramEnd"/>
      <w:r>
        <w:t xml:space="preserve">                 </w:t>
      </w:r>
      <w:r w:rsidRPr="00E85DA0">
        <w:t xml:space="preserve"> </w:t>
      </w:r>
      <w:r>
        <w:t xml:space="preserve">    </w:t>
      </w:r>
      <w:r w:rsidRPr="00E85DA0">
        <w:t>{A2, B4}, {A3, B4}, {A4, B4}</w:t>
      </w:r>
    </w:p>
    <w:p w14:paraId="01BBF31C" w14:textId="77777777" w:rsidR="008A607F" w:rsidRDefault="008A607F" w:rsidP="008A607F">
      <w:r>
        <w:t>Como hemos comentado anteriormente, el último elemento que hemos de destacar es el temporizador, para vincular los operadores de patrón con el tiempo en el que nacieron.</w:t>
      </w:r>
    </w:p>
    <w:p w14:paraId="226A25AE" w14:textId="77777777" w:rsidR="008A607F" w:rsidRDefault="008A607F" w:rsidP="00790DFF">
      <w:pPr>
        <w:pStyle w:val="Prrafodelista"/>
        <w:numPr>
          <w:ilvl w:val="0"/>
          <w:numId w:val="28"/>
        </w:numPr>
        <w:ind w:left="1069"/>
      </w:pPr>
      <w:proofErr w:type="gramStart"/>
      <w:r w:rsidRPr="00DD46C7">
        <w:rPr>
          <w:rFonts w:ascii="Consolas" w:hAnsi="Consolas" w:cs="DejaVu Sans"/>
          <w:b/>
          <w:bCs/>
          <w:szCs w:val="24"/>
        </w:rPr>
        <w:t>TIMER:INTERVAL</w:t>
      </w:r>
      <w:proofErr w:type="gramEnd"/>
      <w:r w:rsidRPr="00DD46C7">
        <w:rPr>
          <w:rFonts w:ascii="Consolas" w:hAnsi="Consolas" w:cs="DejaVu Sans"/>
          <w:b/>
          <w:bCs/>
          <w:szCs w:val="24"/>
        </w:rPr>
        <w:t>(N SECONDS)</w:t>
      </w:r>
      <w:r w:rsidRPr="00DD46C7">
        <w:t>.</w:t>
      </w:r>
      <w:r>
        <w:t xml:space="preserve"> Espera el tiempo especificado antes de que el valor se evalue a verdadero.</w:t>
      </w:r>
    </w:p>
    <w:p w14:paraId="5D345A01" w14:textId="77777777" w:rsidR="008A607F" w:rsidRDefault="008A607F" w:rsidP="00790DFF">
      <w:pPr>
        <w:pStyle w:val="Prrafodelista"/>
        <w:numPr>
          <w:ilvl w:val="0"/>
          <w:numId w:val="27"/>
        </w:numPr>
        <w:ind w:left="1069"/>
      </w:pPr>
      <w:r w:rsidRPr="00DD46C7">
        <w:rPr>
          <w:rFonts w:ascii="Consolas" w:hAnsi="Consolas" w:cs="DejaVu Sans"/>
          <w:b/>
          <w:bCs/>
          <w:szCs w:val="24"/>
        </w:rPr>
        <w:t>TIMER:</w:t>
      </w:r>
      <w:proofErr w:type="gramStart"/>
      <w:r w:rsidRPr="00DD46C7">
        <w:rPr>
          <w:rFonts w:ascii="Consolas" w:hAnsi="Consolas" w:cs="DejaVu Sans"/>
          <w:b/>
          <w:bCs/>
          <w:szCs w:val="24"/>
        </w:rPr>
        <w:t>AT(</w:t>
      </w:r>
      <w:proofErr w:type="gramEnd"/>
      <w:r w:rsidRPr="00DD46C7">
        <w:rPr>
          <w:rFonts w:ascii="Consolas" w:hAnsi="Consolas" w:cs="DejaVu Sans"/>
          <w:b/>
          <w:bCs/>
          <w:szCs w:val="24"/>
        </w:rPr>
        <w:t>*,*,*,*,*,*)</w:t>
      </w:r>
      <w:r w:rsidRPr="00DD46C7">
        <w:t>.</w:t>
      </w:r>
      <w:r>
        <w:t xml:space="preserve"> Retornará verdadero cuando llegue el momento indicado.</w:t>
      </w:r>
    </w:p>
    <w:p w14:paraId="5C9CEA1C" w14:textId="4C761CE0" w:rsidR="008A607F" w:rsidRDefault="008A607F" w:rsidP="00790DFF">
      <w:pPr>
        <w:pStyle w:val="Prrafodelista"/>
        <w:numPr>
          <w:ilvl w:val="0"/>
          <w:numId w:val="27"/>
        </w:numPr>
        <w:ind w:left="1069"/>
      </w:pPr>
      <w:proofErr w:type="gramStart"/>
      <w:r w:rsidRPr="008A607F">
        <w:rPr>
          <w:rFonts w:ascii="Consolas" w:hAnsi="Consolas" w:cs="DejaVu Sans"/>
          <w:b/>
          <w:bCs/>
          <w:szCs w:val="24"/>
        </w:rPr>
        <w:t>TIMER:WITHIN</w:t>
      </w:r>
      <w:proofErr w:type="gramEnd"/>
      <w:r w:rsidRPr="008A607F">
        <w:rPr>
          <w:rFonts w:ascii="Consolas" w:hAnsi="Consolas" w:cs="DejaVu Sans"/>
          <w:b/>
          <w:bCs/>
          <w:szCs w:val="24"/>
        </w:rPr>
        <w:t xml:space="preserve"> (N SECONDS)</w:t>
      </w:r>
      <w:r w:rsidRPr="008A607F">
        <w:t xml:space="preserve">. </w:t>
      </w:r>
      <w:r w:rsidRPr="00573A03">
        <w:t>Se da falso cuando la condición del patron no se ha cum</w:t>
      </w:r>
      <w:r>
        <w:t>plido en un tiempo estipulado.</w:t>
      </w:r>
      <w:r w:rsidRPr="00573A03">
        <w:t xml:space="preserve"> </w:t>
      </w:r>
    </w:p>
    <w:p w14:paraId="6C8FDD5F" w14:textId="24661032" w:rsidR="009751FA" w:rsidRDefault="00202F07" w:rsidP="00E34980">
      <w:pPr>
        <w:pStyle w:val="Captulo-Nivel2"/>
      </w:pPr>
      <w:bookmarkStart w:id="50" w:name="_Toc512374298"/>
      <w:r>
        <w:t>comparativa</w:t>
      </w:r>
      <w:bookmarkEnd w:id="50"/>
    </w:p>
    <w:p w14:paraId="74C36714" w14:textId="3706BF3C" w:rsidR="009751FA" w:rsidRPr="009751FA" w:rsidRDefault="009751FA" w:rsidP="00C85EAA">
      <w:r>
        <w:t>En este punto veremos una</w:t>
      </w:r>
      <w:r w:rsidR="00202F07">
        <w:t xml:space="preserve"> discusión </w:t>
      </w:r>
      <w:r>
        <w:t>de lo que actualmente hay en el mercado, y donde justificaremos porqué hemos escogido CEP, en base a qué</w:t>
      </w:r>
      <w:r w:rsidR="00C85EAA">
        <w:t xml:space="preserve"> criterios hemos elegido el ESB de MuleSoft, así como una pequeña comparación de las diferentes metodologías para el desarrollo software, y el porqué de la elección de utilizar una metodología ágil.</w:t>
      </w:r>
    </w:p>
    <w:p w14:paraId="183F0F9A" w14:textId="4B6A3BBD" w:rsidR="00A2253F" w:rsidRDefault="00A2253F" w:rsidP="00E34980">
      <w:pPr>
        <w:pStyle w:val="Captulo-Nivel2"/>
      </w:pPr>
      <w:bookmarkStart w:id="51" w:name="_Toc512374299"/>
      <w:r>
        <w:t>Discusión tecnológica</w:t>
      </w:r>
      <w:bookmarkEnd w:id="51"/>
    </w:p>
    <w:p w14:paraId="493E3CF0" w14:textId="1E84E26E" w:rsidR="00467D92" w:rsidRDefault="00467D92" w:rsidP="00467D92">
      <w:r>
        <w:t xml:space="preserve">En este punto veremos dos comparativas tecnológicas. Por un lado, la discusión de los lenguajes para </w:t>
      </w:r>
      <w:r w:rsidR="00171262">
        <w:t>procesar eventos complejos</w:t>
      </w:r>
      <w:r>
        <w:t xml:space="preserve"> y el porqué elegimos Esper EPL, </w:t>
      </w:r>
      <w:r w:rsidR="00347171">
        <w:t>y,</w:t>
      </w:r>
      <w:r>
        <w:t xml:space="preserve"> por otro lado, tenemos la comparativa de los diferentes Enterprise Service Bus</w:t>
      </w:r>
      <w:r w:rsidR="00347171">
        <w:t xml:space="preserve"> del mercado</w:t>
      </w:r>
      <w:r>
        <w:t>.</w:t>
      </w:r>
    </w:p>
    <w:p w14:paraId="3E86BC08" w14:textId="12B68CA8" w:rsidR="00467D92" w:rsidRDefault="00467D92" w:rsidP="00202F07">
      <w:pPr>
        <w:pStyle w:val="Captulo-Nivel2"/>
        <w:numPr>
          <w:ilvl w:val="3"/>
          <w:numId w:val="4"/>
        </w:numPr>
      </w:pPr>
      <w:bookmarkStart w:id="52" w:name="_Toc512374300"/>
      <w:r>
        <w:t>Discusión de lenguajes CEP.</w:t>
      </w:r>
      <w:bookmarkEnd w:id="52"/>
    </w:p>
    <w:p w14:paraId="003EC0A2" w14:textId="75A0B64A" w:rsidR="00467D92" w:rsidRDefault="00655FAE" w:rsidP="00655FAE">
      <w:r>
        <w:t xml:space="preserve">Algunos lenguajes que manejan el procesamiento de eventos complejos son Esper EPL, Continuos Query Language (CQL) de Oracle, StreamSQL y Continous Computation </w:t>
      </w:r>
      <w:r>
        <w:lastRenderedPageBreak/>
        <w:t>Languaje</w:t>
      </w:r>
      <w:r w:rsidR="009E0E75">
        <w:t xml:space="preserve"> (CLL)</w:t>
      </w:r>
      <w:r>
        <w:t>.</w:t>
      </w:r>
    </w:p>
    <w:p w14:paraId="113B3ADE" w14:textId="4D40F87E" w:rsidR="00632D4D" w:rsidRDefault="00632D4D" w:rsidP="00876641">
      <w:r>
        <w:t>En el caso de CQL de Oracle</w:t>
      </w:r>
      <w:r w:rsidR="003A34CE">
        <w:fldChar w:fldCharType="begin" w:fldLock="1"/>
      </w:r>
      <w:r w:rsidR="003A34CE">
        <w:instrText>ADDIN CSL_CITATION { "citationItems" : [ { "id" : "ITEM-1", "itemData" : { "URL" : "https://docs.oracle.com/cd/E16764_01/doc.1111/e12048/intro.htm", "abstract" : "Documentaci\u00f3n acerca del Continuos Query Language que proporciona Oracle.", "accessed" : { "date-parts" : [ [ "2018", "3", "28" ] ] }, "author" : [ { "dropping-particle" : "", "family" : "Oracle", "given" : "", "non-dropping-particle" : "", "parse-names" : false, "suffix" : "" } ], "id" : "ITEM-1", "issued" : { "date-parts" : [ [ "2009" ] ] }, "title" : "Introduction to Oracle CQL", "type" : "webpage" }, "uris" : [ "http://www.mendeley.com/documents/?uuid=b5b58318-1181-3fd8-976a-56672c3f486e" ] } ], "mendeley" : { "formattedCitation" : "[19]", "plainTextFormattedCitation" : "[19]", "previouslyFormattedCitation" : "[19]" }, "properties" : {  }, "schema" : "https://github.com/citation-style-language/schema/raw/master/csl-citation.json" }</w:instrText>
      </w:r>
      <w:r w:rsidR="003A34CE">
        <w:fldChar w:fldCharType="separate"/>
      </w:r>
      <w:r w:rsidR="003A34CE" w:rsidRPr="003A34CE">
        <w:rPr>
          <w:noProof/>
        </w:rPr>
        <w:t>[19]</w:t>
      </w:r>
      <w:r w:rsidR="003A34CE">
        <w:fldChar w:fldCharType="end"/>
      </w:r>
      <w:r>
        <w:t xml:space="preserve">, </w:t>
      </w:r>
      <w:r w:rsidR="00202F07">
        <w:t>es</w:t>
      </w:r>
      <w:r>
        <w:t xml:space="preserve"> un lenguaje de consulta basado en SQL para el procesamiento de eventos complejos</w:t>
      </w:r>
      <w:r w:rsidR="00202F07">
        <w:t>,</w:t>
      </w:r>
      <w:r>
        <w:t xml:space="preserve"> sólo compatible con el software Oracle CEP. Oracle CEP es un servidor de Java para desarrollar aplicaciones dirigidas por eventos. Proporciona un entorno abundante y declarativo basado en Oracle </w:t>
      </w:r>
      <w:proofErr w:type="gramStart"/>
      <w:r>
        <w:t xml:space="preserve">SQL, </w:t>
      </w:r>
      <w:r w:rsidR="00DC7615">
        <w:t xml:space="preserve"> con</w:t>
      </w:r>
      <w:proofErr w:type="gramEnd"/>
      <w:r w:rsidR="00DC7615">
        <w:t xml:space="preserve"> librerías </w:t>
      </w:r>
      <w:r>
        <w:t xml:space="preserve">de java, al igual que Esper EPL. </w:t>
      </w:r>
      <w:r w:rsidRPr="00632D4D">
        <w:t xml:space="preserve">Oracle CEP </w:t>
      </w:r>
      <w:r w:rsidR="00DC7615">
        <w:t xml:space="preserve">tiene un </w:t>
      </w:r>
      <w:r w:rsidRPr="00632D4D">
        <w:t xml:space="preserve">rendimiento alto y </w:t>
      </w:r>
      <w:r w:rsidR="00DC7615">
        <w:t xml:space="preserve">una </w:t>
      </w:r>
      <w:r w:rsidRPr="00632D4D">
        <w:t>latencia de microsegundos utilizando JRockit Real Time</w:t>
      </w:r>
      <w:r w:rsidR="00DC7615">
        <w:t>. P</w:t>
      </w:r>
      <w:r w:rsidRPr="00632D4D">
        <w:t>roporciona Oracle CEP Visualizer y Oracle CEP ID</w:t>
      </w:r>
      <w:r w:rsidR="00DC7615">
        <w:t>E</w:t>
      </w:r>
      <w:r w:rsidR="00876641">
        <w:t>, entornos para el desarrollo de una aplicación basada en EDA implementada sobre Java.</w:t>
      </w:r>
      <w:r>
        <w:t xml:space="preserve"> Sin embargo, no nos hemos decantado por esta opción debido a dos factores:</w:t>
      </w:r>
    </w:p>
    <w:p w14:paraId="41B682FE" w14:textId="328D0337" w:rsidR="00632D4D" w:rsidRDefault="00632D4D" w:rsidP="00632D4D">
      <w:pPr>
        <w:pStyle w:val="Prrafodelista"/>
        <w:numPr>
          <w:ilvl w:val="0"/>
          <w:numId w:val="21"/>
        </w:numPr>
      </w:pPr>
      <w:r>
        <w:t xml:space="preserve">Nuestra experiencia con los últimos IDEs de </w:t>
      </w:r>
      <w:r w:rsidR="009E0E75">
        <w:t xml:space="preserve">Oracle como </w:t>
      </w:r>
      <w:r>
        <w:t>SQLDeveloper</w:t>
      </w:r>
      <w:r w:rsidR="00876641">
        <w:t>. Los</w:t>
      </w:r>
      <w:r>
        <w:t xml:space="preserve"> entornos se quedan congelados por fallos en su implementación, no pudiendo así explotar al 100% su EPL.</w:t>
      </w:r>
    </w:p>
    <w:p w14:paraId="70DCCC61" w14:textId="16EEC666" w:rsidR="00632D4D" w:rsidRPr="003A34CE" w:rsidRDefault="00632D4D" w:rsidP="00632D4D">
      <w:pPr>
        <w:pStyle w:val="Prrafodelista"/>
        <w:numPr>
          <w:ilvl w:val="0"/>
          <w:numId w:val="21"/>
        </w:numPr>
      </w:pPr>
      <w:r>
        <w:t>Coste. Al contrario que Esper EPL</w:t>
      </w:r>
      <w:r w:rsidR="003A34CE">
        <w:t xml:space="preserve"> que es gratuito</w:t>
      </w:r>
      <w:r w:rsidR="00204505">
        <w:t>.</w:t>
      </w:r>
    </w:p>
    <w:p w14:paraId="270C51B9" w14:textId="2CFF0920" w:rsidR="003A34CE" w:rsidRDefault="003A34CE" w:rsidP="003A34CE">
      <w:r>
        <w:t xml:space="preserve">Stream SQL es el EPL que es acoplado en </w:t>
      </w:r>
      <w:r w:rsidRPr="003A34CE">
        <w:t xml:space="preserve">SQLstream s-Server </w:t>
      </w:r>
      <w:r>
        <w:t>desarrollado por SQLStream</w:t>
      </w:r>
      <w:r>
        <w:fldChar w:fldCharType="begin" w:fldLock="1"/>
      </w:r>
      <w:r>
        <w:instrText>ADDIN CSL_CITATION { "citationItems" : [ { "id" : "ITEM-1", "itemData" : { "author" : [ { "dropping-particle" : "", "family" : "V", "given" : "Concepts Guide", "non-dropping-particle" : "", "parse-names" : false, "suffix" : "" } ], "id" : "ITEM-1", "issued" : { "date-parts" : [ [ "2018" ] ] }, "title" : "SQLstream s-Server", "type" : "article-journal" }, "uris" : [ "http://www.mendeley.com/documents/?uuid=2bce6f15-252b-4566-90aa-c22dad30c85c" ] } ], "mendeley" : { "formattedCitation" : "[20]", "plainTextFormattedCitation" : "[20]", "previouslyFormattedCitation" : "[20]" }, "properties" : {  }, "schema" : "https://github.com/citation-style-language/schema/raw/master/csl-citation.json" }</w:instrText>
      </w:r>
      <w:r>
        <w:fldChar w:fldCharType="separate"/>
      </w:r>
      <w:r w:rsidRPr="003A34CE">
        <w:rPr>
          <w:noProof/>
        </w:rPr>
        <w:t>[20]</w:t>
      </w:r>
      <w:r>
        <w:fldChar w:fldCharType="end"/>
      </w:r>
      <w:r>
        <w:t xml:space="preserve">. </w:t>
      </w:r>
      <w:r w:rsidR="004E735D">
        <w:t>Está basado en SQL y su servidor e</w:t>
      </w:r>
      <w:r w:rsidRPr="003A34CE">
        <w:t xml:space="preserve">stá diseñado para satisfacer las necesidades de baja latencia, alto volumen y rápida integración de las empresas actuales en tiempo real. SQLstream s-Server procesa transacciones de diversas fuentes de forma continua, proporcionando análisis de transmisión y salida de datos a múltiples destinos. </w:t>
      </w:r>
      <w:r>
        <w:t>Este software es gratuito</w:t>
      </w:r>
      <w:r w:rsidR="00876641">
        <w:t xml:space="preserve"> los primeros 60 días. A</w:t>
      </w:r>
      <w:r w:rsidR="004E735D">
        <w:t xml:space="preserve"> partir de </w:t>
      </w:r>
      <w:r w:rsidR="00876641">
        <w:t>ahí,</w:t>
      </w:r>
      <w:r w:rsidR="004E735D">
        <w:t xml:space="preserve"> solo podrá procesar un 1 GB/ día. El coste </w:t>
      </w:r>
      <w:r w:rsidR="009E0E75">
        <w:fldChar w:fldCharType="begin" w:fldLock="1"/>
      </w:r>
      <w:r w:rsidR="009E0E75">
        <w:instrText>ADDIN CSL_CITATION { "citationItems" : [ { "id" : "ITEM-1", "itemData" : { "URL" : "http://sqlstream.com/download/", "abstract" : "Es la p\u00e1gina de descargas del software, all\u00ed se encuentran los precios del uso de la aplicaci\u00f3n en base al plan utilizado.", "accessed" : { "date-parts" : [ [ "2018", "3", "28" ] ] }, "author" : [ { "dropping-particle" : "", "family" : "SQLStream", "given" : "", "non-dropping-particle" : "", "parse-names" : false, "suffix" : "" } ], "id" : "ITEM-1", "issued" : { "date-parts" : [ [ "0" ] ] }, "title" : "SQLStream downloads and pricing", "type" : "webpage" }, "uris" : [ "http://www.mendeley.com/documents/?uuid=99a24340-1ba3-302e-98dd-6e0a2f8bb7e6" ] } ], "mendeley" : { "formattedCitation" : "[21]", "plainTextFormattedCitation" : "[21]", "previouslyFormattedCitation" : "[21]" }, "properties" : {  }, "schema" : "https://github.com/citation-style-language/schema/raw/master/csl-citation.json" }</w:instrText>
      </w:r>
      <w:r w:rsidR="009E0E75">
        <w:fldChar w:fldCharType="separate"/>
      </w:r>
      <w:r w:rsidR="009E0E75" w:rsidRPr="009E0E75">
        <w:rPr>
          <w:noProof/>
        </w:rPr>
        <w:t>[21]</w:t>
      </w:r>
      <w:r w:rsidR="009E0E75">
        <w:fldChar w:fldCharType="end"/>
      </w:r>
      <w:r w:rsidR="009E0E75">
        <w:t xml:space="preserve"> </w:t>
      </w:r>
      <w:r w:rsidR="004E735D">
        <w:t xml:space="preserve">de esta herramienta en máquinas de Azure, Amazon, </w:t>
      </w:r>
      <w:r w:rsidR="009E0E75">
        <w:t xml:space="preserve">Docker, y Linux oscila </w:t>
      </w:r>
      <w:r w:rsidR="00876641">
        <w:t>entre</w:t>
      </w:r>
      <w:r w:rsidR="009E0E75">
        <w:t xml:space="preserve"> 80 € como mínimo, a como máximo unos 1465 € mensuales. También existe la posibilidad de hacerlo por consumo, es decir pagando </w:t>
      </w:r>
      <w:r w:rsidR="00876641">
        <w:t xml:space="preserve">$ </w:t>
      </w:r>
      <w:r w:rsidR="009E0E75">
        <w:t>6.60 la hora. Esta opción queda descartada por los costes y por lo costoso que es utilizar su documentación.</w:t>
      </w:r>
    </w:p>
    <w:p w14:paraId="10726F44" w14:textId="58F2F1B1" w:rsidR="00652706" w:rsidRDefault="00652706" w:rsidP="00652706">
      <w:r>
        <w:t xml:space="preserve">Al igual que Stream SQL, Esper EPL y CQL, el lenguaje también se basa en SQL. Continuous Computation Language (CCL), es un lenguaje </w:t>
      </w:r>
      <w:r w:rsidR="00876641">
        <w:t>unicamente</w:t>
      </w:r>
      <w:r>
        <w:t xml:space="preserve"> integrable en Sybase CEP, está desarrollado por SAP. Proporciona las mismas utilidades que el resto. Cabe destacar su precio</w:t>
      </w:r>
      <w:r w:rsidR="006720BC">
        <w:t>,</w:t>
      </w:r>
      <w:r>
        <w:t xml:space="preserve"> </w:t>
      </w:r>
      <w:r>
        <w:fldChar w:fldCharType="begin" w:fldLock="1"/>
      </w:r>
      <w:r>
        <w:instrText>ADDIN CSL_CITATION { "citationItems" : [ { "id" : "ITEM-1", "itemData" : { "URL" : "http://www.kernelsoftware.com/products/catalog/sybase.html", "abstract" : "Es la lista de precios de SAP.", "accessed" : { "date-parts" : [ [ "2018", "3", "28" ] ] }, "author" : [ { "dropping-particle" : "", "family" : "SAP Company.", "given" : "", "non-dropping-particle" : "", "parse-names" : false, "suffix" : "" } ], "container-title" : "2/2/2018", "id" : "ITEM-1", "issued" : { "date-parts" : [ [ "2018" ] ] }, "title" : "SYBASE Price List as of 2 Feb 2018", "type" : "webpage" }, "uris" : [ "http://www.mendeley.com/documents/?uuid=2cf2f8bd-8efa-30e2-a017-353e1753c5fd" ] } ], "mendeley" : { "formattedCitation" : "[22]", "plainTextFormattedCitation" : "[22]", "previouslyFormattedCitation" : "[22]" }, "properties" : {  }, "schema" : "https://github.com/citation-style-language/schema/raw/master/csl-citation.json" }</w:instrText>
      </w:r>
      <w:r>
        <w:fldChar w:fldCharType="separate"/>
      </w:r>
      <w:r w:rsidRPr="00652706">
        <w:rPr>
          <w:noProof/>
        </w:rPr>
        <w:t>[22]</w:t>
      </w:r>
      <w:r>
        <w:fldChar w:fldCharType="end"/>
      </w:r>
      <w:r>
        <w:t xml:space="preserve"> que es de $ 775.48, y que no hay versión gratuita ni ninguna trial.</w:t>
      </w:r>
    </w:p>
    <w:p w14:paraId="42474533" w14:textId="787940C1" w:rsidR="00652706" w:rsidRDefault="00652706" w:rsidP="00652706">
      <w:r>
        <w:t>Elegimos Esper EPL por las siguientes razones:</w:t>
      </w:r>
    </w:p>
    <w:p w14:paraId="5EB61DDA" w14:textId="513ED096" w:rsidR="00652706" w:rsidRDefault="00652706" w:rsidP="00652706">
      <w:pPr>
        <w:pStyle w:val="Prrafodelista"/>
        <w:numPr>
          <w:ilvl w:val="0"/>
          <w:numId w:val="21"/>
        </w:numPr>
      </w:pPr>
      <w:r>
        <w:lastRenderedPageBreak/>
        <w:t>Totalmente gratuito, una solución de Open Source.</w:t>
      </w:r>
    </w:p>
    <w:p w14:paraId="71D4F6C3" w14:textId="3ACB417D" w:rsidR="00D15DAD" w:rsidRDefault="00D15DAD" w:rsidP="00652706">
      <w:pPr>
        <w:pStyle w:val="Prrafodelista"/>
        <w:numPr>
          <w:ilvl w:val="0"/>
          <w:numId w:val="21"/>
        </w:numPr>
      </w:pPr>
      <w:r>
        <w:t>Esper EPL proporciona un servicio web para probar de forma fácil y sencilla los patrones implementados, simulando el funcionamiento normal del motor CEP.</w:t>
      </w:r>
    </w:p>
    <w:p w14:paraId="720F6601" w14:textId="45BF93C1" w:rsidR="00652706" w:rsidRDefault="00652706" w:rsidP="00652706">
      <w:pPr>
        <w:pStyle w:val="Prrafodelista"/>
        <w:numPr>
          <w:ilvl w:val="0"/>
          <w:numId w:val="21"/>
        </w:numPr>
      </w:pPr>
      <w:r>
        <w:t xml:space="preserve">Todo el lenguaje queda recogido como un simple </w:t>
      </w:r>
      <w:r w:rsidR="00D15DAD">
        <w:t>“</w:t>
      </w:r>
      <w:r>
        <w:t>jar</w:t>
      </w:r>
      <w:r w:rsidR="00D15DAD">
        <w:t>”</w:t>
      </w:r>
      <w:r>
        <w:t xml:space="preserve">, lo que lo hace muy manejable y se puede amoldar a cualquier </w:t>
      </w:r>
      <w:r w:rsidR="00D15DAD">
        <w:t>ESB.</w:t>
      </w:r>
    </w:p>
    <w:p w14:paraId="61942E26" w14:textId="2420A255" w:rsidR="00D15DAD" w:rsidRDefault="00D15DAD" w:rsidP="00652706">
      <w:pPr>
        <w:pStyle w:val="Prrafodelista"/>
        <w:numPr>
          <w:ilvl w:val="0"/>
          <w:numId w:val="21"/>
        </w:numPr>
      </w:pPr>
      <w:r>
        <w:t>El soporte de Esper es muy bueno, la documentación técnica de la sintáxis es muy didáctica y fácil de aprender, todo con muchos ejemplos permitiendo la fácil comprensión del funcionamiento tanto del lenguaje como de la tecnología basada en el procesamiento de eventos complejos.</w:t>
      </w:r>
    </w:p>
    <w:p w14:paraId="5281ADF1" w14:textId="4F79E966" w:rsidR="00D15DAD" w:rsidRDefault="00D15DAD" w:rsidP="00D15DAD">
      <w:pPr>
        <w:pStyle w:val="Prrafodelista"/>
        <w:numPr>
          <w:ilvl w:val="0"/>
          <w:numId w:val="21"/>
        </w:numPr>
      </w:pPr>
      <w:r>
        <w:t>He recibido un curso por Juan Boubeta Puig, profesor titular en la Universidad de Cádiz, donde tuvimos un primer acercamiento a CEP. Al utilizar Esper EPL en el curso, y aprender de una forma tutorizada me siento más seguro utilizando esta opción.</w:t>
      </w:r>
    </w:p>
    <w:p w14:paraId="09952FD3" w14:textId="0B1A2FEB" w:rsidR="00467D92" w:rsidRDefault="00467D92" w:rsidP="00E34980">
      <w:pPr>
        <w:pStyle w:val="Captulo-Nivel2"/>
      </w:pPr>
      <w:bookmarkStart w:id="53" w:name="_Toc512374301"/>
      <w:r>
        <w:t>Discusión de Enterprise service bus</w:t>
      </w:r>
      <w:bookmarkEnd w:id="53"/>
    </w:p>
    <w:p w14:paraId="1A36ACCB" w14:textId="1E8AF970" w:rsidR="006720BC" w:rsidRDefault="006720BC" w:rsidP="00F53046">
      <w:r>
        <w:t>En este punto veremos veremos los ESB más representativos, y finalmente haremos un análisis comparati</w:t>
      </w:r>
      <w:r w:rsidR="000D32CD">
        <w:t xml:space="preserve">vo </w:t>
      </w:r>
      <w:r w:rsidR="00F53046">
        <w:t xml:space="preserve">eligiendo el que más se amolda a nuestras necesidades </w:t>
      </w:r>
      <w:r w:rsidR="00F53046">
        <w:fldChar w:fldCharType="begin" w:fldLock="1"/>
      </w:r>
      <w:r w:rsidR="00F53046">
        <w:instrText>ADDIN CSL_CITATION { "citationItems" : [ { "id" : "ITEM-1", "itemData" : { "URL" : "https://www.chakray.com/comparativa-esb-open-source/", "abstract" : "Se trata de una peque\u00f1a comparativa d algunos de los ESB m\u00e1s relevantes disponibles en Open Source.", "accessed" : { "date-parts" : [ [ "2018", "4", "12" ] ] }, "author" : [ { "dropping-particle" : "", "family" : "Chakray", "given" : "", "non-dropping-particle" : "", "parse-names" : false, "suffix" : "" } ], "container-title" : "13-1-2017", "id" : "ITEM-1", "issued" : { "date-parts" : [ [ "2017" ] ] }, "title" : "Comparativa ESB Open Source -  Chakray", "type" : "webpage" }, "uris" : [ "http://www.mendeley.com/documents/?uuid=29d68f62-bdb9-33e4-bbe3-22df29ffa869" ] } ], "mendeley" : { "formattedCitation" : "[23]", "plainTextFormattedCitation" : "[23]", "previouslyFormattedCitation" : "[23]" }, "properties" : {  }, "schema" : "https://github.com/citation-style-language/schema/raw/master/csl-citation.json" }</w:instrText>
      </w:r>
      <w:r w:rsidR="00F53046">
        <w:fldChar w:fldCharType="separate"/>
      </w:r>
      <w:r w:rsidR="00F53046" w:rsidRPr="00F53046">
        <w:rPr>
          <w:noProof/>
        </w:rPr>
        <w:t>[23]</w:t>
      </w:r>
      <w:r w:rsidR="00F53046">
        <w:fldChar w:fldCharType="end"/>
      </w:r>
      <w:r w:rsidR="00F53046">
        <w:t>.</w:t>
      </w:r>
    </w:p>
    <w:p w14:paraId="03169E57" w14:textId="016274CC" w:rsidR="000A1AFE" w:rsidRDefault="00F53046" w:rsidP="00DB0275">
      <w:pPr>
        <w:pStyle w:val="Prrafodelista"/>
        <w:numPr>
          <w:ilvl w:val="0"/>
          <w:numId w:val="35"/>
        </w:numPr>
        <w:rPr>
          <w:lang w:val="en-US"/>
        </w:rPr>
      </w:pPr>
      <w:r w:rsidRPr="000A1AFE">
        <w:rPr>
          <w:lang w:val="en-US"/>
        </w:rPr>
        <w:t>W2SO2 ESB</w:t>
      </w:r>
    </w:p>
    <w:p w14:paraId="08F4D0EC" w14:textId="5A28A387" w:rsidR="00AB0692" w:rsidRDefault="00AB0692" w:rsidP="00AB0692">
      <w:r w:rsidRPr="00AB0692">
        <w:t xml:space="preserve">A nivel de prestaciones </w:t>
      </w:r>
      <w:r>
        <w:t xml:space="preserve">es la mejor alternativa que tenemos frente al resto. WS02 permite ir añadiendo funcionalides en un proceso repetitivo, </w:t>
      </w:r>
      <w:r w:rsidR="00876641">
        <w:t>ahorrando tiempo y dinero</w:t>
      </w:r>
      <w:r>
        <w:t>.</w:t>
      </w:r>
    </w:p>
    <w:p w14:paraId="0F34A0EF" w14:textId="1D53F856" w:rsidR="00FB6B29" w:rsidRPr="00FB6B29" w:rsidRDefault="00AB0692" w:rsidP="00AB0692">
      <w:r>
        <w:t>Tiene un alto rendimiento y se integra fácilmente con cualquier sistema tradicional, se integra con el fin de aumentar el control de los diseñadores derivando algunas de las funciones del sistema propio a este ESB (transformaciones, empaquetamientos, etc), aumentando la productividad y minimizando los costes. El entorno gráfico se basa en Eclipse.</w:t>
      </w:r>
      <w:r w:rsidR="00FB6B29">
        <w:t xml:space="preserve"> </w:t>
      </w:r>
      <w:r w:rsidR="00B53465">
        <w:t xml:space="preserve">Un ejemplo de este ESB es el instaurado en Ebay. Es </w:t>
      </w:r>
      <w:r w:rsidR="00FB6B29" w:rsidRPr="00FB6B29">
        <w:t xml:space="preserve">uno de los ESB más relevantes debido a que </w:t>
      </w:r>
      <w:r w:rsidR="00B53465">
        <w:t>existe</w:t>
      </w:r>
      <w:r w:rsidR="00FB6B29" w:rsidRPr="00FB6B29">
        <w:t xml:space="preserve"> una solución completa de Open Source</w:t>
      </w:r>
      <w:r w:rsidR="00FB6B29">
        <w:t>, sin embargo</w:t>
      </w:r>
      <w:r w:rsidR="0048731E">
        <w:t>,</w:t>
      </w:r>
      <w:r w:rsidR="00FB6B29">
        <w:t xml:space="preserve"> </w:t>
      </w:r>
      <w:r w:rsidR="00B53465">
        <w:t>deja de serlo</w:t>
      </w:r>
      <w:r w:rsidR="00FB6B29">
        <w:t xml:space="preserve"> si lo pasamos a producción.</w:t>
      </w:r>
    </w:p>
    <w:p w14:paraId="3A710307" w14:textId="3692E6A2" w:rsidR="00F53046" w:rsidRDefault="00F53046" w:rsidP="00DB0275">
      <w:pPr>
        <w:pStyle w:val="Prrafodelista"/>
        <w:numPr>
          <w:ilvl w:val="0"/>
          <w:numId w:val="35"/>
        </w:numPr>
        <w:rPr>
          <w:lang w:val="en-US"/>
        </w:rPr>
      </w:pPr>
      <w:r w:rsidRPr="00F53046">
        <w:rPr>
          <w:lang w:val="en-US"/>
        </w:rPr>
        <w:t>Mule ESB</w:t>
      </w:r>
    </w:p>
    <w:p w14:paraId="3CA6949E" w14:textId="41135EAE" w:rsidR="00FB6B29" w:rsidRDefault="00FB6B29" w:rsidP="00FB6B29">
      <w:r w:rsidRPr="00FB6B29">
        <w:t xml:space="preserve">Mule </w:t>
      </w:r>
      <w:r w:rsidR="00B53465">
        <w:t>destaca</w:t>
      </w:r>
      <w:r>
        <w:t xml:space="preserve"> por su fácil instalación, su fácil puesta en marcha, y por la capacidad de</w:t>
      </w:r>
      <w:r w:rsidR="00B53465">
        <w:t xml:space="preserve"> </w:t>
      </w:r>
      <w:r w:rsidR="00B53465">
        <w:lastRenderedPageBreak/>
        <w:t>integrar</w:t>
      </w:r>
      <w:r>
        <w:t xml:space="preserve"> todo tipo de tecnologías, desde scripts de Groovy, Ruby, Java, Python, etc. Ofrece dos versiones, una solución de open source y otra solución comercial que permite mayores prestaciones.</w:t>
      </w:r>
    </w:p>
    <w:p w14:paraId="44D5CA4B" w14:textId="4EC9EE5D" w:rsidR="00F53046" w:rsidRPr="000A1AFE" w:rsidRDefault="00FB6B29" w:rsidP="00FB6B29">
      <w:pPr>
        <w:rPr>
          <w:highlight w:val="yellow"/>
        </w:rPr>
      </w:pPr>
      <w:r>
        <w:t>Cabe destacar que la solución de Open Source no tiene ningún coste si se lanza a producción. Podemos utilizar esta versión de forma gratuita hasta en la fase de producción, sin embargo</w:t>
      </w:r>
      <w:r w:rsidR="0048731E">
        <w:t>,</w:t>
      </w:r>
      <w:r>
        <w:t xml:space="preserve"> si tenemos propósitos comerciales deberemos de pagar por la licencia “Enterprise”.</w:t>
      </w:r>
    </w:p>
    <w:p w14:paraId="1581208A" w14:textId="3C2D9A16" w:rsidR="00F53046" w:rsidRDefault="00FB6E34" w:rsidP="00DB0275">
      <w:pPr>
        <w:pStyle w:val="Prrafodelista"/>
        <w:numPr>
          <w:ilvl w:val="0"/>
          <w:numId w:val="35"/>
        </w:numPr>
        <w:rPr>
          <w:lang w:val="en-US"/>
        </w:rPr>
      </w:pPr>
      <w:r>
        <w:rPr>
          <w:lang w:val="en-US"/>
        </w:rPr>
        <w:t>JBoss Fuse</w:t>
      </w:r>
    </w:p>
    <w:p w14:paraId="1691ED84" w14:textId="781F5978" w:rsidR="00FB6E34" w:rsidRDefault="00FB6E34" w:rsidP="00FB6E34">
      <w:r w:rsidRPr="00FB6E34">
        <w:t>JBoss Fuse</w:t>
      </w:r>
      <w:r w:rsidR="009E6621">
        <w:t xml:space="preserve"> </w:t>
      </w:r>
      <w:r w:rsidR="009E6621">
        <w:rPr>
          <w:lang w:val="en-US"/>
        </w:rPr>
        <w:fldChar w:fldCharType="begin" w:fldLock="1"/>
      </w:r>
      <w:r w:rsidR="009E6621" w:rsidRPr="009E6621">
        <w:instrText>ADDIN CSL_CITATION { "citationItems" : [ { "id" : "ITEM-1", "itemData" : { "URL" : "https://www.gartner.com/doc/1459835/fusesource-new-competitor-supported-opensource", "abstract" : "Progress Software's wholly owned subsidiary, FuseSource, will focus on support and maintenance for Apache ServiceMix open-source enterprise service bus technologies. Its marketing strategy will be critical to its success.", "accessed" : { "date-parts" : [ [ "2018", "4", "12" ] ] }, "author" : [ { "dropping-particle" : "", "family" : "Jess Thompson", "given" : "", "non-dropping-particle" : "", "parse-names" : false, "suffix" : "" } ], "container-title" : "29-10-2010", "id" : "ITEM-1", "issued" : { "date-parts" : [ [ "2010" ] ] }, "title" : "FuseSource Is a New Competitor in the Supported Open-Source ESB Market", "type" : "webpage" }, "uris" : [ "http://www.mendeley.com/documents/?uuid=3fb27a66-133f-353a-9395-f4f627a8c5a3" ] } ], "mendeley" : { "formattedCitation" : "[24]", "plainTextFormattedCitation" : "[24]", "previouslyFormattedCitation" : "[24]" }, "properties" : {  }, "schema" : "https://github.com/citation-style-language/schema/raw/master/csl-citation.json" }</w:instrText>
      </w:r>
      <w:r w:rsidR="009E6621">
        <w:rPr>
          <w:lang w:val="en-US"/>
        </w:rPr>
        <w:fldChar w:fldCharType="separate"/>
      </w:r>
      <w:r w:rsidR="009E6621" w:rsidRPr="009E6621">
        <w:rPr>
          <w:noProof/>
        </w:rPr>
        <w:t>[24]</w:t>
      </w:r>
      <w:r w:rsidR="009E6621">
        <w:rPr>
          <w:lang w:val="en-US"/>
        </w:rPr>
        <w:fldChar w:fldCharType="end"/>
      </w:r>
      <w:r w:rsidRPr="00FB6E34">
        <w:t xml:space="preserve"> es una </w:t>
      </w:r>
      <w:r>
        <w:t xml:space="preserve">plataforma de integración open source basada en Apache ServiceMix. </w:t>
      </w:r>
      <w:r w:rsidRPr="00FB6E34">
        <w:t xml:space="preserve">Está basada en SOA </w:t>
      </w:r>
      <w:r w:rsidR="00B53465">
        <w:t xml:space="preserve">y </w:t>
      </w:r>
      <w:r w:rsidRPr="00FB6E34">
        <w:t xml:space="preserve">proporciona </w:t>
      </w:r>
      <w:r>
        <w:t xml:space="preserve">herramientas para integrar </w:t>
      </w:r>
      <w:r w:rsidR="00B53465">
        <w:t xml:space="preserve">diferentes </w:t>
      </w:r>
      <w:r>
        <w:t>componentes de aplicaciones.</w:t>
      </w:r>
    </w:p>
    <w:p w14:paraId="61F8D608" w14:textId="67267FA2" w:rsidR="00FB6E34" w:rsidRPr="00FB6E34" w:rsidRDefault="00FB6E34" w:rsidP="00FB6E34">
      <w:r w:rsidRPr="00FB6E34">
        <w:t xml:space="preserve">En </w:t>
      </w:r>
      <w:r w:rsidR="009E6621" w:rsidRPr="00FB6E34">
        <w:t>junio</w:t>
      </w:r>
      <w:r w:rsidRPr="00FB6E34">
        <w:t xml:space="preserve"> de 2012, Red Hat</w:t>
      </w:r>
      <w:r>
        <w:t xml:space="preserve"> anunci</w:t>
      </w:r>
      <w:r w:rsidR="009E6621">
        <w:t xml:space="preserve">ó </w:t>
      </w:r>
      <w:r>
        <w:t xml:space="preserve">que había adquirido FuseSource de Progress Software Corporation. </w:t>
      </w:r>
      <w:r w:rsidRPr="00FB6E34">
        <w:t xml:space="preserve">A continuación, Fuse ESB se renombró como JBoss </w:t>
      </w:r>
      <w:r>
        <w:t>F</w:t>
      </w:r>
      <w:r w:rsidRPr="00FB6E34">
        <w:t>use, y</w:t>
      </w:r>
      <w:r>
        <w:t xml:space="preserve"> desde entonces disponible en el portal de Red Hat.</w:t>
      </w:r>
    </w:p>
    <w:p w14:paraId="159F0E8B" w14:textId="6830F12D" w:rsidR="00F53046" w:rsidRPr="009E6621" w:rsidRDefault="009E6621" w:rsidP="00F53046">
      <w:r w:rsidRPr="009E6621">
        <w:t xml:space="preserve">JBoss Fuse es compatible con JBI y OSGi para su uso en organizaciones de TI empresariales. </w:t>
      </w:r>
      <w:r>
        <w:t xml:space="preserve">Cualquier </w:t>
      </w:r>
      <w:r w:rsidRPr="009E6621">
        <w:t>motor de servicio o componente de enlace compatible con JBI o OSGi estándar</w:t>
      </w:r>
      <w:r>
        <w:t xml:space="preserve"> (</w:t>
      </w:r>
      <w:r w:rsidRPr="009E6621">
        <w:t>incluidos los motores BPEL, XSLT o JMX</w:t>
      </w:r>
      <w:r>
        <w:t>)</w:t>
      </w:r>
      <w:r w:rsidRPr="009E6621">
        <w:t xml:space="preserve"> puede implementarse en un contenedor JBoss Fuse y los componentes JBoss Fuse pueden desplegarse en otros ESB</w:t>
      </w:r>
      <w:r w:rsidR="00B53465">
        <w:t>.</w:t>
      </w:r>
    </w:p>
    <w:p w14:paraId="6E9F0F45" w14:textId="06211D8D" w:rsidR="00F53046" w:rsidRDefault="00F53046" w:rsidP="00DB0275">
      <w:pPr>
        <w:pStyle w:val="Prrafodelista"/>
        <w:numPr>
          <w:ilvl w:val="0"/>
          <w:numId w:val="35"/>
        </w:numPr>
        <w:rPr>
          <w:lang w:val="en-US"/>
        </w:rPr>
      </w:pPr>
      <w:r w:rsidRPr="00F53046">
        <w:rPr>
          <w:lang w:val="en-US"/>
        </w:rPr>
        <w:t>Adroit Logic UltraESB</w:t>
      </w:r>
    </w:p>
    <w:p w14:paraId="43219A95" w14:textId="48764C27" w:rsidR="00FD378E" w:rsidRDefault="0005737F" w:rsidP="00FD378E">
      <w:r w:rsidRPr="0005737F">
        <w:t xml:space="preserve">Es un ESB </w:t>
      </w:r>
      <w:r w:rsidR="00FD378E">
        <w:t xml:space="preserve"> </w:t>
      </w:r>
      <w:r w:rsidR="00FD378E" w:rsidRPr="00FD378E">
        <w:rPr>
          <w:lang w:val="en-US"/>
        </w:rPr>
        <w:fldChar w:fldCharType="begin" w:fldLock="1"/>
      </w:r>
      <w:r w:rsidR="00FD378E" w:rsidRPr="0048731E">
        <w:instrText>ADDIN CSL_CITATION { "citationItems" : [ { "id" : "ITEM-1", "itemData" : { "URL" : "https://www.adroitlogic.com/products/ultraesb/", "abstract" : "Es la p\u00e1gina principal de AdroitLogic ofertando UltraESB-X.\r\n", "accessed" : { "date-parts" : [ [ "2018", "4", "12" ] ] }, "author" : [ { "dropping-particle" : "", "family" : "AdroitLogic", "given" : "", "non-dropping-particle" : "", "parse-names" : false, "suffix" : "" } ], "container-title" : "12-4-2018", "id" : "ITEM-1", "issued" : { "date-parts" : [ [ "2018" ] ] }, "title" : "UltraESB-X | Light-weight And Lean Enterprise Integration | AdroitLogic", "type" : "webpage" }, "uris" : [ "http://www.mendeley.com/documents/?uuid=9c07f824-45f7-3fb0-9219-c120ae268e05" ] } ], "mendeley" : { "formattedCitation" : "[25]", "plainTextFormattedCitation" : "[25]", "previouslyFormattedCitation" : "[25]" }, "properties" : {  }, "schema" : "https://github.com/citation-style-language/schema/raw/master/csl-citation.json" }</w:instrText>
      </w:r>
      <w:r w:rsidR="00FD378E" w:rsidRPr="00FD378E">
        <w:rPr>
          <w:lang w:val="en-US"/>
        </w:rPr>
        <w:fldChar w:fldCharType="separate"/>
      </w:r>
      <w:r w:rsidR="00FD378E" w:rsidRPr="0048731E">
        <w:rPr>
          <w:noProof/>
        </w:rPr>
        <w:t>[25]</w:t>
      </w:r>
      <w:r w:rsidR="00FD378E" w:rsidRPr="00FD378E">
        <w:rPr>
          <w:lang w:val="en-US"/>
        </w:rPr>
        <w:fldChar w:fldCharType="end"/>
      </w:r>
      <w:r w:rsidR="00FD378E" w:rsidRPr="00FD378E">
        <w:t xml:space="preserve"> </w:t>
      </w:r>
      <w:r w:rsidR="00B53465">
        <w:t>integrable</w:t>
      </w:r>
      <w:r w:rsidR="00FD378E">
        <w:t xml:space="preserve"> en IDEs como son IntelliJ IDEA, Eclipse y NetBeans</w:t>
      </w:r>
      <w:r>
        <w:t>. Permi</w:t>
      </w:r>
      <w:r w:rsidR="00FD378E">
        <w:t>t</w:t>
      </w:r>
      <w:r>
        <w:t xml:space="preserve">e que lo mensajes sean procesados a través de Java, o JSR 223 a través de una API. La versión inicial se publicó en enero de 2010, y el código fue </w:t>
      </w:r>
      <w:r w:rsidR="00FD378E">
        <w:t xml:space="preserve">abierto posteriormente </w:t>
      </w:r>
      <w:r w:rsidR="00B53465">
        <w:t xml:space="preserve">con </w:t>
      </w:r>
      <w:r w:rsidR="00FD378E">
        <w:t>licencia pública general Affero. Las aplicaciones de administración y monitoreo son:</w:t>
      </w:r>
    </w:p>
    <w:p w14:paraId="76E553A2" w14:textId="77777777" w:rsidR="00FD378E" w:rsidRDefault="00FD378E" w:rsidP="00FD378E">
      <w:pPr>
        <w:pStyle w:val="Prrafodelista"/>
        <w:numPr>
          <w:ilvl w:val="0"/>
          <w:numId w:val="21"/>
        </w:numPr>
      </w:pPr>
      <w:r>
        <w:t>Uconsole: La consola de gestión y supervisión basada en web.</w:t>
      </w:r>
    </w:p>
    <w:p w14:paraId="3F775C80" w14:textId="73060BB2" w:rsidR="00FB6E34" w:rsidRPr="0005737F" w:rsidRDefault="00FD378E" w:rsidP="00FD378E">
      <w:pPr>
        <w:pStyle w:val="Prrafodelista"/>
        <w:numPr>
          <w:ilvl w:val="0"/>
          <w:numId w:val="21"/>
        </w:numPr>
      </w:pPr>
      <w:r>
        <w:t xml:space="preserve">IMonitor: Se ejecuta como una aplicación web independiente y permite administrar y supervisar </w:t>
      </w:r>
      <w:r w:rsidR="00B53465">
        <w:t>los nodos</w:t>
      </w:r>
      <w:r>
        <w:t xml:space="preserve"> de</w:t>
      </w:r>
      <w:r w:rsidR="00B53465">
        <w:t>l</w:t>
      </w:r>
      <w:r>
        <w:t xml:space="preserve"> ESB.</w:t>
      </w:r>
    </w:p>
    <w:p w14:paraId="138234CC" w14:textId="77777777" w:rsidR="00FB6E34" w:rsidRPr="0005737F" w:rsidRDefault="00FB6E34" w:rsidP="00FB6E34">
      <w:pPr>
        <w:pStyle w:val="Prrafodelista"/>
        <w:ind w:left="1287" w:firstLine="0"/>
      </w:pPr>
    </w:p>
    <w:p w14:paraId="204675D3" w14:textId="49B5418C" w:rsidR="000D32CD" w:rsidRDefault="000D32CD" w:rsidP="00DB0275">
      <w:pPr>
        <w:pStyle w:val="Prrafodelista"/>
        <w:numPr>
          <w:ilvl w:val="0"/>
          <w:numId w:val="35"/>
        </w:numPr>
        <w:rPr>
          <w:lang w:val="en-US"/>
        </w:rPr>
      </w:pPr>
      <w:r w:rsidRPr="00F53046">
        <w:rPr>
          <w:lang w:val="en-US"/>
        </w:rPr>
        <w:lastRenderedPageBreak/>
        <w:t>JBoss ESB</w:t>
      </w:r>
    </w:p>
    <w:p w14:paraId="61416413" w14:textId="10ADF384" w:rsidR="00F53046" w:rsidRPr="00F53046" w:rsidRDefault="00A329F7" w:rsidP="00A329F7">
      <w:r>
        <w:t xml:space="preserve">Se trata de una distribución </w:t>
      </w:r>
      <w:r w:rsidR="00171262">
        <w:t xml:space="preserve">independiente, aunque se </w:t>
      </w:r>
      <w:r>
        <w:t xml:space="preserve">suele combinar con JBoss Fuse. </w:t>
      </w:r>
      <w:r w:rsidR="00171262">
        <w:t>Es</w:t>
      </w:r>
      <w:r>
        <w:t xml:space="preserve"> compatible con cualquier servidor de aplicaciones JEE, debido a que es muy fácil de instalar. De cualquier forma, el ESB de JBoss, no tiene las mejores prestaciones frente a sus competidores, puesto que se creó con el fin de completar algunas de las carencias de JBoss Fuse.</w:t>
      </w:r>
    </w:p>
    <w:p w14:paraId="4299C463" w14:textId="1513B55C" w:rsidR="00E717A9" w:rsidRDefault="009459CE" w:rsidP="00E717A9">
      <w:r>
        <w:t xml:space="preserve">Si nos fijamos en la </w:t>
      </w:r>
      <w:r w:rsidR="00E717A9">
        <w:fldChar w:fldCharType="begin"/>
      </w:r>
      <w:r w:rsidR="00E717A9">
        <w:instrText xml:space="preserve"> REF _Ref511296835 \h </w:instrText>
      </w:r>
      <w:r w:rsidR="00E717A9">
        <w:fldChar w:fldCharType="separate"/>
      </w:r>
      <w:r w:rsidR="00AC166E">
        <w:t xml:space="preserve">Tabla </w:t>
      </w:r>
      <w:r w:rsidR="00AC166E">
        <w:rPr>
          <w:noProof/>
        </w:rPr>
        <w:t>1</w:t>
      </w:r>
      <w:r w:rsidR="00E717A9">
        <w:fldChar w:fldCharType="end"/>
      </w:r>
      <w:r w:rsidR="00E717A9">
        <w:t xml:space="preserve">, </w:t>
      </w:r>
      <w:r>
        <w:t>podremos ver un cuadro comparativo entre los diferentes Enterpise Service Bus que hemos vist</w:t>
      </w:r>
      <w:r w:rsidR="00E717A9">
        <w:t>o</w:t>
      </w:r>
      <w:r w:rsidR="00204505">
        <w:t xml:space="preserve"> </w:t>
      </w:r>
      <w:r w:rsidR="00204505">
        <w:fldChar w:fldCharType="begin" w:fldLock="1"/>
      </w:r>
      <w:r w:rsidR="00204505">
        <w:instrText>ADDIN CSL_CITATION { "citationItems" : [ { "id" : "ITEM-1", "itemData" : { "URL" : "https://dzone.com/articles/esb-comparison", "abstract" : "Its a comprasion between some Enterprise Service Bus.", "accessed" : { "date-parts" : [ [ "2018", "4", "12" ] ] }, "author" : [ { "dropping-particle" : "", "family" : "Chris Haddad", "given" : "", "non-dropping-particle" : "", "parse-names" : false, "suffix" : "" } ], "container-title" : "4-8-2012", "id" : "ITEM-1", "issued" : { "date-parts" : [ [ "2012" ] ] }, "title" : "ESB Comparison", "type" : "webpage" }, "uris" : [ "http://www.mendeley.com/documents/?uuid=3d480168-2833-4097-b444-3b16956f4962" ] } ], "mendeley" : { "formattedCitation" : "[26]", "plainTextFormattedCitation" : "[26]", "previouslyFormattedCitation" : "[26]" }, "properties" : {  }, "schema" : "https://github.com/citation-style-language/schema/raw/master/csl-citation.json" }</w:instrText>
      </w:r>
      <w:r w:rsidR="00204505">
        <w:fldChar w:fldCharType="separate"/>
      </w:r>
      <w:r w:rsidR="00204505" w:rsidRPr="00204505">
        <w:rPr>
          <w:noProof/>
        </w:rPr>
        <w:t>[26]</w:t>
      </w:r>
      <w:r w:rsidR="00204505">
        <w:fldChar w:fldCharType="end"/>
      </w:r>
      <w:r w:rsidR="00E717A9">
        <w:t xml:space="preserve">. Esta comparativa nos servirá como herramienta para elegir el ESB que más se ajuste a </w:t>
      </w:r>
      <w:r w:rsidR="00E717A9" w:rsidRPr="00E717A9">
        <w:t>nuestras</w:t>
      </w:r>
      <w:r w:rsidR="00E717A9">
        <w:t xml:space="preserve"> necesidade</w:t>
      </w:r>
      <w:r w:rsidR="00171262">
        <w:t>s</w:t>
      </w:r>
      <w:r w:rsidR="00E717A9">
        <w:t xml:space="preserve">. </w:t>
      </w:r>
      <w:r w:rsidR="009D14D1">
        <w:t>Puede que nuestra elección no sea la mejor, pero sí la que se ajuste a lo que necesitamos para llevar este proyecto a cabo, en base a los recursos y conocimientos de programación de los que disponemos.</w:t>
      </w:r>
    </w:p>
    <w:p w14:paraId="6D11B519" w14:textId="23C2C2F8" w:rsidR="00E717A9" w:rsidRDefault="00E717A9" w:rsidP="00E717A9">
      <w:pPr>
        <w:pStyle w:val="Descripcin"/>
        <w:keepNext/>
      </w:pPr>
      <w:bookmarkStart w:id="54" w:name="_Ref511296835"/>
      <w:bookmarkStart w:id="55" w:name="_Toc511324247"/>
      <w:r>
        <w:t xml:space="preserve">Tabla </w:t>
      </w:r>
      <w:r>
        <w:fldChar w:fldCharType="begin"/>
      </w:r>
      <w:r>
        <w:instrText xml:space="preserve"> SEQ Tabla \* ARABIC </w:instrText>
      </w:r>
      <w:r>
        <w:fldChar w:fldCharType="separate"/>
      </w:r>
      <w:r w:rsidR="00AC166E">
        <w:rPr>
          <w:noProof/>
        </w:rPr>
        <w:t>1</w:t>
      </w:r>
      <w:r>
        <w:fldChar w:fldCharType="end"/>
      </w:r>
      <w:bookmarkEnd w:id="54"/>
      <w:r>
        <w:t>. C</w:t>
      </w:r>
      <w:r w:rsidRPr="001A729D">
        <w:t>omparativa de ES</w:t>
      </w:r>
      <w:r>
        <w:t>Bs.</w:t>
      </w:r>
      <w:bookmarkEnd w:id="55"/>
    </w:p>
    <w:tbl>
      <w:tblPr>
        <w:tblStyle w:val="Tablaconcuadrcula"/>
        <w:tblW w:w="8642" w:type="dxa"/>
        <w:shd w:val="clear" w:color="auto" w:fill="FFFFFF" w:themeFill="background1"/>
        <w:tblLayout w:type="fixed"/>
        <w:tblLook w:val="04A0" w:firstRow="1" w:lastRow="0" w:firstColumn="1" w:lastColumn="0" w:noHBand="0" w:noVBand="1"/>
      </w:tblPr>
      <w:tblGrid>
        <w:gridCol w:w="2547"/>
        <w:gridCol w:w="1276"/>
        <w:gridCol w:w="992"/>
        <w:gridCol w:w="1276"/>
        <w:gridCol w:w="1134"/>
        <w:gridCol w:w="1417"/>
      </w:tblGrid>
      <w:tr w:rsidR="009459CE" w:rsidRPr="00AC166E" w14:paraId="3C07A1EC" w14:textId="77777777" w:rsidTr="00204505">
        <w:trPr>
          <w:trHeight w:val="956"/>
        </w:trPr>
        <w:tc>
          <w:tcPr>
            <w:tcW w:w="2547" w:type="dxa"/>
            <w:shd w:val="clear" w:color="auto" w:fill="D0CECE" w:themeFill="background2" w:themeFillShade="E6"/>
            <w:vAlign w:val="center"/>
          </w:tcPr>
          <w:p w14:paraId="2693C5AA" w14:textId="296822B7" w:rsidR="009459CE" w:rsidRPr="00204505" w:rsidRDefault="00204505" w:rsidP="0018794A">
            <w:pPr>
              <w:pStyle w:val="Standard"/>
              <w:spacing w:line="240" w:lineRule="auto"/>
              <w:jc w:val="center"/>
              <w:rPr>
                <w:sz w:val="20"/>
              </w:rPr>
            </w:pPr>
            <w:r w:rsidRPr="00204505">
              <w:rPr>
                <w:sz w:val="20"/>
                <w:lang w:val="en-US"/>
              </w:rPr>
              <w:t>Carácterísticas</w:t>
            </w:r>
          </w:p>
        </w:tc>
        <w:tc>
          <w:tcPr>
            <w:tcW w:w="1276" w:type="dxa"/>
            <w:shd w:val="clear" w:color="auto" w:fill="D0CECE" w:themeFill="background2" w:themeFillShade="E6"/>
            <w:vAlign w:val="center"/>
          </w:tcPr>
          <w:p w14:paraId="0E12E01B" w14:textId="7414945C" w:rsidR="009459CE" w:rsidRPr="00204505" w:rsidRDefault="009459CE" w:rsidP="0018794A">
            <w:pPr>
              <w:pStyle w:val="Standard"/>
              <w:spacing w:line="240" w:lineRule="auto"/>
              <w:jc w:val="center"/>
              <w:rPr>
                <w:sz w:val="20"/>
                <w:lang w:val="en-US"/>
              </w:rPr>
            </w:pPr>
            <w:r w:rsidRPr="00204505">
              <w:rPr>
                <w:sz w:val="20"/>
                <w:lang w:val="en-US"/>
              </w:rPr>
              <w:t>WSO2 ESB and SOA Platform</w:t>
            </w:r>
          </w:p>
        </w:tc>
        <w:tc>
          <w:tcPr>
            <w:tcW w:w="992" w:type="dxa"/>
            <w:shd w:val="clear" w:color="auto" w:fill="D0CECE" w:themeFill="background2" w:themeFillShade="E6"/>
            <w:vAlign w:val="center"/>
          </w:tcPr>
          <w:p w14:paraId="052C1B04" w14:textId="1AB4F0C1" w:rsidR="009459CE" w:rsidRPr="00204505" w:rsidRDefault="00AC166E" w:rsidP="0018794A">
            <w:pPr>
              <w:pStyle w:val="Standard"/>
              <w:spacing w:line="240" w:lineRule="auto"/>
              <w:jc w:val="center"/>
              <w:rPr>
                <w:sz w:val="20"/>
                <w:lang w:val="en-US"/>
              </w:rPr>
            </w:pPr>
            <w:hyperlink r:id="rId40" w:tgtFrame="_blank" w:tooltip="Mule ESB" w:history="1">
              <w:r w:rsidR="009459CE" w:rsidRPr="00204505">
                <w:rPr>
                  <w:sz w:val="20"/>
                  <w:lang w:val="en-US"/>
                </w:rPr>
                <w:t>Mule ESB</w:t>
              </w:r>
            </w:hyperlink>
          </w:p>
        </w:tc>
        <w:tc>
          <w:tcPr>
            <w:tcW w:w="1276" w:type="dxa"/>
            <w:shd w:val="clear" w:color="auto" w:fill="D0CECE" w:themeFill="background2" w:themeFillShade="E6"/>
            <w:vAlign w:val="center"/>
          </w:tcPr>
          <w:p w14:paraId="74F4FA0A" w14:textId="637F8E70" w:rsidR="009459CE" w:rsidRPr="00204505" w:rsidRDefault="009E6621" w:rsidP="0018794A">
            <w:pPr>
              <w:pStyle w:val="Standard"/>
              <w:spacing w:line="240" w:lineRule="auto"/>
              <w:jc w:val="center"/>
              <w:rPr>
                <w:sz w:val="20"/>
                <w:lang w:val="en-US"/>
              </w:rPr>
            </w:pPr>
            <w:r>
              <w:t>JBoss Fuse</w:t>
            </w:r>
          </w:p>
        </w:tc>
        <w:tc>
          <w:tcPr>
            <w:tcW w:w="1134" w:type="dxa"/>
            <w:shd w:val="clear" w:color="auto" w:fill="D0CECE" w:themeFill="background2" w:themeFillShade="E6"/>
            <w:vAlign w:val="center"/>
          </w:tcPr>
          <w:p w14:paraId="2F5B6E6C" w14:textId="2A84D0DD" w:rsidR="009459CE" w:rsidRPr="00204505" w:rsidRDefault="00AC166E" w:rsidP="0018794A">
            <w:pPr>
              <w:pStyle w:val="Standard"/>
              <w:spacing w:line="240" w:lineRule="auto"/>
              <w:jc w:val="center"/>
              <w:rPr>
                <w:sz w:val="20"/>
                <w:lang w:val="en-US"/>
              </w:rPr>
            </w:pPr>
            <w:hyperlink r:id="rId41" w:tgtFrame="_blank" w:tooltip="UltraESB" w:history="1">
              <w:r w:rsidR="009459CE" w:rsidRPr="00204505">
                <w:rPr>
                  <w:sz w:val="20"/>
                  <w:lang w:val="en-US"/>
                </w:rPr>
                <w:t>Adroit Logic UltraESB</w:t>
              </w:r>
            </w:hyperlink>
          </w:p>
        </w:tc>
        <w:tc>
          <w:tcPr>
            <w:tcW w:w="1417" w:type="dxa"/>
            <w:shd w:val="clear" w:color="auto" w:fill="D0CECE" w:themeFill="background2" w:themeFillShade="E6"/>
            <w:vAlign w:val="center"/>
          </w:tcPr>
          <w:p w14:paraId="61A80477" w14:textId="444D8354" w:rsidR="009459CE" w:rsidRPr="00204505" w:rsidRDefault="00AC166E" w:rsidP="0018794A">
            <w:pPr>
              <w:pStyle w:val="Standard"/>
              <w:spacing w:line="240" w:lineRule="auto"/>
              <w:jc w:val="center"/>
              <w:rPr>
                <w:sz w:val="20"/>
                <w:lang w:val="en-US"/>
              </w:rPr>
            </w:pPr>
            <w:hyperlink r:id="rId42" w:tgtFrame="_blank" w:tooltip="Red Hat JBoss SOA Platform" w:history="1">
              <w:r w:rsidR="009459CE" w:rsidRPr="00204505">
                <w:rPr>
                  <w:sz w:val="20"/>
                  <w:lang w:val="en-US"/>
                </w:rPr>
                <w:t>JBoss ESB and SOA Platform</w:t>
              </w:r>
            </w:hyperlink>
          </w:p>
        </w:tc>
      </w:tr>
      <w:tr w:rsidR="009459CE" w:rsidRPr="00496F36" w14:paraId="532D935C" w14:textId="77777777" w:rsidTr="00E717A9">
        <w:tc>
          <w:tcPr>
            <w:tcW w:w="2547" w:type="dxa"/>
            <w:shd w:val="clear" w:color="auto" w:fill="B4C6E7" w:themeFill="accent1" w:themeFillTint="66"/>
            <w:vAlign w:val="center"/>
          </w:tcPr>
          <w:p w14:paraId="0BDB9D93" w14:textId="7255FBCE" w:rsidR="009459CE" w:rsidRPr="00496F36" w:rsidRDefault="009459CE" w:rsidP="0018794A">
            <w:pPr>
              <w:pStyle w:val="Standard"/>
              <w:spacing w:line="240" w:lineRule="auto"/>
              <w:jc w:val="center"/>
              <w:rPr>
                <w:sz w:val="20"/>
                <w:lang w:val="en-US"/>
              </w:rPr>
            </w:pPr>
            <w:r>
              <w:rPr>
                <w:sz w:val="20"/>
                <w:lang w:val="en-US"/>
              </w:rPr>
              <w:t>Soporta</w:t>
            </w:r>
            <w:r w:rsidRPr="00496F36">
              <w:rPr>
                <w:sz w:val="20"/>
                <w:lang w:val="en-US"/>
              </w:rPr>
              <w:t xml:space="preserve"> Enterprise Integration Patterns</w:t>
            </w:r>
            <w:r>
              <w:rPr>
                <w:sz w:val="20"/>
                <w:lang w:val="en-US"/>
              </w:rPr>
              <w:t xml:space="preserve"> (EIP)</w:t>
            </w:r>
          </w:p>
        </w:tc>
        <w:tc>
          <w:tcPr>
            <w:tcW w:w="1276" w:type="dxa"/>
            <w:shd w:val="clear" w:color="auto" w:fill="C5E0B3" w:themeFill="accent6" w:themeFillTint="66"/>
            <w:vAlign w:val="center"/>
          </w:tcPr>
          <w:p w14:paraId="0338C4C8" w14:textId="40A54939" w:rsidR="009459CE" w:rsidRPr="00496F36" w:rsidRDefault="00E717A9" w:rsidP="0018794A">
            <w:pPr>
              <w:pStyle w:val="Standard"/>
              <w:spacing w:line="240" w:lineRule="auto"/>
              <w:jc w:val="center"/>
              <w:rPr>
                <w:sz w:val="20"/>
                <w:lang w:val="en-US"/>
              </w:rPr>
            </w:pPr>
            <w:r>
              <w:rPr>
                <w:noProof/>
              </w:rPr>
              <w:drawing>
                <wp:inline distT="0" distB="0" distL="0" distR="0" wp14:anchorId="156202E7" wp14:editId="0D684950">
                  <wp:extent cx="168249" cy="168249"/>
                  <wp:effectExtent l="0" t="0" r="3810" b="3810"/>
                  <wp:docPr id="28" name="Imagen 2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33E1DEDC" w14:textId="38A185EC" w:rsidR="009459CE" w:rsidRPr="00496F36" w:rsidRDefault="00E717A9" w:rsidP="0018794A">
            <w:pPr>
              <w:pStyle w:val="Standard"/>
              <w:spacing w:line="240" w:lineRule="auto"/>
              <w:jc w:val="center"/>
              <w:rPr>
                <w:sz w:val="20"/>
                <w:lang w:val="en-US"/>
              </w:rPr>
            </w:pPr>
            <w:r>
              <w:rPr>
                <w:noProof/>
              </w:rPr>
              <w:drawing>
                <wp:inline distT="0" distB="0" distL="0" distR="0" wp14:anchorId="279B7AA3" wp14:editId="12BC9922">
                  <wp:extent cx="168249" cy="168249"/>
                  <wp:effectExtent l="0" t="0" r="3810" b="3810"/>
                  <wp:docPr id="31" name="Imagen 3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7B2F6C39" w14:textId="6788A1E5" w:rsidR="009459CE" w:rsidRPr="00496F36" w:rsidRDefault="00E717A9" w:rsidP="0018794A">
            <w:pPr>
              <w:pStyle w:val="Standard"/>
              <w:spacing w:line="240" w:lineRule="auto"/>
              <w:jc w:val="center"/>
              <w:rPr>
                <w:sz w:val="20"/>
                <w:lang w:val="en-US"/>
              </w:rPr>
            </w:pPr>
            <w:r>
              <w:rPr>
                <w:noProof/>
              </w:rPr>
              <w:drawing>
                <wp:inline distT="0" distB="0" distL="0" distR="0" wp14:anchorId="7FB7C446" wp14:editId="47F1BBD2">
                  <wp:extent cx="168249" cy="168249"/>
                  <wp:effectExtent l="0" t="0" r="3810" b="3810"/>
                  <wp:docPr id="33" name="Imagen 3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557B06E" w14:textId="1AA7E0D5" w:rsidR="009459CE" w:rsidRPr="00496F36" w:rsidRDefault="00E717A9" w:rsidP="0018794A">
            <w:pPr>
              <w:pStyle w:val="Standard"/>
              <w:spacing w:line="240" w:lineRule="auto"/>
              <w:jc w:val="center"/>
              <w:rPr>
                <w:sz w:val="20"/>
                <w:lang w:val="en-US"/>
              </w:rPr>
            </w:pPr>
            <w:r>
              <w:rPr>
                <w:noProof/>
              </w:rPr>
              <w:drawing>
                <wp:inline distT="0" distB="0" distL="0" distR="0" wp14:anchorId="35691E1A" wp14:editId="1CB4934E">
                  <wp:extent cx="168249" cy="168249"/>
                  <wp:effectExtent l="0" t="0" r="3810" b="3810"/>
                  <wp:docPr id="34" name="Imagen 3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70185130" w14:textId="4730D26F" w:rsidR="009459CE" w:rsidRPr="00496F36" w:rsidRDefault="00E717A9" w:rsidP="0018794A">
            <w:pPr>
              <w:pStyle w:val="Standard"/>
              <w:spacing w:line="240" w:lineRule="auto"/>
              <w:jc w:val="center"/>
              <w:rPr>
                <w:sz w:val="20"/>
                <w:lang w:val="en-US"/>
              </w:rPr>
            </w:pPr>
            <w:r>
              <w:rPr>
                <w:noProof/>
              </w:rPr>
              <w:drawing>
                <wp:inline distT="0" distB="0" distL="0" distR="0" wp14:anchorId="3705BCB9" wp14:editId="7225DB39">
                  <wp:extent cx="168249" cy="168249"/>
                  <wp:effectExtent l="0" t="0" r="3810" b="3810"/>
                  <wp:docPr id="37" name="Imagen 3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1FDD941D" w14:textId="77777777" w:rsidTr="00E717A9">
        <w:tc>
          <w:tcPr>
            <w:tcW w:w="2547" w:type="dxa"/>
            <w:shd w:val="clear" w:color="auto" w:fill="B4C6E7" w:themeFill="accent1" w:themeFillTint="66"/>
            <w:vAlign w:val="center"/>
          </w:tcPr>
          <w:p w14:paraId="167B1F3E" w14:textId="4739AD2B" w:rsidR="009459CE" w:rsidRPr="00B42C92" w:rsidRDefault="009459CE" w:rsidP="006D1A36">
            <w:pPr>
              <w:pStyle w:val="Standard"/>
              <w:spacing w:line="240" w:lineRule="auto"/>
              <w:jc w:val="center"/>
              <w:rPr>
                <w:sz w:val="20"/>
              </w:rPr>
            </w:pPr>
            <w:r w:rsidRPr="00B42C92">
              <w:rPr>
                <w:sz w:val="20"/>
              </w:rPr>
              <w:t xml:space="preserve">Ofrece todas las funciones de un </w:t>
            </w:r>
            <w:r>
              <w:rPr>
                <w:sz w:val="20"/>
              </w:rPr>
              <w:t>ESB</w:t>
            </w:r>
            <w:r w:rsidRPr="00B42C92">
              <w:rPr>
                <w:sz w:val="20"/>
              </w:rPr>
              <w:t xml:space="preserve"> (i.e. </w:t>
            </w:r>
            <w:r>
              <w:rPr>
                <w:sz w:val="20"/>
              </w:rPr>
              <w:t>servicios web</w:t>
            </w:r>
            <w:r w:rsidRPr="00B42C92">
              <w:rPr>
                <w:sz w:val="20"/>
              </w:rPr>
              <w:t>,</w:t>
            </w:r>
            <w:r>
              <w:rPr>
                <w:sz w:val="20"/>
              </w:rPr>
              <w:t xml:space="preserve"> transformación de mensajes</w:t>
            </w:r>
            <w:r w:rsidRPr="00B42C92">
              <w:rPr>
                <w:sz w:val="20"/>
              </w:rPr>
              <w:t>,</w:t>
            </w:r>
            <w:r>
              <w:rPr>
                <w:sz w:val="20"/>
              </w:rPr>
              <w:t xml:space="preserve"> protocolo de mediación</w:t>
            </w:r>
            <w:r w:rsidRPr="00B42C92">
              <w:rPr>
                <w:sz w:val="20"/>
              </w:rPr>
              <w:t xml:space="preserve">, </w:t>
            </w:r>
            <w:r>
              <w:rPr>
                <w:sz w:val="20"/>
              </w:rPr>
              <w:t>enrutiamiento de contenido</w:t>
            </w:r>
            <w:r w:rsidRPr="00B42C92">
              <w:rPr>
                <w:sz w:val="20"/>
              </w:rPr>
              <w:t>)</w:t>
            </w:r>
          </w:p>
        </w:tc>
        <w:tc>
          <w:tcPr>
            <w:tcW w:w="1276" w:type="dxa"/>
            <w:shd w:val="clear" w:color="auto" w:fill="C5E0B3" w:themeFill="accent6" w:themeFillTint="66"/>
            <w:vAlign w:val="center"/>
          </w:tcPr>
          <w:p w14:paraId="0C6A59CE" w14:textId="50D6B5E8" w:rsidR="009459CE" w:rsidRPr="00496F36" w:rsidRDefault="00B150B4" w:rsidP="00E717A9">
            <w:pPr>
              <w:pStyle w:val="Standard"/>
              <w:spacing w:line="240" w:lineRule="auto"/>
              <w:jc w:val="center"/>
              <w:rPr>
                <w:sz w:val="20"/>
                <w:lang w:val="en-US"/>
              </w:rPr>
            </w:pPr>
            <w:r>
              <w:pict w14:anchorId="25E830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0" o:spid="_x0000_i1025" type="#_x0000_t75" alt="Resultado de imagen de tick verde png" style="width:13.25pt;height:13.25pt;visibility:visible;mso-wrap-style:square">
                  <v:imagedata r:id="rId44" o:title="Resultado de imagen de tick verde png"/>
                </v:shape>
              </w:pict>
            </w:r>
          </w:p>
        </w:tc>
        <w:tc>
          <w:tcPr>
            <w:tcW w:w="992" w:type="dxa"/>
            <w:shd w:val="clear" w:color="auto" w:fill="C5E0B3" w:themeFill="accent6" w:themeFillTint="66"/>
            <w:vAlign w:val="center"/>
          </w:tcPr>
          <w:p w14:paraId="6703E3DD" w14:textId="38828172" w:rsidR="009459CE" w:rsidRPr="00496F36" w:rsidRDefault="00E717A9" w:rsidP="006D1A36">
            <w:pPr>
              <w:pStyle w:val="Standard"/>
              <w:spacing w:line="240" w:lineRule="auto"/>
              <w:jc w:val="center"/>
              <w:rPr>
                <w:sz w:val="20"/>
                <w:lang w:val="en-US"/>
              </w:rPr>
            </w:pPr>
            <w:r>
              <w:rPr>
                <w:noProof/>
              </w:rPr>
              <w:drawing>
                <wp:inline distT="0" distB="0" distL="0" distR="0" wp14:anchorId="01ACD566" wp14:editId="5E835B81">
                  <wp:extent cx="168249" cy="168249"/>
                  <wp:effectExtent l="0" t="0" r="3810" b="3810"/>
                  <wp:docPr id="32" name="Imagen 3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1B497FB0" w14:textId="2F94B14A" w:rsidR="009459CE" w:rsidRPr="00496F36" w:rsidRDefault="00E717A9" w:rsidP="006D1A36">
            <w:pPr>
              <w:pStyle w:val="Standard"/>
              <w:spacing w:line="240" w:lineRule="auto"/>
              <w:jc w:val="center"/>
              <w:rPr>
                <w:sz w:val="20"/>
                <w:lang w:val="en-US"/>
              </w:rPr>
            </w:pPr>
            <w:r>
              <w:rPr>
                <w:noProof/>
              </w:rPr>
              <w:drawing>
                <wp:inline distT="0" distB="0" distL="0" distR="0" wp14:anchorId="76623B19" wp14:editId="31821868">
                  <wp:extent cx="168249" cy="168249"/>
                  <wp:effectExtent l="0" t="0" r="3810" b="3810"/>
                  <wp:docPr id="36" name="Imagen 3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6DB433B7" w14:textId="49081BD8" w:rsidR="009459CE" w:rsidRPr="00496F36" w:rsidRDefault="00E717A9" w:rsidP="006D1A36">
            <w:pPr>
              <w:pStyle w:val="Standard"/>
              <w:spacing w:line="240" w:lineRule="auto"/>
              <w:jc w:val="center"/>
              <w:rPr>
                <w:sz w:val="20"/>
                <w:lang w:val="en-US"/>
              </w:rPr>
            </w:pPr>
            <w:r>
              <w:rPr>
                <w:noProof/>
              </w:rPr>
              <w:drawing>
                <wp:inline distT="0" distB="0" distL="0" distR="0" wp14:anchorId="57210330" wp14:editId="28841A7C">
                  <wp:extent cx="168249" cy="168249"/>
                  <wp:effectExtent l="0" t="0" r="3810" b="3810"/>
                  <wp:docPr id="35" name="Imagen 3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C5E0B3" w:themeFill="accent6" w:themeFillTint="66"/>
            <w:vAlign w:val="center"/>
          </w:tcPr>
          <w:p w14:paraId="3530D6D6" w14:textId="6D26553E" w:rsidR="009459CE" w:rsidRPr="00496F36" w:rsidRDefault="00E717A9" w:rsidP="006D1A36">
            <w:pPr>
              <w:pStyle w:val="Standard"/>
              <w:spacing w:line="240" w:lineRule="auto"/>
              <w:jc w:val="center"/>
              <w:rPr>
                <w:sz w:val="20"/>
                <w:lang w:val="en-US"/>
              </w:rPr>
            </w:pPr>
            <w:r>
              <w:rPr>
                <w:noProof/>
              </w:rPr>
              <w:drawing>
                <wp:inline distT="0" distB="0" distL="0" distR="0" wp14:anchorId="72A10D61" wp14:editId="278B24C5">
                  <wp:extent cx="168249" cy="168249"/>
                  <wp:effectExtent l="0" t="0" r="3810" b="3810"/>
                  <wp:docPr id="38" name="Imagen 3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416D1833" w14:textId="77777777" w:rsidTr="00E717A9">
        <w:tc>
          <w:tcPr>
            <w:tcW w:w="2547" w:type="dxa"/>
            <w:shd w:val="clear" w:color="auto" w:fill="B4C6E7" w:themeFill="accent1" w:themeFillTint="66"/>
            <w:vAlign w:val="center"/>
          </w:tcPr>
          <w:p w14:paraId="1287EBBD" w14:textId="1CE01B84" w:rsidR="009459CE" w:rsidRPr="00FD6A17" w:rsidRDefault="009459CE" w:rsidP="006D1A36">
            <w:pPr>
              <w:pStyle w:val="Standard"/>
              <w:spacing w:line="240" w:lineRule="auto"/>
              <w:jc w:val="center"/>
              <w:rPr>
                <w:sz w:val="20"/>
              </w:rPr>
            </w:pPr>
            <w:r w:rsidRPr="00FD6A17">
              <w:rPr>
                <w:sz w:val="20"/>
              </w:rPr>
              <w:t>Ofrece una plataforma SOA completa y cohesiva (es decir, ESB, Message Broker, Governance Registry, Business Process Server, Data Services Server, Application Server)</w:t>
            </w:r>
          </w:p>
        </w:tc>
        <w:tc>
          <w:tcPr>
            <w:tcW w:w="1276" w:type="dxa"/>
            <w:shd w:val="clear" w:color="auto" w:fill="C5E0B3" w:themeFill="accent6" w:themeFillTint="66"/>
            <w:vAlign w:val="center"/>
          </w:tcPr>
          <w:p w14:paraId="036B64EA" w14:textId="35D956EE" w:rsidR="009459CE" w:rsidRPr="00496F36" w:rsidRDefault="00E717A9" w:rsidP="006D1A36">
            <w:pPr>
              <w:pStyle w:val="Standard"/>
              <w:spacing w:line="240" w:lineRule="auto"/>
              <w:jc w:val="center"/>
              <w:rPr>
                <w:sz w:val="20"/>
                <w:lang w:val="en-US"/>
              </w:rPr>
            </w:pPr>
            <w:r>
              <w:rPr>
                <w:noProof/>
              </w:rPr>
              <w:drawing>
                <wp:inline distT="0" distB="0" distL="0" distR="0" wp14:anchorId="6DE8BB41" wp14:editId="1464A1CE">
                  <wp:extent cx="168249" cy="168249"/>
                  <wp:effectExtent l="0" t="0" r="3810" b="3810"/>
                  <wp:docPr id="41" name="Imagen 4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4A0B21C6" w14:textId="02494E83" w:rsidR="009459CE" w:rsidRPr="00496F36" w:rsidRDefault="00E717A9" w:rsidP="006D1A36">
            <w:pPr>
              <w:pStyle w:val="Standard"/>
              <w:spacing w:line="240" w:lineRule="auto"/>
              <w:jc w:val="center"/>
              <w:rPr>
                <w:sz w:val="20"/>
                <w:lang w:val="en-US"/>
              </w:rPr>
            </w:pPr>
            <w:r>
              <w:rPr>
                <w:noProof/>
              </w:rPr>
              <w:drawing>
                <wp:inline distT="0" distB="0" distL="0" distR="0" wp14:anchorId="3F7D8945" wp14:editId="0C29B8B4">
                  <wp:extent cx="146304" cy="146304"/>
                  <wp:effectExtent l="0" t="0" r="6350" b="6350"/>
                  <wp:docPr id="57" name="Imagen 5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281B8EAF" w14:textId="1E0B22F1" w:rsidR="009459CE" w:rsidRPr="00496F36" w:rsidRDefault="00E717A9" w:rsidP="006D1A36">
            <w:pPr>
              <w:pStyle w:val="Standard"/>
              <w:spacing w:line="240" w:lineRule="auto"/>
              <w:jc w:val="center"/>
              <w:rPr>
                <w:sz w:val="20"/>
                <w:lang w:val="en-US"/>
              </w:rPr>
            </w:pPr>
            <w:r>
              <w:rPr>
                <w:noProof/>
              </w:rPr>
              <w:drawing>
                <wp:inline distT="0" distB="0" distL="0" distR="0" wp14:anchorId="2C48287B" wp14:editId="6745C19C">
                  <wp:extent cx="146304" cy="146304"/>
                  <wp:effectExtent l="0" t="0" r="6350" b="6350"/>
                  <wp:docPr id="58" name="Imagen 5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443D9CAD" w14:textId="724F9E83" w:rsidR="009459CE" w:rsidRPr="00496F36" w:rsidRDefault="00E717A9" w:rsidP="006D1A36">
            <w:pPr>
              <w:pStyle w:val="Standard"/>
              <w:spacing w:line="240" w:lineRule="auto"/>
              <w:jc w:val="center"/>
              <w:rPr>
                <w:sz w:val="20"/>
                <w:lang w:val="en-US"/>
              </w:rPr>
            </w:pPr>
            <w:r>
              <w:rPr>
                <w:noProof/>
              </w:rPr>
              <w:drawing>
                <wp:inline distT="0" distB="0" distL="0" distR="0" wp14:anchorId="7381059E" wp14:editId="37C16C52">
                  <wp:extent cx="146304" cy="146304"/>
                  <wp:effectExtent l="0" t="0" r="6350" b="6350"/>
                  <wp:docPr id="59" name="Imagen 5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0AB06F2B" w14:textId="7F58EC39" w:rsidR="009459CE" w:rsidRPr="00496F36" w:rsidRDefault="00E717A9" w:rsidP="006D1A36">
            <w:pPr>
              <w:pStyle w:val="Standard"/>
              <w:spacing w:line="240" w:lineRule="auto"/>
              <w:jc w:val="center"/>
              <w:rPr>
                <w:sz w:val="20"/>
                <w:lang w:val="en-US"/>
              </w:rPr>
            </w:pPr>
            <w:r>
              <w:rPr>
                <w:noProof/>
              </w:rPr>
              <w:drawing>
                <wp:inline distT="0" distB="0" distL="0" distR="0" wp14:anchorId="116B500E" wp14:editId="5CEADA9D">
                  <wp:extent cx="168249" cy="168249"/>
                  <wp:effectExtent l="0" t="0" r="3810" b="3810"/>
                  <wp:docPr id="39" name="Imagen 3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71F20DBC" w14:textId="77777777" w:rsidTr="00E717A9">
        <w:tc>
          <w:tcPr>
            <w:tcW w:w="2547" w:type="dxa"/>
            <w:shd w:val="clear" w:color="auto" w:fill="B4C6E7" w:themeFill="accent1" w:themeFillTint="66"/>
            <w:vAlign w:val="center"/>
          </w:tcPr>
          <w:p w14:paraId="11463F83" w14:textId="08600D99" w:rsidR="00E717A9" w:rsidRPr="00496F36" w:rsidRDefault="00E717A9" w:rsidP="00E717A9">
            <w:pPr>
              <w:pStyle w:val="Standard"/>
              <w:spacing w:line="240" w:lineRule="auto"/>
              <w:jc w:val="center"/>
              <w:rPr>
                <w:sz w:val="20"/>
                <w:lang w:val="en-US"/>
              </w:rPr>
            </w:pPr>
            <w:r>
              <w:rPr>
                <w:sz w:val="20"/>
                <w:lang w:val="en-US"/>
              </w:rPr>
              <w:t>Gobernabilidad SOA</w:t>
            </w:r>
          </w:p>
        </w:tc>
        <w:tc>
          <w:tcPr>
            <w:tcW w:w="1276" w:type="dxa"/>
            <w:shd w:val="clear" w:color="auto" w:fill="C5E0B3" w:themeFill="accent6" w:themeFillTint="66"/>
            <w:vAlign w:val="center"/>
          </w:tcPr>
          <w:p w14:paraId="4EFF360B" w14:textId="63BDC4C5" w:rsidR="00E717A9" w:rsidRPr="00496F36" w:rsidRDefault="00E717A9" w:rsidP="00E717A9">
            <w:pPr>
              <w:pStyle w:val="Standard"/>
              <w:spacing w:line="240" w:lineRule="auto"/>
              <w:jc w:val="center"/>
              <w:rPr>
                <w:sz w:val="20"/>
                <w:lang w:val="en-US"/>
              </w:rPr>
            </w:pPr>
            <w:r>
              <w:rPr>
                <w:noProof/>
              </w:rPr>
              <w:drawing>
                <wp:inline distT="0" distB="0" distL="0" distR="0" wp14:anchorId="0232AF95" wp14:editId="6D869DD3">
                  <wp:extent cx="168249" cy="168249"/>
                  <wp:effectExtent l="0" t="0" r="3810" b="3810"/>
                  <wp:docPr id="42" name="Imagen 4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2FC91957" w14:textId="2C48D440" w:rsidR="00E717A9" w:rsidRPr="00496F36" w:rsidRDefault="00E717A9" w:rsidP="00E717A9">
            <w:pPr>
              <w:pStyle w:val="Standard"/>
              <w:spacing w:line="240" w:lineRule="auto"/>
              <w:jc w:val="center"/>
              <w:rPr>
                <w:sz w:val="20"/>
                <w:lang w:val="en-US"/>
              </w:rPr>
            </w:pPr>
            <w:r>
              <w:rPr>
                <w:noProof/>
              </w:rPr>
              <w:drawing>
                <wp:inline distT="0" distB="0" distL="0" distR="0" wp14:anchorId="0103746B" wp14:editId="7C95E630">
                  <wp:extent cx="146304" cy="146304"/>
                  <wp:effectExtent l="0" t="0" r="6350" b="6350"/>
                  <wp:docPr id="61" name="Imagen 6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276" w:type="dxa"/>
            <w:shd w:val="clear" w:color="auto" w:fill="FFA3A3"/>
            <w:vAlign w:val="center"/>
          </w:tcPr>
          <w:p w14:paraId="50DDF42C" w14:textId="09A11F7F" w:rsidR="00E717A9" w:rsidRPr="00496F36" w:rsidRDefault="00E717A9" w:rsidP="00E717A9">
            <w:pPr>
              <w:pStyle w:val="Standard"/>
              <w:spacing w:line="240" w:lineRule="auto"/>
              <w:jc w:val="center"/>
              <w:rPr>
                <w:sz w:val="20"/>
                <w:lang w:val="en-US"/>
              </w:rPr>
            </w:pPr>
            <w:r>
              <w:rPr>
                <w:noProof/>
              </w:rPr>
              <w:drawing>
                <wp:inline distT="0" distB="0" distL="0" distR="0" wp14:anchorId="054209B5" wp14:editId="517B0B91">
                  <wp:extent cx="146304" cy="146304"/>
                  <wp:effectExtent l="0" t="0" r="6350" b="6350"/>
                  <wp:docPr id="192" name="Imagen 192"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6DED2674" w14:textId="1EE73AAE" w:rsidR="00E717A9" w:rsidRPr="00496F36" w:rsidRDefault="00E717A9" w:rsidP="00E717A9">
            <w:pPr>
              <w:pStyle w:val="Standard"/>
              <w:spacing w:line="240" w:lineRule="auto"/>
              <w:jc w:val="center"/>
              <w:rPr>
                <w:sz w:val="20"/>
                <w:lang w:val="en-US"/>
              </w:rPr>
            </w:pPr>
            <w:r>
              <w:rPr>
                <w:noProof/>
              </w:rPr>
              <w:drawing>
                <wp:inline distT="0" distB="0" distL="0" distR="0" wp14:anchorId="27C2DA7D" wp14:editId="7944A681">
                  <wp:extent cx="146304" cy="146304"/>
                  <wp:effectExtent l="0" t="0" r="6350" b="6350"/>
                  <wp:docPr id="193" name="Imagen 193"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3DE9349D" w14:textId="7E7C7BFA" w:rsidR="00E717A9" w:rsidRPr="00496F36" w:rsidRDefault="00E717A9" w:rsidP="00E717A9">
            <w:pPr>
              <w:pStyle w:val="Standard"/>
              <w:spacing w:line="240" w:lineRule="auto"/>
              <w:jc w:val="center"/>
              <w:rPr>
                <w:sz w:val="20"/>
                <w:lang w:val="en-US"/>
              </w:rPr>
            </w:pPr>
            <w:r>
              <w:rPr>
                <w:noProof/>
              </w:rPr>
              <w:drawing>
                <wp:inline distT="0" distB="0" distL="0" distR="0" wp14:anchorId="08AD171E" wp14:editId="735C7F96">
                  <wp:extent cx="146304" cy="146304"/>
                  <wp:effectExtent l="0" t="0" r="6350" b="6350"/>
                  <wp:docPr id="194" name="Imagen 194"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9459CE" w:rsidRPr="00496F36" w14:paraId="3AF652DC" w14:textId="77777777" w:rsidTr="00E717A9">
        <w:tc>
          <w:tcPr>
            <w:tcW w:w="2547" w:type="dxa"/>
            <w:shd w:val="clear" w:color="auto" w:fill="B4C6E7" w:themeFill="accent1" w:themeFillTint="66"/>
            <w:vAlign w:val="center"/>
          </w:tcPr>
          <w:p w14:paraId="6E05C8E0" w14:textId="28671C88" w:rsidR="009459CE" w:rsidRPr="00496F36" w:rsidRDefault="009459CE" w:rsidP="006D1A36">
            <w:pPr>
              <w:pStyle w:val="Standard"/>
              <w:spacing w:line="240" w:lineRule="auto"/>
              <w:jc w:val="center"/>
              <w:rPr>
                <w:sz w:val="20"/>
                <w:lang w:val="en-US"/>
              </w:rPr>
            </w:pPr>
            <w:r>
              <w:rPr>
                <w:sz w:val="20"/>
                <w:lang w:val="en-US"/>
              </w:rPr>
              <w:t>Workbench gráfico del ESB</w:t>
            </w:r>
          </w:p>
        </w:tc>
        <w:tc>
          <w:tcPr>
            <w:tcW w:w="1276" w:type="dxa"/>
            <w:shd w:val="clear" w:color="auto" w:fill="C5E0B3" w:themeFill="accent6" w:themeFillTint="66"/>
            <w:vAlign w:val="center"/>
          </w:tcPr>
          <w:p w14:paraId="6EF822A6" w14:textId="54A8BF3D" w:rsidR="009459CE" w:rsidRPr="00496F36" w:rsidRDefault="00E717A9" w:rsidP="006D1A36">
            <w:pPr>
              <w:pStyle w:val="Standard"/>
              <w:spacing w:line="240" w:lineRule="auto"/>
              <w:jc w:val="center"/>
              <w:rPr>
                <w:sz w:val="20"/>
                <w:lang w:val="en-US"/>
              </w:rPr>
            </w:pPr>
            <w:r>
              <w:rPr>
                <w:noProof/>
              </w:rPr>
              <w:drawing>
                <wp:inline distT="0" distB="0" distL="0" distR="0" wp14:anchorId="68BD572E" wp14:editId="42C67F9D">
                  <wp:extent cx="168249" cy="168249"/>
                  <wp:effectExtent l="0" t="0" r="3810" b="3810"/>
                  <wp:docPr id="44" name="Imagen 4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40561C16" w14:textId="4DD34CC8" w:rsidR="009459CE" w:rsidRPr="00496F36" w:rsidRDefault="00E717A9" w:rsidP="006D1A36">
            <w:pPr>
              <w:pStyle w:val="Standard"/>
              <w:spacing w:line="240" w:lineRule="auto"/>
              <w:jc w:val="center"/>
              <w:rPr>
                <w:sz w:val="20"/>
                <w:lang w:val="en-US"/>
              </w:rPr>
            </w:pPr>
            <w:r>
              <w:rPr>
                <w:noProof/>
              </w:rPr>
              <w:drawing>
                <wp:inline distT="0" distB="0" distL="0" distR="0" wp14:anchorId="3E356129" wp14:editId="20DD26D5">
                  <wp:extent cx="168249" cy="168249"/>
                  <wp:effectExtent l="0" t="0" r="3810" b="3810"/>
                  <wp:docPr id="47" name="Imagen 47"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4280537B" w14:textId="1D4B7127" w:rsidR="009459CE" w:rsidRPr="00496F36" w:rsidRDefault="00E717A9" w:rsidP="006D1A36">
            <w:pPr>
              <w:pStyle w:val="Standard"/>
              <w:spacing w:line="240" w:lineRule="auto"/>
              <w:jc w:val="center"/>
              <w:rPr>
                <w:sz w:val="20"/>
                <w:lang w:val="en-US"/>
              </w:rPr>
            </w:pPr>
            <w:r>
              <w:rPr>
                <w:noProof/>
              </w:rPr>
              <w:drawing>
                <wp:inline distT="0" distB="0" distL="0" distR="0" wp14:anchorId="7240A71A" wp14:editId="35578AA8">
                  <wp:extent cx="168249" cy="168249"/>
                  <wp:effectExtent l="0" t="0" r="3810" b="3810"/>
                  <wp:docPr id="50" name="Imagen 5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FFA3A3"/>
            <w:vAlign w:val="center"/>
          </w:tcPr>
          <w:p w14:paraId="500F6734" w14:textId="45699793" w:rsidR="009459CE" w:rsidRPr="00496F36" w:rsidRDefault="00E717A9" w:rsidP="006D1A36">
            <w:pPr>
              <w:pStyle w:val="Standard"/>
              <w:spacing w:line="240" w:lineRule="auto"/>
              <w:jc w:val="center"/>
              <w:rPr>
                <w:sz w:val="20"/>
                <w:lang w:val="en-US"/>
              </w:rPr>
            </w:pPr>
            <w:r>
              <w:rPr>
                <w:noProof/>
              </w:rPr>
              <w:drawing>
                <wp:inline distT="0" distB="0" distL="0" distR="0" wp14:anchorId="7EE8B80B" wp14:editId="40E96F70">
                  <wp:extent cx="146304" cy="146304"/>
                  <wp:effectExtent l="0" t="0" r="6350" b="6350"/>
                  <wp:docPr id="200" name="Imagen 200"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9F727B4" w14:textId="7CB74255" w:rsidR="009459CE" w:rsidRPr="00496F36" w:rsidRDefault="00E717A9" w:rsidP="006D1A36">
            <w:pPr>
              <w:pStyle w:val="Standard"/>
              <w:spacing w:line="240" w:lineRule="auto"/>
              <w:jc w:val="center"/>
              <w:rPr>
                <w:sz w:val="20"/>
                <w:lang w:val="en-US"/>
              </w:rPr>
            </w:pPr>
            <w:r>
              <w:rPr>
                <w:noProof/>
              </w:rPr>
              <w:drawing>
                <wp:inline distT="0" distB="0" distL="0" distR="0" wp14:anchorId="1D78AF4B" wp14:editId="39E97FD4">
                  <wp:extent cx="168249" cy="168249"/>
                  <wp:effectExtent l="0" t="0" r="3810" b="3810"/>
                  <wp:docPr id="40" name="Imagen 40"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E717A9" w:rsidRPr="00496F36" w14:paraId="0D2AAABD" w14:textId="77777777" w:rsidTr="00E717A9">
        <w:tc>
          <w:tcPr>
            <w:tcW w:w="2547" w:type="dxa"/>
            <w:shd w:val="clear" w:color="auto" w:fill="B4C6E7" w:themeFill="accent1" w:themeFillTint="66"/>
            <w:vAlign w:val="center"/>
          </w:tcPr>
          <w:p w14:paraId="541288EE" w14:textId="77691627" w:rsidR="00E717A9" w:rsidRPr="003D2350" w:rsidRDefault="00E717A9" w:rsidP="00E717A9">
            <w:pPr>
              <w:pStyle w:val="Standard"/>
              <w:spacing w:line="240" w:lineRule="auto"/>
              <w:jc w:val="center"/>
              <w:rPr>
                <w:sz w:val="20"/>
              </w:rPr>
            </w:pPr>
            <w:r w:rsidRPr="003D2350">
              <w:rPr>
                <w:sz w:val="20"/>
              </w:rPr>
              <w:t>Oferta de plataforma integrada en Cloud (iPaaS)</w:t>
            </w:r>
          </w:p>
        </w:tc>
        <w:tc>
          <w:tcPr>
            <w:tcW w:w="1276" w:type="dxa"/>
            <w:shd w:val="clear" w:color="auto" w:fill="C5E0B3" w:themeFill="accent6" w:themeFillTint="66"/>
            <w:vAlign w:val="center"/>
          </w:tcPr>
          <w:p w14:paraId="661BEBEC" w14:textId="57D3435F" w:rsidR="00E717A9" w:rsidRPr="00496F36" w:rsidRDefault="00E717A9" w:rsidP="00E717A9">
            <w:pPr>
              <w:pStyle w:val="Standard"/>
              <w:spacing w:line="240" w:lineRule="auto"/>
              <w:jc w:val="center"/>
              <w:rPr>
                <w:sz w:val="20"/>
                <w:lang w:val="en-US"/>
              </w:rPr>
            </w:pPr>
            <w:r>
              <w:rPr>
                <w:noProof/>
              </w:rPr>
              <w:drawing>
                <wp:inline distT="0" distB="0" distL="0" distR="0" wp14:anchorId="5ECC7524" wp14:editId="64B6D9EA">
                  <wp:extent cx="168249" cy="168249"/>
                  <wp:effectExtent l="0" t="0" r="3810" b="3810"/>
                  <wp:docPr id="45" name="Imagen 4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5836B84A" w14:textId="79BE3E3B" w:rsidR="00E717A9" w:rsidRPr="00496F36" w:rsidRDefault="00E717A9" w:rsidP="00E717A9">
            <w:pPr>
              <w:pStyle w:val="Standard"/>
              <w:spacing w:line="240" w:lineRule="auto"/>
              <w:jc w:val="center"/>
              <w:rPr>
                <w:sz w:val="20"/>
                <w:lang w:val="en-US"/>
              </w:rPr>
            </w:pPr>
            <w:r>
              <w:rPr>
                <w:noProof/>
              </w:rPr>
              <w:drawing>
                <wp:inline distT="0" distB="0" distL="0" distR="0" wp14:anchorId="12664A02" wp14:editId="7931E9D8">
                  <wp:extent cx="168249" cy="168249"/>
                  <wp:effectExtent l="0" t="0" r="3810" b="3810"/>
                  <wp:docPr id="48" name="Imagen 48"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648DCE1" w14:textId="7CE42474" w:rsidR="00E717A9" w:rsidRPr="00496F36" w:rsidRDefault="00E717A9" w:rsidP="00E717A9">
            <w:pPr>
              <w:pStyle w:val="Standard"/>
              <w:spacing w:line="240" w:lineRule="auto"/>
              <w:jc w:val="center"/>
              <w:rPr>
                <w:sz w:val="20"/>
                <w:lang w:val="en-US"/>
              </w:rPr>
            </w:pPr>
            <w:r>
              <w:rPr>
                <w:noProof/>
              </w:rPr>
              <w:drawing>
                <wp:inline distT="0" distB="0" distL="0" distR="0" wp14:anchorId="57576CC0" wp14:editId="4FF3F045">
                  <wp:extent cx="146304" cy="146304"/>
                  <wp:effectExtent l="0" t="0" r="6350" b="6350"/>
                  <wp:docPr id="195" name="Imagen 195"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744E7016" w14:textId="51FD9B41" w:rsidR="00E717A9" w:rsidRPr="00496F36" w:rsidRDefault="00E717A9" w:rsidP="00E717A9">
            <w:pPr>
              <w:pStyle w:val="Standard"/>
              <w:spacing w:line="240" w:lineRule="auto"/>
              <w:jc w:val="center"/>
              <w:rPr>
                <w:sz w:val="20"/>
                <w:lang w:val="en-US"/>
              </w:rPr>
            </w:pPr>
            <w:r>
              <w:rPr>
                <w:noProof/>
              </w:rPr>
              <w:drawing>
                <wp:inline distT="0" distB="0" distL="0" distR="0" wp14:anchorId="0939F584" wp14:editId="0F8C87D2">
                  <wp:extent cx="146304" cy="146304"/>
                  <wp:effectExtent l="0" t="0" r="6350" b="6350"/>
                  <wp:docPr id="196" name="Imagen 196"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FFA3A3"/>
            <w:vAlign w:val="center"/>
          </w:tcPr>
          <w:p w14:paraId="002EFFB8" w14:textId="38E0549F" w:rsidR="00E717A9" w:rsidRPr="00496F36" w:rsidRDefault="00E717A9" w:rsidP="00E717A9">
            <w:pPr>
              <w:pStyle w:val="Standard"/>
              <w:spacing w:line="240" w:lineRule="auto"/>
              <w:jc w:val="center"/>
              <w:rPr>
                <w:sz w:val="20"/>
                <w:lang w:val="en-US"/>
              </w:rPr>
            </w:pPr>
            <w:r>
              <w:rPr>
                <w:noProof/>
              </w:rPr>
              <w:drawing>
                <wp:inline distT="0" distB="0" distL="0" distR="0" wp14:anchorId="111B3892" wp14:editId="5C560697">
                  <wp:extent cx="146304" cy="146304"/>
                  <wp:effectExtent l="0" t="0" r="6350" b="6350"/>
                  <wp:docPr id="197" name="Imagen 197"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r w:rsidR="00E717A9" w:rsidRPr="00496F36" w14:paraId="61C6D0E4" w14:textId="77777777" w:rsidTr="00E717A9">
        <w:tc>
          <w:tcPr>
            <w:tcW w:w="2547" w:type="dxa"/>
            <w:shd w:val="clear" w:color="auto" w:fill="B4C6E7" w:themeFill="accent1" w:themeFillTint="66"/>
            <w:vAlign w:val="center"/>
          </w:tcPr>
          <w:p w14:paraId="1B792DB8" w14:textId="11923626" w:rsidR="00E717A9" w:rsidRPr="003D2350" w:rsidRDefault="00E717A9" w:rsidP="00E717A9">
            <w:pPr>
              <w:pStyle w:val="Standard"/>
              <w:spacing w:line="240" w:lineRule="auto"/>
              <w:jc w:val="center"/>
              <w:rPr>
                <w:sz w:val="20"/>
              </w:rPr>
            </w:pPr>
            <w:r w:rsidRPr="003D2350">
              <w:rPr>
                <w:sz w:val="20"/>
              </w:rPr>
              <w:t>Conectores</w:t>
            </w:r>
            <w:r>
              <w:rPr>
                <w:sz w:val="20"/>
              </w:rPr>
              <w:t xml:space="preserve"> y adaptadores Cloud</w:t>
            </w:r>
          </w:p>
        </w:tc>
        <w:tc>
          <w:tcPr>
            <w:tcW w:w="1276" w:type="dxa"/>
            <w:shd w:val="clear" w:color="auto" w:fill="C5E0B3" w:themeFill="accent6" w:themeFillTint="66"/>
            <w:vAlign w:val="center"/>
          </w:tcPr>
          <w:p w14:paraId="12DBABC3" w14:textId="4BD22BCA" w:rsidR="00E717A9" w:rsidRPr="00496F36" w:rsidRDefault="00E717A9" w:rsidP="00E717A9">
            <w:pPr>
              <w:pStyle w:val="Standard"/>
              <w:spacing w:line="240" w:lineRule="auto"/>
              <w:jc w:val="center"/>
              <w:rPr>
                <w:sz w:val="20"/>
                <w:lang w:val="en-US"/>
              </w:rPr>
            </w:pPr>
            <w:r>
              <w:rPr>
                <w:noProof/>
              </w:rPr>
              <w:drawing>
                <wp:inline distT="0" distB="0" distL="0" distR="0" wp14:anchorId="58E6D500" wp14:editId="2A863B11">
                  <wp:extent cx="168249" cy="168249"/>
                  <wp:effectExtent l="0" t="0" r="3810" b="3810"/>
                  <wp:docPr id="46" name="Imagen 4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105908FF" w14:textId="087234FF" w:rsidR="00E717A9" w:rsidRPr="00496F36" w:rsidRDefault="00E717A9" w:rsidP="00E717A9">
            <w:pPr>
              <w:pStyle w:val="Standard"/>
              <w:spacing w:line="240" w:lineRule="auto"/>
              <w:jc w:val="center"/>
              <w:rPr>
                <w:sz w:val="20"/>
                <w:lang w:val="en-US"/>
              </w:rPr>
            </w:pPr>
            <w:r>
              <w:rPr>
                <w:noProof/>
              </w:rPr>
              <w:drawing>
                <wp:inline distT="0" distB="0" distL="0" distR="0" wp14:anchorId="2067DE99" wp14:editId="4BD363C1">
                  <wp:extent cx="168249" cy="168249"/>
                  <wp:effectExtent l="0" t="0" r="3810" b="3810"/>
                  <wp:docPr id="49" name="Imagen 49"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FFA3A3"/>
            <w:vAlign w:val="center"/>
          </w:tcPr>
          <w:p w14:paraId="42BAD81B" w14:textId="1453FDF6" w:rsidR="00E717A9" w:rsidRPr="00496F36" w:rsidRDefault="00E717A9" w:rsidP="00E717A9">
            <w:pPr>
              <w:pStyle w:val="Standard"/>
              <w:spacing w:line="240" w:lineRule="auto"/>
              <w:jc w:val="center"/>
              <w:rPr>
                <w:sz w:val="20"/>
                <w:lang w:val="en-US"/>
              </w:rPr>
            </w:pPr>
            <w:r>
              <w:rPr>
                <w:noProof/>
              </w:rPr>
              <w:drawing>
                <wp:inline distT="0" distB="0" distL="0" distR="0" wp14:anchorId="754291BE" wp14:editId="15DE1BE3">
                  <wp:extent cx="146304" cy="146304"/>
                  <wp:effectExtent l="0" t="0" r="6350" b="6350"/>
                  <wp:docPr id="198" name="Imagen 198"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134" w:type="dxa"/>
            <w:shd w:val="clear" w:color="auto" w:fill="FFA3A3"/>
            <w:vAlign w:val="center"/>
          </w:tcPr>
          <w:p w14:paraId="150169DD" w14:textId="38CD2D5F" w:rsidR="00E717A9" w:rsidRPr="00496F36" w:rsidRDefault="00E717A9" w:rsidP="00E717A9">
            <w:pPr>
              <w:pStyle w:val="Standard"/>
              <w:spacing w:line="240" w:lineRule="auto"/>
              <w:jc w:val="center"/>
              <w:rPr>
                <w:sz w:val="20"/>
                <w:lang w:val="en-US"/>
              </w:rPr>
            </w:pPr>
            <w:r>
              <w:rPr>
                <w:noProof/>
              </w:rPr>
              <w:drawing>
                <wp:inline distT="0" distB="0" distL="0" distR="0" wp14:anchorId="325278A5" wp14:editId="20EB1155">
                  <wp:extent cx="146304" cy="146304"/>
                  <wp:effectExtent l="0" t="0" r="6350" b="6350"/>
                  <wp:docPr id="199" name="Imagen 199"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c>
          <w:tcPr>
            <w:tcW w:w="1417" w:type="dxa"/>
            <w:shd w:val="clear" w:color="auto" w:fill="C5E0B3" w:themeFill="accent6" w:themeFillTint="66"/>
            <w:vAlign w:val="center"/>
          </w:tcPr>
          <w:p w14:paraId="724705E5" w14:textId="24ABBAA1" w:rsidR="00E717A9" w:rsidRPr="00496F36" w:rsidRDefault="00E717A9" w:rsidP="00E717A9">
            <w:pPr>
              <w:pStyle w:val="Standard"/>
              <w:spacing w:line="240" w:lineRule="auto"/>
              <w:jc w:val="center"/>
              <w:rPr>
                <w:sz w:val="20"/>
                <w:lang w:val="en-US"/>
              </w:rPr>
            </w:pPr>
            <w:r>
              <w:rPr>
                <w:noProof/>
              </w:rPr>
              <w:drawing>
                <wp:inline distT="0" distB="0" distL="0" distR="0" wp14:anchorId="6B2366A3" wp14:editId="4825653D">
                  <wp:extent cx="168249" cy="168249"/>
                  <wp:effectExtent l="0" t="0" r="3810" b="3810"/>
                  <wp:docPr id="56" name="Imagen 56"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r>
      <w:tr w:rsidR="009459CE" w:rsidRPr="00496F36" w14:paraId="00618E89" w14:textId="77777777" w:rsidTr="00E717A9">
        <w:tc>
          <w:tcPr>
            <w:tcW w:w="2547" w:type="dxa"/>
            <w:shd w:val="clear" w:color="auto" w:fill="B4C6E7" w:themeFill="accent1" w:themeFillTint="66"/>
            <w:vAlign w:val="center"/>
          </w:tcPr>
          <w:p w14:paraId="6B381E6F" w14:textId="0D52F35B" w:rsidR="009459CE" w:rsidRPr="00496F36" w:rsidRDefault="009459CE" w:rsidP="006D1A36">
            <w:pPr>
              <w:pStyle w:val="Standard"/>
              <w:spacing w:line="240" w:lineRule="auto"/>
              <w:jc w:val="center"/>
              <w:rPr>
                <w:sz w:val="20"/>
                <w:lang w:val="en-US"/>
              </w:rPr>
            </w:pPr>
            <w:r>
              <w:rPr>
                <w:sz w:val="20"/>
                <w:lang w:val="en-US"/>
              </w:rPr>
              <w:t>Rendimiento</w:t>
            </w:r>
          </w:p>
        </w:tc>
        <w:tc>
          <w:tcPr>
            <w:tcW w:w="1276" w:type="dxa"/>
            <w:shd w:val="clear" w:color="auto" w:fill="00B050"/>
            <w:vAlign w:val="center"/>
          </w:tcPr>
          <w:p w14:paraId="62F487C7" w14:textId="530D3A04" w:rsidR="009459CE" w:rsidRPr="00496F36" w:rsidRDefault="009459CE" w:rsidP="008A501E">
            <w:pPr>
              <w:pStyle w:val="Standard"/>
              <w:spacing w:line="240" w:lineRule="auto"/>
              <w:jc w:val="center"/>
              <w:rPr>
                <w:sz w:val="20"/>
                <w:lang w:val="en-US"/>
              </w:rPr>
            </w:pPr>
            <w:r>
              <w:rPr>
                <w:sz w:val="20"/>
                <w:lang w:val="en-US"/>
              </w:rPr>
              <w:t>High</w:t>
            </w:r>
          </w:p>
        </w:tc>
        <w:tc>
          <w:tcPr>
            <w:tcW w:w="992" w:type="dxa"/>
            <w:shd w:val="clear" w:color="auto" w:fill="FFC000"/>
            <w:vAlign w:val="center"/>
          </w:tcPr>
          <w:p w14:paraId="5A09B615" w14:textId="565E7CCB" w:rsidR="009459CE" w:rsidRPr="00496F36" w:rsidRDefault="009459CE" w:rsidP="008A501E">
            <w:pPr>
              <w:pStyle w:val="Standard"/>
              <w:spacing w:line="240" w:lineRule="auto"/>
              <w:jc w:val="center"/>
              <w:rPr>
                <w:sz w:val="20"/>
                <w:lang w:val="en-US"/>
              </w:rPr>
            </w:pPr>
            <w:r>
              <w:rPr>
                <w:sz w:val="20"/>
                <w:lang w:val="en-US"/>
              </w:rPr>
              <w:t>Moderate</w:t>
            </w:r>
          </w:p>
        </w:tc>
        <w:tc>
          <w:tcPr>
            <w:tcW w:w="1276" w:type="dxa"/>
            <w:shd w:val="clear" w:color="auto" w:fill="FFC000"/>
            <w:vAlign w:val="center"/>
          </w:tcPr>
          <w:p w14:paraId="419B26D6" w14:textId="4FE8E840" w:rsidR="009459CE" w:rsidRPr="00496F36" w:rsidRDefault="009459CE" w:rsidP="008A501E">
            <w:pPr>
              <w:pStyle w:val="Standard"/>
              <w:spacing w:line="240" w:lineRule="auto"/>
              <w:jc w:val="center"/>
              <w:rPr>
                <w:sz w:val="20"/>
                <w:lang w:val="en-US"/>
              </w:rPr>
            </w:pPr>
            <w:r>
              <w:rPr>
                <w:sz w:val="20"/>
                <w:lang w:val="en-US"/>
              </w:rPr>
              <w:t>Moderate</w:t>
            </w:r>
          </w:p>
        </w:tc>
        <w:tc>
          <w:tcPr>
            <w:tcW w:w="1134" w:type="dxa"/>
            <w:shd w:val="clear" w:color="auto" w:fill="00B050"/>
            <w:vAlign w:val="center"/>
          </w:tcPr>
          <w:p w14:paraId="782DA619" w14:textId="1DEF2862" w:rsidR="009459CE" w:rsidRPr="00496F36" w:rsidRDefault="009459CE" w:rsidP="008A501E">
            <w:pPr>
              <w:pStyle w:val="Standard"/>
              <w:spacing w:line="240" w:lineRule="auto"/>
              <w:jc w:val="center"/>
              <w:rPr>
                <w:sz w:val="20"/>
                <w:lang w:val="en-US"/>
              </w:rPr>
            </w:pPr>
            <w:r>
              <w:rPr>
                <w:sz w:val="20"/>
                <w:lang w:val="en-US"/>
              </w:rPr>
              <w:t>High</w:t>
            </w:r>
          </w:p>
        </w:tc>
        <w:tc>
          <w:tcPr>
            <w:tcW w:w="1417" w:type="dxa"/>
            <w:shd w:val="clear" w:color="auto" w:fill="FFC000"/>
            <w:vAlign w:val="center"/>
          </w:tcPr>
          <w:p w14:paraId="0A49FC6E" w14:textId="5C615BEF" w:rsidR="009459CE" w:rsidRPr="00496F36" w:rsidRDefault="009459CE" w:rsidP="008A501E">
            <w:pPr>
              <w:pStyle w:val="Standard"/>
              <w:spacing w:line="240" w:lineRule="auto"/>
              <w:jc w:val="center"/>
              <w:rPr>
                <w:sz w:val="20"/>
                <w:lang w:val="en-US"/>
              </w:rPr>
            </w:pPr>
            <w:r>
              <w:rPr>
                <w:sz w:val="20"/>
                <w:lang w:val="en-US"/>
              </w:rPr>
              <w:t>Moderate</w:t>
            </w:r>
          </w:p>
        </w:tc>
      </w:tr>
      <w:tr w:rsidR="009459CE" w:rsidRPr="00496F36" w14:paraId="78DF72FF" w14:textId="77777777" w:rsidTr="00E717A9">
        <w:tc>
          <w:tcPr>
            <w:tcW w:w="2547" w:type="dxa"/>
            <w:shd w:val="clear" w:color="auto" w:fill="B4C6E7" w:themeFill="accent1" w:themeFillTint="66"/>
            <w:vAlign w:val="center"/>
          </w:tcPr>
          <w:p w14:paraId="7E223DD7" w14:textId="1C92B0E5" w:rsidR="009459CE" w:rsidRPr="003D2350" w:rsidRDefault="009459CE" w:rsidP="006D1A36">
            <w:pPr>
              <w:pStyle w:val="Standard"/>
              <w:spacing w:line="240" w:lineRule="auto"/>
              <w:jc w:val="center"/>
              <w:rPr>
                <w:sz w:val="20"/>
              </w:rPr>
            </w:pPr>
            <w:r w:rsidRPr="003D2350">
              <w:rPr>
                <w:sz w:val="20"/>
              </w:rPr>
              <w:t>Seguridad y gestión de identidad</w:t>
            </w:r>
          </w:p>
        </w:tc>
        <w:tc>
          <w:tcPr>
            <w:tcW w:w="1276" w:type="dxa"/>
            <w:shd w:val="clear" w:color="auto" w:fill="C5E0B3" w:themeFill="accent6" w:themeFillTint="66"/>
            <w:vAlign w:val="center"/>
          </w:tcPr>
          <w:p w14:paraId="02AB6402" w14:textId="2E9E17E6" w:rsidR="009459CE" w:rsidRPr="00496F36" w:rsidRDefault="00E717A9" w:rsidP="006D1A36">
            <w:pPr>
              <w:pStyle w:val="Standard"/>
              <w:spacing w:line="240" w:lineRule="auto"/>
              <w:jc w:val="center"/>
              <w:rPr>
                <w:sz w:val="20"/>
                <w:lang w:val="en-US"/>
              </w:rPr>
            </w:pPr>
            <w:r>
              <w:rPr>
                <w:noProof/>
              </w:rPr>
              <w:drawing>
                <wp:inline distT="0" distB="0" distL="0" distR="0" wp14:anchorId="02079E16" wp14:editId="79486910">
                  <wp:extent cx="168249" cy="168249"/>
                  <wp:effectExtent l="0" t="0" r="3810" b="3810"/>
                  <wp:docPr id="51" name="Imagen 51"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FFA3A3"/>
            <w:vAlign w:val="center"/>
          </w:tcPr>
          <w:p w14:paraId="042860CB" w14:textId="099E66A5" w:rsidR="009459CE" w:rsidRPr="00496F36" w:rsidRDefault="009459CE" w:rsidP="006D1A36">
            <w:pPr>
              <w:pStyle w:val="Standard"/>
              <w:spacing w:line="240" w:lineRule="auto"/>
              <w:jc w:val="center"/>
              <w:rPr>
                <w:sz w:val="20"/>
                <w:lang w:val="en-US"/>
              </w:rPr>
            </w:pPr>
            <w:r>
              <w:rPr>
                <w:sz w:val="20"/>
                <w:lang w:val="en-US"/>
              </w:rPr>
              <w:t>Limited</w:t>
            </w:r>
          </w:p>
        </w:tc>
        <w:tc>
          <w:tcPr>
            <w:tcW w:w="1276" w:type="dxa"/>
            <w:shd w:val="clear" w:color="auto" w:fill="FFA3A3"/>
            <w:vAlign w:val="center"/>
          </w:tcPr>
          <w:p w14:paraId="1C160AD7" w14:textId="57514869" w:rsidR="009459CE" w:rsidRPr="00496F36" w:rsidRDefault="009459CE" w:rsidP="006D1A36">
            <w:pPr>
              <w:pStyle w:val="Standard"/>
              <w:spacing w:line="240" w:lineRule="auto"/>
              <w:jc w:val="center"/>
              <w:rPr>
                <w:sz w:val="20"/>
                <w:lang w:val="en-US"/>
              </w:rPr>
            </w:pPr>
            <w:r>
              <w:rPr>
                <w:sz w:val="20"/>
                <w:lang w:val="en-US"/>
              </w:rPr>
              <w:t>Limited</w:t>
            </w:r>
          </w:p>
        </w:tc>
        <w:tc>
          <w:tcPr>
            <w:tcW w:w="1134" w:type="dxa"/>
            <w:shd w:val="clear" w:color="auto" w:fill="FFA3A3"/>
            <w:vAlign w:val="center"/>
          </w:tcPr>
          <w:p w14:paraId="14AAA254" w14:textId="6B83CA6A" w:rsidR="009459CE" w:rsidRPr="00496F36" w:rsidRDefault="009459CE" w:rsidP="006D1A36">
            <w:pPr>
              <w:pStyle w:val="Standard"/>
              <w:spacing w:line="240" w:lineRule="auto"/>
              <w:jc w:val="center"/>
              <w:rPr>
                <w:sz w:val="20"/>
                <w:lang w:val="en-US"/>
              </w:rPr>
            </w:pPr>
            <w:r>
              <w:rPr>
                <w:sz w:val="20"/>
                <w:lang w:val="en-US"/>
              </w:rPr>
              <w:t>Limited</w:t>
            </w:r>
          </w:p>
        </w:tc>
        <w:tc>
          <w:tcPr>
            <w:tcW w:w="1417" w:type="dxa"/>
            <w:shd w:val="clear" w:color="auto" w:fill="FFA3A3"/>
            <w:vAlign w:val="center"/>
          </w:tcPr>
          <w:p w14:paraId="71223F00" w14:textId="055A5E80" w:rsidR="009459CE" w:rsidRPr="00496F36" w:rsidRDefault="009459CE" w:rsidP="006D1A36">
            <w:pPr>
              <w:pStyle w:val="Standard"/>
              <w:spacing w:line="240" w:lineRule="auto"/>
              <w:jc w:val="center"/>
              <w:rPr>
                <w:sz w:val="20"/>
                <w:lang w:val="en-US"/>
              </w:rPr>
            </w:pPr>
            <w:r>
              <w:rPr>
                <w:sz w:val="20"/>
                <w:lang w:val="en-US"/>
              </w:rPr>
              <w:t>Limited</w:t>
            </w:r>
          </w:p>
        </w:tc>
      </w:tr>
      <w:tr w:rsidR="009459CE" w:rsidRPr="00496F36" w14:paraId="6D0E9733" w14:textId="77777777" w:rsidTr="00E717A9">
        <w:tc>
          <w:tcPr>
            <w:tcW w:w="2547" w:type="dxa"/>
            <w:shd w:val="clear" w:color="auto" w:fill="B4C6E7" w:themeFill="accent1" w:themeFillTint="66"/>
            <w:vAlign w:val="center"/>
          </w:tcPr>
          <w:p w14:paraId="307255DC" w14:textId="16FF8F87" w:rsidR="009459CE" w:rsidRPr="00496F36" w:rsidRDefault="009459CE" w:rsidP="006D1A36">
            <w:pPr>
              <w:pStyle w:val="Standard"/>
              <w:spacing w:line="240" w:lineRule="auto"/>
              <w:jc w:val="center"/>
              <w:rPr>
                <w:sz w:val="20"/>
                <w:lang w:val="en-US"/>
              </w:rPr>
            </w:pPr>
            <w:r>
              <w:rPr>
                <w:sz w:val="20"/>
                <w:lang w:val="en-US"/>
              </w:rPr>
              <w:t>Modelo de negocio abierto</w:t>
            </w:r>
          </w:p>
        </w:tc>
        <w:tc>
          <w:tcPr>
            <w:tcW w:w="1276" w:type="dxa"/>
            <w:shd w:val="clear" w:color="auto" w:fill="C5E0B3" w:themeFill="accent6" w:themeFillTint="66"/>
            <w:vAlign w:val="center"/>
          </w:tcPr>
          <w:p w14:paraId="2D54A80C" w14:textId="63239B21" w:rsidR="009459CE" w:rsidRPr="00496F36" w:rsidRDefault="00E717A9" w:rsidP="006D1A36">
            <w:pPr>
              <w:pStyle w:val="Standard"/>
              <w:spacing w:line="240" w:lineRule="auto"/>
              <w:jc w:val="center"/>
              <w:rPr>
                <w:sz w:val="20"/>
                <w:lang w:val="en-US"/>
              </w:rPr>
            </w:pPr>
            <w:r>
              <w:rPr>
                <w:noProof/>
              </w:rPr>
              <w:drawing>
                <wp:inline distT="0" distB="0" distL="0" distR="0" wp14:anchorId="680320E5" wp14:editId="5B11DE36">
                  <wp:extent cx="168249" cy="168249"/>
                  <wp:effectExtent l="0" t="0" r="3810" b="3810"/>
                  <wp:docPr id="52" name="Imagen 52"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992" w:type="dxa"/>
            <w:shd w:val="clear" w:color="auto" w:fill="C5E0B3" w:themeFill="accent6" w:themeFillTint="66"/>
            <w:vAlign w:val="center"/>
          </w:tcPr>
          <w:p w14:paraId="23BFA702" w14:textId="7DA5B1D9" w:rsidR="009459CE" w:rsidRPr="00496F36" w:rsidRDefault="00E717A9" w:rsidP="006D1A36">
            <w:pPr>
              <w:pStyle w:val="Standard"/>
              <w:spacing w:line="240" w:lineRule="auto"/>
              <w:jc w:val="center"/>
              <w:rPr>
                <w:sz w:val="20"/>
                <w:lang w:val="en-US"/>
              </w:rPr>
            </w:pPr>
            <w:r>
              <w:rPr>
                <w:noProof/>
              </w:rPr>
              <w:drawing>
                <wp:inline distT="0" distB="0" distL="0" distR="0" wp14:anchorId="58A4D734" wp14:editId="46E0CC05">
                  <wp:extent cx="168249" cy="168249"/>
                  <wp:effectExtent l="0" t="0" r="3810" b="3810"/>
                  <wp:docPr id="53" name="Imagen 53"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276" w:type="dxa"/>
            <w:shd w:val="clear" w:color="auto" w:fill="C5E0B3" w:themeFill="accent6" w:themeFillTint="66"/>
            <w:vAlign w:val="center"/>
          </w:tcPr>
          <w:p w14:paraId="0A76B89E" w14:textId="04CD066A" w:rsidR="009459CE" w:rsidRPr="00496F36" w:rsidRDefault="00E717A9" w:rsidP="006D1A36">
            <w:pPr>
              <w:pStyle w:val="Standard"/>
              <w:spacing w:line="240" w:lineRule="auto"/>
              <w:jc w:val="center"/>
              <w:rPr>
                <w:sz w:val="20"/>
                <w:lang w:val="en-US"/>
              </w:rPr>
            </w:pPr>
            <w:r>
              <w:rPr>
                <w:noProof/>
              </w:rPr>
              <w:drawing>
                <wp:inline distT="0" distB="0" distL="0" distR="0" wp14:anchorId="487BCA47" wp14:editId="500BE15B">
                  <wp:extent cx="168249" cy="168249"/>
                  <wp:effectExtent l="0" t="0" r="3810" b="3810"/>
                  <wp:docPr id="54" name="Imagen 54"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134" w:type="dxa"/>
            <w:shd w:val="clear" w:color="auto" w:fill="C5E0B3" w:themeFill="accent6" w:themeFillTint="66"/>
            <w:vAlign w:val="center"/>
          </w:tcPr>
          <w:p w14:paraId="0795446B" w14:textId="5E63B54E" w:rsidR="009459CE" w:rsidRPr="00496F36" w:rsidRDefault="00E717A9" w:rsidP="006D1A36">
            <w:pPr>
              <w:pStyle w:val="Standard"/>
              <w:spacing w:line="240" w:lineRule="auto"/>
              <w:jc w:val="center"/>
              <w:rPr>
                <w:sz w:val="20"/>
                <w:lang w:val="en-US"/>
              </w:rPr>
            </w:pPr>
            <w:r>
              <w:rPr>
                <w:noProof/>
              </w:rPr>
              <w:drawing>
                <wp:inline distT="0" distB="0" distL="0" distR="0" wp14:anchorId="322F50DF" wp14:editId="5C3E4530">
                  <wp:extent cx="168249" cy="168249"/>
                  <wp:effectExtent l="0" t="0" r="3810" b="3810"/>
                  <wp:docPr id="55" name="Imagen 55" descr="Resultado de imagen de tick verde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ick verde 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6876" cy="176876"/>
                          </a:xfrm>
                          <a:prstGeom prst="rect">
                            <a:avLst/>
                          </a:prstGeom>
                          <a:noFill/>
                          <a:ln>
                            <a:noFill/>
                          </a:ln>
                        </pic:spPr>
                      </pic:pic>
                    </a:graphicData>
                  </a:graphic>
                </wp:inline>
              </w:drawing>
            </w:r>
          </w:p>
        </w:tc>
        <w:tc>
          <w:tcPr>
            <w:tcW w:w="1417" w:type="dxa"/>
            <w:shd w:val="clear" w:color="auto" w:fill="FFA3A3"/>
            <w:vAlign w:val="center"/>
          </w:tcPr>
          <w:p w14:paraId="046E6722" w14:textId="4724BF25" w:rsidR="009459CE" w:rsidRPr="00496F36" w:rsidRDefault="00E717A9" w:rsidP="006D1A36">
            <w:pPr>
              <w:pStyle w:val="Standard"/>
              <w:spacing w:line="240" w:lineRule="auto"/>
              <w:jc w:val="center"/>
              <w:rPr>
                <w:sz w:val="20"/>
                <w:lang w:val="en-US"/>
              </w:rPr>
            </w:pPr>
            <w:r>
              <w:rPr>
                <w:noProof/>
              </w:rPr>
              <w:drawing>
                <wp:inline distT="0" distB="0" distL="0" distR="0" wp14:anchorId="67C5D41E" wp14:editId="2B676F65">
                  <wp:extent cx="146304" cy="146304"/>
                  <wp:effectExtent l="0" t="0" r="6350" b="6350"/>
                  <wp:docPr id="201" name="Imagen 201" descr="Resultado de imagen de tick roj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Resultado de imagen de tick rojo 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flipV="1">
                            <a:off x="0" y="0"/>
                            <a:ext cx="149734" cy="149734"/>
                          </a:xfrm>
                          <a:prstGeom prst="rect">
                            <a:avLst/>
                          </a:prstGeom>
                          <a:noFill/>
                          <a:ln>
                            <a:noFill/>
                          </a:ln>
                        </pic:spPr>
                      </pic:pic>
                    </a:graphicData>
                  </a:graphic>
                </wp:inline>
              </w:drawing>
            </w:r>
          </w:p>
        </w:tc>
      </w:tr>
    </w:tbl>
    <w:p w14:paraId="46C148D5" w14:textId="601D36F5" w:rsidR="00E717A9" w:rsidRDefault="00E717A9" w:rsidP="000A1AFE">
      <w:r>
        <w:t xml:space="preserve">Tras analizar y comparar los Enterprise Service Bus hemos decidido que la opción más </w:t>
      </w:r>
      <w:r>
        <w:lastRenderedPageBreak/>
        <w:t>asequible es Mule ESB por las siguientes razones:</w:t>
      </w:r>
    </w:p>
    <w:p w14:paraId="5BD24565" w14:textId="0D31755D" w:rsidR="00A329F7" w:rsidRDefault="00A329F7" w:rsidP="00A329F7">
      <w:pPr>
        <w:pStyle w:val="Prrafodelista"/>
        <w:numPr>
          <w:ilvl w:val="0"/>
          <w:numId w:val="21"/>
        </w:numPr>
      </w:pPr>
      <w:r>
        <w:t>Es compatible con máquinas virtuales que adopten CEP a través de la librería de Esper EPL.</w:t>
      </w:r>
    </w:p>
    <w:p w14:paraId="3D702E9A" w14:textId="6F9D2D5C" w:rsidR="00A329F7" w:rsidRDefault="00A329F7" w:rsidP="00A329F7">
      <w:pPr>
        <w:pStyle w:val="Prrafodelista"/>
        <w:numPr>
          <w:ilvl w:val="0"/>
          <w:numId w:val="21"/>
        </w:numPr>
      </w:pPr>
      <w:r>
        <w:t>Proporciona gran capacidad para la transformación de mensajes en diferentes formatos (.db, csv, excell, json, etc).</w:t>
      </w:r>
    </w:p>
    <w:p w14:paraId="7BE224CB" w14:textId="0EE28B6B" w:rsidR="00A329F7" w:rsidRDefault="00A329F7" w:rsidP="00A329F7">
      <w:pPr>
        <w:pStyle w:val="Prrafodelista"/>
        <w:numPr>
          <w:ilvl w:val="0"/>
          <w:numId w:val="21"/>
        </w:numPr>
      </w:pPr>
      <w:r>
        <w:t>Proporciona gran cantidad de conectores de comunicación con aplicaciones vía http, bases de datos relacionales (MySQL) y no relacionales (MongoDB), SMTP, aja</w:t>
      </w:r>
      <w:r w:rsidR="0005737F">
        <w:t>x</w:t>
      </w:r>
      <w:r>
        <w:t xml:space="preserve">, amazon services, FTP, </w:t>
      </w:r>
      <w:r w:rsidR="0005737F">
        <w:t>y muchos más.</w:t>
      </w:r>
    </w:p>
    <w:p w14:paraId="281E4462" w14:textId="6A4D1088" w:rsidR="0005737F" w:rsidRDefault="0005737F" w:rsidP="0005737F">
      <w:pPr>
        <w:pStyle w:val="Prrafodelista"/>
        <w:numPr>
          <w:ilvl w:val="0"/>
          <w:numId w:val="21"/>
        </w:numPr>
      </w:pPr>
      <w:r>
        <w:t>La solución de open source es gratis y soporta la carga de trabajo de un parque eólico.</w:t>
      </w:r>
    </w:p>
    <w:p w14:paraId="2FDC74B8" w14:textId="77777777" w:rsidR="00FD378E" w:rsidRDefault="0005737F" w:rsidP="0005737F">
      <w:pPr>
        <w:pStyle w:val="Prrafodelista"/>
        <w:numPr>
          <w:ilvl w:val="0"/>
          <w:numId w:val="21"/>
        </w:numPr>
      </w:pPr>
      <w:r>
        <w:t>Se puede establecer en</w:t>
      </w:r>
      <w:r w:rsidR="00FD378E">
        <w:t xml:space="preserve"> un servidor de forma sencilla.</w:t>
      </w:r>
    </w:p>
    <w:p w14:paraId="385DDC58" w14:textId="66BF973E" w:rsidR="00FD378E" w:rsidRDefault="00FD378E" w:rsidP="0005737F">
      <w:pPr>
        <w:pStyle w:val="Prrafodelista"/>
        <w:numPr>
          <w:ilvl w:val="0"/>
          <w:numId w:val="21"/>
        </w:numPr>
      </w:pPr>
      <w:r>
        <w:t>AnyPoint Studio es muy fácil de aprender.</w:t>
      </w:r>
    </w:p>
    <w:p w14:paraId="7C6AF43C" w14:textId="77777777" w:rsidR="00FD378E" w:rsidRDefault="00FD378E" w:rsidP="0005737F">
      <w:pPr>
        <w:pStyle w:val="Prrafodelista"/>
        <w:numPr>
          <w:ilvl w:val="0"/>
          <w:numId w:val="21"/>
        </w:numPr>
      </w:pPr>
      <w:r>
        <w:t>La comunidad y los foros de MuleSoft son muy activos de forma que hay muchísimas fuentes de documentación muy completas.</w:t>
      </w:r>
    </w:p>
    <w:p w14:paraId="55B39A4D" w14:textId="77777777" w:rsidR="00FD378E" w:rsidRDefault="00FD378E" w:rsidP="0005737F">
      <w:pPr>
        <w:pStyle w:val="Prrafodelista"/>
        <w:numPr>
          <w:ilvl w:val="0"/>
          <w:numId w:val="21"/>
        </w:numPr>
      </w:pPr>
      <w:r>
        <w:t>Gran escabilidad puesto que se pueden combinar varios ESBs en paralela de Mule.</w:t>
      </w:r>
    </w:p>
    <w:p w14:paraId="2980240C" w14:textId="2AA708F6" w:rsidR="0005737F" w:rsidRDefault="00FD378E" w:rsidP="0005737F">
      <w:pPr>
        <w:pStyle w:val="Prrafodelista"/>
        <w:numPr>
          <w:ilvl w:val="0"/>
          <w:numId w:val="21"/>
        </w:numPr>
      </w:pPr>
      <w:r>
        <w:t>Si se quieren más prestaciones, siempre cabe la posibilidad de pagar por la versión Enterprise.</w:t>
      </w:r>
    </w:p>
    <w:p w14:paraId="650F807C" w14:textId="324A2B20" w:rsidR="00FD378E" w:rsidRDefault="00FD378E" w:rsidP="0005737F">
      <w:pPr>
        <w:pStyle w:val="Prrafodelista"/>
        <w:numPr>
          <w:ilvl w:val="0"/>
          <w:numId w:val="21"/>
        </w:numPr>
      </w:pPr>
      <w:r>
        <w:t>Teníamos conoc</w:t>
      </w:r>
      <w:r w:rsidR="00171262">
        <w:t>i</w:t>
      </w:r>
      <w:r>
        <w:t>miento previo del uso de Mule ESB en un curso acerca del Procesamiento de Eventos Complejos impartido, por lo que no nos supuso un reto tan complicado aprender a utilizarlo.</w:t>
      </w:r>
    </w:p>
    <w:p w14:paraId="27C78C4C" w14:textId="47B646A5" w:rsidR="0090188A" w:rsidRDefault="00D71EEB" w:rsidP="00E34980">
      <w:pPr>
        <w:pStyle w:val="Captulo-Nivel2"/>
      </w:pPr>
      <w:bookmarkStart w:id="56" w:name="_Toc512374302"/>
      <w:r>
        <w:t>M</w:t>
      </w:r>
      <w:r w:rsidR="00C85EAA">
        <w:t>etodologías existentes</w:t>
      </w:r>
      <w:bookmarkEnd w:id="56"/>
    </w:p>
    <w:p w14:paraId="633CC3B4" w14:textId="4A083C5B" w:rsidR="003E7856" w:rsidRDefault="00AC1F36" w:rsidP="009459CE">
      <w:r>
        <w:t xml:space="preserve">La eterna batalla entre las metodologías ágiles y las tradicionales tiene cabida </w:t>
      </w:r>
      <w:r w:rsidR="003E7856">
        <w:t>en este trabajo de fin de grado también</w:t>
      </w:r>
      <w:r>
        <w:t>.</w:t>
      </w:r>
      <w:r w:rsidR="003E7856">
        <w:t xml:space="preserve"> La elección de </w:t>
      </w:r>
      <w:r w:rsidR="00980B3E">
        <w:t>la</w:t>
      </w:r>
      <w:r w:rsidR="003E7856">
        <w:t xml:space="preserve"> metodología para desarrollar un sistema software no es una decisión sencilla, debemos de barajar todos y cada uno de los factores que influyen directa e indirectamente </w:t>
      </w:r>
      <w:r w:rsidR="00980B3E">
        <w:t>en el</w:t>
      </w:r>
      <w:r w:rsidR="003E7856">
        <w:t xml:space="preserve"> proyecto. Antes de elegir una, debemos de definir cuales son las bases tanto de las metodologías tradicionales y las metodologías ágiles.</w:t>
      </w:r>
    </w:p>
    <w:p w14:paraId="35BAC432" w14:textId="72018067" w:rsidR="00D036B9" w:rsidRDefault="003E7856" w:rsidP="009459CE">
      <w:r>
        <w:t>Piattini en 1996</w:t>
      </w:r>
      <w:r w:rsidR="00D036B9">
        <w:t xml:space="preserve"> </w:t>
      </w:r>
      <w:r w:rsidR="00D036B9">
        <w:fldChar w:fldCharType="begin" w:fldLock="1"/>
      </w:r>
      <w:r w:rsidR="00204505">
        <w:instrText>ADDIN CSL_CITATION { "citationItems" : [ { "id" : "ITEM-1", "itemData" : { "abstract" : "En este cap\u00edtulo se desean presentar los fundamentos en que se basa el software educativo (secci\u00f3n 3.2): los m\u00e9todos, las herramientas y los procedimientos que provee la ingenier\u00eda de software a fin de considerarlos para el desarrollo de los programas did\u00e1cticos. Se describen y analizan los paradigmas principales del ciclo de vida secci\u00f3n 3.2) principales a la luz de la visi\u00f3n de Mario Piattini, desde la cascada tradicional hasta los actuales orientados a objetos (secci\u00f3n 3.3). Se destaca la necesidad de una metodolog\u00eda para el desarrollo de productos l\u00f3gicos y se describen las m\u00e1s importantes (secci\u00f3n 3.4). A fin de seleccionar el ciclo de vida adecuado para cada desarrollo, se analizan las actividades de cada uno de los procesos del mismo (secci\u00f3n 3.5). Por \u00faltimo se define calidad del software y la normativa vigente (secci\u00f3n 3.6) para un proyecto de software y se hace una revisi\u00f3n de las m\u00e9tricas de calidad com\u00fanmente usadas. 3.2. FUNDAMENTOS", "author" : [ { "dropping-particle" : "", "family" : "Cataldi", "given" : "Zulma", "non-dropping-particle" : "", "parse-names" : false, "suffix" : "" } ], "container-title" : "Una metodolog\u00eda para el dise\u00f1o, desarrollo y evaluaci\u00f3n de software educativo.", "id" : "ITEM-1", "issued" : { "date-parts" : [ [ "2000" ] ] }, "page" : "33 - 57", "title" : "La ingenier\u00eda del software", "type" : "article-journal" }, "uris" : [ "http://www.mendeley.com/documents/?uuid=bf02052d-d441-4feb-9b43-55e967ccc898" ] } ], "mendeley" : { "formattedCitation" : "[27]", "plainTextFormattedCitation" : "[27]", "previouslyFormattedCitation" : "[27]" }, "properties" : {  }, "schema" : "https://github.com/citation-style-language/schema/raw/master/csl-citation.json" }</w:instrText>
      </w:r>
      <w:r w:rsidR="00D036B9">
        <w:fldChar w:fldCharType="separate"/>
      </w:r>
      <w:r w:rsidR="00204505" w:rsidRPr="00204505">
        <w:rPr>
          <w:noProof/>
        </w:rPr>
        <w:t>[27]</w:t>
      </w:r>
      <w:r w:rsidR="00D036B9">
        <w:fldChar w:fldCharType="end"/>
      </w:r>
      <w:r>
        <w:t>, definía el concepto de metodología, como el “conjunto de pasos y procedimientos que deben seguirse para el desarrollo de software”. Aunque el concepto no está clar</w:t>
      </w:r>
      <w:r w:rsidR="00171262">
        <w:t>o</w:t>
      </w:r>
      <w:r>
        <w:t xml:space="preserve">, es evidente que </w:t>
      </w:r>
      <w:r w:rsidR="00171262">
        <w:t>el uso de una</w:t>
      </w:r>
      <w:r>
        <w:t xml:space="preserve"> metodología </w:t>
      </w:r>
      <w:r w:rsidR="00171262">
        <w:t xml:space="preserve">de trabajo </w:t>
      </w:r>
      <w:r>
        <w:t>garantiza la sistematización del desarrollo. Otro de los pioneros en ingeniería del software</w:t>
      </w:r>
      <w:r w:rsidR="00D036B9">
        <w:t>,</w:t>
      </w:r>
      <w:r>
        <w:t xml:space="preserve"> </w:t>
      </w:r>
      <w:r w:rsidR="00D036B9">
        <w:t xml:space="preserve">Maddison, </w:t>
      </w:r>
      <w:r>
        <w:t xml:space="preserve">en 1983, definía </w:t>
      </w:r>
      <w:r>
        <w:lastRenderedPageBreak/>
        <w:t>metodología, como el conjunto de filosofías, fases, procedimientos, reglas, técnicas, herramientas, documentación y aspectos de formación para los desarrollad</w:t>
      </w:r>
      <w:r w:rsidR="00171262">
        <w:t>o</w:t>
      </w:r>
      <w:r>
        <w:t xml:space="preserve">res.  </w:t>
      </w:r>
      <w:r w:rsidR="00D036B9">
        <w:t>De manera que una metodología debe dictaminar:</w:t>
      </w:r>
    </w:p>
    <w:p w14:paraId="7A005C9C" w14:textId="1113C036" w:rsidR="00D036B9" w:rsidRDefault="00D036B9" w:rsidP="00DB0275">
      <w:pPr>
        <w:pStyle w:val="Prrafodelista"/>
        <w:numPr>
          <w:ilvl w:val="0"/>
          <w:numId w:val="30"/>
        </w:numPr>
      </w:pPr>
      <w:r>
        <w:t>La estructura en etapas del proyecto.</w:t>
      </w:r>
    </w:p>
    <w:p w14:paraId="3D81CCE7" w14:textId="790FAD6A" w:rsidR="00D036B9" w:rsidRDefault="00D036B9" w:rsidP="00DB0275">
      <w:pPr>
        <w:pStyle w:val="Prrafodelista"/>
        <w:numPr>
          <w:ilvl w:val="0"/>
          <w:numId w:val="30"/>
        </w:numPr>
      </w:pPr>
      <w:r>
        <w:t>Tareas de cada etapa.</w:t>
      </w:r>
    </w:p>
    <w:p w14:paraId="3D82A682" w14:textId="3E7166B1" w:rsidR="00D036B9" w:rsidRDefault="00D036B9" w:rsidP="00DB0275">
      <w:pPr>
        <w:pStyle w:val="Prrafodelista"/>
        <w:numPr>
          <w:ilvl w:val="0"/>
          <w:numId w:val="30"/>
        </w:numPr>
      </w:pPr>
      <w:r>
        <w:t>Artefactos que tienen lugar tras la realización de las tareas.</w:t>
      </w:r>
    </w:p>
    <w:p w14:paraId="1F7D5E42" w14:textId="67BBAF30" w:rsidR="007C448D" w:rsidRDefault="007C448D" w:rsidP="00DB0275">
      <w:pPr>
        <w:pStyle w:val="Prrafodelista"/>
        <w:numPr>
          <w:ilvl w:val="0"/>
          <w:numId w:val="30"/>
        </w:numPr>
      </w:pPr>
      <w:r>
        <w:t>Roles y deberes.</w:t>
      </w:r>
    </w:p>
    <w:p w14:paraId="0C29A4E9" w14:textId="06620A27" w:rsidR="00D036B9" w:rsidRDefault="00D036B9" w:rsidP="00DB0275">
      <w:pPr>
        <w:pStyle w:val="Prrafodelista"/>
        <w:numPr>
          <w:ilvl w:val="0"/>
          <w:numId w:val="30"/>
        </w:numPr>
      </w:pPr>
      <w:r>
        <w:t>Qué restricciones existen.</w:t>
      </w:r>
    </w:p>
    <w:p w14:paraId="09E3ECCA" w14:textId="75BA64A5" w:rsidR="00D036B9" w:rsidRDefault="00D036B9" w:rsidP="00DB0275">
      <w:pPr>
        <w:pStyle w:val="Prrafodelista"/>
        <w:numPr>
          <w:ilvl w:val="0"/>
          <w:numId w:val="30"/>
        </w:numPr>
      </w:pPr>
      <w:r>
        <w:t>Cuáles son las mejores herramientas que se pueden aplicar, y cuales son las que nosotros podemos aplicar.</w:t>
      </w:r>
    </w:p>
    <w:p w14:paraId="6CA268AD" w14:textId="3B3B7EDC" w:rsidR="000A5351" w:rsidRDefault="00D036B9" w:rsidP="00DB0275">
      <w:pPr>
        <w:pStyle w:val="Prrafodelista"/>
        <w:numPr>
          <w:ilvl w:val="0"/>
          <w:numId w:val="30"/>
        </w:numPr>
      </w:pPr>
      <w:r>
        <w:t>Cómo gestionar y controlar un proyecto.</w:t>
      </w:r>
    </w:p>
    <w:p w14:paraId="747E930A" w14:textId="6BE8016C" w:rsidR="000A5351" w:rsidRDefault="000A5351" w:rsidP="000A5351">
      <w:r>
        <w:t>Dejado esto claro, enfrentamos dos tipos de metodologías:</w:t>
      </w:r>
    </w:p>
    <w:p w14:paraId="3E8B7FB3" w14:textId="5749E096" w:rsidR="000A5351" w:rsidRDefault="000A5351" w:rsidP="00DB0275">
      <w:pPr>
        <w:pStyle w:val="Prrafodelista"/>
        <w:numPr>
          <w:ilvl w:val="0"/>
          <w:numId w:val="31"/>
        </w:numPr>
        <w:rPr>
          <w:b/>
        </w:rPr>
      </w:pPr>
      <w:r w:rsidRPr="000A5351">
        <w:rPr>
          <w:b/>
        </w:rPr>
        <w:t>Metodología tradicional.</w:t>
      </w:r>
    </w:p>
    <w:p w14:paraId="09544AFB" w14:textId="66CE03A4" w:rsidR="00A457CE" w:rsidRDefault="00964F34" w:rsidP="00A457CE">
      <w:pPr>
        <w:rPr>
          <w:shd w:val="clear" w:color="auto" w:fill="FFFFFF"/>
        </w:rPr>
      </w:pPr>
      <w:r>
        <w:t xml:space="preserve">Las </w:t>
      </w:r>
      <w:r w:rsidR="00067929">
        <w:t>metodologías tradicionales se centran en el buen trabajo del proceso de desarrollo del soft</w:t>
      </w:r>
      <w:r w:rsidR="00171262">
        <w:t>w</w:t>
      </w:r>
      <w:r w:rsidR="00067929">
        <w:t xml:space="preserve">are, con el objetivo de obtener un software eficiente </w:t>
      </w:r>
      <w:r w:rsidR="00666E82">
        <w:rPr>
          <w:shd w:val="clear" w:color="auto" w:fill="FFFFFF"/>
        </w:rPr>
        <w:fldChar w:fldCharType="begin" w:fldLock="1"/>
      </w:r>
      <w:r w:rsidR="00204505">
        <w:rPr>
          <w:shd w:val="clear" w:color="auto" w:fill="FFFFFF"/>
        </w:rPr>
        <w:instrText>ADDIN CSL_CITATION { "citationItems" : [ { "id" : "ITEM-1", "itemData" : { "URL" : "https://pmqlinkedin.wordpress.com/about/metodologia-tradicional-o-agil/", "abstract" : "Comparativa en t\u00e9rminos generales de metodolog\u00edas tradicionales y \u00e1giles.", "accessed" : { "date-parts" : [ [ "2018", "3", "19" ] ] }, "author" : [ { "dropping-particle" : "", "family" : "Norberto Figuerola", "given" : "", "non-dropping-particle" : "", "parse-names" : false, "suffix" : "" } ], "id" : "ITEM-1", "issued" : { "date-parts" : [ [ "2011" ] ] }, "title" : "Desarrollo de Software \u2013 \u00bfMetodolog\u00eda Tradicional o Agil ? | PMQuality", "type" : "webpage" }, "uris" : [ "http://www.mendeley.com/documents/?uuid=dff56b2f-a798-3711-bc0e-671c9db61c18" ] } ], "mendeley" : { "formattedCitation" : "[28]", "plainTextFormattedCitation" : "[28]", "previouslyFormattedCitation" : "[28]" }, "properties" : {  }, "schema" : "https://github.com/citation-style-language/schema/raw/master/csl-citation.json" }</w:instrText>
      </w:r>
      <w:r w:rsidR="00666E82">
        <w:rPr>
          <w:shd w:val="clear" w:color="auto" w:fill="FFFFFF"/>
        </w:rPr>
        <w:fldChar w:fldCharType="separate"/>
      </w:r>
      <w:r w:rsidR="00204505" w:rsidRPr="00204505">
        <w:rPr>
          <w:noProof/>
          <w:shd w:val="clear" w:color="auto" w:fill="FFFFFF"/>
        </w:rPr>
        <w:t>[28]</w:t>
      </w:r>
      <w:r w:rsidR="00666E82">
        <w:rPr>
          <w:shd w:val="clear" w:color="auto" w:fill="FFFFFF"/>
        </w:rPr>
        <w:fldChar w:fldCharType="end"/>
      </w:r>
      <w:r w:rsidR="000A5351">
        <w:rPr>
          <w:shd w:val="clear" w:color="auto" w:fill="FFFFFF"/>
        </w:rPr>
        <w:t>.</w:t>
      </w:r>
      <w:r w:rsidR="00067929">
        <w:rPr>
          <w:shd w:val="clear" w:color="auto" w:fill="FFFFFF"/>
        </w:rPr>
        <w:t xml:space="preserve"> Para esto se hace hincapié en la planificación completa del trabajo que se ha </w:t>
      </w:r>
      <w:r w:rsidR="00171262">
        <w:rPr>
          <w:shd w:val="clear" w:color="auto" w:fill="FFFFFF"/>
        </w:rPr>
        <w:t xml:space="preserve">de </w:t>
      </w:r>
      <w:r w:rsidR="00067929">
        <w:rPr>
          <w:shd w:val="clear" w:color="auto" w:fill="FFFFFF"/>
        </w:rPr>
        <w:t>llevar a cabo, comenzando así el ciclo de desarrollo del software. Primero planificamos todas las tareas, y a continuación comenzamos a desarrollar. Se centra como he dicho al comienzo de este punto en el control del proceso, fijando desde un primer momento, los roles, tareas, artefactos, etapas y modelado. Algunos ejemplos de metodología tradicional pueden ser RUP, MSF,</w:t>
      </w:r>
      <w:r w:rsidR="000A5351">
        <w:rPr>
          <w:shd w:val="clear" w:color="auto" w:fill="FFFFFF"/>
        </w:rPr>
        <w:t xml:space="preserve"> Win-Win Spiral Model e Iconix.</w:t>
      </w:r>
    </w:p>
    <w:p w14:paraId="73BF86F8" w14:textId="77777777" w:rsidR="000A5351" w:rsidRDefault="000A5351" w:rsidP="00DB0275">
      <w:pPr>
        <w:pStyle w:val="Prrafodelista"/>
        <w:numPr>
          <w:ilvl w:val="0"/>
          <w:numId w:val="31"/>
        </w:numPr>
        <w:rPr>
          <w:b/>
        </w:rPr>
      </w:pPr>
      <w:r w:rsidRPr="000A5351">
        <w:rPr>
          <w:b/>
        </w:rPr>
        <w:t>Metodología ágil.</w:t>
      </w:r>
    </w:p>
    <w:p w14:paraId="09F93C09" w14:textId="58ABBEC1" w:rsidR="000A5351" w:rsidRDefault="000A5351" w:rsidP="000A5351">
      <w:r w:rsidRPr="000A5351">
        <w:rPr>
          <w:shd w:val="clear" w:color="auto" w:fill="FFFFFF"/>
        </w:rPr>
        <w:t>Los procesos ágiles son una buena elección cuando se trabaja con requisitos desconocidos o variables. Si no existen requisitos estables, no existe una gran posibilidad de tener un diseño estable y de seguir un proceso totalmente planificado, que no vaya a variar ni en tiempo ni en dinero. En estas situaciones, un proceso adaptativo será mucho más efectivo que un proceso predictivo. Por otra parte, los procesos de desarrollo adaptativos también facilitan la generación rápida de prototipos y de versiones previ</w:t>
      </w:r>
      <w:r w:rsidR="00171262">
        <w:rPr>
          <w:shd w:val="clear" w:color="auto" w:fill="FFFFFF"/>
        </w:rPr>
        <w:t>a</w:t>
      </w:r>
      <w:r w:rsidRPr="000A5351">
        <w:rPr>
          <w:shd w:val="clear" w:color="auto" w:fill="FFFFFF"/>
        </w:rPr>
        <w:t>s a la entrega final.</w:t>
      </w:r>
      <w:r>
        <w:rPr>
          <w:shd w:val="clear" w:color="auto" w:fill="FFFFFF"/>
        </w:rPr>
        <w:t xml:space="preserve"> </w:t>
      </w:r>
      <w:r>
        <w:rPr>
          <w:shd w:val="clear" w:color="auto" w:fill="FFFFFF"/>
        </w:rPr>
        <w:lastRenderedPageBreak/>
        <w:t>Algunos ejemplos de metodología son XP, Scrum, Crystal Clear, DSDM, FDD, XBreed, y Extreme Modeling.</w:t>
      </w:r>
      <w:r>
        <w:t xml:space="preserve"> </w:t>
      </w:r>
    </w:p>
    <w:p w14:paraId="2C410598" w14:textId="3709A68C" w:rsidR="007C448D" w:rsidRDefault="007C448D" w:rsidP="000A5351">
      <w:r>
        <w:t xml:space="preserve">Si comparamos estas dos metodologías podemos sacar las conclusiones extraídas en la </w:t>
      </w:r>
      <w:r w:rsidR="00666E82">
        <w:fldChar w:fldCharType="begin"/>
      </w:r>
      <w:r w:rsidR="00666E82">
        <w:instrText xml:space="preserve"> REF _Ref509233640 \h </w:instrText>
      </w:r>
      <w:r w:rsidR="00666E82">
        <w:fldChar w:fldCharType="separate"/>
      </w:r>
      <w:r w:rsidR="00AC166E">
        <w:t xml:space="preserve">Tabla </w:t>
      </w:r>
      <w:r w:rsidR="00AC166E">
        <w:rPr>
          <w:noProof/>
        </w:rPr>
        <w:t>2</w:t>
      </w:r>
      <w:r w:rsidR="00666E82">
        <w:fldChar w:fldCharType="end"/>
      </w:r>
      <w:r w:rsidR="00666E82">
        <w:t xml:space="preserve"> </w:t>
      </w:r>
      <w:r w:rsidR="00666E82">
        <w:fldChar w:fldCharType="begin" w:fldLock="1"/>
      </w:r>
      <w:r w:rsidR="00204505">
        <w:instrText>ADDIN CSL_CITATION { "citationItems" : [ { "id" : "ITEM-1", "itemData" : { "URL" : "https://arevalomaria.wordpress.com/2011/11/15/diferencias-entre-metodologias-tradicionales-y-agiles-metodologiasagiles/", "abstract" : "Comparativa entre el concepto de metodolog\u00eda \u00e1gil y tradicional", "accessed" : { "date-parts" : [ [ "2018", "3", "19" ] ] }, "author" : [ { "dropping-particle" : "", "family" : "Maria Eugenia Arevalo Lizardo", "given" : "", "non-dropping-particle" : "", "parse-names" : false, "suffix" : "" } ], "container-title" : "15-10-2011", "id" : "ITEM-1", "issued" : { "date-parts" : [ [ "2011" ] ] }, "title" : "Diferencias entre Metodolog\u00edas Tradicionales y \u00c1giles #MetodologiasAgiles", "type" : "webpage" }, "uris" : [ "http://www.mendeley.com/documents/?uuid=8df7ce3f-d56e-3af6-9e29-99ebae769348" ] } ], "mendeley" : { "formattedCitation" : "[29]", "plainTextFormattedCitation" : "[29]", "previouslyFormattedCitation" : "[29]" }, "properties" : {  }, "schema" : "https://github.com/citation-style-language/schema/raw/master/csl-citation.json" }</w:instrText>
      </w:r>
      <w:r w:rsidR="00666E82">
        <w:fldChar w:fldCharType="separate"/>
      </w:r>
      <w:r w:rsidR="00204505" w:rsidRPr="00204505">
        <w:rPr>
          <w:noProof/>
        </w:rPr>
        <w:t>[29]</w:t>
      </w:r>
      <w:r w:rsidR="00666E82">
        <w:fldChar w:fldCharType="end"/>
      </w:r>
      <w:r>
        <w:t>.</w:t>
      </w:r>
    </w:p>
    <w:p w14:paraId="1B9D9E9E" w14:textId="64384504" w:rsidR="00666E82" w:rsidRDefault="00666E82" w:rsidP="00666E82">
      <w:pPr>
        <w:pStyle w:val="Descripcin"/>
        <w:keepNext/>
      </w:pPr>
      <w:bookmarkStart w:id="57" w:name="_Ref509233640"/>
      <w:bookmarkStart w:id="58" w:name="_Toc511324248"/>
      <w:r>
        <w:t xml:space="preserve">Tabla </w:t>
      </w:r>
      <w:r>
        <w:fldChar w:fldCharType="begin"/>
      </w:r>
      <w:r>
        <w:instrText xml:space="preserve"> SEQ Tabla \* ARABIC </w:instrText>
      </w:r>
      <w:r>
        <w:fldChar w:fldCharType="separate"/>
      </w:r>
      <w:r w:rsidR="00AC166E">
        <w:rPr>
          <w:noProof/>
        </w:rPr>
        <w:t>2</w:t>
      </w:r>
      <w:r>
        <w:fldChar w:fldCharType="end"/>
      </w:r>
      <w:bookmarkEnd w:id="57"/>
      <w:r>
        <w:t>. Comparativa entre metodología ágil y metodología tradicional.</w:t>
      </w:r>
      <w:bookmarkEnd w:id="58"/>
    </w:p>
    <w:tbl>
      <w:tblPr>
        <w:tblStyle w:val="Tablaconcuadrcula4-nfasis1"/>
        <w:tblW w:w="0" w:type="auto"/>
        <w:jc w:val="center"/>
        <w:tblLook w:val="04A0" w:firstRow="1" w:lastRow="0" w:firstColumn="1" w:lastColumn="0" w:noHBand="0" w:noVBand="1"/>
      </w:tblPr>
      <w:tblGrid>
        <w:gridCol w:w="4388"/>
        <w:gridCol w:w="4389"/>
      </w:tblGrid>
      <w:tr w:rsidR="007C448D" w14:paraId="18B00B98" w14:textId="77777777" w:rsidTr="007C448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832FA35" w14:textId="510A2665" w:rsidR="007C448D" w:rsidRDefault="007C448D" w:rsidP="007C448D">
            <w:pPr>
              <w:ind w:firstLine="0"/>
              <w:jc w:val="center"/>
            </w:pPr>
            <w:r>
              <w:t>Metodologías ágiles</w:t>
            </w:r>
          </w:p>
        </w:tc>
        <w:tc>
          <w:tcPr>
            <w:tcW w:w="4389" w:type="dxa"/>
          </w:tcPr>
          <w:p w14:paraId="26B569FE" w14:textId="5DC370EE" w:rsidR="007C448D" w:rsidRDefault="007C448D" w:rsidP="007C448D">
            <w:pPr>
              <w:ind w:firstLine="0"/>
              <w:jc w:val="center"/>
              <w:cnfStyle w:val="100000000000" w:firstRow="1" w:lastRow="0" w:firstColumn="0" w:lastColumn="0" w:oddVBand="0" w:evenVBand="0" w:oddHBand="0" w:evenHBand="0" w:firstRowFirstColumn="0" w:firstRowLastColumn="0" w:lastRowFirstColumn="0" w:lastRowLastColumn="0"/>
            </w:pPr>
            <w:r>
              <w:t>Metodologías tradicionales</w:t>
            </w:r>
          </w:p>
        </w:tc>
      </w:tr>
      <w:tr w:rsidR="007C448D" w14:paraId="1230A7B8"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A7F886A" w14:textId="68A1FFC8" w:rsidR="007C448D" w:rsidRPr="007C448D" w:rsidRDefault="007C448D" w:rsidP="007C448D">
            <w:pPr>
              <w:ind w:firstLine="0"/>
              <w:jc w:val="center"/>
              <w:rPr>
                <w:b w:val="0"/>
              </w:rPr>
            </w:pPr>
            <w:r>
              <w:rPr>
                <w:b w:val="0"/>
              </w:rPr>
              <w:t>Desarrollos cortos (menos tiempo)</w:t>
            </w:r>
          </w:p>
        </w:tc>
        <w:tc>
          <w:tcPr>
            <w:tcW w:w="4389" w:type="dxa"/>
          </w:tcPr>
          <w:p w14:paraId="59A10B05" w14:textId="5B85A278" w:rsidR="007C448D" w:rsidRDefault="007C448D" w:rsidP="007C448D">
            <w:pPr>
              <w:ind w:firstLine="0"/>
              <w:jc w:val="center"/>
              <w:cnfStyle w:val="000000100000" w:firstRow="0" w:lastRow="0" w:firstColumn="0" w:lastColumn="0" w:oddVBand="0" w:evenVBand="0" w:oddHBand="1" w:evenHBand="0" w:firstRowFirstColumn="0" w:firstRowLastColumn="0" w:lastRowFirstColumn="0" w:lastRowLastColumn="0"/>
            </w:pPr>
            <w:r>
              <w:t>Desarrollos medio-largos (más tiempo)</w:t>
            </w:r>
          </w:p>
        </w:tc>
      </w:tr>
      <w:tr w:rsidR="007C448D" w14:paraId="135075A4"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4B98349" w14:textId="0B467C1E" w:rsidR="007C448D" w:rsidRPr="007C448D" w:rsidRDefault="007C448D" w:rsidP="000A5351">
            <w:pPr>
              <w:ind w:firstLine="0"/>
              <w:rPr>
                <w:b w:val="0"/>
              </w:rPr>
            </w:pPr>
            <w:r w:rsidRPr="007C448D">
              <w:rPr>
                <w:b w:val="0"/>
              </w:rPr>
              <w:t>Impuestas internamente, las decisiones parten del equipo</w:t>
            </w:r>
            <w:r>
              <w:rPr>
                <w:b w:val="0"/>
              </w:rPr>
              <w:t>.</w:t>
            </w:r>
          </w:p>
        </w:tc>
        <w:tc>
          <w:tcPr>
            <w:tcW w:w="4389" w:type="dxa"/>
          </w:tcPr>
          <w:p w14:paraId="4BEE62C8" w14:textId="6C4AA3C2"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Impuestas externamente, dependen más del cliente</w:t>
            </w:r>
            <w:r w:rsidR="00D71EEB">
              <w:t>.</w:t>
            </w:r>
          </w:p>
        </w:tc>
      </w:tr>
      <w:tr w:rsidR="007C448D" w14:paraId="7E8DCAD1"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10BDC609" w14:textId="341504B7" w:rsidR="007C448D" w:rsidRPr="007C448D" w:rsidRDefault="007C448D" w:rsidP="000A5351">
            <w:pPr>
              <w:ind w:firstLine="0"/>
              <w:rPr>
                <w:b w:val="0"/>
              </w:rPr>
            </w:pPr>
            <w:r>
              <w:rPr>
                <w:b w:val="0"/>
              </w:rPr>
              <w:t>Proceso menos controlado debido a que se rige por menos principios.</w:t>
            </w:r>
          </w:p>
        </w:tc>
        <w:tc>
          <w:tcPr>
            <w:tcW w:w="4389" w:type="dxa"/>
          </w:tcPr>
          <w:p w14:paraId="5B62F640" w14:textId="79AA49D0"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El proceso es controlado por muchos sectores, con multitud de normas y directrices.</w:t>
            </w:r>
          </w:p>
        </w:tc>
      </w:tr>
      <w:tr w:rsidR="007C448D" w14:paraId="20B6435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20AA9E67" w14:textId="686CEC07" w:rsidR="007C448D" w:rsidRPr="007C448D" w:rsidRDefault="007C448D" w:rsidP="000A5351">
            <w:pPr>
              <w:ind w:firstLine="0"/>
              <w:rPr>
                <w:b w:val="0"/>
              </w:rPr>
            </w:pPr>
            <w:r>
              <w:rPr>
                <w:b w:val="0"/>
              </w:rPr>
              <w:t>No existe un contrato tradicional, en principio.</w:t>
            </w:r>
          </w:p>
        </w:tc>
        <w:tc>
          <w:tcPr>
            <w:tcW w:w="4389" w:type="dxa"/>
          </w:tcPr>
          <w:p w14:paraId="4C8B8D3D" w14:textId="0F074C55"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xiste un contrato prefijado.</w:t>
            </w:r>
          </w:p>
        </w:tc>
      </w:tr>
      <w:tr w:rsidR="007C448D" w14:paraId="49E4000E"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B431756" w14:textId="579D2964" w:rsidR="007C448D" w:rsidRPr="007C448D" w:rsidRDefault="007C448D" w:rsidP="000A5351">
            <w:pPr>
              <w:ind w:firstLine="0"/>
              <w:rPr>
                <w:b w:val="0"/>
              </w:rPr>
            </w:pPr>
            <w:r>
              <w:rPr>
                <w:b w:val="0"/>
              </w:rPr>
              <w:t>Muy flexible</w:t>
            </w:r>
            <w:r w:rsidR="00127002">
              <w:rPr>
                <w:b w:val="0"/>
              </w:rPr>
              <w:t xml:space="preserve"> a la hora de incluir cambios</w:t>
            </w:r>
            <w:r>
              <w:rPr>
                <w:b w:val="0"/>
              </w:rPr>
              <w:t>.</w:t>
            </w:r>
          </w:p>
        </w:tc>
        <w:tc>
          <w:tcPr>
            <w:tcW w:w="4389" w:type="dxa"/>
          </w:tcPr>
          <w:p w14:paraId="27E2FBD6" w14:textId="7AC7D22D" w:rsidR="007C448D" w:rsidRPr="007C448D" w:rsidRDefault="00127002" w:rsidP="000A5351">
            <w:pPr>
              <w:ind w:firstLine="0"/>
              <w:cnfStyle w:val="000000100000" w:firstRow="0" w:lastRow="0" w:firstColumn="0" w:lastColumn="0" w:oddVBand="0" w:evenVBand="0" w:oddHBand="1" w:evenHBand="0" w:firstRowFirstColumn="0" w:firstRowLastColumn="0" w:lastRowFirstColumn="0" w:lastRowLastColumn="0"/>
            </w:pPr>
            <w:r>
              <w:t>No tan flexible, ya que incluir un cambio es más lento. Resistencia al cambio.</w:t>
            </w:r>
          </w:p>
        </w:tc>
      </w:tr>
      <w:tr w:rsidR="007C448D" w14:paraId="51AE40BB"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4AE30595" w14:textId="71FE45C3" w:rsidR="007C448D" w:rsidRPr="007C448D" w:rsidRDefault="007C448D" w:rsidP="000A5351">
            <w:pPr>
              <w:ind w:firstLine="0"/>
              <w:rPr>
                <w:b w:val="0"/>
              </w:rPr>
            </w:pPr>
            <w:r>
              <w:rPr>
                <w:b w:val="0"/>
              </w:rPr>
              <w:t>El cliente es parte del equipo de desarrollo, continuamente en contacto con él.</w:t>
            </w:r>
          </w:p>
        </w:tc>
        <w:tc>
          <w:tcPr>
            <w:tcW w:w="4389" w:type="dxa"/>
          </w:tcPr>
          <w:p w14:paraId="0259FF92" w14:textId="5FF65ADD"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El cliente interactúa con el equipo de desarrollo únicamente a través de reuniones.</w:t>
            </w:r>
          </w:p>
        </w:tc>
      </w:tr>
      <w:tr w:rsidR="007C448D" w14:paraId="14DC726B"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24F624B9" w14:textId="3A94AC68" w:rsidR="007C448D" w:rsidRPr="007C448D" w:rsidRDefault="007C448D" w:rsidP="000A5351">
            <w:pPr>
              <w:ind w:firstLine="0"/>
              <w:rPr>
                <w:b w:val="0"/>
              </w:rPr>
            </w:pPr>
            <w:r>
              <w:rPr>
                <w:b w:val="0"/>
              </w:rPr>
              <w:t>Grupos pequeños, no más de una decena de personas, trabajando cerca geográficamente.</w:t>
            </w:r>
          </w:p>
        </w:tc>
        <w:tc>
          <w:tcPr>
            <w:tcW w:w="4389" w:type="dxa"/>
          </w:tcPr>
          <w:p w14:paraId="11EB8F12" w14:textId="2F28DE7A" w:rsidR="007C448D" w:rsidRP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Grupos grandes con posibilidades de que se encuentren lejos entre sí.</w:t>
            </w:r>
          </w:p>
        </w:tc>
      </w:tr>
      <w:tr w:rsidR="007C448D" w14:paraId="50604D6A"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681E3448" w14:textId="7E257586" w:rsidR="007C448D" w:rsidRPr="007C448D" w:rsidRDefault="007C448D" w:rsidP="000A5351">
            <w:pPr>
              <w:ind w:firstLine="0"/>
              <w:rPr>
                <w:b w:val="0"/>
              </w:rPr>
            </w:pPr>
            <w:r>
              <w:rPr>
                <w:b w:val="0"/>
              </w:rPr>
              <w:t>Pocos artefactos.</w:t>
            </w:r>
          </w:p>
        </w:tc>
        <w:tc>
          <w:tcPr>
            <w:tcW w:w="4389" w:type="dxa"/>
          </w:tcPr>
          <w:p w14:paraId="69C89DF2" w14:textId="3DBF82A8" w:rsidR="007C448D" w:rsidRP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Más artefactos.</w:t>
            </w:r>
          </w:p>
        </w:tc>
      </w:tr>
      <w:tr w:rsidR="007C448D" w14:paraId="3BAAD68F"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3F18A119" w14:textId="779B1511" w:rsidR="007C448D" w:rsidRDefault="007C448D" w:rsidP="000A5351">
            <w:pPr>
              <w:ind w:firstLine="0"/>
              <w:rPr>
                <w:b w:val="0"/>
              </w:rPr>
            </w:pPr>
            <w:r>
              <w:rPr>
                <w:b w:val="0"/>
              </w:rPr>
              <w:t>Pocos roles</w:t>
            </w:r>
            <w:r w:rsidR="00D71EEB">
              <w:rPr>
                <w:b w:val="0"/>
              </w:rPr>
              <w:t>.</w:t>
            </w:r>
          </w:p>
        </w:tc>
        <w:tc>
          <w:tcPr>
            <w:tcW w:w="4389" w:type="dxa"/>
          </w:tcPr>
          <w:p w14:paraId="2EE8FFD2" w14:textId="393A6862" w:rsidR="007C448D" w:rsidRDefault="007C448D" w:rsidP="000A5351">
            <w:pPr>
              <w:ind w:firstLine="0"/>
              <w:cnfStyle w:val="000000100000" w:firstRow="0" w:lastRow="0" w:firstColumn="0" w:lastColumn="0" w:oddVBand="0" w:evenVBand="0" w:oddHBand="1" w:evenHBand="0" w:firstRowFirstColumn="0" w:firstRowLastColumn="0" w:lastRowFirstColumn="0" w:lastRowLastColumn="0"/>
            </w:pPr>
            <w:r>
              <w:t>Más roles.</w:t>
            </w:r>
          </w:p>
        </w:tc>
      </w:tr>
      <w:tr w:rsidR="007C448D" w14:paraId="66D81582"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1221EE79" w14:textId="5C9599EB" w:rsidR="007C448D" w:rsidRDefault="007C448D" w:rsidP="000A5351">
            <w:pPr>
              <w:ind w:firstLine="0"/>
              <w:rPr>
                <w:b w:val="0"/>
              </w:rPr>
            </w:pPr>
            <w:r>
              <w:rPr>
                <w:b w:val="0"/>
              </w:rPr>
              <w:t>Menos hincapié en la arquitectura del software.</w:t>
            </w:r>
          </w:p>
        </w:tc>
        <w:tc>
          <w:tcPr>
            <w:tcW w:w="4389" w:type="dxa"/>
          </w:tcPr>
          <w:p w14:paraId="3AC65C84" w14:textId="498E057E" w:rsidR="007C448D" w:rsidRDefault="007C448D" w:rsidP="000A5351">
            <w:pPr>
              <w:ind w:firstLine="0"/>
              <w:cnfStyle w:val="000000000000" w:firstRow="0" w:lastRow="0" w:firstColumn="0" w:lastColumn="0" w:oddVBand="0" w:evenVBand="0" w:oddHBand="0" w:evenHBand="0" w:firstRowFirstColumn="0" w:firstRowLastColumn="0" w:lastRowFirstColumn="0" w:lastRowLastColumn="0"/>
            </w:pPr>
            <w:r>
              <w:t>La arquitectura del software es esencial y se expresa mediante modelos.</w:t>
            </w:r>
          </w:p>
        </w:tc>
      </w:tr>
      <w:tr w:rsidR="00127002" w14:paraId="3C9655A4" w14:textId="77777777" w:rsidTr="007C44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88" w:type="dxa"/>
          </w:tcPr>
          <w:p w14:paraId="008732F0" w14:textId="5188EE8B" w:rsidR="00127002" w:rsidRDefault="005E072D" w:rsidP="000A5351">
            <w:pPr>
              <w:ind w:firstLine="0"/>
              <w:rPr>
                <w:b w:val="0"/>
              </w:rPr>
            </w:pPr>
            <w:r>
              <w:rPr>
                <w:b w:val="0"/>
              </w:rPr>
              <w:t>Desarrollo incremental e integración continua.</w:t>
            </w:r>
          </w:p>
        </w:tc>
        <w:tc>
          <w:tcPr>
            <w:tcW w:w="4389" w:type="dxa"/>
          </w:tcPr>
          <w:p w14:paraId="5DB9D111" w14:textId="2187DF73" w:rsidR="00127002" w:rsidRDefault="005E072D" w:rsidP="000A5351">
            <w:pPr>
              <w:ind w:firstLine="0"/>
              <w:cnfStyle w:val="000000100000" w:firstRow="0" w:lastRow="0" w:firstColumn="0" w:lastColumn="0" w:oddVBand="0" w:evenVBand="0" w:oddHBand="1" w:evenHBand="0" w:firstRowFirstColumn="0" w:firstRowLastColumn="0" w:lastRowFirstColumn="0" w:lastRowLastColumn="0"/>
            </w:pPr>
            <w:r>
              <w:t>Modelo de desarrollo en cascada.</w:t>
            </w:r>
          </w:p>
        </w:tc>
      </w:tr>
      <w:tr w:rsidR="00127002" w14:paraId="65F172AD" w14:textId="77777777" w:rsidTr="007C448D">
        <w:trPr>
          <w:jc w:val="center"/>
        </w:trPr>
        <w:tc>
          <w:tcPr>
            <w:cnfStyle w:val="001000000000" w:firstRow="0" w:lastRow="0" w:firstColumn="1" w:lastColumn="0" w:oddVBand="0" w:evenVBand="0" w:oddHBand="0" w:evenHBand="0" w:firstRowFirstColumn="0" w:firstRowLastColumn="0" w:lastRowFirstColumn="0" w:lastRowLastColumn="0"/>
            <w:tcW w:w="4388" w:type="dxa"/>
          </w:tcPr>
          <w:p w14:paraId="38EF1613" w14:textId="787E2C9B" w:rsidR="00127002" w:rsidRDefault="00127002" w:rsidP="000A5351">
            <w:pPr>
              <w:ind w:firstLine="0"/>
              <w:rPr>
                <w:b w:val="0"/>
              </w:rPr>
            </w:pPr>
            <w:r>
              <w:rPr>
                <w:b w:val="0"/>
              </w:rPr>
              <w:t>Menos caro</w:t>
            </w:r>
            <w:r w:rsidR="00D71EEB">
              <w:rPr>
                <w:b w:val="0"/>
              </w:rPr>
              <w:t>.</w:t>
            </w:r>
          </w:p>
        </w:tc>
        <w:tc>
          <w:tcPr>
            <w:tcW w:w="4389" w:type="dxa"/>
          </w:tcPr>
          <w:p w14:paraId="472EB563" w14:textId="3C324443" w:rsidR="00127002" w:rsidRDefault="00127002" w:rsidP="000A5351">
            <w:pPr>
              <w:ind w:firstLine="0"/>
              <w:cnfStyle w:val="000000000000" w:firstRow="0" w:lastRow="0" w:firstColumn="0" w:lastColumn="0" w:oddVBand="0" w:evenVBand="0" w:oddHBand="0" w:evenHBand="0" w:firstRowFirstColumn="0" w:firstRowLastColumn="0" w:lastRowFirstColumn="0" w:lastRowLastColumn="0"/>
            </w:pPr>
            <w:r>
              <w:t>Más caro.</w:t>
            </w:r>
          </w:p>
        </w:tc>
      </w:tr>
    </w:tbl>
    <w:p w14:paraId="5B85F0E6" w14:textId="208D7DDD" w:rsidR="007C448D" w:rsidRDefault="00980B3E" w:rsidP="000A5351">
      <w:r>
        <w:t xml:space="preserve">Hecha esta comparación entre las dos modalidades de metodologías </w:t>
      </w:r>
      <w:r w:rsidR="00D71EEB">
        <w:t>existentes,</w:t>
      </w:r>
      <w:r>
        <w:t xml:space="preserve"> hemos </w:t>
      </w:r>
      <w:r>
        <w:lastRenderedPageBreak/>
        <w:t xml:space="preserve">elegido una metodología ágil, </w:t>
      </w:r>
      <w:r w:rsidR="00D71EEB">
        <w:t>debido a</w:t>
      </w:r>
      <w:r>
        <w:t>:</w:t>
      </w:r>
    </w:p>
    <w:p w14:paraId="6D2192A8" w14:textId="397298A0" w:rsidR="00980B3E" w:rsidRDefault="00980B3E" w:rsidP="00DB0275">
      <w:pPr>
        <w:pStyle w:val="Prrafodelista"/>
        <w:numPr>
          <w:ilvl w:val="0"/>
          <w:numId w:val="30"/>
        </w:numPr>
      </w:pPr>
      <w:r>
        <w:t>Poco tiempo para desarollar el sistema.</w:t>
      </w:r>
    </w:p>
    <w:p w14:paraId="29C5EF9D" w14:textId="4F7FC69B" w:rsidR="00980B3E" w:rsidRDefault="00980B3E" w:rsidP="00DB0275">
      <w:pPr>
        <w:pStyle w:val="Prrafodelista"/>
        <w:numPr>
          <w:ilvl w:val="0"/>
          <w:numId w:val="30"/>
        </w:numPr>
      </w:pPr>
      <w:r>
        <w:t>El cliente debe involucrarse activamente con el desarrollo del proyecto debido al desconocimiento del Team en materia de energías renovables.</w:t>
      </w:r>
    </w:p>
    <w:p w14:paraId="73F307FD" w14:textId="0AC4F9A9" w:rsidR="00980B3E" w:rsidRDefault="00D71EEB" w:rsidP="00DB0275">
      <w:pPr>
        <w:pStyle w:val="Prrafodelista"/>
        <w:numPr>
          <w:ilvl w:val="0"/>
          <w:numId w:val="30"/>
        </w:numPr>
      </w:pPr>
      <w:r>
        <w:t>El criterio de aceptación d</w:t>
      </w:r>
      <w:r w:rsidR="00980B3E">
        <w:t xml:space="preserve">ebe </w:t>
      </w:r>
      <w:r>
        <w:t>ser flexible,</w:t>
      </w:r>
      <w:r w:rsidR="00980B3E">
        <w:t xml:space="preserve"> ya que además de las preferencias del cliente también tiene que ser regido y evaluado por un tribunal académico.</w:t>
      </w:r>
    </w:p>
    <w:p w14:paraId="7F37290E" w14:textId="1AD9AF11" w:rsidR="00980B3E" w:rsidRDefault="00980B3E" w:rsidP="00DB0275">
      <w:pPr>
        <w:pStyle w:val="Prrafodelista"/>
        <w:numPr>
          <w:ilvl w:val="0"/>
          <w:numId w:val="30"/>
        </w:numPr>
      </w:pPr>
      <w:r>
        <w:t>Desde un primer momento se sabe que se quiere hacer una aplicación CEP, sin embargo, en ningún momento se sabe qué patrones se va</w:t>
      </w:r>
      <w:r w:rsidR="005E072D">
        <w:t>n</w:t>
      </w:r>
      <w:r>
        <w:t xml:space="preserve"> a implementar </w:t>
      </w:r>
      <w:r w:rsidR="005E072D">
        <w:t xml:space="preserve">ni qué va a encuadrar el sistema, </w:t>
      </w:r>
      <w:r>
        <w:t>por tanto</w:t>
      </w:r>
      <w:r w:rsidR="005E072D">
        <w:t>,</w:t>
      </w:r>
      <w:r>
        <w:t xml:space="preserve"> el </w:t>
      </w:r>
      <w:r w:rsidR="005E072D">
        <w:t>resultado final no puede regirse por ningún contrato.</w:t>
      </w:r>
    </w:p>
    <w:p w14:paraId="3FB1AD09" w14:textId="27CBD66E" w:rsidR="000A5351" w:rsidRPr="005E072D" w:rsidRDefault="005E072D" w:rsidP="00DB0275">
      <w:pPr>
        <w:pStyle w:val="Prrafodelista"/>
        <w:numPr>
          <w:ilvl w:val="0"/>
          <w:numId w:val="30"/>
        </w:numPr>
        <w:rPr>
          <w:b/>
        </w:rPr>
      </w:pPr>
      <w:r>
        <w:t>Debe ser flexible al cambio.</w:t>
      </w:r>
    </w:p>
    <w:p w14:paraId="51EE14C6" w14:textId="18072DD5" w:rsidR="005E072D" w:rsidRPr="005E072D" w:rsidRDefault="005E072D" w:rsidP="00DB0275">
      <w:pPr>
        <w:pStyle w:val="Prrafodelista"/>
        <w:numPr>
          <w:ilvl w:val="0"/>
          <w:numId w:val="30"/>
        </w:numPr>
        <w:rPr>
          <w:b/>
        </w:rPr>
      </w:pPr>
      <w:r>
        <w:t>No hay tiempo para hacer toda la documentación que una metodología tradicional requeriría.</w:t>
      </w:r>
    </w:p>
    <w:p w14:paraId="3F918898" w14:textId="15E2977F" w:rsidR="005E072D" w:rsidRPr="005E072D" w:rsidRDefault="005E072D" w:rsidP="00DB0275">
      <w:pPr>
        <w:pStyle w:val="Prrafodelista"/>
        <w:numPr>
          <w:ilvl w:val="0"/>
          <w:numId w:val="30"/>
        </w:numPr>
        <w:rPr>
          <w:b/>
        </w:rPr>
      </w:pPr>
      <w:r>
        <w:t>No hay ningún tipo de fondo</w:t>
      </w:r>
      <w:r w:rsidR="00A67937">
        <w:t xml:space="preserve"> económico</w:t>
      </w:r>
      <w:r>
        <w:t xml:space="preserve"> para desarrollar el sistema.</w:t>
      </w:r>
    </w:p>
    <w:p w14:paraId="3EEB0144" w14:textId="4945D3B9" w:rsidR="00D71EEB" w:rsidRDefault="005E072D" w:rsidP="00D71EEB">
      <w:r>
        <w:t xml:space="preserve">Una vez hecha la elección del tipo de metodología a utilizar, pasamos a ver cuáles son las metodologías ágiles que existen para poder seleccionar la que mejor se adapta a nuestras necesidades. </w:t>
      </w:r>
      <w:r w:rsidR="00D71EEB">
        <w:t>Las metodologías ágiles que estamos planteándonos utilizar, en base a las que más se usan comúnmente son las siguientes:</w:t>
      </w:r>
    </w:p>
    <w:p w14:paraId="581B4A04" w14:textId="53D04563" w:rsidR="00DD7011" w:rsidRPr="00580996" w:rsidRDefault="00DD7011" w:rsidP="00DB0275">
      <w:pPr>
        <w:pStyle w:val="Prrafodelista"/>
        <w:numPr>
          <w:ilvl w:val="0"/>
          <w:numId w:val="32"/>
        </w:numPr>
        <w:rPr>
          <w:rFonts w:cs="Times New Roman"/>
          <w:b/>
        </w:rPr>
      </w:pPr>
      <w:r w:rsidRPr="00580996">
        <w:rPr>
          <w:rFonts w:cs="Times New Roman"/>
          <w:b/>
        </w:rPr>
        <w:t>SCRUM.</w:t>
      </w:r>
    </w:p>
    <w:p w14:paraId="60450AD6" w14:textId="75D63380" w:rsidR="00FE3904" w:rsidRDefault="00FE3904" w:rsidP="00FE3904">
      <w:pPr>
        <w:rPr>
          <w:rFonts w:cs="Times New Roman"/>
          <w:sz w:val="23"/>
          <w:szCs w:val="23"/>
        </w:rPr>
      </w:pPr>
      <w:r>
        <w:rPr>
          <w:rFonts w:cs="Times New Roman"/>
          <w:sz w:val="23"/>
          <w:szCs w:val="23"/>
        </w:rPr>
        <w:t>SCRUM</w:t>
      </w:r>
      <w:r w:rsidR="00580996">
        <w:rPr>
          <w:rFonts w:cs="Times New Roman"/>
          <w:sz w:val="23"/>
          <w:szCs w:val="23"/>
        </w:rPr>
        <w:t xml:space="preserve"> </w:t>
      </w:r>
      <w:r w:rsidR="00580996" w:rsidRPr="00FE3904">
        <w:rPr>
          <w:rFonts w:cs="Times New Roman"/>
          <w:sz w:val="23"/>
          <w:szCs w:val="23"/>
        </w:rPr>
        <w:fldChar w:fldCharType="begin" w:fldLock="1"/>
      </w:r>
      <w:r w:rsidR="00204505">
        <w:rPr>
          <w:rFonts w:cs="Times New Roman"/>
          <w:sz w:val="23"/>
          <w:szCs w:val="23"/>
        </w:rPr>
        <w:instrText>ADDIN CSL_CITATION { "citationItems" : [ { "id" : "ITEM-1", "itemData" : { "abstract" : "Seg\u00fan la defin ici\u00f3n que nos proporciona PMI en su gu\u00eda PMBOOK , un proyecto se podr\u00eda definir como \u201cun servicio temporal que se lleva a cabo para crear un producto, servicio o resultado \u00fanico \u201d .", "author" : [ { "dropping-particle" : "", "family" : "Trigas Gallego", "given" : "Manuel", "non-dropping-particle" : "", "parse-names" : false, "suffix" : "" }, { "dropping-particle" : "", "family" : "Domingo Troncho", "given" : "Ana Cristina", "non-dropping-particle" : "", "parse-names" : false, "suffix" : "" } ], "container-title" : "Openaccess.Uoc.Edu", "id" : "ITEM-1", "issued" : { "date-parts" : [ [ "2012" ] ] }, "page" : "56", "title" : "Gesti\u00f3n de Proyectos Inform\u00e1ticos. Metodolog\u00eda Scrum.", "type" : "article-journal" }, "uris" : [ "http://www.mendeley.com/documents/?uuid=68bcae4c-6359-4c93-b64c-e94ca2f39861" ] } ], "mendeley" : { "formattedCitation" : "[30]", "plainTextFormattedCitation" : "[30]", "previouslyFormattedCitation" : "[30]" }, "properties" : {  }, "schema" : "https://github.com/citation-style-language/schema/raw/master/csl-citation.json" }</w:instrText>
      </w:r>
      <w:r w:rsidR="00580996" w:rsidRPr="00FE3904">
        <w:rPr>
          <w:rFonts w:cs="Times New Roman"/>
          <w:sz w:val="23"/>
          <w:szCs w:val="23"/>
        </w:rPr>
        <w:fldChar w:fldCharType="separate"/>
      </w:r>
      <w:r w:rsidR="00204505" w:rsidRPr="00204505">
        <w:rPr>
          <w:rFonts w:cs="Times New Roman"/>
          <w:noProof/>
          <w:sz w:val="23"/>
          <w:szCs w:val="23"/>
        </w:rPr>
        <w:t>[30]</w:t>
      </w:r>
      <w:r w:rsidR="00580996" w:rsidRPr="00FE3904">
        <w:rPr>
          <w:rFonts w:cs="Times New Roman"/>
          <w:sz w:val="23"/>
          <w:szCs w:val="23"/>
        </w:rPr>
        <w:fldChar w:fldCharType="end"/>
      </w:r>
      <w:r>
        <w:rPr>
          <w:rFonts w:cs="Times New Roman"/>
          <w:sz w:val="23"/>
          <w:szCs w:val="23"/>
        </w:rPr>
        <w:t xml:space="preserve"> fue propuesto a principios de los 90 por Jeff Sutherland y Ken Schwaber. </w:t>
      </w:r>
      <w:r w:rsidR="00580996">
        <w:rPr>
          <w:rFonts w:cs="Times New Roman"/>
          <w:sz w:val="23"/>
          <w:szCs w:val="23"/>
        </w:rPr>
        <w:t>La base principal</w:t>
      </w:r>
      <w:r>
        <w:rPr>
          <w:rFonts w:cs="Times New Roman"/>
          <w:sz w:val="23"/>
          <w:szCs w:val="23"/>
        </w:rPr>
        <w:t xml:space="preserve"> del éxito de SCRUM es la descentralización de los equipos, puesto que son </w:t>
      </w:r>
      <w:r w:rsidR="00580996">
        <w:rPr>
          <w:rFonts w:cs="Times New Roman"/>
          <w:sz w:val="23"/>
          <w:szCs w:val="23"/>
        </w:rPr>
        <w:t>autoorganizados</w:t>
      </w:r>
      <w:r>
        <w:rPr>
          <w:rFonts w:cs="Times New Roman"/>
          <w:sz w:val="23"/>
          <w:szCs w:val="23"/>
        </w:rPr>
        <w:t xml:space="preserve">. Los requisitos funcionales que se describían en las metodologías </w:t>
      </w:r>
      <w:proofErr w:type="gramStart"/>
      <w:r w:rsidR="00580996">
        <w:rPr>
          <w:rFonts w:cs="Times New Roman"/>
          <w:sz w:val="23"/>
          <w:szCs w:val="23"/>
        </w:rPr>
        <w:t>tradicionales</w:t>
      </w:r>
      <w:r w:rsidR="00A67937">
        <w:rPr>
          <w:rFonts w:cs="Times New Roman"/>
          <w:sz w:val="23"/>
          <w:szCs w:val="23"/>
        </w:rPr>
        <w:t>,</w:t>
      </w:r>
      <w:proofErr w:type="gramEnd"/>
      <w:r w:rsidR="00A67937">
        <w:rPr>
          <w:rFonts w:cs="Times New Roman"/>
          <w:sz w:val="23"/>
          <w:szCs w:val="23"/>
        </w:rPr>
        <w:t xml:space="preserve"> se </w:t>
      </w:r>
      <w:r>
        <w:rPr>
          <w:rFonts w:cs="Times New Roman"/>
          <w:sz w:val="23"/>
          <w:szCs w:val="23"/>
        </w:rPr>
        <w:t>descomp</w:t>
      </w:r>
      <w:r w:rsidR="00A67937">
        <w:rPr>
          <w:rFonts w:cs="Times New Roman"/>
          <w:sz w:val="23"/>
          <w:szCs w:val="23"/>
        </w:rPr>
        <w:t>onen</w:t>
      </w:r>
      <w:r>
        <w:rPr>
          <w:rFonts w:cs="Times New Roman"/>
          <w:sz w:val="23"/>
          <w:szCs w:val="23"/>
        </w:rPr>
        <w:t xml:space="preserve"> en historias de usuario</w:t>
      </w:r>
      <w:r w:rsidR="00A67937">
        <w:rPr>
          <w:rFonts w:cs="Times New Roman"/>
          <w:sz w:val="23"/>
          <w:szCs w:val="23"/>
        </w:rPr>
        <w:t>,</w:t>
      </w:r>
      <w:r>
        <w:rPr>
          <w:rFonts w:cs="Times New Roman"/>
          <w:sz w:val="23"/>
          <w:szCs w:val="23"/>
        </w:rPr>
        <w:t xml:space="preserve"> </w:t>
      </w:r>
      <w:r w:rsidR="00A67937">
        <w:rPr>
          <w:rFonts w:cs="Times New Roman"/>
          <w:sz w:val="23"/>
          <w:szCs w:val="23"/>
        </w:rPr>
        <w:t xml:space="preserve">y estas a su vez, </w:t>
      </w:r>
      <w:r>
        <w:rPr>
          <w:rFonts w:cs="Times New Roman"/>
          <w:sz w:val="23"/>
          <w:szCs w:val="23"/>
        </w:rPr>
        <w:t>en tareas.</w:t>
      </w:r>
    </w:p>
    <w:p w14:paraId="6044260E" w14:textId="5DAE8A54" w:rsidR="00FE3904" w:rsidRDefault="00FE3904" w:rsidP="00FE3904">
      <w:pPr>
        <w:rPr>
          <w:rFonts w:cs="Times New Roman"/>
          <w:sz w:val="23"/>
          <w:szCs w:val="23"/>
        </w:rPr>
      </w:pPr>
      <w:r>
        <w:rPr>
          <w:rFonts w:cs="Times New Roman"/>
          <w:sz w:val="23"/>
          <w:szCs w:val="23"/>
        </w:rPr>
        <w:t>Dividen las funcionalidades en tareas, y estas tareas deberán de estar resueltas al terminar un período de tiempo determinado, denominado “sprint”. El ciclo de vida del proyecto será dividido en sprints.</w:t>
      </w:r>
      <w:r w:rsidR="00580996">
        <w:rPr>
          <w:rFonts w:cs="Times New Roman"/>
          <w:sz w:val="23"/>
          <w:szCs w:val="23"/>
        </w:rPr>
        <w:t xml:space="preserve"> Los roles dentro de una metodología SCRUM son:</w:t>
      </w:r>
    </w:p>
    <w:p w14:paraId="7F2509CF" w14:textId="1BB6B513" w:rsidR="00580996" w:rsidRDefault="00580996" w:rsidP="00DB0275">
      <w:pPr>
        <w:pStyle w:val="Prrafodelista"/>
        <w:numPr>
          <w:ilvl w:val="0"/>
          <w:numId w:val="30"/>
        </w:numPr>
        <w:rPr>
          <w:rFonts w:cs="Times New Roman"/>
          <w:sz w:val="23"/>
          <w:szCs w:val="23"/>
        </w:rPr>
      </w:pPr>
      <w:r>
        <w:rPr>
          <w:rFonts w:cs="Times New Roman"/>
          <w:sz w:val="23"/>
          <w:szCs w:val="23"/>
        </w:rPr>
        <w:t xml:space="preserve">Scrum </w:t>
      </w:r>
      <w:proofErr w:type="gramStart"/>
      <w:r>
        <w:rPr>
          <w:rFonts w:cs="Times New Roman"/>
          <w:sz w:val="23"/>
          <w:szCs w:val="23"/>
        </w:rPr>
        <w:t>Master</w:t>
      </w:r>
      <w:proofErr w:type="gramEnd"/>
      <w:r>
        <w:rPr>
          <w:rFonts w:cs="Times New Roman"/>
          <w:sz w:val="23"/>
          <w:szCs w:val="23"/>
        </w:rPr>
        <w:t>. Jefe de proyecto.</w:t>
      </w:r>
    </w:p>
    <w:p w14:paraId="00651733" w14:textId="4CC44A90" w:rsidR="00580996" w:rsidRDefault="00580996" w:rsidP="00DB0275">
      <w:pPr>
        <w:pStyle w:val="Prrafodelista"/>
        <w:numPr>
          <w:ilvl w:val="0"/>
          <w:numId w:val="30"/>
        </w:numPr>
        <w:rPr>
          <w:rFonts w:cs="Times New Roman"/>
          <w:sz w:val="23"/>
          <w:szCs w:val="23"/>
        </w:rPr>
      </w:pPr>
      <w:r>
        <w:rPr>
          <w:rFonts w:cs="Times New Roman"/>
          <w:sz w:val="23"/>
          <w:szCs w:val="23"/>
        </w:rPr>
        <w:t>Product Owner. Cliente.</w:t>
      </w:r>
    </w:p>
    <w:p w14:paraId="64CC7AC9" w14:textId="00BE2547" w:rsidR="00580996" w:rsidRDefault="00580996" w:rsidP="00DB0275">
      <w:pPr>
        <w:pStyle w:val="Prrafodelista"/>
        <w:numPr>
          <w:ilvl w:val="0"/>
          <w:numId w:val="30"/>
        </w:numPr>
        <w:rPr>
          <w:rFonts w:cs="Times New Roman"/>
          <w:sz w:val="23"/>
          <w:szCs w:val="23"/>
        </w:rPr>
      </w:pPr>
      <w:r>
        <w:rPr>
          <w:rFonts w:cs="Times New Roman"/>
          <w:sz w:val="23"/>
          <w:szCs w:val="23"/>
        </w:rPr>
        <w:t>Team. Equipo de desarrollo.</w:t>
      </w:r>
    </w:p>
    <w:p w14:paraId="19A8D4EF" w14:textId="77777777" w:rsidR="00580996" w:rsidRPr="00580996" w:rsidRDefault="00580996" w:rsidP="00580996">
      <w:pPr>
        <w:pStyle w:val="Prrafodelista"/>
        <w:ind w:left="1069" w:firstLine="0"/>
        <w:rPr>
          <w:rFonts w:cs="Times New Roman"/>
          <w:sz w:val="23"/>
          <w:szCs w:val="23"/>
        </w:rPr>
      </w:pPr>
    </w:p>
    <w:p w14:paraId="46171F29" w14:textId="12411AEE" w:rsidR="00DD7011" w:rsidRPr="00580996" w:rsidRDefault="00DD7011" w:rsidP="00DB0275">
      <w:pPr>
        <w:pStyle w:val="Prrafodelista"/>
        <w:numPr>
          <w:ilvl w:val="0"/>
          <w:numId w:val="32"/>
        </w:numPr>
        <w:rPr>
          <w:rFonts w:cs="Times New Roman"/>
          <w:b/>
        </w:rPr>
      </w:pPr>
      <w:r w:rsidRPr="00580996">
        <w:rPr>
          <w:rFonts w:cs="Times New Roman"/>
          <w:b/>
        </w:rPr>
        <w:t>Kanban.</w:t>
      </w:r>
    </w:p>
    <w:p w14:paraId="665732D6" w14:textId="5B3C8D1C" w:rsidR="00DB5428" w:rsidRPr="00A67937" w:rsidRDefault="00DD7011" w:rsidP="00DB5428">
      <w:pPr>
        <w:rPr>
          <w:rFonts w:cs="Times New Roman"/>
        </w:rPr>
      </w:pPr>
      <w:r w:rsidRPr="00A67937">
        <w:rPr>
          <w:rFonts w:cs="Times New Roman"/>
        </w:rPr>
        <w:t xml:space="preserve">Kanban </w:t>
      </w:r>
      <w:r w:rsidR="00580996" w:rsidRPr="00A67937">
        <w:rPr>
          <w:rFonts w:cs="Times New Roman"/>
        </w:rPr>
        <w:fldChar w:fldCharType="begin" w:fldLock="1"/>
      </w:r>
      <w:r w:rsidR="00204505" w:rsidRPr="00A67937">
        <w:rPr>
          <w:rFonts w:cs="Times New Roman"/>
        </w:rPr>
        <w:instrText>ADDIN CSL_CITATION { "citationItems" : [ { "id" : "ITEM-1", "itemData" : { "URL" : "https://kanbantool.com/es/metodologia-kanban", "abstract" : "Metodolog\u00eda Kanban | Kanban Tool.\r\nFuncionamiento general de Kanban.", "accessed" : { "date-parts" : [ [ "2018", "3", "27" ] ] }, "author" : [ { "dropping-particle" : "", "family" : "Kanbantool", "given" : "", "non-dropping-particle" : "", "parse-names" : false, "suffix" : "" } ], "id" : "ITEM-1", "issued" : { "date-parts" : [ [ "0" ] ] }, "title" : "Metodolog\u00eda Kanban", "type" : "webpage" }, "uris" : [ "http://www.mendeley.com/documents/?uuid=ac35c4a9-86b1-3726-af54-fce51e0b6a1f" ] } ], "mendeley" : { "formattedCitation" : "[31]", "plainTextFormattedCitation" : "[31]", "previouslyFormattedCitation" : "[31]" }, "properties" : {  }, "schema" : "https://github.com/citation-style-language/schema/raw/master/csl-citation.json" }</w:instrText>
      </w:r>
      <w:r w:rsidR="00580996" w:rsidRPr="00A67937">
        <w:rPr>
          <w:rFonts w:cs="Times New Roman"/>
        </w:rPr>
        <w:fldChar w:fldCharType="separate"/>
      </w:r>
      <w:r w:rsidR="00204505" w:rsidRPr="00A67937">
        <w:rPr>
          <w:rFonts w:cs="Times New Roman"/>
          <w:noProof/>
        </w:rPr>
        <w:t>[31]</w:t>
      </w:r>
      <w:r w:rsidR="00580996" w:rsidRPr="00A67937">
        <w:rPr>
          <w:rFonts w:cs="Times New Roman"/>
        </w:rPr>
        <w:fldChar w:fldCharType="end"/>
      </w:r>
      <w:r w:rsidR="00DB5428" w:rsidRPr="00A67937">
        <w:rPr>
          <w:rFonts w:cs="Times New Roman"/>
        </w:rPr>
        <w:t xml:space="preserve"> surgió como uno de los componentes claves en el Sistema de Producción Toyota, origen a su vez de Lean and Just In Time.</w:t>
      </w:r>
    </w:p>
    <w:p w14:paraId="0062BD3A" w14:textId="2DA7AFB7" w:rsidR="00DD7011" w:rsidRPr="00A67937" w:rsidRDefault="00DB5428" w:rsidP="00DB5428">
      <w:pPr>
        <w:rPr>
          <w:rFonts w:cs="Times New Roman"/>
        </w:rPr>
      </w:pPr>
      <w:r w:rsidRPr="00A67937">
        <w:rPr>
          <w:rFonts w:cs="Times New Roman"/>
        </w:rPr>
        <w:t xml:space="preserve">En Kanban todos los requisitos funcionales estarían planteados como tareas en un flujo de trabajo: el trabajo se divide en artículos (tareas) que jugarían en un tablero, el tabler tiene varias columnas que representan las etapas de este flujo de trabajo. Un ejemplo del tablero la podemos ver en </w:t>
      </w:r>
      <w:r w:rsidR="00602165" w:rsidRPr="00A67937">
        <w:rPr>
          <w:rFonts w:cs="Times New Roman"/>
        </w:rPr>
        <w:fldChar w:fldCharType="begin"/>
      </w:r>
      <w:r w:rsidR="00602165" w:rsidRPr="00A67937">
        <w:rPr>
          <w:rFonts w:cs="Times New Roman"/>
        </w:rPr>
        <w:instrText xml:space="preserve"> REF _Ref509994580 \h </w:instrText>
      </w:r>
      <w:r w:rsidR="00A67937">
        <w:rPr>
          <w:rFonts w:cs="Times New Roman"/>
        </w:rPr>
        <w:instrText xml:space="preserve"> \* MERGEFORMAT </w:instrText>
      </w:r>
      <w:r w:rsidR="00602165" w:rsidRPr="00A67937">
        <w:rPr>
          <w:rFonts w:cs="Times New Roman"/>
        </w:rPr>
      </w:r>
      <w:r w:rsidR="00602165" w:rsidRPr="00A67937">
        <w:rPr>
          <w:rFonts w:cs="Times New Roman"/>
        </w:rPr>
        <w:fldChar w:fldCharType="separate"/>
      </w:r>
      <w:r w:rsidR="00AC166E" w:rsidRPr="00A67937">
        <w:t xml:space="preserve">Ilustración </w:t>
      </w:r>
      <w:r w:rsidR="00AC166E">
        <w:rPr>
          <w:noProof/>
        </w:rPr>
        <w:t>7</w:t>
      </w:r>
      <w:r w:rsidR="00602165" w:rsidRPr="00A67937">
        <w:rPr>
          <w:rFonts w:cs="Times New Roman"/>
        </w:rPr>
        <w:fldChar w:fldCharType="end"/>
      </w:r>
      <w:r w:rsidRPr="00A67937">
        <w:rPr>
          <w:rFonts w:cs="Times New Roman"/>
        </w:rPr>
        <w:t>.</w:t>
      </w:r>
    </w:p>
    <w:p w14:paraId="5E95218F" w14:textId="77777777" w:rsidR="00602165" w:rsidRPr="00A67937" w:rsidRDefault="00602165" w:rsidP="00602165">
      <w:pPr>
        <w:keepNext/>
        <w:jc w:val="center"/>
      </w:pPr>
      <w:r w:rsidRPr="00A67937">
        <w:rPr>
          <w:noProof/>
        </w:rPr>
        <w:drawing>
          <wp:inline distT="0" distB="0" distL="0" distR="0" wp14:anchorId="16311C0F" wp14:editId="4F957ABA">
            <wp:extent cx="3288613" cy="2016712"/>
            <wp:effectExtent l="0" t="0" r="7620" b="3175"/>
            <wp:docPr id="23" name="Imagen 23" descr="Resultado de imagen de tablero kanb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tablero kanban"/>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307324" cy="2028186"/>
                    </a:xfrm>
                    <a:prstGeom prst="rect">
                      <a:avLst/>
                    </a:prstGeom>
                    <a:noFill/>
                    <a:ln>
                      <a:noFill/>
                    </a:ln>
                  </pic:spPr>
                </pic:pic>
              </a:graphicData>
            </a:graphic>
          </wp:inline>
        </w:drawing>
      </w:r>
    </w:p>
    <w:p w14:paraId="7E89064C" w14:textId="0524A504" w:rsidR="00602165" w:rsidRPr="00A67937" w:rsidRDefault="00602165" w:rsidP="00602165">
      <w:pPr>
        <w:pStyle w:val="Descripcin"/>
        <w:jc w:val="center"/>
        <w:rPr>
          <w:rFonts w:cs="Times New Roman"/>
        </w:rPr>
      </w:pPr>
      <w:bookmarkStart w:id="59" w:name="_Ref509994580"/>
      <w:bookmarkStart w:id="60" w:name="_Toc511338171"/>
      <w:r w:rsidRPr="00A67937">
        <w:t xml:space="preserve">Ilustración </w:t>
      </w:r>
      <w:r w:rsidRPr="00A67937">
        <w:fldChar w:fldCharType="begin"/>
      </w:r>
      <w:r w:rsidRPr="00A67937">
        <w:instrText xml:space="preserve"> SEQ Ilustración \* ARABIC </w:instrText>
      </w:r>
      <w:r w:rsidRPr="00A67937">
        <w:fldChar w:fldCharType="separate"/>
      </w:r>
      <w:r w:rsidR="00AC166E">
        <w:rPr>
          <w:noProof/>
        </w:rPr>
        <w:t>7</w:t>
      </w:r>
      <w:r w:rsidRPr="00A67937">
        <w:fldChar w:fldCharType="end"/>
      </w:r>
      <w:bookmarkEnd w:id="59"/>
      <w:r w:rsidRPr="00A67937">
        <w:t>. Tablero Kanban.</w:t>
      </w:r>
      <w:bookmarkEnd w:id="60"/>
    </w:p>
    <w:p w14:paraId="656FDC10" w14:textId="76D8C894" w:rsidR="00DB5428" w:rsidRPr="00A67937" w:rsidRDefault="00DB5428" w:rsidP="00DB5428">
      <w:pPr>
        <w:rPr>
          <w:rFonts w:cs="Times New Roman"/>
        </w:rPr>
      </w:pPr>
      <w:r w:rsidRPr="00A67937">
        <w:rPr>
          <w:rFonts w:cs="Times New Roman"/>
        </w:rPr>
        <w:t xml:space="preserve">Es importante destacar que el número de artículos están en progreso son finitos, depende del número de personas en el equipo. El tiempo promedio que se tarda en </w:t>
      </w:r>
      <w:r w:rsidR="00602165" w:rsidRPr="00A67937">
        <w:rPr>
          <w:rFonts w:cs="Times New Roman"/>
        </w:rPr>
        <w:t xml:space="preserve">completar un artículo, también conocido como tiempo de ciclo, es analizado y optimizado para que el proceso sea eficiente y eficaz. La eliminación de artículos considerados como basura, o desechos es primordial (elementos que no aportan ni valor, ni funcionalidad). </w:t>
      </w:r>
    </w:p>
    <w:p w14:paraId="1B8CF99E" w14:textId="045E5CA1" w:rsidR="00DD7011" w:rsidRPr="00A457CE" w:rsidRDefault="00DD7011" w:rsidP="00DB0275">
      <w:pPr>
        <w:pStyle w:val="Prrafodelista"/>
        <w:numPr>
          <w:ilvl w:val="0"/>
          <w:numId w:val="32"/>
        </w:numPr>
        <w:rPr>
          <w:rFonts w:cs="Times New Roman"/>
          <w:b/>
        </w:rPr>
      </w:pPr>
      <w:r w:rsidRPr="00A457CE">
        <w:rPr>
          <w:rFonts w:cs="Times New Roman"/>
          <w:b/>
        </w:rPr>
        <w:t>Extreme Programming.</w:t>
      </w:r>
    </w:p>
    <w:p w14:paraId="123AFFC6" w14:textId="49046B47" w:rsidR="00A457CE" w:rsidRDefault="00AC166E" w:rsidP="00DD7011">
      <w:pPr>
        <w:rPr>
          <w:rStyle w:val="Hipervnculo"/>
          <w:color w:val="auto"/>
          <w:u w:val="none"/>
        </w:rPr>
      </w:pPr>
      <w:hyperlink r:id="rId47" w:tgtFrame="_blank" w:history="1">
        <w:r w:rsidR="00DD7011" w:rsidRPr="00DB5428">
          <w:rPr>
            <w:rStyle w:val="Hipervnculo"/>
            <w:rFonts w:cs="Times New Roman"/>
            <w:color w:val="auto"/>
            <w:sz w:val="23"/>
            <w:szCs w:val="23"/>
            <w:u w:val="none"/>
          </w:rPr>
          <w:t>eXtreme Programming</w:t>
        </w:r>
      </w:hyperlink>
      <w:r w:rsidR="00A457CE">
        <w:rPr>
          <w:rStyle w:val="Hipervnculo"/>
          <w:rFonts w:cs="Times New Roman"/>
          <w:color w:val="auto"/>
          <w:sz w:val="23"/>
          <w:szCs w:val="23"/>
          <w:u w:val="none"/>
        </w:rPr>
        <w:t xml:space="preserve"> </w:t>
      </w:r>
      <w:r w:rsidR="00DB5428" w:rsidRPr="00DB5428">
        <w:rPr>
          <w:rStyle w:val="Hipervnculo"/>
          <w:rFonts w:cs="Times New Roman"/>
          <w:color w:val="auto"/>
          <w:sz w:val="23"/>
          <w:szCs w:val="23"/>
          <w:u w:val="none"/>
        </w:rPr>
        <w:fldChar w:fldCharType="begin" w:fldLock="1"/>
      </w:r>
      <w:r w:rsidR="00204505">
        <w:rPr>
          <w:rStyle w:val="Hipervnculo"/>
          <w:rFonts w:cs="Times New Roman"/>
          <w:color w:val="auto"/>
          <w:sz w:val="23"/>
          <w:szCs w:val="23"/>
          <w:u w:val="none"/>
        </w:rPr>
        <w:instrText>ADDIN CSL_CITATION { "citationItems" : [ { "id" : "ITEM-1", "itemData" : { "abstract" : "\u201cExtreme Programming\u201d o \u201cProgramaci\u00f3n Extrema\u201d es una de las llamadas metodolog\u00edas \u00e1giles de desarrollo de software m\u00e1s exitosas y controversiales de los tiempos recientes. El presente trabajo presenta un resumen de las caracter\u00edsticas m\u00e1s destacables de esta metodolog\u00eda, incluyendo las fases de su ciclo de vida, las reglas y pr\u00e1cticas propuestas, sus valores y su aplicabilidad. Finalmente se presentan algunas cr\u00edticas, y se cita el resultado de encuestas recientes realizadas acerca del uso y \u00e9xito de las pr\u00e1cticas de \u00e9sta nueva metodolog\u00eda.", "author" : [ { "dropping-particle" : "", "family" : "Joskowicz", "given" : "J", "non-dropping-particle" : "", "parse-names" : false, "suffix" : "" } ], "container-title" : "Universidad de Vigo. Espa\u00f1a", "id" : "ITEM-1", "issued" : { "date-parts" : [ [ "2008" ] ] }, "page" : "1-22", "title" : "Reglas y pr\u00e1cticas en eXtreme Programming", "type" : "article-journal" }, "uris" : [ "http://www.mendeley.com/documents/?uuid=28cb2cf4-531b-424e-972d-6e5f7de3c3b5" ] } ], "mendeley" : { "formattedCitation" : "[32]", "plainTextFormattedCitation" : "[32]", "previouslyFormattedCitation" : "[32]" }, "properties" : {  }, "schema" : "https://github.com/citation-style-language/schema/raw/master/csl-citation.json" }</w:instrText>
      </w:r>
      <w:r w:rsidR="00DB5428" w:rsidRPr="00DB5428">
        <w:rPr>
          <w:rStyle w:val="Hipervnculo"/>
          <w:rFonts w:cs="Times New Roman"/>
          <w:color w:val="auto"/>
          <w:sz w:val="23"/>
          <w:szCs w:val="23"/>
          <w:u w:val="none"/>
        </w:rPr>
        <w:fldChar w:fldCharType="separate"/>
      </w:r>
      <w:r w:rsidR="00204505" w:rsidRPr="00204505">
        <w:rPr>
          <w:rStyle w:val="Hipervnculo"/>
          <w:rFonts w:cs="Times New Roman"/>
          <w:noProof/>
          <w:color w:val="auto"/>
          <w:sz w:val="23"/>
          <w:szCs w:val="23"/>
          <w:u w:val="none"/>
        </w:rPr>
        <w:t>[32]</w:t>
      </w:r>
      <w:r w:rsidR="00DB5428" w:rsidRPr="00DB5428">
        <w:rPr>
          <w:rStyle w:val="Hipervnculo"/>
          <w:rFonts w:cs="Times New Roman"/>
          <w:color w:val="auto"/>
          <w:sz w:val="23"/>
          <w:szCs w:val="23"/>
          <w:u w:val="none"/>
        </w:rPr>
        <w:fldChar w:fldCharType="end"/>
      </w:r>
      <w:r w:rsidR="00A457CE">
        <w:rPr>
          <w:rStyle w:val="Hipervnculo"/>
          <w:rFonts w:cs="Times New Roman"/>
          <w:color w:val="auto"/>
          <w:sz w:val="23"/>
          <w:szCs w:val="23"/>
          <w:u w:val="none"/>
        </w:rPr>
        <w:t xml:space="preserve"> (XP)</w:t>
      </w:r>
      <w:r w:rsidR="00DD7011" w:rsidRPr="00A457CE">
        <w:rPr>
          <w:rStyle w:val="Hipervnculo"/>
          <w:color w:val="auto"/>
          <w:u w:val="none"/>
        </w:rPr>
        <w:t>,</w:t>
      </w:r>
      <w:r w:rsidR="00A457CE">
        <w:rPr>
          <w:rStyle w:val="Hipervnculo"/>
          <w:color w:val="auto"/>
          <w:u w:val="none"/>
        </w:rPr>
        <w:t xml:space="preserve"> ante todo busca ofrecer la máxima calidad posible en el software desarrollado a través de técnicas de análisis, desarrollo y testeo adecuadas. Cada miembro del equipo de XP participa activamente para la planificación de la iteración, al contrario que el resto de las metodologías, donde sí que hay una persona encargada de coordinar al equipo, aquí no. Las iteraciones son muy cortas bajo demanda del cliente, a </w:t>
      </w:r>
      <w:r w:rsidR="00A457CE">
        <w:rPr>
          <w:rStyle w:val="Hipervnculo"/>
          <w:color w:val="auto"/>
          <w:u w:val="none"/>
        </w:rPr>
        <w:lastRenderedPageBreak/>
        <w:t>partir de varias prácticas que son:</w:t>
      </w:r>
    </w:p>
    <w:p w14:paraId="251215EC" w14:textId="0809954D" w:rsidR="00A457CE" w:rsidRPr="00A457CE" w:rsidRDefault="00A457CE" w:rsidP="00DB0275">
      <w:pPr>
        <w:pStyle w:val="Prrafodelista"/>
        <w:numPr>
          <w:ilvl w:val="0"/>
          <w:numId w:val="30"/>
        </w:numPr>
        <w:rPr>
          <w:rStyle w:val="Hipervnculo"/>
          <w:color w:val="auto"/>
          <w:u w:val="none"/>
        </w:rPr>
      </w:pPr>
      <w:r w:rsidRPr="00A457CE">
        <w:rPr>
          <w:rStyle w:val="Hipervnculo"/>
          <w:color w:val="auto"/>
          <w:u w:val="none"/>
          <w:lang w:val="en-US"/>
        </w:rPr>
        <w:t xml:space="preserve">Test Driven Development. </w:t>
      </w:r>
      <w:r w:rsidRPr="00A457CE">
        <w:rPr>
          <w:rStyle w:val="Hipervnculo"/>
          <w:color w:val="auto"/>
          <w:u w:val="none"/>
        </w:rPr>
        <w:t xml:space="preserve">Desarrollo dirigido </w:t>
      </w:r>
      <w:r w:rsidR="00A67937">
        <w:rPr>
          <w:rStyle w:val="Hipervnculo"/>
          <w:color w:val="auto"/>
          <w:u w:val="none"/>
        </w:rPr>
        <w:t xml:space="preserve">por </w:t>
      </w:r>
      <w:r w:rsidRPr="00A457CE">
        <w:rPr>
          <w:rStyle w:val="Hipervnculo"/>
          <w:color w:val="auto"/>
          <w:u w:val="none"/>
        </w:rPr>
        <w:t>los t</w:t>
      </w:r>
      <w:r>
        <w:rPr>
          <w:rStyle w:val="Hipervnculo"/>
          <w:color w:val="auto"/>
          <w:u w:val="none"/>
        </w:rPr>
        <w:t>ests.</w:t>
      </w:r>
      <w:r>
        <w:rPr>
          <w:rStyle w:val="Hipervnculo"/>
          <w:color w:val="auto"/>
          <w:u w:val="none"/>
        </w:rPr>
        <w:tab/>
      </w:r>
    </w:p>
    <w:p w14:paraId="013DBD85" w14:textId="5B9F68A6" w:rsidR="00A457CE" w:rsidRDefault="00A457CE" w:rsidP="00DB0275">
      <w:pPr>
        <w:pStyle w:val="Prrafodelista"/>
        <w:numPr>
          <w:ilvl w:val="0"/>
          <w:numId w:val="30"/>
        </w:numPr>
        <w:rPr>
          <w:rStyle w:val="Hipervnculo"/>
          <w:color w:val="auto"/>
          <w:u w:val="none"/>
        </w:rPr>
      </w:pPr>
      <w:r>
        <w:rPr>
          <w:rStyle w:val="Hipervnculo"/>
          <w:color w:val="auto"/>
          <w:u w:val="none"/>
        </w:rPr>
        <w:t>Customer Testing. Las pruebas funcionales con el cliente son básicas para el éxito del desarrollo del sistema.</w:t>
      </w:r>
    </w:p>
    <w:p w14:paraId="583D2F1C" w14:textId="14589268" w:rsidR="00A457CE" w:rsidRDefault="00A457CE" w:rsidP="00DB0275">
      <w:pPr>
        <w:pStyle w:val="Prrafodelista"/>
        <w:numPr>
          <w:ilvl w:val="0"/>
          <w:numId w:val="30"/>
        </w:numPr>
        <w:rPr>
          <w:rStyle w:val="Hipervnculo"/>
          <w:color w:val="auto"/>
          <w:u w:val="none"/>
        </w:rPr>
      </w:pPr>
      <w:r>
        <w:rPr>
          <w:rStyle w:val="Hipervnculo"/>
          <w:color w:val="auto"/>
          <w:u w:val="none"/>
        </w:rPr>
        <w:t>Integración continua.</w:t>
      </w:r>
    </w:p>
    <w:p w14:paraId="3D2529BC" w14:textId="1099EA38" w:rsidR="00A457CE" w:rsidRDefault="00A457CE" w:rsidP="00DB0275">
      <w:pPr>
        <w:pStyle w:val="Prrafodelista"/>
        <w:numPr>
          <w:ilvl w:val="0"/>
          <w:numId w:val="30"/>
        </w:numPr>
        <w:rPr>
          <w:rStyle w:val="Hipervnculo"/>
          <w:color w:val="auto"/>
          <w:u w:val="none"/>
        </w:rPr>
      </w:pPr>
      <w:r>
        <w:rPr>
          <w:rStyle w:val="Hipervnculo"/>
          <w:color w:val="auto"/>
          <w:u w:val="none"/>
        </w:rPr>
        <w:t xml:space="preserve">Pequeños </w:t>
      </w:r>
      <w:r w:rsidRPr="00A457CE">
        <w:rPr>
          <w:rStyle w:val="Hipervnculo"/>
          <w:color w:val="auto"/>
          <w:u w:val="none"/>
        </w:rPr>
        <w:t>lanzamientos</w:t>
      </w:r>
      <w:r>
        <w:rPr>
          <w:rStyle w:val="Hipervnculo"/>
          <w:color w:val="auto"/>
          <w:u w:val="none"/>
        </w:rPr>
        <w:t>.</w:t>
      </w:r>
    </w:p>
    <w:p w14:paraId="552CA375" w14:textId="14C6D4F4" w:rsidR="00A457CE" w:rsidRDefault="00A457CE" w:rsidP="00DB0275">
      <w:pPr>
        <w:pStyle w:val="Prrafodelista"/>
        <w:numPr>
          <w:ilvl w:val="0"/>
          <w:numId w:val="30"/>
        </w:numPr>
        <w:rPr>
          <w:rStyle w:val="Hipervnculo"/>
          <w:color w:val="auto"/>
          <w:u w:val="none"/>
        </w:rPr>
      </w:pPr>
      <w:r>
        <w:rPr>
          <w:rStyle w:val="Hipervnculo"/>
          <w:color w:val="auto"/>
          <w:u w:val="none"/>
        </w:rPr>
        <w:t>Programación de pares. Se programa en grupos de dos personas, ambas personas se nutren como programadores, aportan, se ayudan y optimizan la solución.</w:t>
      </w:r>
    </w:p>
    <w:p w14:paraId="2AE441C0" w14:textId="0542F28B" w:rsidR="00956381" w:rsidRPr="00956381" w:rsidRDefault="00956381" w:rsidP="00E34980">
      <w:pPr>
        <w:pStyle w:val="Captulo-Nivel2"/>
      </w:pPr>
      <w:bookmarkStart w:id="61" w:name="_Toc512374303"/>
      <w:r w:rsidRPr="00956381">
        <w:t>Elección de Metodología Ágil.</w:t>
      </w:r>
      <w:bookmarkEnd w:id="61"/>
    </w:p>
    <w:p w14:paraId="3026A467" w14:textId="5A063E62" w:rsidR="00956381" w:rsidRDefault="00A67937" w:rsidP="00956381">
      <w:pPr>
        <w:rPr>
          <w:rStyle w:val="Hipervnculo"/>
          <w:color w:val="auto"/>
          <w:u w:val="none"/>
        </w:rPr>
      </w:pPr>
      <w:r>
        <w:rPr>
          <w:rStyle w:val="Hipervnculo"/>
          <w:color w:val="auto"/>
          <w:u w:val="none"/>
        </w:rPr>
        <w:t>Vistas tres de las metodolo</w:t>
      </w:r>
      <w:r w:rsidR="00167EA7">
        <w:rPr>
          <w:rStyle w:val="Hipervnculo"/>
          <w:color w:val="auto"/>
          <w:u w:val="none"/>
        </w:rPr>
        <w:t xml:space="preserve">gías más utilizadas </w:t>
      </w:r>
      <w:r w:rsidR="00956381">
        <w:rPr>
          <w:rStyle w:val="Hipervnculo"/>
          <w:color w:val="auto"/>
          <w:u w:val="none"/>
        </w:rPr>
        <w:t xml:space="preserve">hemos de decantarnos por </w:t>
      </w:r>
      <w:r>
        <w:rPr>
          <w:rStyle w:val="Hipervnculo"/>
          <w:color w:val="auto"/>
          <w:u w:val="none"/>
        </w:rPr>
        <w:t xml:space="preserve">la </w:t>
      </w:r>
      <w:r w:rsidR="00956381">
        <w:rPr>
          <w:rStyle w:val="Hipervnculo"/>
          <w:color w:val="auto"/>
          <w:u w:val="none"/>
        </w:rPr>
        <w:t xml:space="preserve">que </w:t>
      </w:r>
      <w:r>
        <w:rPr>
          <w:rStyle w:val="Hipervnculo"/>
          <w:color w:val="auto"/>
          <w:u w:val="none"/>
        </w:rPr>
        <w:t xml:space="preserve">más </w:t>
      </w:r>
      <w:r w:rsidR="00956381">
        <w:rPr>
          <w:rStyle w:val="Hipervnculo"/>
          <w:color w:val="auto"/>
          <w:u w:val="none"/>
        </w:rPr>
        <w:t xml:space="preserve">se ajusta a nuestras necesidades. Para ello </w:t>
      </w:r>
      <w:r w:rsidR="00956381">
        <w:rPr>
          <w:rStyle w:val="Hipervnculo"/>
          <w:color w:val="auto"/>
          <w:u w:val="none"/>
        </w:rPr>
        <w:fldChar w:fldCharType="begin" w:fldLock="1"/>
      </w:r>
      <w:r w:rsidR="00204505">
        <w:rPr>
          <w:rStyle w:val="Hipervnculo"/>
          <w:color w:val="auto"/>
          <w:u w:val="none"/>
        </w:rPr>
        <w:instrText>ADDIN CSL_CITATION { "citationItems" : [ { "id" : "ITEM-1", "itemData" : { "author" : [ { "dropping-particle" : "", "family" : "P\u00e9rez P\u00e9rez", "given" : "Mar\u00eda Jos\u00e9", "non-dropping-particle" : "", "parse-names" : false, "suffix" : "" } ], "container-title" : "Universidad de Valladolid", "id" : "ITEM-1", "issued" : { "date-parts" : [ [ "2012" ] ] }, "page" : "3-117", "title" : "Gu\u00eda Comparativa de Metodolog\u00edas \u00c1giles", "type" : "article-journal" }, "uris" : [ "http://www.mendeley.com/documents/?uuid=707a3f48-5faf-48e1-9020-cb001d762717" ] } ], "mendeley" : { "formattedCitation" : "[33]", "plainTextFormattedCitation" : "[33]", "previouslyFormattedCitation" : "[33]" }, "properties" : {  }, "schema" : "https://github.com/citation-style-language/schema/raw/master/csl-citation.json" }</w:instrText>
      </w:r>
      <w:r w:rsidR="00956381">
        <w:rPr>
          <w:rStyle w:val="Hipervnculo"/>
          <w:color w:val="auto"/>
          <w:u w:val="none"/>
        </w:rPr>
        <w:fldChar w:fldCharType="separate"/>
      </w:r>
      <w:r w:rsidR="00204505" w:rsidRPr="00204505">
        <w:rPr>
          <w:rStyle w:val="Hipervnculo"/>
          <w:noProof/>
          <w:color w:val="auto"/>
          <w:u w:val="none"/>
        </w:rPr>
        <w:t>[33]</w:t>
      </w:r>
      <w:r w:rsidR="00956381">
        <w:rPr>
          <w:rStyle w:val="Hipervnculo"/>
          <w:color w:val="auto"/>
          <w:u w:val="none"/>
        </w:rPr>
        <w:fldChar w:fldCharType="end"/>
      </w:r>
      <w:r w:rsidR="00956381">
        <w:rPr>
          <w:rStyle w:val="Hipervnculo"/>
          <w:color w:val="auto"/>
          <w:u w:val="none"/>
        </w:rPr>
        <w:t xml:space="preserve">, existen </w:t>
      </w:r>
      <w:r>
        <w:rPr>
          <w:rStyle w:val="Hipervnculo"/>
          <w:color w:val="auto"/>
          <w:u w:val="none"/>
        </w:rPr>
        <w:t>f</w:t>
      </w:r>
      <w:r w:rsidR="00956381">
        <w:rPr>
          <w:rStyle w:val="Hipervnculo"/>
          <w:color w:val="auto"/>
          <w:u w:val="none"/>
        </w:rPr>
        <w:t xml:space="preserve">rameworks que en base a nuestras </w:t>
      </w:r>
      <w:r w:rsidR="00167EA7">
        <w:rPr>
          <w:rStyle w:val="Hipervnculo"/>
          <w:color w:val="auto"/>
          <w:u w:val="none"/>
        </w:rPr>
        <w:t>preferencias</w:t>
      </w:r>
      <w:r w:rsidR="00956381">
        <w:rPr>
          <w:rStyle w:val="Hipervnculo"/>
          <w:color w:val="auto"/>
          <w:u w:val="none"/>
        </w:rPr>
        <w:t xml:space="preserve"> nos permiten elegir la </w:t>
      </w:r>
      <w:r>
        <w:rPr>
          <w:rStyle w:val="Hipervnculo"/>
          <w:color w:val="auto"/>
          <w:u w:val="none"/>
        </w:rPr>
        <w:t xml:space="preserve">metodología ideal. </w:t>
      </w:r>
      <w:r w:rsidR="00167EA7" w:rsidRPr="00167EA7">
        <w:rPr>
          <w:rStyle w:val="Hipervnculo"/>
          <w:color w:val="auto"/>
          <w:u w:val="none"/>
        </w:rPr>
        <w:t>Un ejemplo es</w:t>
      </w:r>
      <w:r w:rsidR="00956381" w:rsidRPr="00167EA7">
        <w:rPr>
          <w:rStyle w:val="Hipervnculo"/>
          <w:color w:val="auto"/>
          <w:u w:val="none"/>
        </w:rPr>
        <w:t xml:space="preserve"> Adrian Iacovelli, autor de “Framework for Agile Methods Classification”. </w:t>
      </w:r>
      <w:r w:rsidR="00167EA7" w:rsidRPr="00167EA7">
        <w:rPr>
          <w:rStyle w:val="Hipervnculo"/>
          <w:color w:val="auto"/>
          <w:u w:val="none"/>
        </w:rPr>
        <w:t>En</w:t>
      </w:r>
      <w:r w:rsidR="00167EA7">
        <w:rPr>
          <w:rStyle w:val="Hipervnculo"/>
          <w:color w:val="auto"/>
          <w:u w:val="none"/>
        </w:rPr>
        <w:t xml:space="preserve"> su publicación s</w:t>
      </w:r>
      <w:r w:rsidR="00956381">
        <w:rPr>
          <w:rStyle w:val="Hipervnculo"/>
          <w:color w:val="auto"/>
          <w:u w:val="none"/>
        </w:rPr>
        <w:t xml:space="preserve">e establece una clasificación basada en cuatro principios, definidos en la </w:t>
      </w:r>
      <w:r w:rsidR="00956381">
        <w:rPr>
          <w:rStyle w:val="Hipervnculo"/>
          <w:color w:val="auto"/>
          <w:u w:val="none"/>
        </w:rPr>
        <w:fldChar w:fldCharType="begin"/>
      </w:r>
      <w:r w:rsidR="00956381">
        <w:rPr>
          <w:rStyle w:val="Hipervnculo"/>
          <w:color w:val="auto"/>
          <w:u w:val="none"/>
        </w:rPr>
        <w:instrText xml:space="preserve"> REF _Ref509995851 \h </w:instrText>
      </w:r>
      <w:r w:rsidR="00956381">
        <w:rPr>
          <w:rStyle w:val="Hipervnculo"/>
          <w:color w:val="auto"/>
          <w:u w:val="none"/>
        </w:rPr>
      </w:r>
      <w:r w:rsidR="00956381">
        <w:rPr>
          <w:rStyle w:val="Hipervnculo"/>
          <w:color w:val="auto"/>
          <w:u w:val="none"/>
        </w:rPr>
        <w:fldChar w:fldCharType="separate"/>
      </w:r>
      <w:r w:rsidR="00AC166E">
        <w:t xml:space="preserve">Ilustración </w:t>
      </w:r>
      <w:r w:rsidR="00AC166E">
        <w:rPr>
          <w:noProof/>
        </w:rPr>
        <w:t>8</w:t>
      </w:r>
      <w:r w:rsidR="00956381">
        <w:rPr>
          <w:rStyle w:val="Hipervnculo"/>
          <w:color w:val="auto"/>
          <w:u w:val="none"/>
        </w:rPr>
        <w:fldChar w:fldCharType="end"/>
      </w:r>
      <w:r w:rsidR="00956381">
        <w:rPr>
          <w:rStyle w:val="Hipervnculo"/>
          <w:color w:val="auto"/>
          <w:u w:val="none"/>
        </w:rPr>
        <w:t>.</w:t>
      </w:r>
    </w:p>
    <w:p w14:paraId="1606D6A3" w14:textId="363EE264" w:rsidR="00956381" w:rsidRDefault="000D32CD" w:rsidP="00467D92">
      <w:pPr>
        <w:keepNext/>
        <w:ind w:left="709" w:firstLine="0"/>
        <w:jc w:val="center"/>
      </w:pPr>
      <w:r>
        <w:rPr>
          <w:noProof/>
        </w:rPr>
        <w:drawing>
          <wp:inline distT="0" distB="0" distL="0" distR="0" wp14:anchorId="041CC021" wp14:editId="1C8967E4">
            <wp:extent cx="3517569" cy="219693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616633" cy="2258802"/>
                    </a:xfrm>
                    <a:prstGeom prst="rect">
                      <a:avLst/>
                    </a:prstGeom>
                  </pic:spPr>
                </pic:pic>
              </a:graphicData>
            </a:graphic>
          </wp:inline>
        </w:drawing>
      </w:r>
      <w:r>
        <w:rPr>
          <w:noProof/>
        </w:rPr>
        <w:t xml:space="preserve"> </w:t>
      </w:r>
    </w:p>
    <w:p w14:paraId="6FF03122" w14:textId="761D15B0" w:rsidR="00A521B4" w:rsidRDefault="00956381" w:rsidP="00A521B4">
      <w:pPr>
        <w:pStyle w:val="Descripcin"/>
        <w:jc w:val="center"/>
      </w:pPr>
      <w:bookmarkStart w:id="62" w:name="_Ref509995851"/>
      <w:bookmarkStart w:id="63" w:name="_Toc511338172"/>
      <w:r>
        <w:t xml:space="preserve">Ilustración </w:t>
      </w:r>
      <w:r>
        <w:fldChar w:fldCharType="begin"/>
      </w:r>
      <w:r>
        <w:instrText xml:space="preserve"> SEQ Ilustración \* ARABIC </w:instrText>
      </w:r>
      <w:r>
        <w:fldChar w:fldCharType="separate"/>
      </w:r>
      <w:r w:rsidR="00AC166E">
        <w:rPr>
          <w:noProof/>
        </w:rPr>
        <w:t>8</w:t>
      </w:r>
      <w:r>
        <w:fldChar w:fldCharType="end"/>
      </w:r>
      <w:bookmarkEnd w:id="62"/>
      <w:r>
        <w:t>. Principios de Iacovelli.</w:t>
      </w:r>
      <w:bookmarkEnd w:id="63"/>
    </w:p>
    <w:p w14:paraId="1FD8CBD2" w14:textId="63ABD2A5" w:rsidR="003A34CE" w:rsidRDefault="00937DF3" w:rsidP="00467D92">
      <w:pPr>
        <w:rPr>
          <w:rStyle w:val="Hipervnculo"/>
          <w:color w:val="auto"/>
          <w:u w:val="none"/>
        </w:rPr>
      </w:pPr>
      <w:r>
        <w:rPr>
          <w:rStyle w:val="Hipervnculo"/>
          <w:color w:val="auto"/>
          <w:u w:val="none"/>
        </w:rPr>
        <w:t xml:space="preserve">En la </w:t>
      </w:r>
      <w:r w:rsidR="00881138">
        <w:rPr>
          <w:rStyle w:val="Hipervnculo"/>
          <w:color w:val="auto"/>
          <w:u w:val="none"/>
        </w:rPr>
        <w:fldChar w:fldCharType="begin"/>
      </w:r>
      <w:r w:rsidR="00881138">
        <w:rPr>
          <w:rStyle w:val="Hipervnculo"/>
          <w:color w:val="auto"/>
          <w:u w:val="none"/>
        </w:rPr>
        <w:instrText xml:space="preserve"> REF _Ref510001450 \h </w:instrText>
      </w:r>
      <w:r w:rsidR="00881138">
        <w:rPr>
          <w:rStyle w:val="Hipervnculo"/>
          <w:color w:val="auto"/>
          <w:u w:val="none"/>
        </w:rPr>
      </w:r>
      <w:r w:rsidR="00881138">
        <w:rPr>
          <w:rStyle w:val="Hipervnculo"/>
          <w:color w:val="auto"/>
          <w:u w:val="none"/>
        </w:rPr>
        <w:fldChar w:fldCharType="separate"/>
      </w:r>
      <w:r w:rsidR="00AC166E">
        <w:t xml:space="preserve">Tabla </w:t>
      </w:r>
      <w:r w:rsidR="00AC166E">
        <w:rPr>
          <w:noProof/>
        </w:rPr>
        <w:t>3</w:t>
      </w:r>
      <w:r w:rsidR="00881138">
        <w:rPr>
          <w:rStyle w:val="Hipervnculo"/>
          <w:color w:val="auto"/>
          <w:u w:val="none"/>
        </w:rPr>
        <w:fldChar w:fldCharType="end"/>
      </w:r>
      <w:r w:rsidR="00881138">
        <w:rPr>
          <w:rStyle w:val="Hipervnculo"/>
          <w:color w:val="auto"/>
          <w:u w:val="none"/>
        </w:rPr>
        <w:t xml:space="preserve">, </w:t>
      </w:r>
      <w:r>
        <w:rPr>
          <w:rStyle w:val="Hipervnculo"/>
          <w:color w:val="auto"/>
          <w:u w:val="none"/>
        </w:rPr>
        <w:t xml:space="preserve">quedan reflejadas las diferencias entre las metodologías ágiles definidas anteriormente. </w:t>
      </w:r>
      <w:r w:rsidR="00167EA7">
        <w:rPr>
          <w:rStyle w:val="Hipervnculo"/>
          <w:color w:val="auto"/>
          <w:u w:val="none"/>
        </w:rPr>
        <w:t xml:space="preserve">Como vemos, en color verde quedan señaladas aquellas </w:t>
      </w:r>
      <w:r w:rsidR="003861F5">
        <w:rPr>
          <w:rStyle w:val="Hipervnculo"/>
          <w:color w:val="auto"/>
          <w:u w:val="none"/>
        </w:rPr>
        <w:t xml:space="preserve">similitudes con nuestro proyecto </w:t>
      </w:r>
      <w:r w:rsidR="00165457">
        <w:rPr>
          <w:rStyle w:val="Hipervnculo"/>
          <w:color w:val="auto"/>
          <w:u w:val="none"/>
        </w:rPr>
        <w:t xml:space="preserve">y en base a su resultado elegiremos una metodología u otra. </w:t>
      </w:r>
    </w:p>
    <w:p w14:paraId="6AE4AC10" w14:textId="08860F43" w:rsidR="00937DF3" w:rsidRDefault="00937DF3" w:rsidP="00937DF3">
      <w:pPr>
        <w:pStyle w:val="Descripcin"/>
        <w:keepNext/>
      </w:pPr>
      <w:bookmarkStart w:id="64" w:name="_Ref510001450"/>
      <w:bookmarkStart w:id="65" w:name="_Toc511324249"/>
      <w:r>
        <w:lastRenderedPageBreak/>
        <w:t xml:space="preserve">Tabla </w:t>
      </w:r>
      <w:r>
        <w:fldChar w:fldCharType="begin"/>
      </w:r>
      <w:r>
        <w:instrText xml:space="preserve"> SEQ Tabla \* ARABIC </w:instrText>
      </w:r>
      <w:r>
        <w:fldChar w:fldCharType="separate"/>
      </w:r>
      <w:r w:rsidR="00AC166E">
        <w:rPr>
          <w:noProof/>
        </w:rPr>
        <w:t>3</w:t>
      </w:r>
      <w:r>
        <w:fldChar w:fldCharType="end"/>
      </w:r>
      <w:bookmarkEnd w:id="64"/>
      <w:r>
        <w:t xml:space="preserve">. </w:t>
      </w:r>
      <w:r w:rsidRPr="00FA172B">
        <w:t>Criterios de elección de metodologías ágiles de Iacovelli</w:t>
      </w:r>
      <w:r>
        <w:t>.</w:t>
      </w:r>
      <w:bookmarkEnd w:id="65"/>
    </w:p>
    <w:tbl>
      <w:tblPr>
        <w:tblStyle w:val="Tablaconcuadrcula"/>
        <w:tblW w:w="9780" w:type="dxa"/>
        <w:jc w:val="center"/>
        <w:tblLayout w:type="fixed"/>
        <w:tblLook w:val="04A0" w:firstRow="1" w:lastRow="0" w:firstColumn="1" w:lastColumn="0" w:noHBand="0" w:noVBand="1"/>
      </w:tblPr>
      <w:tblGrid>
        <w:gridCol w:w="1843"/>
        <w:gridCol w:w="3969"/>
        <w:gridCol w:w="1418"/>
        <w:gridCol w:w="1275"/>
        <w:gridCol w:w="1275"/>
      </w:tblGrid>
      <w:tr w:rsidR="00923423" w:rsidRPr="00401464" w14:paraId="658CE948" w14:textId="77777777" w:rsidTr="00467D92">
        <w:trPr>
          <w:jc w:val="center"/>
        </w:trPr>
        <w:tc>
          <w:tcPr>
            <w:tcW w:w="5812" w:type="dxa"/>
            <w:gridSpan w:val="2"/>
            <w:vMerge w:val="restart"/>
            <w:tcBorders>
              <w:top w:val="nil"/>
              <w:left w:val="nil"/>
            </w:tcBorders>
            <w:vAlign w:val="center"/>
          </w:tcPr>
          <w:p w14:paraId="1791403A" w14:textId="77777777" w:rsidR="008D2E8E" w:rsidRPr="00401464" w:rsidRDefault="008D2E8E" w:rsidP="008D2E8E">
            <w:pPr>
              <w:ind w:firstLine="0"/>
              <w:jc w:val="center"/>
              <w:rPr>
                <w:rStyle w:val="Hipervnculo"/>
                <w:color w:val="auto"/>
                <w:sz w:val="20"/>
                <w:u w:val="none"/>
              </w:rPr>
            </w:pPr>
          </w:p>
        </w:tc>
        <w:tc>
          <w:tcPr>
            <w:tcW w:w="1418" w:type="dxa"/>
            <w:shd w:val="clear" w:color="auto" w:fill="BDD6EE" w:themeFill="accent5" w:themeFillTint="66"/>
            <w:vAlign w:val="center"/>
          </w:tcPr>
          <w:p w14:paraId="3A59AEF6" w14:textId="410CB391"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l desarrollo</w:t>
            </w:r>
          </w:p>
        </w:tc>
        <w:tc>
          <w:tcPr>
            <w:tcW w:w="2550" w:type="dxa"/>
            <w:gridSpan w:val="2"/>
            <w:shd w:val="clear" w:color="auto" w:fill="BDD6EE" w:themeFill="accent5" w:themeFillTint="66"/>
            <w:vAlign w:val="center"/>
          </w:tcPr>
          <w:p w14:paraId="35619999" w14:textId="50644332"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Orientada a la gestión de proyectos</w:t>
            </w:r>
          </w:p>
        </w:tc>
      </w:tr>
      <w:tr w:rsidR="00923423" w:rsidRPr="00401464" w14:paraId="3F0F4C91" w14:textId="77777777" w:rsidTr="00467D92">
        <w:trPr>
          <w:jc w:val="center"/>
        </w:trPr>
        <w:tc>
          <w:tcPr>
            <w:tcW w:w="5812" w:type="dxa"/>
            <w:gridSpan w:val="2"/>
            <w:vMerge/>
            <w:tcBorders>
              <w:top w:val="nil"/>
              <w:left w:val="nil"/>
            </w:tcBorders>
            <w:vAlign w:val="center"/>
          </w:tcPr>
          <w:p w14:paraId="1D2198FC" w14:textId="77777777" w:rsidR="008D2E8E" w:rsidRPr="00401464" w:rsidRDefault="008D2E8E" w:rsidP="008D2E8E">
            <w:pPr>
              <w:ind w:firstLine="0"/>
              <w:jc w:val="center"/>
              <w:rPr>
                <w:rStyle w:val="Hipervnculo"/>
                <w:color w:val="auto"/>
                <w:sz w:val="20"/>
                <w:u w:val="none"/>
              </w:rPr>
            </w:pPr>
          </w:p>
        </w:tc>
        <w:tc>
          <w:tcPr>
            <w:tcW w:w="1418" w:type="dxa"/>
            <w:shd w:val="clear" w:color="auto" w:fill="F4B083" w:themeFill="accent2" w:themeFillTint="99"/>
            <w:vAlign w:val="center"/>
          </w:tcPr>
          <w:p w14:paraId="2CF6C6C7" w14:textId="0FB52230"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XP</w:t>
            </w:r>
          </w:p>
        </w:tc>
        <w:tc>
          <w:tcPr>
            <w:tcW w:w="1275" w:type="dxa"/>
            <w:shd w:val="clear" w:color="auto" w:fill="F4B083" w:themeFill="accent2" w:themeFillTint="99"/>
            <w:vAlign w:val="center"/>
          </w:tcPr>
          <w:p w14:paraId="123481DC" w14:textId="6633C3E8"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SCRUM</w:t>
            </w:r>
          </w:p>
        </w:tc>
        <w:tc>
          <w:tcPr>
            <w:tcW w:w="1275" w:type="dxa"/>
            <w:shd w:val="clear" w:color="auto" w:fill="F4B083" w:themeFill="accent2" w:themeFillTint="99"/>
            <w:vAlign w:val="center"/>
          </w:tcPr>
          <w:p w14:paraId="036685EE" w14:textId="3217638F" w:rsidR="008D2E8E" w:rsidRPr="00165457" w:rsidRDefault="008D2E8E" w:rsidP="008D2E8E">
            <w:pPr>
              <w:ind w:firstLine="0"/>
              <w:jc w:val="center"/>
              <w:rPr>
                <w:rStyle w:val="Hipervnculo"/>
                <w:b/>
                <w:i/>
                <w:color w:val="auto"/>
                <w:sz w:val="20"/>
                <w:u w:val="none"/>
              </w:rPr>
            </w:pPr>
            <w:r w:rsidRPr="00165457">
              <w:rPr>
                <w:rStyle w:val="Hipervnculo"/>
                <w:b/>
                <w:i/>
                <w:color w:val="auto"/>
                <w:sz w:val="20"/>
                <w:u w:val="none"/>
              </w:rPr>
              <w:t>KANBAN</w:t>
            </w:r>
          </w:p>
        </w:tc>
      </w:tr>
      <w:tr w:rsidR="00923423" w:rsidRPr="00401464" w14:paraId="6E1B9578" w14:textId="77777777" w:rsidTr="00467D92">
        <w:trPr>
          <w:jc w:val="center"/>
        </w:trPr>
        <w:tc>
          <w:tcPr>
            <w:tcW w:w="1843" w:type="dxa"/>
            <w:vMerge w:val="restart"/>
            <w:shd w:val="clear" w:color="auto" w:fill="BDD6EE" w:themeFill="accent5" w:themeFillTint="66"/>
            <w:vAlign w:val="center"/>
          </w:tcPr>
          <w:p w14:paraId="48F93EE7" w14:textId="1CBAB053" w:rsidR="008D2E8E" w:rsidRPr="00401464" w:rsidRDefault="008D2E8E" w:rsidP="008D2E8E">
            <w:pPr>
              <w:ind w:firstLine="0"/>
              <w:jc w:val="center"/>
              <w:rPr>
                <w:rStyle w:val="Hipervnculo"/>
                <w:b/>
                <w:color w:val="auto"/>
                <w:sz w:val="20"/>
                <w:u w:val="none"/>
              </w:rPr>
            </w:pPr>
            <w:r w:rsidRPr="00401464">
              <w:rPr>
                <w:rStyle w:val="Hipervnculo"/>
                <w:b/>
                <w:color w:val="auto"/>
                <w:sz w:val="20"/>
                <w:u w:val="none"/>
              </w:rPr>
              <w:t>USO</w:t>
            </w:r>
          </w:p>
        </w:tc>
        <w:tc>
          <w:tcPr>
            <w:tcW w:w="3969" w:type="dxa"/>
            <w:vAlign w:val="center"/>
          </w:tcPr>
          <w:p w14:paraId="15988386" w14:textId="176DF833"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de las fechas de entrega.</w:t>
            </w:r>
          </w:p>
        </w:tc>
        <w:tc>
          <w:tcPr>
            <w:tcW w:w="1418" w:type="dxa"/>
            <w:vAlign w:val="center"/>
          </w:tcPr>
          <w:p w14:paraId="16FA751D" w14:textId="38EB2AC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6B8D50" w14:textId="71C8C93E" w:rsidR="008D2E8E" w:rsidRPr="00401464" w:rsidRDefault="00C61C09" w:rsidP="00165457">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618FD3F" w14:textId="6A652BBC"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43512327" w14:textId="77777777" w:rsidTr="00467D92">
        <w:trPr>
          <w:jc w:val="center"/>
        </w:trPr>
        <w:tc>
          <w:tcPr>
            <w:tcW w:w="1843" w:type="dxa"/>
            <w:vMerge/>
            <w:shd w:val="clear" w:color="auto" w:fill="BDD6EE" w:themeFill="accent5" w:themeFillTint="66"/>
            <w:vAlign w:val="center"/>
          </w:tcPr>
          <w:p w14:paraId="334200A0" w14:textId="77777777" w:rsidR="008D2E8E" w:rsidRPr="00401464" w:rsidRDefault="008D2E8E" w:rsidP="008D2E8E">
            <w:pPr>
              <w:ind w:firstLine="0"/>
              <w:jc w:val="center"/>
              <w:rPr>
                <w:rStyle w:val="Hipervnculo"/>
                <w:color w:val="auto"/>
                <w:sz w:val="20"/>
                <w:u w:val="none"/>
              </w:rPr>
            </w:pPr>
          </w:p>
        </w:tc>
        <w:tc>
          <w:tcPr>
            <w:tcW w:w="3969" w:type="dxa"/>
            <w:vAlign w:val="center"/>
          </w:tcPr>
          <w:p w14:paraId="64CB1E06" w14:textId="07AA3E3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Cumplimiento de requisitos.</w:t>
            </w:r>
          </w:p>
        </w:tc>
        <w:tc>
          <w:tcPr>
            <w:tcW w:w="1418" w:type="dxa"/>
            <w:shd w:val="clear" w:color="auto" w:fill="92D050"/>
            <w:vAlign w:val="center"/>
          </w:tcPr>
          <w:p w14:paraId="5F4BC93C" w14:textId="552312A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973E2B4" w14:textId="38DC240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DCD0069" w14:textId="6E7A13D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2D8910CF" w14:textId="77777777" w:rsidTr="00467D92">
        <w:trPr>
          <w:jc w:val="center"/>
        </w:trPr>
        <w:tc>
          <w:tcPr>
            <w:tcW w:w="1843" w:type="dxa"/>
            <w:vMerge/>
            <w:shd w:val="clear" w:color="auto" w:fill="BDD6EE" w:themeFill="accent5" w:themeFillTint="66"/>
            <w:vAlign w:val="center"/>
          </w:tcPr>
          <w:p w14:paraId="1ABE7380" w14:textId="77777777" w:rsidR="008D2E8E" w:rsidRPr="00401464" w:rsidRDefault="008D2E8E" w:rsidP="008D2E8E">
            <w:pPr>
              <w:ind w:firstLine="0"/>
              <w:jc w:val="center"/>
              <w:rPr>
                <w:rStyle w:val="Hipervnculo"/>
                <w:color w:val="auto"/>
                <w:sz w:val="20"/>
                <w:u w:val="none"/>
              </w:rPr>
            </w:pPr>
          </w:p>
        </w:tc>
        <w:tc>
          <w:tcPr>
            <w:tcW w:w="3969" w:type="dxa"/>
            <w:vAlign w:val="center"/>
          </w:tcPr>
          <w:p w14:paraId="19DB6224" w14:textId="6023FB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Respeto al nivel de calidad.</w:t>
            </w:r>
          </w:p>
        </w:tc>
        <w:tc>
          <w:tcPr>
            <w:tcW w:w="1418" w:type="dxa"/>
            <w:shd w:val="clear" w:color="auto" w:fill="92D050"/>
            <w:vAlign w:val="center"/>
          </w:tcPr>
          <w:p w14:paraId="1050B508" w14:textId="512C2F15"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033D9EFE" w14:textId="622EA1E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E093AC1" w14:textId="2AFD291F"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10D25DA7" w14:textId="77777777" w:rsidTr="00467D92">
        <w:trPr>
          <w:jc w:val="center"/>
        </w:trPr>
        <w:tc>
          <w:tcPr>
            <w:tcW w:w="1843" w:type="dxa"/>
            <w:vMerge/>
            <w:shd w:val="clear" w:color="auto" w:fill="BDD6EE" w:themeFill="accent5" w:themeFillTint="66"/>
            <w:vAlign w:val="center"/>
          </w:tcPr>
          <w:p w14:paraId="7E56A2BF" w14:textId="77777777" w:rsidR="008D2E8E" w:rsidRPr="00401464" w:rsidRDefault="008D2E8E" w:rsidP="008D2E8E">
            <w:pPr>
              <w:ind w:firstLine="0"/>
              <w:jc w:val="center"/>
              <w:rPr>
                <w:rStyle w:val="Hipervnculo"/>
                <w:color w:val="auto"/>
                <w:sz w:val="20"/>
                <w:u w:val="none"/>
              </w:rPr>
            </w:pPr>
          </w:p>
        </w:tc>
        <w:tc>
          <w:tcPr>
            <w:tcW w:w="3969" w:type="dxa"/>
            <w:vAlign w:val="center"/>
          </w:tcPr>
          <w:p w14:paraId="2C7887CF" w14:textId="30B932D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vAlign w:val="center"/>
          </w:tcPr>
          <w:p w14:paraId="26FED549" w14:textId="31809BC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19491721" w14:textId="2E2A283B"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24091D04" w14:textId="63B55FE6"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0B235DB2" w14:textId="77777777" w:rsidTr="00467D92">
        <w:trPr>
          <w:jc w:val="center"/>
        </w:trPr>
        <w:tc>
          <w:tcPr>
            <w:tcW w:w="1843" w:type="dxa"/>
            <w:vMerge/>
            <w:shd w:val="clear" w:color="auto" w:fill="BDD6EE" w:themeFill="accent5" w:themeFillTint="66"/>
            <w:vAlign w:val="center"/>
          </w:tcPr>
          <w:p w14:paraId="788C4099" w14:textId="77777777" w:rsidR="008D2E8E" w:rsidRPr="00401464" w:rsidRDefault="008D2E8E" w:rsidP="008D2E8E">
            <w:pPr>
              <w:ind w:firstLine="0"/>
              <w:jc w:val="center"/>
              <w:rPr>
                <w:rStyle w:val="Hipervnculo"/>
                <w:color w:val="auto"/>
                <w:sz w:val="20"/>
                <w:u w:val="none"/>
              </w:rPr>
            </w:pPr>
          </w:p>
        </w:tc>
        <w:tc>
          <w:tcPr>
            <w:tcW w:w="3969" w:type="dxa"/>
            <w:vAlign w:val="center"/>
          </w:tcPr>
          <w:p w14:paraId="37972744" w14:textId="52056E29"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Satisfacción del usuario final.</w:t>
            </w:r>
          </w:p>
        </w:tc>
        <w:tc>
          <w:tcPr>
            <w:tcW w:w="1418" w:type="dxa"/>
            <w:shd w:val="clear" w:color="auto" w:fill="92D050"/>
            <w:vAlign w:val="center"/>
          </w:tcPr>
          <w:p w14:paraId="3CCA34F1" w14:textId="7139E57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45DE834" w14:textId="15288B3D"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A1E6E3" w14:textId="14BA3203"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923423" w:rsidRPr="00401464" w14:paraId="33A0807B" w14:textId="77777777" w:rsidTr="00467D92">
        <w:trPr>
          <w:jc w:val="center"/>
        </w:trPr>
        <w:tc>
          <w:tcPr>
            <w:tcW w:w="1843" w:type="dxa"/>
            <w:vMerge/>
            <w:shd w:val="clear" w:color="auto" w:fill="BDD6EE" w:themeFill="accent5" w:themeFillTint="66"/>
            <w:vAlign w:val="center"/>
          </w:tcPr>
          <w:p w14:paraId="036CA582" w14:textId="77777777" w:rsidR="008D2E8E" w:rsidRPr="00401464" w:rsidRDefault="008D2E8E" w:rsidP="008D2E8E">
            <w:pPr>
              <w:ind w:firstLine="0"/>
              <w:jc w:val="center"/>
              <w:rPr>
                <w:rStyle w:val="Hipervnculo"/>
                <w:color w:val="auto"/>
                <w:sz w:val="20"/>
                <w:u w:val="none"/>
              </w:rPr>
            </w:pPr>
          </w:p>
        </w:tc>
        <w:tc>
          <w:tcPr>
            <w:tcW w:w="3969" w:type="dxa"/>
            <w:vAlign w:val="center"/>
          </w:tcPr>
          <w:p w14:paraId="7A1624F2" w14:textId="44F8B894"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Entornos turbulentos.</w:t>
            </w:r>
          </w:p>
        </w:tc>
        <w:tc>
          <w:tcPr>
            <w:tcW w:w="1418" w:type="dxa"/>
            <w:vAlign w:val="center"/>
          </w:tcPr>
          <w:p w14:paraId="3E944503" w14:textId="01CA692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928498C" w14:textId="49C62CAE" w:rsidR="008D2E8E"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9A684E" w14:textId="1E7697A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F</w:t>
            </w:r>
          </w:p>
        </w:tc>
      </w:tr>
      <w:tr w:rsidR="00923423" w:rsidRPr="00401464" w14:paraId="30F1B94A" w14:textId="77777777" w:rsidTr="00467D92">
        <w:trPr>
          <w:jc w:val="center"/>
        </w:trPr>
        <w:tc>
          <w:tcPr>
            <w:tcW w:w="1843" w:type="dxa"/>
            <w:vMerge/>
            <w:shd w:val="clear" w:color="auto" w:fill="BDD6EE" w:themeFill="accent5" w:themeFillTint="66"/>
            <w:vAlign w:val="center"/>
          </w:tcPr>
          <w:p w14:paraId="257B6100" w14:textId="77777777" w:rsidR="008D2E8E" w:rsidRPr="00401464" w:rsidRDefault="008D2E8E" w:rsidP="008D2E8E">
            <w:pPr>
              <w:ind w:firstLine="0"/>
              <w:jc w:val="center"/>
              <w:rPr>
                <w:rStyle w:val="Hipervnculo"/>
                <w:color w:val="auto"/>
                <w:sz w:val="20"/>
                <w:u w:val="none"/>
              </w:rPr>
            </w:pPr>
          </w:p>
        </w:tc>
        <w:tc>
          <w:tcPr>
            <w:tcW w:w="3969" w:type="dxa"/>
            <w:vAlign w:val="center"/>
          </w:tcPr>
          <w:p w14:paraId="0945035D" w14:textId="18B1C06C" w:rsidR="008D2E8E" w:rsidRPr="00401464" w:rsidRDefault="008D2E8E" w:rsidP="008D2E8E">
            <w:pPr>
              <w:ind w:firstLine="0"/>
              <w:jc w:val="center"/>
              <w:rPr>
                <w:rStyle w:val="Hipervnculo"/>
                <w:color w:val="auto"/>
                <w:sz w:val="20"/>
                <w:u w:val="none"/>
              </w:rPr>
            </w:pPr>
            <w:r w:rsidRPr="00401464">
              <w:rPr>
                <w:rStyle w:val="Hipervnculo"/>
                <w:color w:val="auto"/>
                <w:sz w:val="20"/>
                <w:u w:val="none"/>
              </w:rPr>
              <w:t>Aumento de la productividad.</w:t>
            </w:r>
          </w:p>
        </w:tc>
        <w:tc>
          <w:tcPr>
            <w:tcW w:w="1418" w:type="dxa"/>
            <w:shd w:val="clear" w:color="auto" w:fill="92D050"/>
            <w:vAlign w:val="center"/>
          </w:tcPr>
          <w:p w14:paraId="379EA967" w14:textId="46AD3282"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CD5AB1C" w14:textId="5D4DB6A1"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C123115" w14:textId="5D7931B7" w:rsidR="008D2E8E" w:rsidRPr="00401464" w:rsidRDefault="00C61C09" w:rsidP="008D2E8E">
            <w:pPr>
              <w:ind w:firstLine="0"/>
              <w:jc w:val="center"/>
              <w:rPr>
                <w:rStyle w:val="Hipervnculo"/>
                <w:color w:val="auto"/>
                <w:sz w:val="20"/>
                <w:u w:val="none"/>
              </w:rPr>
            </w:pPr>
            <w:r w:rsidRPr="00401464">
              <w:rPr>
                <w:rStyle w:val="Hipervnculo"/>
                <w:color w:val="auto"/>
                <w:sz w:val="20"/>
                <w:u w:val="none"/>
              </w:rPr>
              <w:t>V</w:t>
            </w:r>
          </w:p>
        </w:tc>
      </w:tr>
      <w:tr w:rsidR="00A521B4" w:rsidRPr="00401464" w14:paraId="283CB53D" w14:textId="77777777" w:rsidTr="00A521B4">
        <w:trPr>
          <w:trHeight w:val="127"/>
          <w:jc w:val="center"/>
        </w:trPr>
        <w:tc>
          <w:tcPr>
            <w:tcW w:w="9780" w:type="dxa"/>
            <w:gridSpan w:val="5"/>
            <w:shd w:val="clear" w:color="auto" w:fill="BFBFBF" w:themeFill="background1" w:themeFillShade="BF"/>
            <w:vAlign w:val="center"/>
          </w:tcPr>
          <w:p w14:paraId="51E062D7" w14:textId="77777777" w:rsidR="00A521B4" w:rsidRPr="00401464" w:rsidRDefault="00A521B4" w:rsidP="00C61C09">
            <w:pPr>
              <w:ind w:firstLine="0"/>
              <w:jc w:val="center"/>
              <w:rPr>
                <w:rStyle w:val="Hipervnculo"/>
                <w:color w:val="auto"/>
                <w:sz w:val="20"/>
                <w:u w:val="none"/>
              </w:rPr>
            </w:pPr>
          </w:p>
        </w:tc>
      </w:tr>
      <w:tr w:rsidR="00C61C09" w:rsidRPr="00401464" w14:paraId="7B616C02" w14:textId="77777777" w:rsidTr="00467D92">
        <w:trPr>
          <w:jc w:val="center"/>
        </w:trPr>
        <w:tc>
          <w:tcPr>
            <w:tcW w:w="1843" w:type="dxa"/>
            <w:vMerge w:val="restart"/>
            <w:shd w:val="clear" w:color="auto" w:fill="BDD6EE" w:themeFill="accent5" w:themeFillTint="66"/>
            <w:vAlign w:val="center"/>
          </w:tcPr>
          <w:p w14:paraId="26CC5046" w14:textId="095EE080"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CAPACIDAD DE AGILIDAD</w:t>
            </w:r>
          </w:p>
        </w:tc>
        <w:tc>
          <w:tcPr>
            <w:tcW w:w="3969" w:type="dxa"/>
            <w:vAlign w:val="center"/>
          </w:tcPr>
          <w:p w14:paraId="0730501F" w14:textId="265C72C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teraciones cortas.</w:t>
            </w:r>
          </w:p>
        </w:tc>
        <w:tc>
          <w:tcPr>
            <w:tcW w:w="1418" w:type="dxa"/>
            <w:shd w:val="clear" w:color="auto" w:fill="92D050"/>
            <w:vAlign w:val="center"/>
          </w:tcPr>
          <w:p w14:paraId="637E5BB3" w14:textId="5F6551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90C2D7" w14:textId="4CF7304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8F594B" w14:textId="4203A5E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C9E783A" w14:textId="77777777" w:rsidTr="00467D92">
        <w:trPr>
          <w:jc w:val="center"/>
        </w:trPr>
        <w:tc>
          <w:tcPr>
            <w:tcW w:w="1843" w:type="dxa"/>
            <w:vMerge/>
            <w:shd w:val="clear" w:color="auto" w:fill="BDD6EE" w:themeFill="accent5" w:themeFillTint="66"/>
            <w:vAlign w:val="center"/>
          </w:tcPr>
          <w:p w14:paraId="0BDCD61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20E6CE0" w14:textId="6070529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olaboración.</w:t>
            </w:r>
          </w:p>
        </w:tc>
        <w:tc>
          <w:tcPr>
            <w:tcW w:w="1418" w:type="dxa"/>
            <w:shd w:val="clear" w:color="auto" w:fill="92D050"/>
            <w:vAlign w:val="center"/>
          </w:tcPr>
          <w:p w14:paraId="6E73A783" w14:textId="5A32748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E3A22" w14:textId="5CAD993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F3919C4" w14:textId="0ADCA1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B41563" w14:textId="77777777" w:rsidTr="00467D92">
        <w:trPr>
          <w:jc w:val="center"/>
        </w:trPr>
        <w:tc>
          <w:tcPr>
            <w:tcW w:w="1843" w:type="dxa"/>
            <w:vMerge/>
            <w:shd w:val="clear" w:color="auto" w:fill="BDD6EE" w:themeFill="accent5" w:themeFillTint="66"/>
            <w:vAlign w:val="center"/>
          </w:tcPr>
          <w:p w14:paraId="4727F49E" w14:textId="77777777" w:rsidR="00C61C09" w:rsidRPr="00401464" w:rsidRDefault="00C61C09" w:rsidP="00C61C09">
            <w:pPr>
              <w:ind w:firstLine="0"/>
              <w:jc w:val="center"/>
              <w:rPr>
                <w:rStyle w:val="Hipervnculo"/>
                <w:color w:val="auto"/>
                <w:sz w:val="20"/>
                <w:u w:val="none"/>
              </w:rPr>
            </w:pPr>
          </w:p>
        </w:tc>
        <w:tc>
          <w:tcPr>
            <w:tcW w:w="3969" w:type="dxa"/>
            <w:vAlign w:val="center"/>
          </w:tcPr>
          <w:p w14:paraId="62E01954" w14:textId="7935DB6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entrado en las personas.</w:t>
            </w:r>
          </w:p>
        </w:tc>
        <w:tc>
          <w:tcPr>
            <w:tcW w:w="1418" w:type="dxa"/>
            <w:shd w:val="clear" w:color="auto" w:fill="92D050"/>
            <w:vAlign w:val="center"/>
          </w:tcPr>
          <w:p w14:paraId="4A3893BE" w14:textId="3DB766C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788ACE6" w14:textId="3FEE878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15DDB54" w14:textId="3CD3335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8173E64" w14:textId="77777777" w:rsidTr="00467D92">
        <w:trPr>
          <w:jc w:val="center"/>
        </w:trPr>
        <w:tc>
          <w:tcPr>
            <w:tcW w:w="1843" w:type="dxa"/>
            <w:vMerge/>
            <w:shd w:val="clear" w:color="auto" w:fill="BDD6EE" w:themeFill="accent5" w:themeFillTint="66"/>
            <w:vAlign w:val="center"/>
          </w:tcPr>
          <w:p w14:paraId="6E7FB381" w14:textId="77777777" w:rsidR="00C61C09" w:rsidRPr="00401464" w:rsidRDefault="00C61C09" w:rsidP="00C61C09">
            <w:pPr>
              <w:ind w:firstLine="0"/>
              <w:jc w:val="center"/>
              <w:rPr>
                <w:rStyle w:val="Hipervnculo"/>
                <w:color w:val="auto"/>
                <w:sz w:val="20"/>
                <w:u w:val="none"/>
              </w:rPr>
            </w:pPr>
          </w:p>
        </w:tc>
        <w:tc>
          <w:tcPr>
            <w:tcW w:w="3969" w:type="dxa"/>
            <w:vAlign w:val="center"/>
          </w:tcPr>
          <w:p w14:paraId="34164A29" w14:textId="615DD21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Refactoring político.</w:t>
            </w:r>
          </w:p>
        </w:tc>
        <w:tc>
          <w:tcPr>
            <w:tcW w:w="1418" w:type="dxa"/>
            <w:vAlign w:val="center"/>
          </w:tcPr>
          <w:p w14:paraId="5627C8C1" w14:textId="730869D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4F4D875A" w14:textId="1B27D28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6C4E6F78" w14:textId="67F94BD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06996857" w14:textId="77777777" w:rsidTr="00467D92">
        <w:trPr>
          <w:jc w:val="center"/>
        </w:trPr>
        <w:tc>
          <w:tcPr>
            <w:tcW w:w="1843" w:type="dxa"/>
            <w:vMerge/>
            <w:shd w:val="clear" w:color="auto" w:fill="BDD6EE" w:themeFill="accent5" w:themeFillTint="66"/>
            <w:vAlign w:val="center"/>
          </w:tcPr>
          <w:p w14:paraId="470EFBA2" w14:textId="77777777" w:rsidR="00C61C09" w:rsidRPr="00401464" w:rsidRDefault="00C61C09" w:rsidP="00C61C09">
            <w:pPr>
              <w:ind w:firstLine="0"/>
              <w:jc w:val="center"/>
              <w:rPr>
                <w:rStyle w:val="Hipervnculo"/>
                <w:color w:val="auto"/>
                <w:sz w:val="20"/>
                <w:u w:val="none"/>
              </w:rPr>
            </w:pPr>
          </w:p>
        </w:tc>
        <w:tc>
          <w:tcPr>
            <w:tcW w:w="3969" w:type="dxa"/>
            <w:vAlign w:val="center"/>
          </w:tcPr>
          <w:p w14:paraId="24D84C78" w14:textId="78F1538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rueba política.</w:t>
            </w:r>
          </w:p>
        </w:tc>
        <w:tc>
          <w:tcPr>
            <w:tcW w:w="1418" w:type="dxa"/>
            <w:shd w:val="clear" w:color="auto" w:fill="92D050"/>
            <w:vAlign w:val="center"/>
          </w:tcPr>
          <w:p w14:paraId="18FA7089" w14:textId="7C0CCE1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5ABC028C" w14:textId="53745F2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79BA9956" w14:textId="6FE5CF4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6900F583" w14:textId="77777777" w:rsidTr="00467D92">
        <w:trPr>
          <w:jc w:val="center"/>
        </w:trPr>
        <w:tc>
          <w:tcPr>
            <w:tcW w:w="1843" w:type="dxa"/>
            <w:vMerge/>
            <w:shd w:val="clear" w:color="auto" w:fill="BDD6EE" w:themeFill="accent5" w:themeFillTint="66"/>
            <w:vAlign w:val="center"/>
          </w:tcPr>
          <w:p w14:paraId="1527BC7A" w14:textId="77777777" w:rsidR="00C61C09" w:rsidRPr="00401464" w:rsidRDefault="00C61C09" w:rsidP="00C61C09">
            <w:pPr>
              <w:ind w:firstLine="0"/>
              <w:jc w:val="center"/>
              <w:rPr>
                <w:rStyle w:val="Hipervnculo"/>
                <w:color w:val="auto"/>
                <w:sz w:val="20"/>
                <w:u w:val="none"/>
              </w:rPr>
            </w:pPr>
          </w:p>
        </w:tc>
        <w:tc>
          <w:tcPr>
            <w:tcW w:w="3969" w:type="dxa"/>
            <w:vAlign w:val="center"/>
          </w:tcPr>
          <w:p w14:paraId="307663AC" w14:textId="70853AD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gración de los cambios.</w:t>
            </w:r>
          </w:p>
        </w:tc>
        <w:tc>
          <w:tcPr>
            <w:tcW w:w="1418" w:type="dxa"/>
            <w:shd w:val="clear" w:color="auto" w:fill="92D050"/>
            <w:vAlign w:val="center"/>
          </w:tcPr>
          <w:p w14:paraId="48DA7EAC" w14:textId="7C5BA62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013A6760" w14:textId="630162A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89C8E04" w14:textId="4732AE0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38554A86" w14:textId="77777777" w:rsidTr="00467D92">
        <w:trPr>
          <w:jc w:val="center"/>
        </w:trPr>
        <w:tc>
          <w:tcPr>
            <w:tcW w:w="1843" w:type="dxa"/>
            <w:vMerge/>
            <w:shd w:val="clear" w:color="auto" w:fill="BDD6EE" w:themeFill="accent5" w:themeFillTint="66"/>
            <w:vAlign w:val="center"/>
          </w:tcPr>
          <w:p w14:paraId="21FFAE7B" w14:textId="77777777" w:rsidR="00C61C09" w:rsidRPr="00401464" w:rsidRDefault="00C61C09" w:rsidP="00C61C09">
            <w:pPr>
              <w:ind w:firstLine="0"/>
              <w:jc w:val="center"/>
              <w:rPr>
                <w:rStyle w:val="Hipervnculo"/>
                <w:color w:val="auto"/>
                <w:sz w:val="20"/>
                <w:u w:val="none"/>
              </w:rPr>
            </w:pPr>
          </w:p>
        </w:tc>
        <w:tc>
          <w:tcPr>
            <w:tcW w:w="3969" w:type="dxa"/>
            <w:vAlign w:val="center"/>
          </w:tcPr>
          <w:p w14:paraId="68D57168" w14:textId="49C3D20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De peso ligero.</w:t>
            </w:r>
          </w:p>
        </w:tc>
        <w:tc>
          <w:tcPr>
            <w:tcW w:w="1418" w:type="dxa"/>
            <w:shd w:val="clear" w:color="auto" w:fill="92D050"/>
            <w:vAlign w:val="center"/>
          </w:tcPr>
          <w:p w14:paraId="5F6CA2FB" w14:textId="429888F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B56F37" w14:textId="70CB08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C7890BB" w14:textId="380F2D3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29742125" w14:textId="77777777" w:rsidTr="00467D92">
        <w:trPr>
          <w:jc w:val="center"/>
        </w:trPr>
        <w:tc>
          <w:tcPr>
            <w:tcW w:w="1843" w:type="dxa"/>
            <w:vMerge/>
            <w:shd w:val="clear" w:color="auto" w:fill="BDD6EE" w:themeFill="accent5" w:themeFillTint="66"/>
            <w:vAlign w:val="center"/>
          </w:tcPr>
          <w:p w14:paraId="5AFF212E" w14:textId="77777777" w:rsidR="00C61C09" w:rsidRPr="00401464" w:rsidRDefault="00C61C09" w:rsidP="00C61C09">
            <w:pPr>
              <w:ind w:firstLine="0"/>
              <w:jc w:val="center"/>
              <w:rPr>
                <w:rStyle w:val="Hipervnculo"/>
                <w:color w:val="auto"/>
                <w:sz w:val="20"/>
                <w:u w:val="none"/>
              </w:rPr>
            </w:pPr>
          </w:p>
        </w:tc>
        <w:tc>
          <w:tcPr>
            <w:tcW w:w="3969" w:type="dxa"/>
            <w:vAlign w:val="center"/>
          </w:tcPr>
          <w:p w14:paraId="08A8D601" w14:textId="2E0B33B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 RF pueden cambiar.</w:t>
            </w:r>
          </w:p>
        </w:tc>
        <w:tc>
          <w:tcPr>
            <w:tcW w:w="1418" w:type="dxa"/>
            <w:shd w:val="clear" w:color="auto" w:fill="92D050"/>
            <w:vAlign w:val="center"/>
          </w:tcPr>
          <w:p w14:paraId="5026943E" w14:textId="2554CF4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7311EAFB" w14:textId="419FE59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170A4EF" w14:textId="2E3726F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A3BC35B" w14:textId="77777777" w:rsidTr="00467D92">
        <w:trPr>
          <w:jc w:val="center"/>
        </w:trPr>
        <w:tc>
          <w:tcPr>
            <w:tcW w:w="1843" w:type="dxa"/>
            <w:vMerge/>
            <w:shd w:val="clear" w:color="auto" w:fill="BDD6EE" w:themeFill="accent5" w:themeFillTint="66"/>
            <w:vAlign w:val="center"/>
          </w:tcPr>
          <w:p w14:paraId="4CC70A2F" w14:textId="77777777" w:rsidR="00C61C09" w:rsidRPr="00401464" w:rsidRDefault="00C61C09" w:rsidP="00C61C09">
            <w:pPr>
              <w:ind w:firstLine="0"/>
              <w:jc w:val="center"/>
              <w:rPr>
                <w:rStyle w:val="Hipervnculo"/>
                <w:color w:val="auto"/>
                <w:sz w:val="20"/>
                <w:u w:val="none"/>
              </w:rPr>
            </w:pPr>
          </w:p>
        </w:tc>
        <w:tc>
          <w:tcPr>
            <w:tcW w:w="3969" w:type="dxa"/>
            <w:vAlign w:val="center"/>
          </w:tcPr>
          <w:p w14:paraId="0ADE99B9" w14:textId="6E0A5EC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NO RF pueden cambiar.</w:t>
            </w:r>
          </w:p>
        </w:tc>
        <w:tc>
          <w:tcPr>
            <w:tcW w:w="1418" w:type="dxa"/>
            <w:vAlign w:val="center"/>
          </w:tcPr>
          <w:p w14:paraId="18BC1039" w14:textId="66F9C1C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01C70F29" w14:textId="6E5C9F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C9D5110" w14:textId="54757C9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158DB521" w14:textId="77777777" w:rsidTr="00467D92">
        <w:trPr>
          <w:jc w:val="center"/>
        </w:trPr>
        <w:tc>
          <w:tcPr>
            <w:tcW w:w="1843" w:type="dxa"/>
            <w:vMerge/>
            <w:shd w:val="clear" w:color="auto" w:fill="BDD6EE" w:themeFill="accent5" w:themeFillTint="66"/>
            <w:vAlign w:val="center"/>
          </w:tcPr>
          <w:p w14:paraId="452E4772"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77B29D" w14:textId="19B63CB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plan de trabajo puede cambiar</w:t>
            </w:r>
          </w:p>
        </w:tc>
        <w:tc>
          <w:tcPr>
            <w:tcW w:w="1418" w:type="dxa"/>
            <w:shd w:val="clear" w:color="auto" w:fill="92D050"/>
            <w:vAlign w:val="center"/>
          </w:tcPr>
          <w:p w14:paraId="5A0BEE7A" w14:textId="4DE9574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16C89610" w14:textId="1076B5D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831B230" w14:textId="1291A6F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0461BF5B" w14:textId="77777777" w:rsidTr="00467D92">
        <w:trPr>
          <w:jc w:val="center"/>
        </w:trPr>
        <w:tc>
          <w:tcPr>
            <w:tcW w:w="1843" w:type="dxa"/>
            <w:vMerge/>
            <w:shd w:val="clear" w:color="auto" w:fill="BDD6EE" w:themeFill="accent5" w:themeFillTint="66"/>
            <w:vAlign w:val="center"/>
          </w:tcPr>
          <w:p w14:paraId="78E2FA3C" w14:textId="77777777" w:rsidR="00C61C09" w:rsidRPr="00401464" w:rsidRDefault="00C61C09" w:rsidP="00C61C09">
            <w:pPr>
              <w:ind w:firstLine="0"/>
              <w:jc w:val="center"/>
              <w:rPr>
                <w:rStyle w:val="Hipervnculo"/>
                <w:color w:val="auto"/>
                <w:sz w:val="20"/>
                <w:u w:val="none"/>
              </w:rPr>
            </w:pPr>
          </w:p>
        </w:tc>
        <w:tc>
          <w:tcPr>
            <w:tcW w:w="3969" w:type="dxa"/>
            <w:vAlign w:val="center"/>
          </w:tcPr>
          <w:p w14:paraId="36A6D4B8" w14:textId="085E7F3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ecursos humanos pueden cambiar.</w:t>
            </w:r>
          </w:p>
        </w:tc>
        <w:tc>
          <w:tcPr>
            <w:tcW w:w="1418" w:type="dxa"/>
            <w:vAlign w:val="center"/>
          </w:tcPr>
          <w:p w14:paraId="393B79AD" w14:textId="3EFFEDB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39B7ABBA" w14:textId="0D1E8751"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vAlign w:val="center"/>
          </w:tcPr>
          <w:p w14:paraId="5643DC28" w14:textId="6076C1E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r>
      <w:tr w:rsidR="00C61C09" w:rsidRPr="00401464" w14:paraId="4148700A" w14:textId="77777777" w:rsidTr="00467D92">
        <w:trPr>
          <w:jc w:val="center"/>
        </w:trPr>
        <w:tc>
          <w:tcPr>
            <w:tcW w:w="1843" w:type="dxa"/>
            <w:vMerge/>
            <w:shd w:val="clear" w:color="auto" w:fill="BDD6EE" w:themeFill="accent5" w:themeFillTint="66"/>
            <w:vAlign w:val="center"/>
          </w:tcPr>
          <w:p w14:paraId="4B6ADE9C" w14:textId="77777777" w:rsidR="00C61C09" w:rsidRPr="00401464" w:rsidRDefault="00C61C09" w:rsidP="00C61C09">
            <w:pPr>
              <w:ind w:firstLine="0"/>
              <w:jc w:val="center"/>
              <w:rPr>
                <w:rStyle w:val="Hipervnculo"/>
                <w:color w:val="auto"/>
                <w:sz w:val="20"/>
                <w:u w:val="none"/>
              </w:rPr>
            </w:pPr>
          </w:p>
        </w:tc>
        <w:tc>
          <w:tcPr>
            <w:tcW w:w="3969" w:type="dxa"/>
            <w:vAlign w:val="center"/>
          </w:tcPr>
          <w:p w14:paraId="5DEAF171" w14:textId="5908E07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Cambiar los indicadores</w:t>
            </w:r>
          </w:p>
        </w:tc>
        <w:tc>
          <w:tcPr>
            <w:tcW w:w="1418" w:type="dxa"/>
            <w:vAlign w:val="center"/>
          </w:tcPr>
          <w:p w14:paraId="193D7609" w14:textId="0782780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65E60604" w14:textId="116BCE08"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4481C3FC" w14:textId="1223B44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F</w:t>
            </w:r>
          </w:p>
        </w:tc>
      </w:tr>
      <w:tr w:rsidR="00C61C09" w:rsidRPr="00401464" w14:paraId="10CD5330" w14:textId="77777777" w:rsidTr="00467D92">
        <w:trPr>
          <w:jc w:val="center"/>
        </w:trPr>
        <w:tc>
          <w:tcPr>
            <w:tcW w:w="1843" w:type="dxa"/>
            <w:vMerge/>
            <w:shd w:val="clear" w:color="auto" w:fill="BDD6EE" w:themeFill="accent5" w:themeFillTint="66"/>
            <w:vAlign w:val="center"/>
          </w:tcPr>
          <w:p w14:paraId="285335F1" w14:textId="77777777" w:rsidR="00C61C09" w:rsidRPr="00401464" w:rsidRDefault="00C61C09" w:rsidP="00C61C09">
            <w:pPr>
              <w:ind w:firstLine="0"/>
              <w:jc w:val="center"/>
              <w:rPr>
                <w:rStyle w:val="Hipervnculo"/>
                <w:color w:val="auto"/>
                <w:sz w:val="20"/>
                <w:u w:val="none"/>
              </w:rPr>
            </w:pPr>
          </w:p>
        </w:tc>
        <w:tc>
          <w:tcPr>
            <w:tcW w:w="3969" w:type="dxa"/>
            <w:vAlign w:val="center"/>
          </w:tcPr>
          <w:p w14:paraId="1B4932D9" w14:textId="3497B0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Intercambio de conocimientos.</w:t>
            </w:r>
          </w:p>
        </w:tc>
        <w:tc>
          <w:tcPr>
            <w:tcW w:w="1418" w:type="dxa"/>
            <w:vAlign w:val="center"/>
          </w:tcPr>
          <w:p w14:paraId="62306F91" w14:textId="4A0EF8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shd w:val="clear" w:color="auto" w:fill="92D050"/>
            <w:vAlign w:val="center"/>
          </w:tcPr>
          <w:p w14:paraId="77350B7A" w14:textId="1E5CC77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4906468C" w14:textId="32348020"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A521B4" w:rsidRPr="00401464" w14:paraId="587ED8B6" w14:textId="77777777" w:rsidTr="00A521B4">
        <w:trPr>
          <w:jc w:val="center"/>
        </w:trPr>
        <w:tc>
          <w:tcPr>
            <w:tcW w:w="9780" w:type="dxa"/>
            <w:gridSpan w:val="5"/>
            <w:shd w:val="clear" w:color="auto" w:fill="BFBFBF" w:themeFill="background1" w:themeFillShade="BF"/>
            <w:vAlign w:val="center"/>
          </w:tcPr>
          <w:p w14:paraId="0E867D3A" w14:textId="77777777" w:rsidR="00A521B4" w:rsidRPr="00401464" w:rsidRDefault="00A521B4" w:rsidP="00C61C09">
            <w:pPr>
              <w:ind w:firstLine="0"/>
              <w:jc w:val="center"/>
              <w:rPr>
                <w:rStyle w:val="Hipervnculo"/>
                <w:color w:val="auto"/>
                <w:sz w:val="20"/>
                <w:u w:val="none"/>
              </w:rPr>
            </w:pPr>
          </w:p>
        </w:tc>
      </w:tr>
      <w:tr w:rsidR="00C61C09" w:rsidRPr="00401464" w14:paraId="5B612263" w14:textId="77777777" w:rsidTr="00467D92">
        <w:trPr>
          <w:jc w:val="center"/>
        </w:trPr>
        <w:tc>
          <w:tcPr>
            <w:tcW w:w="1843" w:type="dxa"/>
            <w:vMerge w:val="restart"/>
            <w:shd w:val="clear" w:color="auto" w:fill="BDD6EE" w:themeFill="accent5" w:themeFillTint="66"/>
            <w:vAlign w:val="center"/>
          </w:tcPr>
          <w:p w14:paraId="55FE9C4C" w14:textId="4F74658D" w:rsidR="00C61C09" w:rsidRPr="00401464" w:rsidRDefault="00C61C09" w:rsidP="00C61C09">
            <w:pPr>
              <w:ind w:firstLine="0"/>
              <w:jc w:val="center"/>
              <w:rPr>
                <w:rStyle w:val="Hipervnculo"/>
                <w:b/>
                <w:color w:val="auto"/>
                <w:sz w:val="20"/>
                <w:u w:val="none"/>
              </w:rPr>
            </w:pPr>
            <w:r w:rsidRPr="00401464">
              <w:rPr>
                <w:rStyle w:val="Hipervnculo"/>
                <w:b/>
                <w:color w:val="auto"/>
                <w:sz w:val="20"/>
                <w:u w:val="none"/>
              </w:rPr>
              <w:t>APLICABILIDAD</w:t>
            </w:r>
          </w:p>
        </w:tc>
        <w:tc>
          <w:tcPr>
            <w:tcW w:w="3969" w:type="dxa"/>
            <w:vAlign w:val="center"/>
          </w:tcPr>
          <w:p w14:paraId="23BEE0E9" w14:textId="1CBA1DD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Tamaño del proyecto.</w:t>
            </w:r>
          </w:p>
        </w:tc>
        <w:tc>
          <w:tcPr>
            <w:tcW w:w="1418" w:type="dxa"/>
            <w:vAlign w:val="center"/>
          </w:tcPr>
          <w:p w14:paraId="6CC70131" w14:textId="6D6EC58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FFC000"/>
            <w:vAlign w:val="center"/>
          </w:tcPr>
          <w:p w14:paraId="079BFA86" w14:textId="7777777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p w14:paraId="298597A2" w14:textId="6A5B4699"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NDE</w:t>
            </w:r>
          </w:p>
        </w:tc>
        <w:tc>
          <w:tcPr>
            <w:tcW w:w="1275" w:type="dxa"/>
            <w:vAlign w:val="center"/>
          </w:tcPr>
          <w:p w14:paraId="0516EBCF" w14:textId="0187F67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2620479E" w14:textId="77777777" w:rsidTr="00467D92">
        <w:trPr>
          <w:jc w:val="center"/>
        </w:trPr>
        <w:tc>
          <w:tcPr>
            <w:tcW w:w="1843" w:type="dxa"/>
            <w:vMerge/>
            <w:shd w:val="clear" w:color="auto" w:fill="BDD6EE" w:themeFill="accent5" w:themeFillTint="66"/>
            <w:vAlign w:val="center"/>
          </w:tcPr>
          <w:p w14:paraId="1C6FE483" w14:textId="77777777" w:rsidR="00C61C09" w:rsidRPr="00401464" w:rsidRDefault="00C61C09" w:rsidP="00C61C09">
            <w:pPr>
              <w:ind w:firstLine="0"/>
              <w:jc w:val="center"/>
              <w:rPr>
                <w:rStyle w:val="Hipervnculo"/>
                <w:color w:val="auto"/>
                <w:sz w:val="20"/>
                <w:u w:val="none"/>
              </w:rPr>
            </w:pPr>
          </w:p>
        </w:tc>
        <w:tc>
          <w:tcPr>
            <w:tcW w:w="3969" w:type="dxa"/>
            <w:vAlign w:val="center"/>
          </w:tcPr>
          <w:p w14:paraId="0B9E350F" w14:textId="69E52E2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complejidad del proyecto.</w:t>
            </w:r>
          </w:p>
        </w:tc>
        <w:tc>
          <w:tcPr>
            <w:tcW w:w="1418" w:type="dxa"/>
            <w:vAlign w:val="center"/>
          </w:tcPr>
          <w:p w14:paraId="4F662E28" w14:textId="09E21DA5"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1E0586BB" w14:textId="3EF3A33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50E7160" w14:textId="7452E52A"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4F5D4703" w14:textId="77777777" w:rsidTr="00467D92">
        <w:trPr>
          <w:jc w:val="center"/>
        </w:trPr>
        <w:tc>
          <w:tcPr>
            <w:tcW w:w="1843" w:type="dxa"/>
            <w:vMerge/>
            <w:shd w:val="clear" w:color="auto" w:fill="BDD6EE" w:themeFill="accent5" w:themeFillTint="66"/>
            <w:vAlign w:val="center"/>
          </w:tcPr>
          <w:p w14:paraId="24448E00" w14:textId="77777777" w:rsidR="00C61C09" w:rsidRPr="00401464" w:rsidRDefault="00C61C09" w:rsidP="00C61C09">
            <w:pPr>
              <w:ind w:firstLine="0"/>
              <w:jc w:val="center"/>
              <w:rPr>
                <w:rStyle w:val="Hipervnculo"/>
                <w:color w:val="auto"/>
                <w:sz w:val="20"/>
                <w:u w:val="none"/>
              </w:rPr>
            </w:pPr>
          </w:p>
        </w:tc>
        <w:tc>
          <w:tcPr>
            <w:tcW w:w="3969" w:type="dxa"/>
            <w:vAlign w:val="center"/>
          </w:tcPr>
          <w:p w14:paraId="7508698B" w14:textId="4C6C56A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os riesgos del proyecto.</w:t>
            </w:r>
          </w:p>
        </w:tc>
        <w:tc>
          <w:tcPr>
            <w:tcW w:w="1418" w:type="dxa"/>
            <w:vAlign w:val="center"/>
          </w:tcPr>
          <w:p w14:paraId="5EC5E7A4" w14:textId="5CCF967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c>
          <w:tcPr>
            <w:tcW w:w="1275" w:type="dxa"/>
            <w:shd w:val="clear" w:color="auto" w:fill="92D050"/>
            <w:vAlign w:val="center"/>
          </w:tcPr>
          <w:p w14:paraId="69545904" w14:textId="6556156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O</w:t>
            </w:r>
          </w:p>
        </w:tc>
        <w:tc>
          <w:tcPr>
            <w:tcW w:w="1275" w:type="dxa"/>
            <w:vAlign w:val="center"/>
          </w:tcPr>
          <w:p w14:paraId="63E7D182" w14:textId="6B416C16"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41394D1E" w14:textId="77777777" w:rsidTr="00467D92">
        <w:trPr>
          <w:jc w:val="center"/>
        </w:trPr>
        <w:tc>
          <w:tcPr>
            <w:tcW w:w="1843" w:type="dxa"/>
            <w:vMerge/>
            <w:shd w:val="clear" w:color="auto" w:fill="BDD6EE" w:themeFill="accent5" w:themeFillTint="66"/>
            <w:vAlign w:val="center"/>
          </w:tcPr>
          <w:p w14:paraId="75B6CE79" w14:textId="77777777" w:rsidR="00C61C09" w:rsidRPr="00401464" w:rsidRDefault="00C61C09" w:rsidP="00C61C09">
            <w:pPr>
              <w:ind w:firstLine="0"/>
              <w:jc w:val="center"/>
              <w:rPr>
                <w:rStyle w:val="Hipervnculo"/>
                <w:color w:val="auto"/>
                <w:sz w:val="20"/>
                <w:u w:val="none"/>
              </w:rPr>
            </w:pPr>
          </w:p>
        </w:tc>
        <w:tc>
          <w:tcPr>
            <w:tcW w:w="3969" w:type="dxa"/>
            <w:vAlign w:val="center"/>
          </w:tcPr>
          <w:p w14:paraId="011BE6DB" w14:textId="0B2BE4B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El tamaño del equipo.</w:t>
            </w:r>
          </w:p>
        </w:tc>
        <w:tc>
          <w:tcPr>
            <w:tcW w:w="1418" w:type="dxa"/>
            <w:shd w:val="clear" w:color="auto" w:fill="92D050"/>
            <w:vAlign w:val="center"/>
          </w:tcPr>
          <w:p w14:paraId="26740C71" w14:textId="60D26BA3"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4D0E1D53" w14:textId="3B42193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c>
          <w:tcPr>
            <w:tcW w:w="1275" w:type="dxa"/>
            <w:shd w:val="clear" w:color="auto" w:fill="92D050"/>
            <w:vAlign w:val="center"/>
          </w:tcPr>
          <w:p w14:paraId="3187C911" w14:textId="10EFD6BF"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PEQUEÑO</w:t>
            </w:r>
          </w:p>
        </w:tc>
      </w:tr>
      <w:tr w:rsidR="00C61C09" w:rsidRPr="00401464" w14:paraId="0CDFA915" w14:textId="77777777" w:rsidTr="00467D92">
        <w:trPr>
          <w:jc w:val="center"/>
        </w:trPr>
        <w:tc>
          <w:tcPr>
            <w:tcW w:w="1843" w:type="dxa"/>
            <w:vMerge/>
            <w:shd w:val="clear" w:color="auto" w:fill="BDD6EE" w:themeFill="accent5" w:themeFillTint="66"/>
            <w:vAlign w:val="center"/>
          </w:tcPr>
          <w:p w14:paraId="382C67B8" w14:textId="77777777" w:rsidR="00C61C09" w:rsidRPr="00401464" w:rsidRDefault="00C61C09" w:rsidP="00C61C09">
            <w:pPr>
              <w:ind w:firstLine="0"/>
              <w:jc w:val="center"/>
              <w:rPr>
                <w:rStyle w:val="Hipervnculo"/>
                <w:color w:val="auto"/>
                <w:sz w:val="20"/>
                <w:u w:val="none"/>
              </w:rPr>
            </w:pPr>
          </w:p>
        </w:tc>
        <w:tc>
          <w:tcPr>
            <w:tcW w:w="3969" w:type="dxa"/>
            <w:vAlign w:val="center"/>
          </w:tcPr>
          <w:p w14:paraId="1A93D656" w14:textId="1E9FE407"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el cliente.</w:t>
            </w:r>
          </w:p>
        </w:tc>
        <w:tc>
          <w:tcPr>
            <w:tcW w:w="1418" w:type="dxa"/>
            <w:shd w:val="clear" w:color="auto" w:fill="92D050"/>
            <w:vAlign w:val="center"/>
          </w:tcPr>
          <w:p w14:paraId="34926893" w14:textId="61BCAB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6FC2A63E" w14:textId="2131450D"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1970865F" w14:textId="3C6DE95B"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02C44763" w14:textId="77777777" w:rsidTr="00467D92">
        <w:trPr>
          <w:jc w:val="center"/>
        </w:trPr>
        <w:tc>
          <w:tcPr>
            <w:tcW w:w="1843" w:type="dxa"/>
            <w:vMerge/>
            <w:shd w:val="clear" w:color="auto" w:fill="BDD6EE" w:themeFill="accent5" w:themeFillTint="66"/>
            <w:vAlign w:val="center"/>
          </w:tcPr>
          <w:p w14:paraId="1CDFE038" w14:textId="77777777" w:rsidR="00C61C09" w:rsidRPr="00401464" w:rsidRDefault="00C61C09" w:rsidP="00C61C09">
            <w:pPr>
              <w:ind w:firstLine="0"/>
              <w:jc w:val="center"/>
              <w:rPr>
                <w:rStyle w:val="Hipervnculo"/>
                <w:color w:val="auto"/>
                <w:sz w:val="20"/>
                <w:u w:val="none"/>
              </w:rPr>
            </w:pPr>
          </w:p>
        </w:tc>
        <w:tc>
          <w:tcPr>
            <w:tcW w:w="3969" w:type="dxa"/>
            <w:vAlign w:val="center"/>
          </w:tcPr>
          <w:p w14:paraId="53A99723" w14:textId="277C1EBE"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racción con los usuarios</w:t>
            </w:r>
            <w:r w:rsidR="00467D92">
              <w:rPr>
                <w:rStyle w:val="Hipervnculo"/>
                <w:color w:val="auto"/>
                <w:sz w:val="20"/>
                <w:u w:val="none"/>
              </w:rPr>
              <w:t>.</w:t>
            </w:r>
          </w:p>
        </w:tc>
        <w:tc>
          <w:tcPr>
            <w:tcW w:w="1418" w:type="dxa"/>
            <w:vAlign w:val="center"/>
          </w:tcPr>
          <w:p w14:paraId="2C180EE7" w14:textId="7A989049"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c>
          <w:tcPr>
            <w:tcW w:w="1275" w:type="dxa"/>
            <w:shd w:val="clear" w:color="auto" w:fill="92D050"/>
            <w:vAlign w:val="center"/>
          </w:tcPr>
          <w:p w14:paraId="3200910E" w14:textId="0545DD2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5AC99775" w14:textId="4BC0724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O</w:t>
            </w:r>
          </w:p>
        </w:tc>
      </w:tr>
      <w:tr w:rsidR="00C61C09" w:rsidRPr="00401464" w14:paraId="3A268656" w14:textId="77777777" w:rsidTr="00467D92">
        <w:trPr>
          <w:jc w:val="center"/>
        </w:trPr>
        <w:tc>
          <w:tcPr>
            <w:tcW w:w="1843" w:type="dxa"/>
            <w:vMerge/>
            <w:shd w:val="clear" w:color="auto" w:fill="BDD6EE" w:themeFill="accent5" w:themeFillTint="66"/>
            <w:vAlign w:val="center"/>
          </w:tcPr>
          <w:p w14:paraId="587D2D84" w14:textId="77777777" w:rsidR="00C61C09" w:rsidRPr="00401464" w:rsidRDefault="00C61C09" w:rsidP="00C61C09">
            <w:pPr>
              <w:ind w:firstLine="0"/>
              <w:jc w:val="center"/>
              <w:rPr>
                <w:rStyle w:val="Hipervnculo"/>
                <w:color w:val="auto"/>
                <w:sz w:val="20"/>
                <w:u w:val="none"/>
              </w:rPr>
            </w:pPr>
          </w:p>
        </w:tc>
        <w:tc>
          <w:tcPr>
            <w:tcW w:w="3969" w:type="dxa"/>
            <w:vAlign w:val="center"/>
          </w:tcPr>
          <w:p w14:paraId="5547F5B2" w14:textId="0DBA19E2"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 xml:space="preserve">Grado de interacción entre </w:t>
            </w:r>
            <w:r w:rsidR="00467D92">
              <w:rPr>
                <w:rStyle w:val="Hipervnculo"/>
                <w:color w:val="auto"/>
                <w:sz w:val="20"/>
                <w:u w:val="none"/>
              </w:rPr>
              <w:t>el equipo.</w:t>
            </w:r>
          </w:p>
        </w:tc>
        <w:tc>
          <w:tcPr>
            <w:tcW w:w="1418" w:type="dxa"/>
            <w:shd w:val="clear" w:color="auto" w:fill="92D050"/>
            <w:vAlign w:val="center"/>
          </w:tcPr>
          <w:p w14:paraId="44A99836" w14:textId="733DB22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394134B2" w14:textId="40CBFAC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158F6BC8" w14:textId="245270E3"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7B4A639D" w14:textId="77777777" w:rsidTr="00467D92">
        <w:trPr>
          <w:jc w:val="center"/>
        </w:trPr>
        <w:tc>
          <w:tcPr>
            <w:tcW w:w="1843" w:type="dxa"/>
            <w:vMerge/>
            <w:shd w:val="clear" w:color="auto" w:fill="BDD6EE" w:themeFill="accent5" w:themeFillTint="66"/>
            <w:vAlign w:val="center"/>
          </w:tcPr>
          <w:p w14:paraId="25316112" w14:textId="77777777" w:rsidR="00C61C09" w:rsidRPr="00401464" w:rsidRDefault="00C61C09" w:rsidP="00C61C09">
            <w:pPr>
              <w:ind w:firstLine="0"/>
              <w:jc w:val="center"/>
              <w:rPr>
                <w:rStyle w:val="Hipervnculo"/>
                <w:color w:val="auto"/>
                <w:sz w:val="20"/>
                <w:u w:val="none"/>
              </w:rPr>
            </w:pPr>
          </w:p>
        </w:tc>
        <w:tc>
          <w:tcPr>
            <w:tcW w:w="3969" w:type="dxa"/>
            <w:vAlign w:val="center"/>
          </w:tcPr>
          <w:p w14:paraId="7265B405" w14:textId="74008EDC"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Grado de integración de la novedad.</w:t>
            </w:r>
          </w:p>
        </w:tc>
        <w:tc>
          <w:tcPr>
            <w:tcW w:w="1418" w:type="dxa"/>
            <w:shd w:val="clear" w:color="auto" w:fill="92D050"/>
            <w:vAlign w:val="center"/>
          </w:tcPr>
          <w:p w14:paraId="42B824C5" w14:textId="72218B98"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shd w:val="clear" w:color="auto" w:fill="92D050"/>
            <w:vAlign w:val="center"/>
          </w:tcPr>
          <w:p w14:paraId="2D676445" w14:textId="720F628B"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LTA</w:t>
            </w:r>
          </w:p>
        </w:tc>
        <w:tc>
          <w:tcPr>
            <w:tcW w:w="1275" w:type="dxa"/>
            <w:vAlign w:val="center"/>
          </w:tcPr>
          <w:p w14:paraId="727E8893" w14:textId="0090EA75"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BAJA</w:t>
            </w:r>
          </w:p>
        </w:tc>
      </w:tr>
      <w:tr w:rsidR="00C61C09" w:rsidRPr="00401464" w14:paraId="1F4A2A62" w14:textId="77777777" w:rsidTr="00467D92">
        <w:trPr>
          <w:jc w:val="center"/>
        </w:trPr>
        <w:tc>
          <w:tcPr>
            <w:tcW w:w="1843" w:type="dxa"/>
            <w:vMerge/>
            <w:shd w:val="clear" w:color="auto" w:fill="BDD6EE" w:themeFill="accent5" w:themeFillTint="66"/>
            <w:vAlign w:val="center"/>
          </w:tcPr>
          <w:p w14:paraId="36754640" w14:textId="77777777" w:rsidR="00C61C09" w:rsidRPr="00401464" w:rsidRDefault="00C61C09" w:rsidP="00C61C09">
            <w:pPr>
              <w:ind w:firstLine="0"/>
              <w:jc w:val="center"/>
              <w:rPr>
                <w:rStyle w:val="Hipervnculo"/>
                <w:color w:val="auto"/>
                <w:sz w:val="20"/>
                <w:u w:val="none"/>
              </w:rPr>
            </w:pPr>
          </w:p>
        </w:tc>
        <w:tc>
          <w:tcPr>
            <w:tcW w:w="3969" w:type="dxa"/>
            <w:vAlign w:val="center"/>
          </w:tcPr>
          <w:p w14:paraId="4C14CBFB" w14:textId="6013BD54" w:rsidR="00C61C09" w:rsidRPr="00401464" w:rsidRDefault="00C61C09" w:rsidP="00C61C09">
            <w:pPr>
              <w:ind w:firstLine="0"/>
              <w:jc w:val="center"/>
              <w:rPr>
                <w:rStyle w:val="Hipervnculo"/>
                <w:color w:val="auto"/>
                <w:sz w:val="20"/>
                <w:u w:val="none"/>
              </w:rPr>
            </w:pPr>
            <w:r w:rsidRPr="00401464">
              <w:rPr>
                <w:rStyle w:val="Hipervnculo"/>
                <w:color w:val="auto"/>
                <w:sz w:val="20"/>
                <w:u w:val="none"/>
              </w:rPr>
              <w:t>La organización del equipo.</w:t>
            </w:r>
          </w:p>
        </w:tc>
        <w:tc>
          <w:tcPr>
            <w:tcW w:w="1418" w:type="dxa"/>
            <w:shd w:val="clear" w:color="auto" w:fill="92D050"/>
            <w:vAlign w:val="center"/>
          </w:tcPr>
          <w:p w14:paraId="54E24801" w14:textId="0C05CB67"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07F136D1" w14:textId="1FB6E302"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c>
          <w:tcPr>
            <w:tcW w:w="1275" w:type="dxa"/>
            <w:shd w:val="clear" w:color="auto" w:fill="92D050"/>
            <w:vAlign w:val="center"/>
          </w:tcPr>
          <w:p w14:paraId="4BD0AB58" w14:textId="29DDCFB6" w:rsidR="00C61C09" w:rsidRPr="00401464" w:rsidRDefault="00401464" w:rsidP="00C61C09">
            <w:pPr>
              <w:ind w:firstLine="0"/>
              <w:jc w:val="center"/>
              <w:rPr>
                <w:rStyle w:val="Hipervnculo"/>
                <w:color w:val="auto"/>
                <w:sz w:val="20"/>
                <w:u w:val="none"/>
              </w:rPr>
            </w:pPr>
            <w:r w:rsidRPr="00401464">
              <w:rPr>
                <w:rStyle w:val="Hipervnculo"/>
                <w:color w:val="auto"/>
                <w:sz w:val="20"/>
                <w:u w:val="none"/>
              </w:rPr>
              <w:t>AUTO</w:t>
            </w:r>
          </w:p>
        </w:tc>
      </w:tr>
      <w:tr w:rsidR="00A521B4" w:rsidRPr="00401464" w14:paraId="2A163784" w14:textId="77777777" w:rsidTr="00A521B4">
        <w:trPr>
          <w:jc w:val="center"/>
        </w:trPr>
        <w:tc>
          <w:tcPr>
            <w:tcW w:w="9780" w:type="dxa"/>
            <w:gridSpan w:val="5"/>
            <w:shd w:val="clear" w:color="auto" w:fill="BFBFBF" w:themeFill="background1" w:themeFillShade="BF"/>
            <w:vAlign w:val="center"/>
          </w:tcPr>
          <w:p w14:paraId="5DA8A6DC" w14:textId="77777777" w:rsidR="00A521B4" w:rsidRPr="00401464" w:rsidRDefault="00A521B4" w:rsidP="00F06DB6">
            <w:pPr>
              <w:ind w:firstLine="0"/>
              <w:jc w:val="left"/>
              <w:rPr>
                <w:rStyle w:val="Hipervnculo"/>
                <w:b/>
                <w:color w:val="auto"/>
                <w:sz w:val="20"/>
                <w:u w:val="none"/>
              </w:rPr>
            </w:pPr>
          </w:p>
        </w:tc>
      </w:tr>
      <w:tr w:rsidR="00937DF3" w:rsidRPr="00401464" w14:paraId="3EA7AB7D" w14:textId="77777777" w:rsidTr="00F06DB6">
        <w:trPr>
          <w:jc w:val="center"/>
        </w:trPr>
        <w:tc>
          <w:tcPr>
            <w:tcW w:w="1843" w:type="dxa"/>
            <w:vMerge w:val="restart"/>
            <w:shd w:val="clear" w:color="auto" w:fill="BDD6EE" w:themeFill="accent5" w:themeFillTint="66"/>
            <w:vAlign w:val="center"/>
          </w:tcPr>
          <w:p w14:paraId="0AFB078A" w14:textId="7B2D8526" w:rsidR="00937DF3" w:rsidRPr="00401464" w:rsidRDefault="00937DF3" w:rsidP="00467D92">
            <w:pPr>
              <w:ind w:firstLine="0"/>
              <w:jc w:val="center"/>
              <w:rPr>
                <w:rStyle w:val="Hipervnculo"/>
                <w:b/>
                <w:color w:val="auto"/>
                <w:sz w:val="20"/>
                <w:u w:val="none"/>
              </w:rPr>
            </w:pPr>
            <w:r w:rsidRPr="00401464">
              <w:rPr>
                <w:rStyle w:val="Hipervnculo"/>
                <w:b/>
                <w:color w:val="auto"/>
                <w:sz w:val="20"/>
                <w:u w:val="none"/>
              </w:rPr>
              <w:t>PROCESOS Y PRODUCTOS</w:t>
            </w:r>
          </w:p>
        </w:tc>
        <w:tc>
          <w:tcPr>
            <w:tcW w:w="7937" w:type="dxa"/>
            <w:gridSpan w:val="4"/>
            <w:shd w:val="clear" w:color="auto" w:fill="FFF2CC" w:themeFill="accent4" w:themeFillTint="33"/>
            <w:vAlign w:val="center"/>
          </w:tcPr>
          <w:p w14:paraId="1EF52C0D" w14:textId="1E1C214B" w:rsidR="00937DF3" w:rsidRPr="00401464" w:rsidRDefault="00937DF3" w:rsidP="00F06DB6">
            <w:pPr>
              <w:ind w:firstLine="0"/>
              <w:jc w:val="left"/>
              <w:rPr>
                <w:rStyle w:val="Hipervnculo"/>
                <w:b/>
                <w:color w:val="auto"/>
                <w:sz w:val="20"/>
                <w:u w:val="none"/>
              </w:rPr>
            </w:pPr>
            <w:r w:rsidRPr="00401464">
              <w:rPr>
                <w:rStyle w:val="Hipervnculo"/>
                <w:b/>
                <w:color w:val="auto"/>
                <w:sz w:val="20"/>
                <w:u w:val="none"/>
              </w:rPr>
              <w:t>Nivel de abstracción de las normas y directrices</w:t>
            </w:r>
          </w:p>
        </w:tc>
      </w:tr>
      <w:tr w:rsidR="00937DF3" w:rsidRPr="00401464" w14:paraId="2451053E" w14:textId="77777777" w:rsidTr="00467D92">
        <w:trPr>
          <w:jc w:val="center"/>
        </w:trPr>
        <w:tc>
          <w:tcPr>
            <w:tcW w:w="1843" w:type="dxa"/>
            <w:vMerge/>
            <w:shd w:val="clear" w:color="auto" w:fill="BDD6EE" w:themeFill="accent5" w:themeFillTint="66"/>
            <w:vAlign w:val="center"/>
          </w:tcPr>
          <w:p w14:paraId="1E68D5BB" w14:textId="77777777" w:rsidR="00937DF3" w:rsidRPr="00401464" w:rsidRDefault="00937DF3" w:rsidP="00C61C09">
            <w:pPr>
              <w:ind w:firstLine="0"/>
              <w:jc w:val="center"/>
              <w:rPr>
                <w:rStyle w:val="Hipervnculo"/>
                <w:color w:val="auto"/>
                <w:sz w:val="20"/>
                <w:u w:val="none"/>
              </w:rPr>
            </w:pPr>
          </w:p>
        </w:tc>
        <w:tc>
          <w:tcPr>
            <w:tcW w:w="3969" w:type="dxa"/>
            <w:vAlign w:val="center"/>
          </w:tcPr>
          <w:p w14:paraId="36DC1E3B" w14:textId="0C43688B"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Gestión de proyectos.</w:t>
            </w:r>
          </w:p>
        </w:tc>
        <w:tc>
          <w:tcPr>
            <w:tcW w:w="1418" w:type="dxa"/>
            <w:vAlign w:val="center"/>
          </w:tcPr>
          <w:p w14:paraId="35809939" w14:textId="7F4EBEC8"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2182E6BE" w14:textId="36D9D86E"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V</w:t>
            </w:r>
          </w:p>
        </w:tc>
        <w:tc>
          <w:tcPr>
            <w:tcW w:w="1275" w:type="dxa"/>
            <w:vAlign w:val="center"/>
          </w:tcPr>
          <w:p w14:paraId="35DAC1FE" w14:textId="47F20359" w:rsidR="00937DF3" w:rsidRPr="00401464" w:rsidRDefault="00937DF3" w:rsidP="00C61C09">
            <w:pPr>
              <w:ind w:firstLine="0"/>
              <w:jc w:val="center"/>
              <w:rPr>
                <w:rStyle w:val="Hipervnculo"/>
                <w:color w:val="auto"/>
                <w:sz w:val="20"/>
                <w:u w:val="none"/>
              </w:rPr>
            </w:pPr>
            <w:r w:rsidRPr="00401464">
              <w:rPr>
                <w:rStyle w:val="Hipervnculo"/>
                <w:color w:val="auto"/>
                <w:sz w:val="20"/>
                <w:u w:val="none"/>
              </w:rPr>
              <w:t>F</w:t>
            </w:r>
          </w:p>
        </w:tc>
      </w:tr>
      <w:tr w:rsidR="00937DF3" w:rsidRPr="00401464" w14:paraId="14BE1A6A" w14:textId="77777777" w:rsidTr="00467D92">
        <w:trPr>
          <w:jc w:val="center"/>
        </w:trPr>
        <w:tc>
          <w:tcPr>
            <w:tcW w:w="1843" w:type="dxa"/>
            <w:vMerge/>
            <w:shd w:val="clear" w:color="auto" w:fill="BDD6EE" w:themeFill="accent5" w:themeFillTint="66"/>
            <w:vAlign w:val="center"/>
          </w:tcPr>
          <w:p w14:paraId="15B994A9" w14:textId="77777777" w:rsidR="00937DF3" w:rsidRPr="00401464" w:rsidRDefault="00937DF3" w:rsidP="00401464">
            <w:pPr>
              <w:ind w:firstLine="0"/>
              <w:jc w:val="center"/>
              <w:rPr>
                <w:rStyle w:val="Hipervnculo"/>
                <w:color w:val="auto"/>
                <w:sz w:val="20"/>
                <w:u w:val="none"/>
              </w:rPr>
            </w:pPr>
          </w:p>
        </w:tc>
        <w:tc>
          <w:tcPr>
            <w:tcW w:w="3969" w:type="dxa"/>
            <w:vAlign w:val="center"/>
          </w:tcPr>
          <w:p w14:paraId="0B88DBA8" w14:textId="376E41B5"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Normas y orientaciones concretas sobre las actividades y productos.</w:t>
            </w:r>
          </w:p>
        </w:tc>
        <w:tc>
          <w:tcPr>
            <w:tcW w:w="1418" w:type="dxa"/>
            <w:vAlign w:val="center"/>
          </w:tcPr>
          <w:p w14:paraId="1C5F81B8" w14:textId="50332DA7"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1700207A" w14:textId="69EEC8E1"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7AEA975F" w14:textId="1A1E9914"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91E2253" w14:textId="77777777" w:rsidTr="00467D92">
        <w:trPr>
          <w:jc w:val="center"/>
        </w:trPr>
        <w:tc>
          <w:tcPr>
            <w:tcW w:w="1843" w:type="dxa"/>
            <w:vMerge/>
            <w:shd w:val="clear" w:color="auto" w:fill="BDD6EE" w:themeFill="accent5" w:themeFillTint="66"/>
            <w:vAlign w:val="center"/>
          </w:tcPr>
          <w:p w14:paraId="30F5510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E3183FB" w14:textId="7BDACCEA"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Descripción de procesos.</w:t>
            </w:r>
          </w:p>
        </w:tc>
        <w:tc>
          <w:tcPr>
            <w:tcW w:w="1418" w:type="dxa"/>
            <w:vAlign w:val="center"/>
          </w:tcPr>
          <w:p w14:paraId="5CA10E3F" w14:textId="3E1D088B"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V</w:t>
            </w:r>
          </w:p>
        </w:tc>
        <w:tc>
          <w:tcPr>
            <w:tcW w:w="1275" w:type="dxa"/>
            <w:shd w:val="clear" w:color="auto" w:fill="92D050"/>
            <w:vAlign w:val="center"/>
          </w:tcPr>
          <w:p w14:paraId="29AC6D77" w14:textId="590B2C08"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c>
          <w:tcPr>
            <w:tcW w:w="1275" w:type="dxa"/>
            <w:shd w:val="clear" w:color="auto" w:fill="92D050"/>
            <w:vAlign w:val="center"/>
          </w:tcPr>
          <w:p w14:paraId="56F03B41" w14:textId="0753D4CF" w:rsidR="00937DF3" w:rsidRPr="00401464" w:rsidRDefault="00937DF3" w:rsidP="00401464">
            <w:pPr>
              <w:ind w:firstLine="0"/>
              <w:jc w:val="center"/>
              <w:rPr>
                <w:rStyle w:val="Hipervnculo"/>
                <w:color w:val="auto"/>
                <w:sz w:val="20"/>
                <w:u w:val="none"/>
              </w:rPr>
            </w:pPr>
            <w:r w:rsidRPr="00401464">
              <w:rPr>
                <w:rStyle w:val="Hipervnculo"/>
                <w:color w:val="auto"/>
                <w:sz w:val="20"/>
                <w:u w:val="none"/>
              </w:rPr>
              <w:t>F</w:t>
            </w:r>
          </w:p>
        </w:tc>
      </w:tr>
      <w:tr w:rsidR="00937DF3" w:rsidRPr="00401464" w14:paraId="589E7F20" w14:textId="77777777" w:rsidTr="00467D92">
        <w:trPr>
          <w:jc w:val="center"/>
        </w:trPr>
        <w:tc>
          <w:tcPr>
            <w:tcW w:w="1843" w:type="dxa"/>
            <w:vMerge/>
            <w:shd w:val="clear" w:color="auto" w:fill="BDD6EE" w:themeFill="accent5" w:themeFillTint="66"/>
            <w:vAlign w:val="center"/>
          </w:tcPr>
          <w:p w14:paraId="4C664694"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2A675116" w14:textId="57DE913C"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Las actividades cubiertas por el método ágil</w:t>
            </w:r>
          </w:p>
        </w:tc>
      </w:tr>
      <w:tr w:rsidR="00937DF3" w:rsidRPr="00401464" w14:paraId="2B9F29C6" w14:textId="77777777" w:rsidTr="00467D92">
        <w:trPr>
          <w:jc w:val="center"/>
        </w:trPr>
        <w:tc>
          <w:tcPr>
            <w:tcW w:w="1843" w:type="dxa"/>
            <w:vMerge/>
            <w:shd w:val="clear" w:color="auto" w:fill="BDD6EE" w:themeFill="accent5" w:themeFillTint="66"/>
            <w:vAlign w:val="center"/>
          </w:tcPr>
          <w:p w14:paraId="6D67DD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44A4DB48" w14:textId="598342E7" w:rsidR="00937DF3" w:rsidRPr="00401464" w:rsidRDefault="00937DF3" w:rsidP="00401464">
            <w:pPr>
              <w:ind w:firstLine="0"/>
              <w:jc w:val="center"/>
              <w:rPr>
                <w:rStyle w:val="Hipervnculo"/>
                <w:color w:val="auto"/>
                <w:sz w:val="20"/>
                <w:u w:val="none"/>
              </w:rPr>
            </w:pPr>
            <w:r>
              <w:rPr>
                <w:rStyle w:val="Hipervnculo"/>
                <w:color w:val="auto"/>
                <w:sz w:val="20"/>
                <w:u w:val="none"/>
              </w:rPr>
              <w:t>Puesta en marcha del proyecto.</w:t>
            </w:r>
          </w:p>
        </w:tc>
        <w:tc>
          <w:tcPr>
            <w:tcW w:w="1418" w:type="dxa"/>
            <w:shd w:val="clear" w:color="auto" w:fill="92D050"/>
            <w:vAlign w:val="center"/>
          </w:tcPr>
          <w:p w14:paraId="037D3B8B" w14:textId="3949BA66"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661E390" w14:textId="498CC932" w:rsidR="00937DF3" w:rsidRPr="00401464"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46401A0" w14:textId="0B75E453" w:rsidR="00937DF3" w:rsidRPr="00401464"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649D7B6" w14:textId="77777777" w:rsidTr="00467D92">
        <w:trPr>
          <w:jc w:val="center"/>
        </w:trPr>
        <w:tc>
          <w:tcPr>
            <w:tcW w:w="1843" w:type="dxa"/>
            <w:vMerge/>
            <w:shd w:val="clear" w:color="auto" w:fill="BDD6EE" w:themeFill="accent5" w:themeFillTint="66"/>
            <w:vAlign w:val="center"/>
          </w:tcPr>
          <w:p w14:paraId="623F6238" w14:textId="77777777" w:rsidR="00937DF3" w:rsidRPr="00401464" w:rsidRDefault="00937DF3" w:rsidP="00401464">
            <w:pPr>
              <w:ind w:firstLine="0"/>
              <w:jc w:val="center"/>
              <w:rPr>
                <w:rStyle w:val="Hipervnculo"/>
                <w:color w:val="auto"/>
                <w:sz w:val="20"/>
                <w:u w:val="none"/>
              </w:rPr>
            </w:pPr>
          </w:p>
        </w:tc>
        <w:tc>
          <w:tcPr>
            <w:tcW w:w="3969" w:type="dxa"/>
            <w:vAlign w:val="center"/>
          </w:tcPr>
          <w:p w14:paraId="34A7EDD7" w14:textId="7E9A7CF8" w:rsidR="00937DF3" w:rsidRDefault="00937DF3" w:rsidP="00401464">
            <w:pPr>
              <w:ind w:firstLine="0"/>
              <w:jc w:val="center"/>
              <w:rPr>
                <w:rStyle w:val="Hipervnculo"/>
                <w:color w:val="auto"/>
                <w:sz w:val="20"/>
                <w:u w:val="none"/>
              </w:rPr>
            </w:pPr>
            <w:r>
              <w:rPr>
                <w:rStyle w:val="Hipervnculo"/>
                <w:color w:val="auto"/>
                <w:sz w:val="20"/>
                <w:u w:val="none"/>
              </w:rPr>
              <w:t>Definición de requisitos.</w:t>
            </w:r>
          </w:p>
        </w:tc>
        <w:tc>
          <w:tcPr>
            <w:tcW w:w="1418" w:type="dxa"/>
            <w:shd w:val="clear" w:color="auto" w:fill="92D050"/>
            <w:vAlign w:val="center"/>
          </w:tcPr>
          <w:p w14:paraId="295C0F5F" w14:textId="30C249C9"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BC6872D" w14:textId="533BB80A"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1A3CB71F" w14:textId="0D3357A4"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1D83EC2" w14:textId="77777777" w:rsidTr="00467D92">
        <w:trPr>
          <w:jc w:val="center"/>
        </w:trPr>
        <w:tc>
          <w:tcPr>
            <w:tcW w:w="1843" w:type="dxa"/>
            <w:vMerge/>
            <w:shd w:val="clear" w:color="auto" w:fill="BDD6EE" w:themeFill="accent5" w:themeFillTint="66"/>
            <w:vAlign w:val="center"/>
          </w:tcPr>
          <w:p w14:paraId="382B6757" w14:textId="77777777" w:rsidR="00937DF3" w:rsidRPr="00401464" w:rsidRDefault="00937DF3" w:rsidP="00401464">
            <w:pPr>
              <w:ind w:firstLine="0"/>
              <w:jc w:val="center"/>
              <w:rPr>
                <w:rStyle w:val="Hipervnculo"/>
                <w:color w:val="auto"/>
                <w:sz w:val="20"/>
                <w:u w:val="none"/>
              </w:rPr>
            </w:pPr>
          </w:p>
        </w:tc>
        <w:tc>
          <w:tcPr>
            <w:tcW w:w="3969" w:type="dxa"/>
            <w:vAlign w:val="center"/>
          </w:tcPr>
          <w:p w14:paraId="742838B6" w14:textId="511B689E" w:rsidR="00937DF3" w:rsidRDefault="00937DF3" w:rsidP="00401464">
            <w:pPr>
              <w:ind w:firstLine="0"/>
              <w:jc w:val="center"/>
              <w:rPr>
                <w:rStyle w:val="Hipervnculo"/>
                <w:color w:val="auto"/>
                <w:sz w:val="20"/>
                <w:u w:val="none"/>
              </w:rPr>
            </w:pPr>
            <w:r>
              <w:rPr>
                <w:rStyle w:val="Hipervnculo"/>
                <w:color w:val="auto"/>
                <w:sz w:val="20"/>
                <w:u w:val="none"/>
              </w:rPr>
              <w:t>Modelado.</w:t>
            </w:r>
          </w:p>
        </w:tc>
        <w:tc>
          <w:tcPr>
            <w:tcW w:w="1418" w:type="dxa"/>
            <w:shd w:val="clear" w:color="auto" w:fill="92D050"/>
            <w:vAlign w:val="center"/>
          </w:tcPr>
          <w:p w14:paraId="4614A297" w14:textId="701EE730"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20AE5A17" w14:textId="61FCC7B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BC2F906" w14:textId="082C759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4DF8779" w14:textId="77777777" w:rsidTr="00467D92">
        <w:trPr>
          <w:jc w:val="center"/>
        </w:trPr>
        <w:tc>
          <w:tcPr>
            <w:tcW w:w="1843" w:type="dxa"/>
            <w:vMerge/>
            <w:shd w:val="clear" w:color="auto" w:fill="BDD6EE" w:themeFill="accent5" w:themeFillTint="66"/>
            <w:vAlign w:val="center"/>
          </w:tcPr>
          <w:p w14:paraId="489B188D" w14:textId="77777777" w:rsidR="00937DF3" w:rsidRPr="00401464" w:rsidRDefault="00937DF3" w:rsidP="00401464">
            <w:pPr>
              <w:ind w:firstLine="0"/>
              <w:jc w:val="center"/>
              <w:rPr>
                <w:rStyle w:val="Hipervnculo"/>
                <w:color w:val="auto"/>
                <w:sz w:val="20"/>
                <w:u w:val="none"/>
              </w:rPr>
            </w:pPr>
          </w:p>
        </w:tc>
        <w:tc>
          <w:tcPr>
            <w:tcW w:w="3969" w:type="dxa"/>
            <w:vAlign w:val="center"/>
          </w:tcPr>
          <w:p w14:paraId="0109C3A0" w14:textId="63E91B1B" w:rsidR="00937DF3" w:rsidRDefault="00937DF3" w:rsidP="00401464">
            <w:pPr>
              <w:ind w:firstLine="0"/>
              <w:jc w:val="center"/>
              <w:rPr>
                <w:rStyle w:val="Hipervnculo"/>
                <w:color w:val="auto"/>
                <w:sz w:val="20"/>
                <w:u w:val="none"/>
              </w:rPr>
            </w:pPr>
            <w:r>
              <w:rPr>
                <w:rStyle w:val="Hipervnculo"/>
                <w:color w:val="auto"/>
                <w:sz w:val="20"/>
                <w:u w:val="none"/>
              </w:rPr>
              <w:t>Código.</w:t>
            </w:r>
          </w:p>
        </w:tc>
        <w:tc>
          <w:tcPr>
            <w:tcW w:w="1418" w:type="dxa"/>
            <w:shd w:val="clear" w:color="auto" w:fill="92D050"/>
            <w:vAlign w:val="center"/>
          </w:tcPr>
          <w:p w14:paraId="6EA281E7" w14:textId="0D3744A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5E5E46" w14:textId="3707743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E538344" w14:textId="4297497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A909B9D" w14:textId="77777777" w:rsidTr="00467D92">
        <w:trPr>
          <w:jc w:val="center"/>
        </w:trPr>
        <w:tc>
          <w:tcPr>
            <w:tcW w:w="1843" w:type="dxa"/>
            <w:vMerge/>
            <w:shd w:val="clear" w:color="auto" w:fill="BDD6EE" w:themeFill="accent5" w:themeFillTint="66"/>
            <w:vAlign w:val="center"/>
          </w:tcPr>
          <w:p w14:paraId="5E9D64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5721CE2F" w14:textId="5BD5EDB2"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46EFCA33" w14:textId="64CED29C"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82CDA4B" w14:textId="02A15743"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6BBF724B" w14:textId="66BF4A5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F64DE4D" w14:textId="77777777" w:rsidTr="00467D92">
        <w:trPr>
          <w:jc w:val="center"/>
        </w:trPr>
        <w:tc>
          <w:tcPr>
            <w:tcW w:w="1843" w:type="dxa"/>
            <w:vMerge/>
            <w:shd w:val="clear" w:color="auto" w:fill="BDD6EE" w:themeFill="accent5" w:themeFillTint="66"/>
            <w:vAlign w:val="center"/>
          </w:tcPr>
          <w:p w14:paraId="4318808B" w14:textId="77777777" w:rsidR="00937DF3" w:rsidRPr="00401464" w:rsidRDefault="00937DF3" w:rsidP="00401464">
            <w:pPr>
              <w:ind w:firstLine="0"/>
              <w:jc w:val="center"/>
              <w:rPr>
                <w:rStyle w:val="Hipervnculo"/>
                <w:color w:val="auto"/>
                <w:sz w:val="20"/>
                <w:u w:val="none"/>
              </w:rPr>
            </w:pPr>
          </w:p>
        </w:tc>
        <w:tc>
          <w:tcPr>
            <w:tcW w:w="3969" w:type="dxa"/>
            <w:vAlign w:val="center"/>
          </w:tcPr>
          <w:p w14:paraId="1E083F45" w14:textId="333C7387"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3D700DB0" w14:textId="3911C00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EC9E7B1" w14:textId="6D0265E8"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2CA211A" w14:textId="3F16CF88"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9B0B1AB" w14:textId="77777777" w:rsidTr="00467D92">
        <w:trPr>
          <w:jc w:val="center"/>
        </w:trPr>
        <w:tc>
          <w:tcPr>
            <w:tcW w:w="1843" w:type="dxa"/>
            <w:vMerge/>
            <w:shd w:val="clear" w:color="auto" w:fill="BDD6EE" w:themeFill="accent5" w:themeFillTint="66"/>
            <w:vAlign w:val="center"/>
          </w:tcPr>
          <w:p w14:paraId="6134649E" w14:textId="0F06FDCF" w:rsidR="00937DF3" w:rsidRPr="00401464" w:rsidRDefault="00937DF3" w:rsidP="00401464">
            <w:pPr>
              <w:ind w:firstLine="0"/>
              <w:jc w:val="center"/>
              <w:rPr>
                <w:rStyle w:val="Hipervnculo"/>
                <w:color w:val="auto"/>
                <w:sz w:val="20"/>
                <w:u w:val="none"/>
              </w:rPr>
            </w:pPr>
          </w:p>
        </w:tc>
        <w:tc>
          <w:tcPr>
            <w:tcW w:w="3969" w:type="dxa"/>
            <w:vAlign w:val="center"/>
          </w:tcPr>
          <w:p w14:paraId="3204F098" w14:textId="7A69C9B8" w:rsidR="00937DF3" w:rsidRDefault="00937DF3" w:rsidP="00401464">
            <w:pPr>
              <w:ind w:firstLine="0"/>
              <w:jc w:val="center"/>
              <w:rPr>
                <w:rStyle w:val="Hipervnculo"/>
                <w:color w:val="auto"/>
                <w:sz w:val="20"/>
                <w:u w:val="none"/>
              </w:rPr>
            </w:pPr>
            <w:r>
              <w:rPr>
                <w:rStyle w:val="Hipervnculo"/>
                <w:color w:val="auto"/>
                <w:sz w:val="20"/>
                <w:u w:val="none"/>
              </w:rPr>
              <w:t>Prueba del sistema</w:t>
            </w:r>
          </w:p>
        </w:tc>
        <w:tc>
          <w:tcPr>
            <w:tcW w:w="1418" w:type="dxa"/>
            <w:shd w:val="clear" w:color="auto" w:fill="92D050"/>
            <w:vAlign w:val="center"/>
          </w:tcPr>
          <w:p w14:paraId="028EBFFA" w14:textId="0C919A8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9679B9C" w14:textId="5D007B1B"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6C97595" w14:textId="764125CA"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C53294F" w14:textId="77777777" w:rsidTr="00467D92">
        <w:trPr>
          <w:jc w:val="center"/>
        </w:trPr>
        <w:tc>
          <w:tcPr>
            <w:tcW w:w="1843" w:type="dxa"/>
            <w:vMerge/>
            <w:shd w:val="clear" w:color="auto" w:fill="BDD6EE" w:themeFill="accent5" w:themeFillTint="66"/>
            <w:vAlign w:val="center"/>
          </w:tcPr>
          <w:p w14:paraId="12FDA24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747B585" w14:textId="7225A266" w:rsidR="00937DF3" w:rsidRDefault="00937DF3" w:rsidP="00401464">
            <w:pPr>
              <w:ind w:firstLine="0"/>
              <w:jc w:val="center"/>
              <w:rPr>
                <w:rStyle w:val="Hipervnculo"/>
                <w:color w:val="auto"/>
                <w:sz w:val="20"/>
                <w:u w:val="none"/>
              </w:rPr>
            </w:pPr>
            <w:r>
              <w:rPr>
                <w:rStyle w:val="Hipervnculo"/>
                <w:color w:val="auto"/>
                <w:sz w:val="20"/>
                <w:u w:val="none"/>
              </w:rPr>
              <w:t>Prueba de aceptación</w:t>
            </w:r>
          </w:p>
        </w:tc>
        <w:tc>
          <w:tcPr>
            <w:tcW w:w="1418" w:type="dxa"/>
            <w:shd w:val="clear" w:color="auto" w:fill="92D050"/>
            <w:vAlign w:val="center"/>
          </w:tcPr>
          <w:p w14:paraId="050B717B" w14:textId="6096329A"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230D3E12" w14:textId="0248117B"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4E130FD4" w14:textId="3EAFD7E2"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691F1F59" w14:textId="77777777" w:rsidTr="00467D92">
        <w:trPr>
          <w:jc w:val="center"/>
        </w:trPr>
        <w:tc>
          <w:tcPr>
            <w:tcW w:w="1843" w:type="dxa"/>
            <w:vMerge/>
            <w:shd w:val="clear" w:color="auto" w:fill="BDD6EE" w:themeFill="accent5" w:themeFillTint="66"/>
            <w:vAlign w:val="center"/>
          </w:tcPr>
          <w:p w14:paraId="59414F5A" w14:textId="77777777" w:rsidR="00937DF3" w:rsidRPr="00401464" w:rsidRDefault="00937DF3" w:rsidP="00401464">
            <w:pPr>
              <w:ind w:firstLine="0"/>
              <w:jc w:val="center"/>
              <w:rPr>
                <w:rStyle w:val="Hipervnculo"/>
                <w:color w:val="auto"/>
                <w:sz w:val="20"/>
                <w:u w:val="none"/>
              </w:rPr>
            </w:pPr>
          </w:p>
        </w:tc>
        <w:tc>
          <w:tcPr>
            <w:tcW w:w="3969" w:type="dxa"/>
            <w:vAlign w:val="center"/>
          </w:tcPr>
          <w:p w14:paraId="398E203D" w14:textId="72046254" w:rsidR="00937DF3" w:rsidRDefault="00937DF3" w:rsidP="00401464">
            <w:pPr>
              <w:ind w:firstLine="0"/>
              <w:jc w:val="center"/>
              <w:rPr>
                <w:rStyle w:val="Hipervnculo"/>
                <w:color w:val="auto"/>
                <w:sz w:val="20"/>
                <w:u w:val="none"/>
              </w:rPr>
            </w:pPr>
            <w:r>
              <w:rPr>
                <w:rStyle w:val="Hipervnculo"/>
                <w:color w:val="auto"/>
                <w:sz w:val="20"/>
                <w:u w:val="none"/>
              </w:rPr>
              <w:t>Control de calidad</w:t>
            </w:r>
          </w:p>
        </w:tc>
        <w:tc>
          <w:tcPr>
            <w:tcW w:w="1418" w:type="dxa"/>
            <w:shd w:val="clear" w:color="auto" w:fill="92D050"/>
            <w:vAlign w:val="center"/>
          </w:tcPr>
          <w:p w14:paraId="1C779742" w14:textId="7592314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2F28350" w14:textId="07964927"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CA460B7" w14:textId="2F2BBFEA"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7DD185D3" w14:textId="77777777" w:rsidTr="00467D92">
        <w:trPr>
          <w:jc w:val="center"/>
        </w:trPr>
        <w:tc>
          <w:tcPr>
            <w:tcW w:w="1843" w:type="dxa"/>
            <w:vMerge/>
            <w:shd w:val="clear" w:color="auto" w:fill="BDD6EE" w:themeFill="accent5" w:themeFillTint="66"/>
            <w:vAlign w:val="center"/>
          </w:tcPr>
          <w:p w14:paraId="3FA03A44"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E814E7" w14:textId="4FD41397" w:rsidR="00937DF3" w:rsidRDefault="00937DF3" w:rsidP="00401464">
            <w:pPr>
              <w:ind w:firstLine="0"/>
              <w:jc w:val="center"/>
              <w:rPr>
                <w:rStyle w:val="Hipervnculo"/>
                <w:color w:val="auto"/>
                <w:sz w:val="20"/>
                <w:u w:val="none"/>
              </w:rPr>
            </w:pPr>
            <w:r>
              <w:rPr>
                <w:rStyle w:val="Hipervnculo"/>
                <w:color w:val="auto"/>
                <w:sz w:val="20"/>
                <w:u w:val="none"/>
              </w:rPr>
              <w:t>Sistema de uso</w:t>
            </w:r>
          </w:p>
        </w:tc>
        <w:tc>
          <w:tcPr>
            <w:tcW w:w="1418" w:type="dxa"/>
            <w:shd w:val="clear" w:color="auto" w:fill="92D050"/>
            <w:vAlign w:val="center"/>
          </w:tcPr>
          <w:p w14:paraId="62769F5B" w14:textId="110BDA50"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BCC6429" w14:textId="63049F9E"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B2B7918" w14:textId="2C2555C8"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48D78608" w14:textId="77777777" w:rsidTr="00467D92">
        <w:trPr>
          <w:jc w:val="center"/>
        </w:trPr>
        <w:tc>
          <w:tcPr>
            <w:tcW w:w="1843" w:type="dxa"/>
            <w:vMerge/>
            <w:shd w:val="clear" w:color="auto" w:fill="BDD6EE" w:themeFill="accent5" w:themeFillTint="66"/>
            <w:vAlign w:val="center"/>
          </w:tcPr>
          <w:p w14:paraId="4CB98BDC" w14:textId="77777777" w:rsidR="00937DF3" w:rsidRPr="00401464" w:rsidRDefault="00937DF3" w:rsidP="00401464">
            <w:pPr>
              <w:ind w:firstLine="0"/>
              <w:jc w:val="center"/>
              <w:rPr>
                <w:rStyle w:val="Hipervnculo"/>
                <w:color w:val="auto"/>
                <w:sz w:val="20"/>
                <w:u w:val="none"/>
              </w:rPr>
            </w:pPr>
          </w:p>
        </w:tc>
        <w:tc>
          <w:tcPr>
            <w:tcW w:w="7937" w:type="dxa"/>
            <w:gridSpan w:val="4"/>
            <w:shd w:val="clear" w:color="auto" w:fill="FFF2CC" w:themeFill="accent4" w:themeFillTint="33"/>
            <w:vAlign w:val="center"/>
          </w:tcPr>
          <w:p w14:paraId="4E41AEB0" w14:textId="3D310785" w:rsidR="00937DF3" w:rsidRPr="00937DF3" w:rsidRDefault="00937DF3" w:rsidP="00937DF3">
            <w:pPr>
              <w:ind w:firstLine="0"/>
              <w:jc w:val="left"/>
              <w:rPr>
                <w:rStyle w:val="Hipervnculo"/>
                <w:b/>
                <w:color w:val="auto"/>
                <w:sz w:val="20"/>
                <w:u w:val="none"/>
              </w:rPr>
            </w:pPr>
            <w:r w:rsidRPr="00937DF3">
              <w:rPr>
                <w:rStyle w:val="Hipervnculo"/>
                <w:b/>
                <w:color w:val="auto"/>
                <w:sz w:val="20"/>
                <w:u w:val="none"/>
              </w:rPr>
              <w:t>Productos de las actividades del método ágil.</w:t>
            </w:r>
          </w:p>
        </w:tc>
      </w:tr>
      <w:tr w:rsidR="00937DF3" w:rsidRPr="00401464" w14:paraId="5D5C5FED" w14:textId="77777777" w:rsidTr="00467D92">
        <w:trPr>
          <w:jc w:val="center"/>
        </w:trPr>
        <w:tc>
          <w:tcPr>
            <w:tcW w:w="1843" w:type="dxa"/>
            <w:vMerge/>
            <w:shd w:val="clear" w:color="auto" w:fill="BDD6EE" w:themeFill="accent5" w:themeFillTint="66"/>
            <w:vAlign w:val="center"/>
          </w:tcPr>
          <w:p w14:paraId="49348162" w14:textId="77777777" w:rsidR="00937DF3" w:rsidRPr="00401464" w:rsidRDefault="00937DF3" w:rsidP="00401464">
            <w:pPr>
              <w:ind w:firstLine="0"/>
              <w:jc w:val="center"/>
              <w:rPr>
                <w:rStyle w:val="Hipervnculo"/>
                <w:color w:val="auto"/>
                <w:sz w:val="20"/>
                <w:u w:val="none"/>
              </w:rPr>
            </w:pPr>
          </w:p>
        </w:tc>
        <w:tc>
          <w:tcPr>
            <w:tcW w:w="3969" w:type="dxa"/>
            <w:vAlign w:val="center"/>
          </w:tcPr>
          <w:p w14:paraId="7E5463D1" w14:textId="7DCFEC6C" w:rsidR="00937DF3" w:rsidRDefault="00937DF3" w:rsidP="00401464">
            <w:pPr>
              <w:ind w:firstLine="0"/>
              <w:jc w:val="center"/>
              <w:rPr>
                <w:rStyle w:val="Hipervnculo"/>
                <w:color w:val="auto"/>
                <w:sz w:val="20"/>
                <w:u w:val="none"/>
              </w:rPr>
            </w:pPr>
            <w:r>
              <w:rPr>
                <w:rStyle w:val="Hipervnculo"/>
                <w:color w:val="auto"/>
                <w:sz w:val="20"/>
                <w:u w:val="none"/>
              </w:rPr>
              <w:t>Modelos de diseño.</w:t>
            </w:r>
          </w:p>
        </w:tc>
        <w:tc>
          <w:tcPr>
            <w:tcW w:w="1418" w:type="dxa"/>
            <w:vAlign w:val="center"/>
          </w:tcPr>
          <w:p w14:paraId="06863341" w14:textId="394891F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6568EE7F" w14:textId="07B03BD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vAlign w:val="center"/>
          </w:tcPr>
          <w:p w14:paraId="05926C96" w14:textId="156BD509"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2F47E823" w14:textId="77777777" w:rsidTr="00467D92">
        <w:trPr>
          <w:jc w:val="center"/>
        </w:trPr>
        <w:tc>
          <w:tcPr>
            <w:tcW w:w="1843" w:type="dxa"/>
            <w:vMerge/>
            <w:shd w:val="clear" w:color="auto" w:fill="BDD6EE" w:themeFill="accent5" w:themeFillTint="66"/>
            <w:vAlign w:val="center"/>
          </w:tcPr>
          <w:p w14:paraId="454C2D68" w14:textId="77777777" w:rsidR="00937DF3" w:rsidRPr="00401464" w:rsidRDefault="00937DF3" w:rsidP="00401464">
            <w:pPr>
              <w:ind w:firstLine="0"/>
              <w:jc w:val="center"/>
              <w:rPr>
                <w:rStyle w:val="Hipervnculo"/>
                <w:color w:val="auto"/>
                <w:sz w:val="20"/>
                <w:u w:val="none"/>
              </w:rPr>
            </w:pPr>
          </w:p>
        </w:tc>
        <w:tc>
          <w:tcPr>
            <w:tcW w:w="3969" w:type="dxa"/>
            <w:vAlign w:val="center"/>
          </w:tcPr>
          <w:p w14:paraId="1676BA89" w14:textId="449FE5CA" w:rsidR="00937DF3" w:rsidRDefault="00937DF3" w:rsidP="00401464">
            <w:pPr>
              <w:ind w:firstLine="0"/>
              <w:jc w:val="center"/>
              <w:rPr>
                <w:rStyle w:val="Hipervnculo"/>
                <w:color w:val="auto"/>
                <w:sz w:val="20"/>
                <w:u w:val="none"/>
              </w:rPr>
            </w:pPr>
            <w:r>
              <w:rPr>
                <w:rStyle w:val="Hipervnculo"/>
                <w:color w:val="auto"/>
                <w:sz w:val="20"/>
                <w:u w:val="none"/>
              </w:rPr>
              <w:t>Comentario del código fuente.</w:t>
            </w:r>
          </w:p>
        </w:tc>
        <w:tc>
          <w:tcPr>
            <w:tcW w:w="1418" w:type="dxa"/>
            <w:shd w:val="clear" w:color="auto" w:fill="92D050"/>
            <w:vAlign w:val="center"/>
          </w:tcPr>
          <w:p w14:paraId="63DEE5BF" w14:textId="2EEE029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920B144" w14:textId="2044667D"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763D7895" w14:textId="1A4E62B3"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26CF4DC5" w14:textId="77777777" w:rsidTr="00467D92">
        <w:trPr>
          <w:jc w:val="center"/>
        </w:trPr>
        <w:tc>
          <w:tcPr>
            <w:tcW w:w="1843" w:type="dxa"/>
            <w:vMerge/>
            <w:shd w:val="clear" w:color="auto" w:fill="BDD6EE" w:themeFill="accent5" w:themeFillTint="66"/>
            <w:vAlign w:val="center"/>
          </w:tcPr>
          <w:p w14:paraId="35E1627A" w14:textId="77777777" w:rsidR="00937DF3" w:rsidRPr="00401464" w:rsidRDefault="00937DF3" w:rsidP="00401464">
            <w:pPr>
              <w:ind w:firstLine="0"/>
              <w:jc w:val="center"/>
              <w:rPr>
                <w:rStyle w:val="Hipervnculo"/>
                <w:color w:val="auto"/>
                <w:sz w:val="20"/>
                <w:u w:val="none"/>
              </w:rPr>
            </w:pPr>
          </w:p>
        </w:tc>
        <w:tc>
          <w:tcPr>
            <w:tcW w:w="3969" w:type="dxa"/>
            <w:vAlign w:val="center"/>
          </w:tcPr>
          <w:p w14:paraId="228BA9CE" w14:textId="4D2B79DE" w:rsidR="00937DF3" w:rsidRDefault="00937DF3" w:rsidP="00401464">
            <w:pPr>
              <w:ind w:firstLine="0"/>
              <w:jc w:val="center"/>
              <w:rPr>
                <w:rStyle w:val="Hipervnculo"/>
                <w:color w:val="auto"/>
                <w:sz w:val="20"/>
                <w:u w:val="none"/>
              </w:rPr>
            </w:pPr>
            <w:r>
              <w:rPr>
                <w:rStyle w:val="Hipervnculo"/>
                <w:color w:val="auto"/>
                <w:sz w:val="20"/>
                <w:u w:val="none"/>
              </w:rPr>
              <w:t>Ejecutable.</w:t>
            </w:r>
          </w:p>
        </w:tc>
        <w:tc>
          <w:tcPr>
            <w:tcW w:w="1418" w:type="dxa"/>
            <w:shd w:val="clear" w:color="auto" w:fill="92D050"/>
            <w:vAlign w:val="center"/>
          </w:tcPr>
          <w:p w14:paraId="62FE0240" w14:textId="3DCA80F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45A936DA" w14:textId="6E0C1B76"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7AA2EBA" w14:textId="286DB0E0"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748E77FC" w14:textId="77777777" w:rsidTr="00467D92">
        <w:trPr>
          <w:jc w:val="center"/>
        </w:trPr>
        <w:tc>
          <w:tcPr>
            <w:tcW w:w="1843" w:type="dxa"/>
            <w:vMerge/>
            <w:shd w:val="clear" w:color="auto" w:fill="BDD6EE" w:themeFill="accent5" w:themeFillTint="66"/>
            <w:vAlign w:val="center"/>
          </w:tcPr>
          <w:p w14:paraId="62ECBEC3" w14:textId="77777777" w:rsidR="00937DF3" w:rsidRPr="00401464" w:rsidRDefault="00937DF3" w:rsidP="00401464">
            <w:pPr>
              <w:ind w:firstLine="0"/>
              <w:jc w:val="center"/>
              <w:rPr>
                <w:rStyle w:val="Hipervnculo"/>
                <w:color w:val="auto"/>
                <w:sz w:val="20"/>
                <w:u w:val="none"/>
              </w:rPr>
            </w:pPr>
          </w:p>
        </w:tc>
        <w:tc>
          <w:tcPr>
            <w:tcW w:w="3969" w:type="dxa"/>
            <w:vAlign w:val="center"/>
          </w:tcPr>
          <w:p w14:paraId="2F5F3048" w14:textId="5716AC75" w:rsidR="00937DF3" w:rsidRDefault="00937DF3" w:rsidP="00401464">
            <w:pPr>
              <w:ind w:firstLine="0"/>
              <w:jc w:val="center"/>
              <w:rPr>
                <w:rStyle w:val="Hipervnculo"/>
                <w:color w:val="auto"/>
                <w:sz w:val="20"/>
                <w:u w:val="none"/>
              </w:rPr>
            </w:pPr>
            <w:r>
              <w:rPr>
                <w:rStyle w:val="Hipervnculo"/>
                <w:color w:val="auto"/>
                <w:sz w:val="20"/>
                <w:u w:val="none"/>
              </w:rPr>
              <w:t>Pruebas unitarias.</w:t>
            </w:r>
          </w:p>
        </w:tc>
        <w:tc>
          <w:tcPr>
            <w:tcW w:w="1418" w:type="dxa"/>
            <w:shd w:val="clear" w:color="auto" w:fill="92D050"/>
            <w:vAlign w:val="center"/>
          </w:tcPr>
          <w:p w14:paraId="71CC1424" w14:textId="5E17755E"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3D2DAF0D" w14:textId="5CF339C2"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1CA156DF" w14:textId="0A76ED7B"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4E50FC65" w14:textId="77777777" w:rsidTr="00467D92">
        <w:trPr>
          <w:jc w:val="center"/>
        </w:trPr>
        <w:tc>
          <w:tcPr>
            <w:tcW w:w="1843" w:type="dxa"/>
            <w:vMerge/>
            <w:shd w:val="clear" w:color="auto" w:fill="BDD6EE" w:themeFill="accent5" w:themeFillTint="66"/>
            <w:vAlign w:val="center"/>
          </w:tcPr>
          <w:p w14:paraId="3C269D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3072D5DD" w14:textId="35C10D88" w:rsidR="00937DF3" w:rsidRDefault="00937DF3" w:rsidP="00401464">
            <w:pPr>
              <w:ind w:firstLine="0"/>
              <w:jc w:val="center"/>
              <w:rPr>
                <w:rStyle w:val="Hipervnculo"/>
                <w:color w:val="auto"/>
                <w:sz w:val="20"/>
                <w:u w:val="none"/>
              </w:rPr>
            </w:pPr>
            <w:r>
              <w:rPr>
                <w:rStyle w:val="Hipervnculo"/>
                <w:color w:val="auto"/>
                <w:sz w:val="20"/>
                <w:u w:val="none"/>
              </w:rPr>
              <w:t>Pruebas de integración.</w:t>
            </w:r>
          </w:p>
        </w:tc>
        <w:tc>
          <w:tcPr>
            <w:tcW w:w="1418" w:type="dxa"/>
            <w:shd w:val="clear" w:color="auto" w:fill="92D050"/>
            <w:vAlign w:val="center"/>
          </w:tcPr>
          <w:p w14:paraId="408342A5" w14:textId="7FF39677"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6A09919" w14:textId="26E1D4A4"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5A1E0FCC" w14:textId="6F87C762"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6585F966" w14:textId="77777777" w:rsidTr="00467D92">
        <w:trPr>
          <w:jc w:val="center"/>
        </w:trPr>
        <w:tc>
          <w:tcPr>
            <w:tcW w:w="1843" w:type="dxa"/>
            <w:vMerge/>
            <w:shd w:val="clear" w:color="auto" w:fill="BDD6EE" w:themeFill="accent5" w:themeFillTint="66"/>
            <w:vAlign w:val="center"/>
          </w:tcPr>
          <w:p w14:paraId="664D21B4" w14:textId="77777777" w:rsidR="00937DF3" w:rsidRPr="00401464" w:rsidRDefault="00937DF3" w:rsidP="00401464">
            <w:pPr>
              <w:ind w:firstLine="0"/>
              <w:jc w:val="center"/>
              <w:rPr>
                <w:rStyle w:val="Hipervnculo"/>
                <w:color w:val="auto"/>
                <w:sz w:val="20"/>
                <w:u w:val="none"/>
              </w:rPr>
            </w:pPr>
          </w:p>
        </w:tc>
        <w:tc>
          <w:tcPr>
            <w:tcW w:w="3969" w:type="dxa"/>
            <w:vAlign w:val="center"/>
          </w:tcPr>
          <w:p w14:paraId="3812F3AC" w14:textId="1F136C15" w:rsidR="00937DF3" w:rsidRDefault="00937DF3" w:rsidP="00401464">
            <w:pPr>
              <w:ind w:firstLine="0"/>
              <w:jc w:val="center"/>
              <w:rPr>
                <w:rStyle w:val="Hipervnculo"/>
                <w:color w:val="auto"/>
                <w:sz w:val="20"/>
                <w:u w:val="none"/>
              </w:rPr>
            </w:pPr>
            <w:r>
              <w:rPr>
                <w:rStyle w:val="Hipervnculo"/>
                <w:color w:val="auto"/>
                <w:sz w:val="20"/>
                <w:u w:val="none"/>
              </w:rPr>
              <w:t>Pruebas de sistema.</w:t>
            </w:r>
          </w:p>
        </w:tc>
        <w:tc>
          <w:tcPr>
            <w:tcW w:w="1418" w:type="dxa"/>
            <w:vAlign w:val="center"/>
          </w:tcPr>
          <w:p w14:paraId="4A1ADBEF" w14:textId="4A1CF4A5" w:rsidR="00937DF3" w:rsidRDefault="00937DF3" w:rsidP="00401464">
            <w:pPr>
              <w:ind w:firstLine="0"/>
              <w:jc w:val="center"/>
              <w:rPr>
                <w:rStyle w:val="Hipervnculo"/>
                <w:color w:val="auto"/>
                <w:sz w:val="20"/>
                <w:u w:val="none"/>
              </w:rPr>
            </w:pPr>
            <w:r>
              <w:rPr>
                <w:rStyle w:val="Hipervnculo"/>
                <w:color w:val="auto"/>
                <w:sz w:val="20"/>
                <w:u w:val="none"/>
              </w:rPr>
              <w:t>V</w:t>
            </w:r>
          </w:p>
        </w:tc>
        <w:tc>
          <w:tcPr>
            <w:tcW w:w="1275" w:type="dxa"/>
            <w:shd w:val="clear" w:color="auto" w:fill="92D050"/>
            <w:vAlign w:val="center"/>
          </w:tcPr>
          <w:p w14:paraId="0374407C" w14:textId="7A3B82E8"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vAlign w:val="center"/>
          </w:tcPr>
          <w:p w14:paraId="1DDA94AA" w14:textId="2C1D0295" w:rsidR="00937DF3" w:rsidRDefault="00937DF3" w:rsidP="00401464">
            <w:pPr>
              <w:ind w:firstLine="0"/>
              <w:jc w:val="center"/>
              <w:rPr>
                <w:rStyle w:val="Hipervnculo"/>
                <w:color w:val="auto"/>
                <w:sz w:val="20"/>
                <w:u w:val="none"/>
              </w:rPr>
            </w:pPr>
            <w:r>
              <w:rPr>
                <w:rStyle w:val="Hipervnculo"/>
                <w:color w:val="auto"/>
                <w:sz w:val="20"/>
                <w:u w:val="none"/>
              </w:rPr>
              <w:t>V</w:t>
            </w:r>
          </w:p>
        </w:tc>
      </w:tr>
      <w:tr w:rsidR="00937DF3" w:rsidRPr="00401464" w14:paraId="08D4CEA0" w14:textId="77777777" w:rsidTr="00467D92">
        <w:trPr>
          <w:jc w:val="center"/>
        </w:trPr>
        <w:tc>
          <w:tcPr>
            <w:tcW w:w="1843" w:type="dxa"/>
            <w:vMerge/>
            <w:shd w:val="clear" w:color="auto" w:fill="BDD6EE" w:themeFill="accent5" w:themeFillTint="66"/>
            <w:vAlign w:val="center"/>
          </w:tcPr>
          <w:p w14:paraId="6E06F571" w14:textId="77777777" w:rsidR="00937DF3" w:rsidRPr="00401464" w:rsidRDefault="00937DF3" w:rsidP="00401464">
            <w:pPr>
              <w:ind w:firstLine="0"/>
              <w:jc w:val="center"/>
              <w:rPr>
                <w:rStyle w:val="Hipervnculo"/>
                <w:color w:val="auto"/>
                <w:sz w:val="20"/>
                <w:u w:val="none"/>
              </w:rPr>
            </w:pPr>
          </w:p>
        </w:tc>
        <w:tc>
          <w:tcPr>
            <w:tcW w:w="3969" w:type="dxa"/>
            <w:vAlign w:val="center"/>
          </w:tcPr>
          <w:p w14:paraId="1C02DDC0" w14:textId="6E2C2D19" w:rsidR="00937DF3" w:rsidRDefault="00937DF3" w:rsidP="00401464">
            <w:pPr>
              <w:ind w:firstLine="0"/>
              <w:jc w:val="center"/>
              <w:rPr>
                <w:rStyle w:val="Hipervnculo"/>
                <w:color w:val="auto"/>
                <w:sz w:val="20"/>
                <w:u w:val="none"/>
              </w:rPr>
            </w:pPr>
            <w:r>
              <w:rPr>
                <w:rStyle w:val="Hipervnculo"/>
                <w:color w:val="auto"/>
                <w:sz w:val="20"/>
                <w:u w:val="none"/>
              </w:rPr>
              <w:t>Pruebas de aceptación.</w:t>
            </w:r>
          </w:p>
        </w:tc>
        <w:tc>
          <w:tcPr>
            <w:tcW w:w="1418" w:type="dxa"/>
            <w:shd w:val="clear" w:color="auto" w:fill="92D050"/>
            <w:vAlign w:val="center"/>
          </w:tcPr>
          <w:p w14:paraId="3501BF3B" w14:textId="4F85DE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F1201EB" w14:textId="365F15D5" w:rsidR="00937DF3" w:rsidRDefault="00937DF3" w:rsidP="00401464">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10E052CA" w14:textId="2691D566" w:rsidR="00937DF3" w:rsidRDefault="00937DF3" w:rsidP="00401464">
            <w:pPr>
              <w:ind w:firstLine="0"/>
              <w:jc w:val="center"/>
              <w:rPr>
                <w:rStyle w:val="Hipervnculo"/>
                <w:color w:val="auto"/>
                <w:sz w:val="20"/>
                <w:u w:val="none"/>
              </w:rPr>
            </w:pPr>
            <w:r>
              <w:rPr>
                <w:rStyle w:val="Hipervnculo"/>
                <w:color w:val="auto"/>
                <w:sz w:val="20"/>
                <w:u w:val="none"/>
              </w:rPr>
              <w:t>F</w:t>
            </w:r>
          </w:p>
        </w:tc>
      </w:tr>
      <w:tr w:rsidR="00937DF3" w:rsidRPr="00401464" w14:paraId="0909F8E5" w14:textId="77777777" w:rsidTr="00467D92">
        <w:trPr>
          <w:jc w:val="center"/>
        </w:trPr>
        <w:tc>
          <w:tcPr>
            <w:tcW w:w="1843" w:type="dxa"/>
            <w:vMerge/>
            <w:shd w:val="clear" w:color="auto" w:fill="BDD6EE" w:themeFill="accent5" w:themeFillTint="66"/>
            <w:vAlign w:val="center"/>
          </w:tcPr>
          <w:p w14:paraId="07D48E0F" w14:textId="77777777" w:rsidR="00937DF3" w:rsidRPr="00401464" w:rsidRDefault="00937DF3" w:rsidP="00401464">
            <w:pPr>
              <w:ind w:firstLine="0"/>
              <w:jc w:val="center"/>
              <w:rPr>
                <w:rStyle w:val="Hipervnculo"/>
                <w:color w:val="auto"/>
                <w:sz w:val="20"/>
                <w:u w:val="none"/>
              </w:rPr>
            </w:pPr>
          </w:p>
        </w:tc>
        <w:tc>
          <w:tcPr>
            <w:tcW w:w="3969" w:type="dxa"/>
            <w:vAlign w:val="center"/>
          </w:tcPr>
          <w:p w14:paraId="005A8A0E" w14:textId="13173EA0" w:rsidR="00937DF3" w:rsidRDefault="00937DF3" w:rsidP="00401464">
            <w:pPr>
              <w:ind w:firstLine="0"/>
              <w:jc w:val="center"/>
              <w:rPr>
                <w:rStyle w:val="Hipervnculo"/>
                <w:color w:val="auto"/>
                <w:sz w:val="20"/>
                <w:u w:val="none"/>
              </w:rPr>
            </w:pPr>
            <w:r>
              <w:rPr>
                <w:rStyle w:val="Hipervnculo"/>
                <w:color w:val="auto"/>
                <w:sz w:val="20"/>
                <w:u w:val="none"/>
              </w:rPr>
              <w:t>Informes de calidad.</w:t>
            </w:r>
          </w:p>
        </w:tc>
        <w:tc>
          <w:tcPr>
            <w:tcW w:w="1418" w:type="dxa"/>
            <w:shd w:val="clear" w:color="auto" w:fill="92D050"/>
            <w:vAlign w:val="center"/>
          </w:tcPr>
          <w:p w14:paraId="2C6EDBD5" w14:textId="677FAD11"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3F43C51" w14:textId="35B23138"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3BBAD1A8" w14:textId="2E0B0AB4" w:rsidR="00937DF3" w:rsidRDefault="00937DF3" w:rsidP="00937DF3">
            <w:pPr>
              <w:ind w:firstLine="0"/>
              <w:jc w:val="center"/>
              <w:rPr>
                <w:rStyle w:val="Hipervnculo"/>
                <w:color w:val="auto"/>
                <w:sz w:val="20"/>
                <w:u w:val="none"/>
              </w:rPr>
            </w:pPr>
            <w:r>
              <w:rPr>
                <w:rStyle w:val="Hipervnculo"/>
                <w:color w:val="auto"/>
                <w:sz w:val="20"/>
                <w:u w:val="none"/>
              </w:rPr>
              <w:t>F</w:t>
            </w:r>
          </w:p>
        </w:tc>
      </w:tr>
      <w:tr w:rsidR="00937DF3" w:rsidRPr="00401464" w14:paraId="66F87E99" w14:textId="77777777" w:rsidTr="00467D92">
        <w:trPr>
          <w:jc w:val="center"/>
        </w:trPr>
        <w:tc>
          <w:tcPr>
            <w:tcW w:w="1843" w:type="dxa"/>
            <w:vMerge/>
            <w:shd w:val="clear" w:color="auto" w:fill="BDD6EE" w:themeFill="accent5" w:themeFillTint="66"/>
            <w:vAlign w:val="center"/>
          </w:tcPr>
          <w:p w14:paraId="786BBC0D" w14:textId="77777777" w:rsidR="00937DF3" w:rsidRPr="00401464" w:rsidRDefault="00937DF3" w:rsidP="00401464">
            <w:pPr>
              <w:ind w:firstLine="0"/>
              <w:jc w:val="center"/>
              <w:rPr>
                <w:rStyle w:val="Hipervnculo"/>
                <w:color w:val="auto"/>
                <w:sz w:val="20"/>
                <w:u w:val="none"/>
              </w:rPr>
            </w:pPr>
          </w:p>
        </w:tc>
        <w:tc>
          <w:tcPr>
            <w:tcW w:w="3969" w:type="dxa"/>
            <w:vAlign w:val="center"/>
          </w:tcPr>
          <w:p w14:paraId="581A49B7" w14:textId="3EAA7A75" w:rsidR="00937DF3" w:rsidRDefault="00937DF3" w:rsidP="00401464">
            <w:pPr>
              <w:ind w:firstLine="0"/>
              <w:jc w:val="center"/>
              <w:rPr>
                <w:rStyle w:val="Hipervnculo"/>
                <w:color w:val="auto"/>
                <w:sz w:val="20"/>
                <w:u w:val="none"/>
              </w:rPr>
            </w:pPr>
            <w:r>
              <w:rPr>
                <w:rStyle w:val="Hipervnculo"/>
                <w:color w:val="auto"/>
                <w:sz w:val="20"/>
                <w:u w:val="none"/>
              </w:rPr>
              <w:t>Documentación de usuario.</w:t>
            </w:r>
          </w:p>
        </w:tc>
        <w:tc>
          <w:tcPr>
            <w:tcW w:w="1418" w:type="dxa"/>
            <w:shd w:val="clear" w:color="auto" w:fill="92D050"/>
            <w:vAlign w:val="center"/>
          </w:tcPr>
          <w:p w14:paraId="038AC93A" w14:textId="3966D84F"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7E565E14" w14:textId="6A027BA7" w:rsidR="00937DF3" w:rsidRDefault="00937DF3" w:rsidP="00937DF3">
            <w:pPr>
              <w:ind w:firstLine="0"/>
              <w:jc w:val="center"/>
              <w:rPr>
                <w:rStyle w:val="Hipervnculo"/>
                <w:color w:val="auto"/>
                <w:sz w:val="20"/>
                <w:u w:val="none"/>
              </w:rPr>
            </w:pPr>
            <w:r>
              <w:rPr>
                <w:rStyle w:val="Hipervnculo"/>
                <w:color w:val="auto"/>
                <w:sz w:val="20"/>
                <w:u w:val="none"/>
              </w:rPr>
              <w:t>F</w:t>
            </w:r>
          </w:p>
        </w:tc>
        <w:tc>
          <w:tcPr>
            <w:tcW w:w="1275" w:type="dxa"/>
            <w:shd w:val="clear" w:color="auto" w:fill="92D050"/>
            <w:vAlign w:val="center"/>
          </w:tcPr>
          <w:p w14:paraId="52642551" w14:textId="47A662CC" w:rsidR="00937DF3" w:rsidRDefault="00937DF3" w:rsidP="00937DF3">
            <w:pPr>
              <w:ind w:firstLine="0"/>
              <w:jc w:val="center"/>
              <w:rPr>
                <w:rStyle w:val="Hipervnculo"/>
                <w:color w:val="auto"/>
                <w:sz w:val="20"/>
                <w:u w:val="none"/>
              </w:rPr>
            </w:pPr>
            <w:r>
              <w:rPr>
                <w:rStyle w:val="Hipervnculo"/>
                <w:color w:val="auto"/>
                <w:sz w:val="20"/>
                <w:u w:val="none"/>
              </w:rPr>
              <w:t>F</w:t>
            </w:r>
          </w:p>
        </w:tc>
      </w:tr>
    </w:tbl>
    <w:p w14:paraId="729A31BF" w14:textId="34D6908E" w:rsidR="00AB49FC" w:rsidRDefault="00881138" w:rsidP="00956381">
      <w:pPr>
        <w:rPr>
          <w:rStyle w:val="Hipervnculo"/>
          <w:color w:val="auto"/>
          <w:u w:val="none"/>
        </w:rPr>
      </w:pPr>
      <w:r>
        <w:rPr>
          <w:rStyle w:val="Hipervnculo"/>
          <w:color w:val="auto"/>
          <w:u w:val="none"/>
        </w:rPr>
        <w:t xml:space="preserve">El resumen de </w:t>
      </w:r>
      <w:r w:rsidR="00AB49FC">
        <w:rPr>
          <w:rStyle w:val="Hipervnculo"/>
          <w:color w:val="auto"/>
          <w:u w:val="none"/>
        </w:rPr>
        <w:fldChar w:fldCharType="begin"/>
      </w:r>
      <w:r w:rsidR="00AB49FC">
        <w:rPr>
          <w:rStyle w:val="Hipervnculo"/>
          <w:color w:val="auto"/>
          <w:u w:val="none"/>
        </w:rPr>
        <w:instrText xml:space="preserve"> REF _Ref510001450 \h </w:instrText>
      </w:r>
      <w:r w:rsidR="00AB49FC">
        <w:rPr>
          <w:rStyle w:val="Hipervnculo"/>
          <w:color w:val="auto"/>
          <w:u w:val="none"/>
        </w:rPr>
      </w:r>
      <w:r w:rsidR="00AB49FC">
        <w:rPr>
          <w:rStyle w:val="Hipervnculo"/>
          <w:color w:val="auto"/>
          <w:u w:val="none"/>
        </w:rPr>
        <w:fldChar w:fldCharType="separate"/>
      </w:r>
      <w:r w:rsidR="00AC166E">
        <w:t xml:space="preserve">Tabla </w:t>
      </w:r>
      <w:r w:rsidR="00AC166E">
        <w:rPr>
          <w:noProof/>
        </w:rPr>
        <w:t>3</w:t>
      </w:r>
      <w:r w:rsidR="00AB49FC">
        <w:rPr>
          <w:rStyle w:val="Hipervnculo"/>
          <w:color w:val="auto"/>
          <w:u w:val="none"/>
        </w:rPr>
        <w:fldChar w:fldCharType="end"/>
      </w:r>
      <w:r w:rsidR="00AB49FC">
        <w:rPr>
          <w:rStyle w:val="Hipervnculo"/>
          <w:color w:val="auto"/>
          <w:u w:val="none"/>
        </w:rPr>
        <w:t xml:space="preserve">, </w:t>
      </w:r>
      <w:r>
        <w:rPr>
          <w:rStyle w:val="Hipervnculo"/>
          <w:color w:val="auto"/>
          <w:u w:val="none"/>
        </w:rPr>
        <w:t xml:space="preserve">queda reflejado en </w:t>
      </w:r>
      <w:r w:rsidR="00AB49FC">
        <w:rPr>
          <w:rStyle w:val="Hipervnculo"/>
          <w:color w:val="auto"/>
          <w:u w:val="none"/>
        </w:rPr>
        <w:fldChar w:fldCharType="begin"/>
      </w:r>
      <w:r w:rsidR="00AB49FC">
        <w:rPr>
          <w:rStyle w:val="Hipervnculo"/>
          <w:color w:val="auto"/>
          <w:u w:val="none"/>
        </w:rPr>
        <w:instrText xml:space="preserve"> REF _Ref510002371 \h </w:instrText>
      </w:r>
      <w:r w:rsidR="00AB49FC">
        <w:rPr>
          <w:rStyle w:val="Hipervnculo"/>
          <w:color w:val="auto"/>
          <w:u w:val="none"/>
        </w:rPr>
      </w:r>
      <w:r w:rsidR="00AB49FC">
        <w:rPr>
          <w:rStyle w:val="Hipervnculo"/>
          <w:color w:val="auto"/>
          <w:u w:val="none"/>
        </w:rPr>
        <w:fldChar w:fldCharType="separate"/>
      </w:r>
      <w:r w:rsidR="00AC166E">
        <w:t xml:space="preserve">Tabla </w:t>
      </w:r>
      <w:r w:rsidR="00AC166E">
        <w:rPr>
          <w:noProof/>
        </w:rPr>
        <w:t>4</w:t>
      </w:r>
      <w:r w:rsidR="00AB49FC">
        <w:rPr>
          <w:rStyle w:val="Hipervnculo"/>
          <w:color w:val="auto"/>
          <w:u w:val="none"/>
        </w:rPr>
        <w:fldChar w:fldCharType="end"/>
      </w:r>
      <w:r>
        <w:rPr>
          <w:rStyle w:val="Hipervnculo"/>
          <w:color w:val="auto"/>
          <w:u w:val="none"/>
        </w:rPr>
        <w:t xml:space="preserve">. Viendo los resultados podemos decir que la mejor metodología a utilizar para este proyecto según Iacovelli, es SCRUM. Hecho este estudio acerca de las metodologías existentes, coincidimos con Iacovelli y emprenderemos SCRUM con unas pequeñas modificaciones que las explicaremos más adelante en </w:t>
      </w:r>
      <w:r w:rsidR="00AB49FC">
        <w:rPr>
          <w:rStyle w:val="Hipervnculo"/>
          <w:color w:val="auto"/>
          <w:u w:val="none"/>
        </w:rPr>
        <w:t xml:space="preserve">el </w:t>
      </w:r>
      <w:r w:rsidR="00AB49FC">
        <w:rPr>
          <w:rStyle w:val="Hipervnculo"/>
          <w:color w:val="auto"/>
          <w:u w:val="none"/>
        </w:rPr>
        <w:fldChar w:fldCharType="begin"/>
      </w:r>
      <w:r w:rsidR="00AB49FC">
        <w:rPr>
          <w:rStyle w:val="Hipervnculo"/>
          <w:color w:val="auto"/>
          <w:u w:val="none"/>
        </w:rPr>
        <w:instrText xml:space="preserve"> REF _Ref509496513 \n \h </w:instrText>
      </w:r>
      <w:r w:rsidR="00AB49FC">
        <w:rPr>
          <w:rStyle w:val="Hipervnculo"/>
          <w:color w:val="auto"/>
          <w:u w:val="none"/>
        </w:rPr>
      </w:r>
      <w:r w:rsidR="00AB49FC">
        <w:rPr>
          <w:rStyle w:val="Hipervnculo"/>
          <w:color w:val="auto"/>
          <w:u w:val="none"/>
        </w:rPr>
        <w:fldChar w:fldCharType="separate"/>
      </w:r>
      <w:r w:rsidR="00AC166E">
        <w:rPr>
          <w:rStyle w:val="Hipervnculo"/>
          <w:color w:val="auto"/>
          <w:u w:val="none"/>
        </w:rPr>
        <w:t>CAPÍTULO 4</w:t>
      </w:r>
      <w:r w:rsidR="00AB49FC">
        <w:rPr>
          <w:rStyle w:val="Hipervnculo"/>
          <w:color w:val="auto"/>
          <w:u w:val="none"/>
        </w:rPr>
        <w:fldChar w:fldCharType="end"/>
      </w:r>
      <w:r>
        <w:rPr>
          <w:rStyle w:val="Hipervnculo"/>
          <w:color w:val="auto"/>
          <w:u w:val="none"/>
        </w:rPr>
        <w:t>.</w:t>
      </w:r>
    </w:p>
    <w:p w14:paraId="5EAA48D1" w14:textId="65F4F045" w:rsidR="00AB49FC" w:rsidRDefault="00AB49FC" w:rsidP="00AB49FC">
      <w:pPr>
        <w:pStyle w:val="Descripcin"/>
        <w:keepNext/>
      </w:pPr>
      <w:bookmarkStart w:id="66" w:name="_Ref510002371"/>
      <w:bookmarkStart w:id="67" w:name="_Toc511324250"/>
      <w:r>
        <w:t xml:space="preserve">Tabla </w:t>
      </w:r>
      <w:r>
        <w:fldChar w:fldCharType="begin"/>
      </w:r>
      <w:r>
        <w:instrText xml:space="preserve"> SEQ Tabla \* ARABIC </w:instrText>
      </w:r>
      <w:r>
        <w:fldChar w:fldCharType="separate"/>
      </w:r>
      <w:r w:rsidR="00AC166E">
        <w:rPr>
          <w:noProof/>
        </w:rPr>
        <w:t>4</w:t>
      </w:r>
      <w:r>
        <w:fldChar w:fldCharType="end"/>
      </w:r>
      <w:bookmarkEnd w:id="66"/>
      <w:r>
        <w:t>. Resumen de la elección de metodologías ágiles por Iacovelli.</w:t>
      </w:r>
      <w:bookmarkEnd w:id="67"/>
    </w:p>
    <w:tbl>
      <w:tblPr>
        <w:tblStyle w:val="Tablaconcuadrcula"/>
        <w:tblW w:w="0" w:type="auto"/>
        <w:tblLook w:val="04A0" w:firstRow="1" w:lastRow="0" w:firstColumn="1" w:lastColumn="0" w:noHBand="0" w:noVBand="1"/>
      </w:tblPr>
      <w:tblGrid>
        <w:gridCol w:w="2925"/>
        <w:gridCol w:w="2926"/>
        <w:gridCol w:w="2926"/>
      </w:tblGrid>
      <w:tr w:rsidR="00AB49FC" w14:paraId="1E7A6831" w14:textId="77777777" w:rsidTr="00AB49FC">
        <w:tc>
          <w:tcPr>
            <w:tcW w:w="2925" w:type="dxa"/>
            <w:shd w:val="clear" w:color="auto" w:fill="BDD6EE" w:themeFill="accent5" w:themeFillTint="66"/>
            <w:vAlign w:val="center"/>
          </w:tcPr>
          <w:p w14:paraId="4B79FDB7" w14:textId="74144A30" w:rsidR="00AB49FC" w:rsidRPr="00352646" w:rsidRDefault="00AB49FC" w:rsidP="00AB49FC">
            <w:pPr>
              <w:ind w:firstLine="0"/>
              <w:jc w:val="center"/>
              <w:rPr>
                <w:rStyle w:val="Hipervnculo"/>
                <w:b/>
                <w:color w:val="auto"/>
                <w:u w:val="none"/>
              </w:rPr>
            </w:pPr>
            <w:r w:rsidRPr="00352646">
              <w:rPr>
                <w:rStyle w:val="Hipervnculo"/>
                <w:b/>
                <w:color w:val="auto"/>
                <w:u w:val="none"/>
              </w:rPr>
              <w:t>Metodologías</w:t>
            </w:r>
          </w:p>
        </w:tc>
        <w:tc>
          <w:tcPr>
            <w:tcW w:w="2926" w:type="dxa"/>
            <w:shd w:val="clear" w:color="auto" w:fill="BDD6EE" w:themeFill="accent5" w:themeFillTint="66"/>
            <w:vAlign w:val="center"/>
          </w:tcPr>
          <w:p w14:paraId="22072309" w14:textId="0636ACC1" w:rsidR="00AB49FC" w:rsidRPr="00352646" w:rsidRDefault="00AB49FC" w:rsidP="00AB49FC">
            <w:pPr>
              <w:ind w:firstLine="0"/>
              <w:jc w:val="center"/>
              <w:rPr>
                <w:rStyle w:val="Hipervnculo"/>
                <w:b/>
                <w:color w:val="auto"/>
                <w:u w:val="none"/>
              </w:rPr>
            </w:pPr>
            <w:r w:rsidRPr="00352646">
              <w:rPr>
                <w:rStyle w:val="Hipervnculo"/>
                <w:b/>
                <w:color w:val="auto"/>
                <w:u w:val="none"/>
              </w:rPr>
              <w:t>Positivos</w:t>
            </w:r>
          </w:p>
        </w:tc>
        <w:tc>
          <w:tcPr>
            <w:tcW w:w="2926" w:type="dxa"/>
            <w:shd w:val="clear" w:color="auto" w:fill="BDD6EE" w:themeFill="accent5" w:themeFillTint="66"/>
            <w:vAlign w:val="center"/>
          </w:tcPr>
          <w:p w14:paraId="06D7C3AD" w14:textId="38112D69" w:rsidR="00AB49FC" w:rsidRPr="00352646" w:rsidRDefault="00AB49FC" w:rsidP="00AB49FC">
            <w:pPr>
              <w:ind w:firstLine="0"/>
              <w:jc w:val="center"/>
              <w:rPr>
                <w:rStyle w:val="Hipervnculo"/>
                <w:b/>
                <w:color w:val="auto"/>
                <w:u w:val="none"/>
              </w:rPr>
            </w:pPr>
            <w:r w:rsidRPr="00352646">
              <w:rPr>
                <w:rStyle w:val="Hipervnculo"/>
                <w:b/>
                <w:color w:val="auto"/>
                <w:u w:val="none"/>
              </w:rPr>
              <w:t>Negativos</w:t>
            </w:r>
          </w:p>
        </w:tc>
      </w:tr>
      <w:tr w:rsidR="00AB49FC" w14:paraId="69482DEC" w14:textId="77777777" w:rsidTr="00AB49FC">
        <w:tc>
          <w:tcPr>
            <w:tcW w:w="2925" w:type="dxa"/>
            <w:shd w:val="clear" w:color="auto" w:fill="F4B083" w:themeFill="accent2" w:themeFillTint="99"/>
            <w:vAlign w:val="center"/>
          </w:tcPr>
          <w:p w14:paraId="58FBD6F2" w14:textId="05B2FCA6" w:rsidR="00AB49FC" w:rsidRPr="00352646" w:rsidRDefault="00AB49FC" w:rsidP="00AB49FC">
            <w:pPr>
              <w:ind w:firstLine="0"/>
              <w:jc w:val="center"/>
              <w:rPr>
                <w:rStyle w:val="Hipervnculo"/>
                <w:b/>
                <w:color w:val="auto"/>
                <w:u w:val="none"/>
              </w:rPr>
            </w:pPr>
            <w:r w:rsidRPr="00352646">
              <w:rPr>
                <w:rStyle w:val="Hipervnculo"/>
                <w:b/>
                <w:color w:val="auto"/>
                <w:u w:val="none"/>
              </w:rPr>
              <w:lastRenderedPageBreak/>
              <w:t>XP</w:t>
            </w:r>
          </w:p>
        </w:tc>
        <w:tc>
          <w:tcPr>
            <w:tcW w:w="2926" w:type="dxa"/>
            <w:vAlign w:val="center"/>
          </w:tcPr>
          <w:p w14:paraId="5071F621" w14:textId="6D4BE60C" w:rsidR="00AB49FC" w:rsidRDefault="00AB49FC" w:rsidP="00AB49FC">
            <w:pPr>
              <w:ind w:firstLine="0"/>
              <w:jc w:val="center"/>
              <w:rPr>
                <w:rStyle w:val="Hipervnculo"/>
                <w:color w:val="auto"/>
                <w:u w:val="none"/>
              </w:rPr>
            </w:pPr>
            <w:r>
              <w:rPr>
                <w:rStyle w:val="Hipervnculo"/>
                <w:color w:val="auto"/>
                <w:u w:val="none"/>
              </w:rPr>
              <w:t>34</w:t>
            </w:r>
          </w:p>
        </w:tc>
        <w:tc>
          <w:tcPr>
            <w:tcW w:w="2926" w:type="dxa"/>
            <w:vAlign w:val="center"/>
          </w:tcPr>
          <w:p w14:paraId="3EFC1F43" w14:textId="22DA662D" w:rsidR="00AB49FC" w:rsidRDefault="00AB49FC" w:rsidP="00AB49FC">
            <w:pPr>
              <w:ind w:firstLine="0"/>
              <w:jc w:val="center"/>
              <w:rPr>
                <w:rStyle w:val="Hipervnculo"/>
                <w:color w:val="auto"/>
                <w:u w:val="none"/>
              </w:rPr>
            </w:pPr>
            <w:r>
              <w:rPr>
                <w:rStyle w:val="Hipervnculo"/>
                <w:color w:val="auto"/>
                <w:u w:val="none"/>
              </w:rPr>
              <w:t>17</w:t>
            </w:r>
          </w:p>
        </w:tc>
      </w:tr>
      <w:tr w:rsidR="00AB49FC" w14:paraId="3D4B8476" w14:textId="77777777" w:rsidTr="00AB49FC">
        <w:tc>
          <w:tcPr>
            <w:tcW w:w="2925" w:type="dxa"/>
            <w:shd w:val="clear" w:color="auto" w:fill="F4B083" w:themeFill="accent2" w:themeFillTint="99"/>
            <w:vAlign w:val="center"/>
          </w:tcPr>
          <w:p w14:paraId="111695BF" w14:textId="75A3AF7A" w:rsidR="00AB49FC" w:rsidRPr="00352646" w:rsidRDefault="00AB49FC" w:rsidP="00AB49FC">
            <w:pPr>
              <w:ind w:firstLine="0"/>
              <w:jc w:val="center"/>
              <w:rPr>
                <w:rStyle w:val="Hipervnculo"/>
                <w:b/>
                <w:color w:val="auto"/>
                <w:u w:val="none"/>
              </w:rPr>
            </w:pPr>
            <w:r w:rsidRPr="00352646">
              <w:rPr>
                <w:rStyle w:val="Hipervnculo"/>
                <w:b/>
                <w:color w:val="auto"/>
                <w:u w:val="none"/>
              </w:rPr>
              <w:t>SCRUM</w:t>
            </w:r>
          </w:p>
        </w:tc>
        <w:tc>
          <w:tcPr>
            <w:tcW w:w="2926" w:type="dxa"/>
            <w:vAlign w:val="center"/>
          </w:tcPr>
          <w:p w14:paraId="2A7B8027" w14:textId="5496BE44" w:rsidR="00AB49FC" w:rsidRDefault="00AB49FC" w:rsidP="00AB49FC">
            <w:pPr>
              <w:ind w:firstLine="0"/>
              <w:jc w:val="center"/>
              <w:rPr>
                <w:rStyle w:val="Hipervnculo"/>
                <w:color w:val="auto"/>
                <w:u w:val="none"/>
              </w:rPr>
            </w:pPr>
            <w:r>
              <w:rPr>
                <w:rStyle w:val="Hipervnculo"/>
                <w:color w:val="auto"/>
                <w:u w:val="none"/>
              </w:rPr>
              <w:t>49</w:t>
            </w:r>
          </w:p>
        </w:tc>
        <w:tc>
          <w:tcPr>
            <w:tcW w:w="2926" w:type="dxa"/>
            <w:vAlign w:val="center"/>
          </w:tcPr>
          <w:p w14:paraId="5EF021BF" w14:textId="3CF7A007" w:rsidR="00AB49FC" w:rsidRDefault="00AB49FC" w:rsidP="00AB49FC">
            <w:pPr>
              <w:ind w:firstLine="0"/>
              <w:jc w:val="center"/>
              <w:rPr>
                <w:rStyle w:val="Hipervnculo"/>
                <w:color w:val="auto"/>
                <w:u w:val="none"/>
              </w:rPr>
            </w:pPr>
            <w:r>
              <w:rPr>
                <w:rStyle w:val="Hipervnculo"/>
                <w:color w:val="auto"/>
                <w:u w:val="none"/>
              </w:rPr>
              <w:t>2</w:t>
            </w:r>
          </w:p>
        </w:tc>
      </w:tr>
      <w:tr w:rsidR="00AB49FC" w14:paraId="26CC3156" w14:textId="77777777" w:rsidTr="00AB49FC">
        <w:tc>
          <w:tcPr>
            <w:tcW w:w="2925" w:type="dxa"/>
            <w:shd w:val="clear" w:color="auto" w:fill="F4B083" w:themeFill="accent2" w:themeFillTint="99"/>
            <w:vAlign w:val="center"/>
          </w:tcPr>
          <w:p w14:paraId="7F326BD0" w14:textId="584D1D72" w:rsidR="00AB49FC" w:rsidRPr="00352646" w:rsidRDefault="00AB49FC" w:rsidP="00AB49FC">
            <w:pPr>
              <w:ind w:firstLine="0"/>
              <w:jc w:val="center"/>
              <w:rPr>
                <w:rStyle w:val="Hipervnculo"/>
                <w:b/>
                <w:color w:val="auto"/>
                <w:u w:val="none"/>
              </w:rPr>
            </w:pPr>
            <w:r w:rsidRPr="00352646">
              <w:rPr>
                <w:rStyle w:val="Hipervnculo"/>
                <w:b/>
                <w:color w:val="auto"/>
                <w:u w:val="none"/>
              </w:rPr>
              <w:t>Kanban</w:t>
            </w:r>
          </w:p>
        </w:tc>
        <w:tc>
          <w:tcPr>
            <w:tcW w:w="2926" w:type="dxa"/>
            <w:vAlign w:val="center"/>
          </w:tcPr>
          <w:p w14:paraId="4C5EF88F" w14:textId="64E6DF3B" w:rsidR="00AB49FC" w:rsidRDefault="00AB49FC" w:rsidP="00AB49FC">
            <w:pPr>
              <w:ind w:firstLine="0"/>
              <w:jc w:val="center"/>
              <w:rPr>
                <w:rStyle w:val="Hipervnculo"/>
                <w:color w:val="auto"/>
                <w:u w:val="none"/>
              </w:rPr>
            </w:pPr>
            <w:r>
              <w:rPr>
                <w:rStyle w:val="Hipervnculo"/>
                <w:color w:val="auto"/>
                <w:u w:val="none"/>
              </w:rPr>
              <w:t>36</w:t>
            </w:r>
          </w:p>
        </w:tc>
        <w:tc>
          <w:tcPr>
            <w:tcW w:w="2926" w:type="dxa"/>
            <w:vAlign w:val="center"/>
          </w:tcPr>
          <w:p w14:paraId="7272524C" w14:textId="165638F3" w:rsidR="00AB49FC" w:rsidRDefault="00AB49FC" w:rsidP="00AB49FC">
            <w:pPr>
              <w:ind w:firstLine="0"/>
              <w:jc w:val="center"/>
              <w:rPr>
                <w:rStyle w:val="Hipervnculo"/>
                <w:color w:val="auto"/>
                <w:u w:val="none"/>
              </w:rPr>
            </w:pPr>
            <w:r>
              <w:rPr>
                <w:rStyle w:val="Hipervnculo"/>
                <w:color w:val="auto"/>
                <w:u w:val="none"/>
              </w:rPr>
              <w:t>15</w:t>
            </w:r>
          </w:p>
        </w:tc>
      </w:tr>
    </w:tbl>
    <w:p w14:paraId="3994B230" w14:textId="36182CB1" w:rsidR="00AB49FC" w:rsidRDefault="00AB49FC" w:rsidP="00956381">
      <w:pPr>
        <w:rPr>
          <w:rStyle w:val="Hipervnculo"/>
          <w:color w:val="auto"/>
          <w:u w:val="none"/>
        </w:rPr>
      </w:pPr>
      <w:r>
        <w:rPr>
          <w:rStyle w:val="Hipervnculo"/>
          <w:color w:val="auto"/>
          <w:u w:val="none"/>
        </w:rPr>
        <w:t xml:space="preserve">Con esto, concluimos el capítulo relacionado con el estado del arte, y a continuación pasamos a concretar </w:t>
      </w:r>
      <w:r w:rsidR="003861F5">
        <w:rPr>
          <w:rStyle w:val="Hipervnculo"/>
          <w:color w:val="auto"/>
          <w:u w:val="none"/>
        </w:rPr>
        <w:t>el entorno de trabajo.</w:t>
      </w:r>
    </w:p>
    <w:p w14:paraId="262970C3" w14:textId="5F8F4AC2" w:rsidR="008A36A9" w:rsidRDefault="008A36A9">
      <w:pPr>
        <w:pStyle w:val="Standard"/>
      </w:pPr>
    </w:p>
    <w:p w14:paraId="14DCD203" w14:textId="3062BC8A" w:rsidR="00067929" w:rsidRDefault="00067929" w:rsidP="00067929">
      <w:pPr>
        <w:pStyle w:val="Captulo-Nivel1"/>
        <w:numPr>
          <w:ilvl w:val="0"/>
          <w:numId w:val="0"/>
        </w:numPr>
        <w:sectPr w:rsidR="0006792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68" w:name="_Ref509922741"/>
      <w:bookmarkStart w:id="69" w:name="_Ref509922750"/>
      <w:bookmarkStart w:id="70" w:name="_Ref509922754"/>
      <w:bookmarkStart w:id="71" w:name="_Ref509922759"/>
      <w:bookmarkStart w:id="72" w:name="_Ref509922798"/>
      <w:bookmarkStart w:id="73" w:name="_Ref509922809"/>
      <w:bookmarkStart w:id="74" w:name="_Toc512374304"/>
      <w:bookmarkStart w:id="75" w:name="_Ref506551044"/>
      <w:bookmarkStart w:id="76" w:name="_Ref506551499"/>
      <w:r>
        <w:lastRenderedPageBreak/>
        <w:t>ENTORNO DE TRABAJO</w:t>
      </w:r>
      <w:bookmarkEnd w:id="68"/>
      <w:bookmarkEnd w:id="69"/>
      <w:bookmarkEnd w:id="70"/>
      <w:bookmarkEnd w:id="71"/>
      <w:bookmarkEnd w:id="72"/>
      <w:bookmarkEnd w:id="73"/>
      <w:bookmarkEnd w:id="74"/>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E34980">
      <w:pPr>
        <w:pStyle w:val="Captulo-Nivel2"/>
      </w:pPr>
      <w:bookmarkStart w:id="77" w:name="_Toc505761398"/>
      <w:bookmarkStart w:id="78" w:name="_Toc512374305"/>
      <w:r w:rsidRPr="006B0A4E">
        <w:t>Medios Hardware.</w:t>
      </w:r>
      <w:bookmarkEnd w:id="77"/>
      <w:bookmarkEnd w:id="78"/>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790DFF">
      <w:pPr>
        <w:pStyle w:val="Prrafodelista"/>
        <w:numPr>
          <w:ilvl w:val="0"/>
          <w:numId w:val="19"/>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790DFF">
      <w:pPr>
        <w:pStyle w:val="Prrafodelista"/>
        <w:numPr>
          <w:ilvl w:val="0"/>
          <w:numId w:val="1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Excell o .db con el que simularemos el flujo de información, debido a que no tenemos acceso directo a ese PLC.</w:t>
      </w:r>
    </w:p>
    <w:p w14:paraId="6A46E457" w14:textId="77777777" w:rsidR="0090188A" w:rsidRPr="006B0A4E" w:rsidRDefault="0090188A" w:rsidP="00E34980">
      <w:pPr>
        <w:pStyle w:val="Captulo-Nivel2"/>
      </w:pPr>
      <w:bookmarkStart w:id="79" w:name="_Toc505761399"/>
      <w:bookmarkStart w:id="80" w:name="_Toc512374306"/>
      <w:r w:rsidRPr="006B0A4E">
        <w:t>Medios Software.</w:t>
      </w:r>
      <w:bookmarkEnd w:id="79"/>
      <w:bookmarkEnd w:id="80"/>
    </w:p>
    <w:p w14:paraId="3CB2DFD5" w14:textId="77777777" w:rsidR="0090188A" w:rsidRDefault="0090188A" w:rsidP="0090188A">
      <w:r>
        <w:t>En esta sección veremos cuáles son los elementos software que tomarán participación en nuestro entorno de trabajo. Desde los programas, IDEs y demás, hasta las librerías particulares que hacen singular este proyecto.</w:t>
      </w:r>
    </w:p>
    <w:p w14:paraId="3541BC61" w14:textId="3145C420" w:rsidR="0090188A" w:rsidRDefault="0090188A" w:rsidP="00790DFF">
      <w:pPr>
        <w:pStyle w:val="Prrafodelista"/>
        <w:numPr>
          <w:ilvl w:val="0"/>
          <w:numId w:val="19"/>
        </w:numPr>
      </w:pPr>
      <w:r w:rsidRPr="001A347E">
        <w:rPr>
          <w:b/>
        </w:rPr>
        <w:t>Eclipse.</w:t>
      </w:r>
      <w:r>
        <w:t xml:space="preserve"> Eclipse es un entorno de desarrollo integrado de Java (IDE), con gran cantidad de plugins de Open Sourc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204505">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34]", "plainTextFormattedCitation" : "[34]", "previouslyFormattedCitation" : "[34]" }, "properties" : {  }, "schema" : "https://github.com/citation-style-language/schema/raw/master/csl-citation.json" }</w:instrText>
      </w:r>
      <w:r>
        <w:fldChar w:fldCharType="separate"/>
      </w:r>
      <w:r w:rsidR="00204505" w:rsidRPr="00204505">
        <w:rPr>
          <w:noProof/>
        </w:rPr>
        <w:t>[34]</w:t>
      </w:r>
      <w:r>
        <w:fldChar w:fldCharType="end"/>
      </w:r>
      <w:r>
        <w:t>.</w:t>
      </w:r>
    </w:p>
    <w:p w14:paraId="35E4B273" w14:textId="7B58A1B2" w:rsidR="0090188A" w:rsidRDefault="0090188A" w:rsidP="00790DFF">
      <w:pPr>
        <w:pStyle w:val="Prrafodelista"/>
        <w:numPr>
          <w:ilvl w:val="0"/>
          <w:numId w:val="19"/>
        </w:numPr>
      </w:pPr>
      <w:r w:rsidRPr="001A347E">
        <w:rPr>
          <w:b/>
        </w:rPr>
        <w:t>E</w:t>
      </w:r>
      <w:r>
        <w:rPr>
          <w:b/>
        </w:rPr>
        <w:t>G</w:t>
      </w:r>
      <w:r w:rsidRPr="001A347E">
        <w:rPr>
          <w:b/>
        </w:rPr>
        <w:t>it</w:t>
      </w:r>
      <w:r>
        <w:t xml:space="preserve">. EGit es un proveedor de Eclipse Team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EGit está implementando herramientas Eclipse además de la implementación JGit Java de Git </w:t>
      </w:r>
      <w:r>
        <w:fldChar w:fldCharType="begin" w:fldLock="1"/>
      </w:r>
      <w:r w:rsidR="00204505">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35]", "plainTextFormattedCitation" : "[35]", "previouslyFormattedCitation" : "[35]" }, "properties" : {  }, "schema" : "https://github.com/citation-style-language/schema/raw/master/csl-citation.json" }</w:instrText>
      </w:r>
      <w:r>
        <w:fldChar w:fldCharType="separate"/>
      </w:r>
      <w:r w:rsidR="00204505" w:rsidRPr="00204505">
        <w:rPr>
          <w:noProof/>
        </w:rPr>
        <w:t>[35]</w:t>
      </w:r>
      <w:r>
        <w:fldChar w:fldCharType="end"/>
      </w:r>
      <w:r>
        <w:t>.</w:t>
      </w:r>
    </w:p>
    <w:p w14:paraId="219EBE1F" w14:textId="77777777" w:rsidR="0090188A" w:rsidRDefault="0090188A" w:rsidP="00790DFF">
      <w:pPr>
        <w:pStyle w:val="Prrafodelista"/>
        <w:numPr>
          <w:ilvl w:val="0"/>
          <w:numId w:val="19"/>
        </w:numPr>
      </w:pPr>
      <w:r w:rsidRPr="001A347E">
        <w:rPr>
          <w:b/>
        </w:rPr>
        <w:t>Team Foundation Service.</w:t>
      </w:r>
      <w:r>
        <w:t xml:space="preserve"> Se trata de un producto Software que nos permitirá llevar a cabo la gestión del trabajo. En concreto la enumeración de historias de usuario, de tareas, y generación de artefactos como sería el Sprint Burndown. </w:t>
      </w:r>
    </w:p>
    <w:p w14:paraId="61F064A8" w14:textId="0EC1E214" w:rsidR="0090188A" w:rsidRPr="001A347E" w:rsidRDefault="0090188A" w:rsidP="00790DFF">
      <w:pPr>
        <w:pStyle w:val="Prrafodelista"/>
        <w:numPr>
          <w:ilvl w:val="0"/>
          <w:numId w:val="19"/>
        </w:numPr>
        <w:rPr>
          <w:b/>
        </w:rPr>
      </w:pPr>
      <w:r w:rsidRPr="006F778D">
        <w:rPr>
          <w:b/>
          <w:lang w:val="en-US"/>
        </w:rPr>
        <w:t>Anypoint Studio, ESB de Mulesoft</w:t>
      </w:r>
      <w:r w:rsidRPr="006F778D">
        <w:rPr>
          <w:lang w:val="en-US"/>
        </w:rPr>
        <w:t xml:space="preserve">. </w:t>
      </w:r>
      <w:r>
        <w:t>E</w:t>
      </w:r>
      <w:r w:rsidRPr="001A347E">
        <w:t xml:space="preserve">s el entorno de desarrollo de integración basado en Eclipse de MuleSoft para diseñar y probar aplicaciones Mule. Puede implementar la aplicación y ejecutarla en su servidor Mule. El mismo editor también le permite editar archivos de definición de API (en RAML y WSDL) y crear dominios que definan recursos compartidos. Anypoint Studio ofrece dos pestañas paralelas que puede utilizar para diseñar y crear sus aplicaciones: Editor visual; y un editor XML </w:t>
      </w:r>
      <w:r w:rsidRPr="001A347E">
        <w:rPr>
          <w:lang w:val="en-US"/>
        </w:rPr>
        <w:fldChar w:fldCharType="begin" w:fldLock="1"/>
      </w:r>
      <w:r w:rsidR="00204505">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36]", "plainTextFormattedCitation" : "[36]", "previouslyFormattedCitation" : "[36]" }, "properties" : {  }, "schema" : "https://github.com/citation-style-language/schema/raw/master/csl-citation.json" }</w:instrText>
      </w:r>
      <w:r w:rsidRPr="001A347E">
        <w:rPr>
          <w:lang w:val="en-US"/>
        </w:rPr>
        <w:fldChar w:fldCharType="separate"/>
      </w:r>
      <w:r w:rsidR="00204505" w:rsidRPr="00204505">
        <w:rPr>
          <w:noProof/>
        </w:rPr>
        <w:t>[36]</w:t>
      </w:r>
      <w:r w:rsidRPr="001A347E">
        <w:rPr>
          <w:lang w:val="en-US"/>
        </w:rPr>
        <w:fldChar w:fldCharType="end"/>
      </w:r>
      <w:r w:rsidRPr="00986243">
        <w:rPr>
          <w:b/>
        </w:rPr>
        <w:t>.</w:t>
      </w:r>
    </w:p>
    <w:p w14:paraId="5E52601D" w14:textId="77777777" w:rsidR="0090188A" w:rsidRPr="001A347E" w:rsidRDefault="0090188A" w:rsidP="00790DFF">
      <w:pPr>
        <w:pStyle w:val="Prrafodelista"/>
        <w:numPr>
          <w:ilvl w:val="0"/>
          <w:numId w:val="1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4254A900" w:rsidR="0090188A" w:rsidRDefault="0090188A" w:rsidP="00790DFF">
      <w:pPr>
        <w:pStyle w:val="Prrafodelista"/>
        <w:numPr>
          <w:ilvl w:val="0"/>
          <w:numId w:val="19"/>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56ECC">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56ECC" w:rsidRPr="00E56ECC">
        <w:rPr>
          <w:noProof/>
        </w:rPr>
        <w:t>[17]</w:t>
      </w:r>
      <w:r>
        <w:fldChar w:fldCharType="end"/>
      </w:r>
      <w:r w:rsidRPr="004002C6">
        <w:t>.</w:t>
      </w:r>
    </w:p>
    <w:p w14:paraId="04BFF2E2" w14:textId="206EEADD" w:rsidR="0090188A" w:rsidRDefault="0090188A" w:rsidP="00380BCC">
      <w:pPr>
        <w:pStyle w:val="Prrafodelista"/>
        <w:numPr>
          <w:ilvl w:val="0"/>
          <w:numId w:val="19"/>
        </w:numPr>
      </w:pPr>
      <w:r w:rsidRPr="00380BCC">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204505">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37]", "plainTextFormattedCitation" : "[37]", "previouslyFormattedCitation" : "[37]" }, "properties" : {  }, "schema" : "https://github.com/citation-style-language/schema/raw/master/csl-citation.json" }</w:instrText>
      </w:r>
      <w:r>
        <w:fldChar w:fldCharType="separate"/>
      </w:r>
      <w:r w:rsidR="00204505" w:rsidRPr="00204505">
        <w:rPr>
          <w:noProof/>
        </w:rPr>
        <w:t>[37]</w:t>
      </w:r>
      <w:r>
        <w:fldChar w:fldCharType="end"/>
      </w:r>
      <w:r>
        <w:t>.</w:t>
      </w:r>
    </w:p>
    <w:p w14:paraId="2DA5F997" w14:textId="0173F018" w:rsidR="008925C2" w:rsidRDefault="008925C2" w:rsidP="00380BCC">
      <w:pPr>
        <w:pStyle w:val="Prrafodelista"/>
        <w:numPr>
          <w:ilvl w:val="0"/>
          <w:numId w:val="19"/>
        </w:numPr>
      </w:pPr>
      <w:r>
        <w:rPr>
          <w:b/>
        </w:rPr>
        <w:t xml:space="preserve">CakePHP. </w:t>
      </w:r>
      <w:r>
        <w:t xml:space="preserve">Es un framework libre </w:t>
      </w:r>
      <w:r>
        <w:fldChar w:fldCharType="begin" w:fldLock="1"/>
      </w:r>
      <w:r>
        <w:instrText>ADDIN CSL_CITATION { "citationItems" : [ { "id" : "ITEM-1", "itemData" : { "URL" : "https://book.cakephp.org/2.0/es/cakephp-overview/what-is-cakephp-why-use-it.html", "abstract" : "Se trata del CookBook de CakePhp que tiene toda la documentaci\u00f3n de c\u00f3mo utilizarlo y algunas nociones te\u00f3ricas.", "accessed" : { "date-parts" : [ [ "2018", "4", "12" ] ] }, "author" : [ { "dropping-particle" : "", "family" : "CakePHP Community", "given" : "", "non-dropping-particle" : "", "parse-names" : false, "suffix" : "" } ], "id" : "ITEM-1", "issued" : { "date-parts" : [ [ "2016" ] ] }, "title" : "\u00bfQu\u00e9 es CakePHP? y \u00bfPor qu\u00e9 usarlo? - 2.x", "type" : "webpage" }, "uris" : [ "http://www.mendeley.com/documents/?uuid=cc9dd097-4943-3f3f-80a9-0ba11d920036" ] } ], "mendeley" : { "formattedCitation" : "[38]", "plainTextFormattedCitation" : "[38]", "previouslyFormattedCitation" : "[38]" }, "properties" : {  }, "schema" : "https://github.com/citation-style-language/schema/raw/master/csl-citation.json" }</w:instrText>
      </w:r>
      <w:r>
        <w:fldChar w:fldCharType="separate"/>
      </w:r>
      <w:r w:rsidRPr="008925C2">
        <w:rPr>
          <w:noProof/>
        </w:rPr>
        <w:t>[38]</w:t>
      </w:r>
      <w:r>
        <w:fldChar w:fldCharType="end"/>
      </w:r>
      <w:r>
        <w:t xml:space="preserve">, y de código abierto, para el desarrollo </w:t>
      </w:r>
      <w:r>
        <w:lastRenderedPageBreak/>
        <w:t>rápido de aplicaciones en PHP, tiene las siguientes prestaciones:</w:t>
      </w:r>
    </w:p>
    <w:p w14:paraId="0EE19932" w14:textId="77777777" w:rsidR="008925C2" w:rsidRDefault="008925C2" w:rsidP="008925C2">
      <w:pPr>
        <w:pStyle w:val="Prrafodelista"/>
        <w:numPr>
          <w:ilvl w:val="1"/>
          <w:numId w:val="19"/>
        </w:numPr>
      </w:pPr>
      <w:r>
        <w:t>Compatible con PHP 5.2.6</w:t>
      </w:r>
    </w:p>
    <w:p w14:paraId="14A8CBD3" w14:textId="77777777" w:rsidR="008925C2" w:rsidRDefault="008925C2" w:rsidP="008925C2">
      <w:pPr>
        <w:pStyle w:val="Prrafodelista"/>
        <w:numPr>
          <w:ilvl w:val="1"/>
          <w:numId w:val="19"/>
        </w:numPr>
      </w:pPr>
      <w:r>
        <w:t>Contiene CRUD para interaccionar con la base de datos.</w:t>
      </w:r>
    </w:p>
    <w:p w14:paraId="3ADC11CD" w14:textId="77777777" w:rsidR="008925C2" w:rsidRDefault="008925C2" w:rsidP="008925C2">
      <w:pPr>
        <w:pStyle w:val="Prrafodelista"/>
        <w:numPr>
          <w:ilvl w:val="1"/>
          <w:numId w:val="19"/>
        </w:numPr>
      </w:pPr>
      <w:r>
        <w:t>Generación automática de código a través de consola.</w:t>
      </w:r>
    </w:p>
    <w:p w14:paraId="087B19D0" w14:textId="77777777" w:rsidR="008925C2" w:rsidRDefault="008925C2" w:rsidP="008925C2">
      <w:pPr>
        <w:pStyle w:val="Prrafodelista"/>
        <w:numPr>
          <w:ilvl w:val="1"/>
          <w:numId w:val="19"/>
        </w:numPr>
      </w:pPr>
      <w:r>
        <w:t>Arquitectura MVC.</w:t>
      </w:r>
    </w:p>
    <w:p w14:paraId="51E9CB5A" w14:textId="77777777" w:rsidR="008925C2" w:rsidRDefault="008925C2" w:rsidP="008925C2">
      <w:pPr>
        <w:pStyle w:val="Prrafodelista"/>
        <w:numPr>
          <w:ilvl w:val="1"/>
          <w:numId w:val="19"/>
        </w:numPr>
      </w:pPr>
      <w:r>
        <w:t>Plantillas disponibles y gran comunidad de ayuda.</w:t>
      </w:r>
    </w:p>
    <w:p w14:paraId="5E6FF154" w14:textId="77777777" w:rsidR="008925C2" w:rsidRDefault="008925C2" w:rsidP="008925C2">
      <w:pPr>
        <w:pStyle w:val="Prrafodelista"/>
        <w:numPr>
          <w:ilvl w:val="1"/>
          <w:numId w:val="19"/>
        </w:numPr>
      </w:pPr>
      <w:r>
        <w:t>Ayudantes para AJAX, JavaScript, formularios HTML y más.</w:t>
      </w:r>
    </w:p>
    <w:p w14:paraId="0E40A718" w14:textId="77777777" w:rsidR="008925C2" w:rsidRDefault="008925C2" w:rsidP="008925C2">
      <w:pPr>
        <w:pStyle w:val="Prrafodelista"/>
        <w:numPr>
          <w:ilvl w:val="1"/>
          <w:numId w:val="19"/>
        </w:numPr>
      </w:pPr>
      <w:r>
        <w:t>Componentes de Email, Cookie, Seguridad Sesión y otros.</w:t>
      </w:r>
    </w:p>
    <w:p w14:paraId="5A34ED89" w14:textId="642D793F" w:rsidR="008925C2" w:rsidRDefault="008925C2" w:rsidP="008925C2">
      <w:pPr>
        <w:pStyle w:val="Prrafodelista"/>
        <w:numPr>
          <w:ilvl w:val="1"/>
          <w:numId w:val="19"/>
        </w:numPr>
      </w:pPr>
      <w:r>
        <w:t xml:space="preserve">Trabaja con composer por debajo. </w:t>
      </w:r>
    </w:p>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F79EE32" w14:textId="71218F97" w:rsidR="00380BCC" w:rsidRDefault="0002592F" w:rsidP="00380BCC">
      <w:pPr>
        <w:pStyle w:val="Captulo-Nivel1"/>
        <w:jc w:val="right"/>
      </w:pPr>
      <w:bookmarkStart w:id="81" w:name="_Ref509496513"/>
      <w:bookmarkStart w:id="82" w:name="_Toc512374307"/>
      <w:bookmarkEnd w:id="75"/>
      <w:bookmarkEnd w:id="76"/>
      <w:r>
        <w:lastRenderedPageBreak/>
        <w:t>Metodología.</w:t>
      </w:r>
      <w:bookmarkEnd w:id="81"/>
      <w:bookmarkEnd w:id="82"/>
    </w:p>
    <w:p w14:paraId="10421A3D" w14:textId="6EF86B54" w:rsidR="00045459" w:rsidRDefault="0002592F" w:rsidP="00045459">
      <w:r>
        <w:t>En e</w:t>
      </w:r>
      <w:r w:rsidR="007A6F60">
        <w:t>l comienzo</w:t>
      </w:r>
      <w:r>
        <w:t xml:space="preserve"> de este capítulo</w:t>
      </w:r>
      <w:r w:rsidR="007A6F60">
        <w:t xml:space="preserve"> veremos la organización del proyecto, cuáles son los roles de los participantes, </w:t>
      </w:r>
      <w:r w:rsidR="003861F5">
        <w:t>un</w:t>
      </w:r>
      <w:r w:rsidR="007A6F60">
        <w:t xml:space="preserve"> diagrama de Gantt orientativo, así como una breve descripción de este</w:t>
      </w:r>
      <w:r>
        <w:t>, y a continuación el documento de gestión de riesgos que se ha generado al inicio del proyecto.</w:t>
      </w:r>
      <w:r w:rsidR="00464722">
        <w:t xml:space="preserve"> Por último</w:t>
      </w:r>
      <w:r w:rsidR="00BF7F30">
        <w:t>,</w:t>
      </w:r>
      <w:r w:rsidR="00464722">
        <w:t xml:space="preserve"> en este capítulo explicaremos que peculiaridades tiene la elección de la metodología elegida, así como la descripción de los hitos y artefactos que se han generado.</w:t>
      </w:r>
    </w:p>
    <w:p w14:paraId="297D0AD9" w14:textId="0B75A93E" w:rsidR="00045459" w:rsidRDefault="007A6F60" w:rsidP="00320DB7">
      <w:pPr>
        <w:pStyle w:val="Captulo-Nivel2"/>
        <w:numPr>
          <w:ilvl w:val="1"/>
          <w:numId w:val="4"/>
        </w:numPr>
      </w:pPr>
      <w:bookmarkStart w:id="83" w:name="_Toc512374308"/>
      <w:r>
        <w:t>INTRODUCCIÓN</w:t>
      </w:r>
      <w:bookmarkEnd w:id="83"/>
    </w:p>
    <w:p w14:paraId="629557FA" w14:textId="523F8D29" w:rsidR="007A6F60" w:rsidRDefault="00BF7E17" w:rsidP="007A6F60">
      <w:r>
        <w:t>El</w:t>
      </w:r>
      <w:r w:rsidR="007A6F60">
        <w:t xml:space="preserve"> desarrollo del proyecto desde el mes de enero cuenta con 23 semanas. En cuanto a la metodología de trabajo hemos de destacar que se usará una metodología ágil, en concreto será SCRUM, combinándolo con prototipado. </w:t>
      </w:r>
    </w:p>
    <w:p w14:paraId="165CF554" w14:textId="6947F9BC" w:rsidR="007A6F60" w:rsidRDefault="007A6F60" w:rsidP="007A6F60">
      <w:r>
        <w:t>Se basará en una metodología SCRUM donde los roles están bastante bien identificados, sin embargo, el Team, solo tiene un integrante</w:t>
      </w:r>
      <w:r w:rsidR="008925C2">
        <w:t xml:space="preserve"> y no se van a hacer reuniones diarias para ver cual es la situación actual del proyecto</w:t>
      </w:r>
      <w:r>
        <w:t>. Por lo tanto, no podremos decir que es un SCRUM “puro”</w:t>
      </w:r>
      <w:r w:rsidR="008925C2">
        <w:t>, sino “adaptado”</w:t>
      </w:r>
      <w:r>
        <w:t>. Los integrantes del grupo ajustando los roles dentro del equipo son:</w:t>
      </w:r>
    </w:p>
    <w:p w14:paraId="073C5363" w14:textId="77777777" w:rsidR="007A6F60" w:rsidRDefault="007A6F60" w:rsidP="00DB0275">
      <w:pPr>
        <w:pStyle w:val="Prrafodelista"/>
        <w:numPr>
          <w:ilvl w:val="0"/>
          <w:numId w:val="29"/>
        </w:numPr>
        <w:spacing w:before="0" w:beforeAutospacing="0"/>
      </w:pPr>
      <w:r w:rsidRPr="009F5BD5">
        <w:rPr>
          <w:b/>
        </w:rPr>
        <w:t>Jefe de proyecto.</w:t>
      </w:r>
      <w:r>
        <w:t xml:space="preserve"> Gregorio Diaz Descalzo. Profesor dentro de la Politécnica de Albacete, en la Escuela de Ingenieros Informáticos. Coordinador entre Team y Product Owner para que haya buena comunicación y no haya ningún problema a la hora de establecer los requisitos y compromisos para y con el proyecto tanto a nivel de organización como a nivel técnico.</w:t>
      </w:r>
    </w:p>
    <w:p w14:paraId="3057B576" w14:textId="77777777" w:rsidR="007A6F60" w:rsidRDefault="007A6F60" w:rsidP="00DB0275">
      <w:pPr>
        <w:pStyle w:val="Prrafodelista"/>
        <w:numPr>
          <w:ilvl w:val="0"/>
          <w:numId w:val="29"/>
        </w:numPr>
        <w:spacing w:before="0" w:beforeAutospacing="0"/>
      </w:pPr>
      <w:r w:rsidRPr="009F5BD5">
        <w:rPr>
          <w:b/>
        </w:rPr>
        <w:t>Product Owner.</w:t>
      </w:r>
      <w:r>
        <w:t xml:space="preserve"> Francisco José Polo Sánchez. Integrante de la empresa Ingeteam. Cliente en cuestión dentro del desarrollo del proyecto, solicita el sistema y proveerá de infraestructura de trabajo al Team. Una vez hecha la recogida y elicitación de requisitos, será el encargado en aprobarlos. En caso de haber algún error, se hallará un acuerdo y se tomarán las medidas pertinentes para su aprobación.</w:t>
      </w:r>
    </w:p>
    <w:p w14:paraId="56A11637" w14:textId="53BE46FD" w:rsidR="00320DB7" w:rsidRDefault="007A6F60" w:rsidP="00DB0275">
      <w:pPr>
        <w:pStyle w:val="Prrafodelista"/>
        <w:numPr>
          <w:ilvl w:val="0"/>
          <w:numId w:val="29"/>
        </w:numPr>
        <w:spacing w:before="0" w:beforeAutospacing="0"/>
      </w:pPr>
      <w:r w:rsidRPr="009F5BD5">
        <w:rPr>
          <w:b/>
        </w:rPr>
        <w:t>Team.</w:t>
      </w:r>
      <w:r>
        <w:t xml:space="preserve"> Enrique Brazález Segovia. Estudiante de 4º de Ingeniería Informática, </w:t>
      </w:r>
      <w:r>
        <w:lastRenderedPageBreak/>
        <w:t>responsable de defender el trabajo de fin de grado.</w:t>
      </w:r>
    </w:p>
    <w:p w14:paraId="37F937E4" w14:textId="4130795F" w:rsidR="00320DB7" w:rsidRDefault="00B34DF9" w:rsidP="00320DB7">
      <w:pPr>
        <w:pStyle w:val="Captulo-Nivel2"/>
        <w:numPr>
          <w:ilvl w:val="1"/>
          <w:numId w:val="4"/>
        </w:numPr>
      </w:pPr>
      <w:bookmarkStart w:id="84" w:name="_Toc512374309"/>
      <w:r>
        <w:t>Metodología Scrum adoptada con prototipado</w:t>
      </w:r>
      <w:bookmarkEnd w:id="84"/>
    </w:p>
    <w:p w14:paraId="1EC43658" w14:textId="4E9A282B" w:rsidR="00B10ED7" w:rsidRDefault="00B10ED7" w:rsidP="0027541E">
      <w:r>
        <w:t xml:space="preserve">La metodología </w:t>
      </w:r>
      <w:r w:rsidR="00082337">
        <w:t xml:space="preserve">que </w:t>
      </w:r>
      <w:r>
        <w:t>iremos trabajando a lo largo de todo el proyecto es SCRUM con prototipado</w:t>
      </w:r>
      <w:r w:rsidR="00E40D13">
        <w:t xml:space="preserve">, en la </w:t>
      </w:r>
      <w:r w:rsidR="00E40D13">
        <w:fldChar w:fldCharType="begin"/>
      </w:r>
      <w:r w:rsidR="00E40D13">
        <w:instrText xml:space="preserve"> REF _Ref511322727 \h </w:instrText>
      </w:r>
      <w:r w:rsidR="00E40D13">
        <w:fldChar w:fldCharType="separate"/>
      </w:r>
      <w:r w:rsidR="00AC166E">
        <w:t xml:space="preserve">Ilustración </w:t>
      </w:r>
      <w:r w:rsidR="00AC166E">
        <w:rPr>
          <w:noProof/>
        </w:rPr>
        <w:t>9</w:t>
      </w:r>
      <w:r w:rsidR="00E40D13">
        <w:fldChar w:fldCharType="end"/>
      </w:r>
      <w:r w:rsidR="00E40D13">
        <w:t xml:space="preserve"> podemos ver un esquema de cómo se organiza, así como de las diferentes reuniones y artefactos que se generan.</w:t>
      </w:r>
    </w:p>
    <w:p w14:paraId="6B95EED4" w14:textId="2759FF81" w:rsidR="00E40D13" w:rsidRDefault="00E40D13" w:rsidP="0027541E">
      <w:r>
        <w:rPr>
          <w:noProof/>
        </w:rPr>
        <w:drawing>
          <wp:inline distT="0" distB="0" distL="0" distR="0" wp14:anchorId="1C79F1A7" wp14:editId="149D76DD">
            <wp:extent cx="4858247" cy="3035921"/>
            <wp:effectExtent l="0" t="0" r="0" b="0"/>
            <wp:docPr id="205" name="Imagen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864161" cy="3039617"/>
                    </a:xfrm>
                    <a:prstGeom prst="rect">
                      <a:avLst/>
                    </a:prstGeom>
                  </pic:spPr>
                </pic:pic>
              </a:graphicData>
            </a:graphic>
          </wp:inline>
        </w:drawing>
      </w:r>
    </w:p>
    <w:p w14:paraId="42ABB382" w14:textId="15B982CE" w:rsidR="00E40D13" w:rsidRPr="00E40D13" w:rsidRDefault="00E40D13" w:rsidP="00E40D13">
      <w:pPr>
        <w:pStyle w:val="Descripcin"/>
        <w:jc w:val="center"/>
      </w:pPr>
      <w:bookmarkStart w:id="85" w:name="_Ref511322727"/>
      <w:bookmarkStart w:id="86" w:name="_Toc511338173"/>
      <w:r>
        <w:t xml:space="preserve">Ilustración </w:t>
      </w:r>
      <w:r>
        <w:fldChar w:fldCharType="begin"/>
      </w:r>
      <w:r>
        <w:instrText xml:space="preserve"> SEQ Ilustración \* ARABIC </w:instrText>
      </w:r>
      <w:r>
        <w:fldChar w:fldCharType="separate"/>
      </w:r>
      <w:r w:rsidR="00AC166E">
        <w:rPr>
          <w:noProof/>
        </w:rPr>
        <w:t>9</w:t>
      </w:r>
      <w:r>
        <w:fldChar w:fldCharType="end"/>
      </w:r>
      <w:bookmarkEnd w:id="85"/>
      <w:r>
        <w:t>. Metodología SCRUM adaptada.</w:t>
      </w:r>
      <w:bookmarkEnd w:id="86"/>
    </w:p>
    <w:p w14:paraId="732486DD" w14:textId="0511992A" w:rsidR="00874EF9" w:rsidRDefault="00B10ED7" w:rsidP="00874EF9">
      <w:r>
        <w:t>Nuestro plan de trabajo se va a dividir en varias iteraciones</w:t>
      </w:r>
      <w:r w:rsidR="0035105C">
        <w:t xml:space="preserve"> (sprints)</w:t>
      </w:r>
      <w:r>
        <w:t xml:space="preserve">, y al acabar cada iteración tendremos un producto software operativo y funcionando. Con el paso de las iteraciones, el producto software gozará de más funcionalidades, ajustándose a la solución </w:t>
      </w:r>
      <w:r w:rsidR="00874EF9">
        <w:t xml:space="preserve">final </w:t>
      </w:r>
      <w:r>
        <w:t>del problema</w:t>
      </w:r>
      <w:r w:rsidR="00874EF9">
        <w:t>.</w:t>
      </w:r>
    </w:p>
    <w:p w14:paraId="6CB5FC56" w14:textId="23932B39" w:rsidR="00874EF9" w:rsidRPr="00E40D13" w:rsidRDefault="00E87A04" w:rsidP="00874EF9">
      <w:r>
        <w:t xml:space="preserve">El proyecto comienza como una idea o visión proporcionada por el Product Owner, encargado de enunciar cuales son las necesidades que quiere que el sistema cubra. Estas necesidades y funcionalidades son definidas como requisitos y se ordenan por prioridad en una pila denominada </w:t>
      </w:r>
      <w:r w:rsidRPr="001D5065">
        <w:rPr>
          <w:b/>
        </w:rPr>
        <w:t>“Product Backlog”.</w:t>
      </w:r>
      <w:r w:rsidR="00E40D13">
        <w:rPr>
          <w:b/>
        </w:rPr>
        <w:t xml:space="preserve"> </w:t>
      </w:r>
    </w:p>
    <w:p w14:paraId="78ED45D3" w14:textId="2D48C5FA" w:rsidR="00874EF9" w:rsidRDefault="00874EF9" w:rsidP="00E87A04">
      <w:r>
        <w:t xml:space="preserve">El </w:t>
      </w:r>
      <w:r w:rsidR="00E87A04">
        <w:t>Product Owner se reunirá con el Team</w:t>
      </w:r>
      <w:r>
        <w:t xml:space="preserve"> y el SCRUM </w:t>
      </w:r>
      <w:proofErr w:type="gramStart"/>
      <w:r>
        <w:t>Master</w:t>
      </w:r>
      <w:proofErr w:type="gramEnd"/>
      <w:r>
        <w:t xml:space="preserve"> para presentar</w:t>
      </w:r>
      <w:r w:rsidR="00E87A04">
        <w:t xml:space="preserve"> esa pila de requisitos</w:t>
      </w:r>
      <w:r w:rsidR="007C00DF">
        <w:t xml:space="preserve">, esta reunión es denominada como </w:t>
      </w:r>
      <w:r w:rsidR="007C00DF" w:rsidRPr="001D5065">
        <w:rPr>
          <w:b/>
        </w:rPr>
        <w:t>“Reunión de planificación del sprint”</w:t>
      </w:r>
      <w:r w:rsidR="00E87A04" w:rsidRPr="001D5065">
        <w:t>.</w:t>
      </w:r>
      <w:r w:rsidR="00E87A04">
        <w:t xml:space="preserve"> A </w:t>
      </w:r>
      <w:r w:rsidR="00E87A04">
        <w:lastRenderedPageBreak/>
        <w:t xml:space="preserve">continuación, Scrum </w:t>
      </w:r>
      <w:proofErr w:type="gramStart"/>
      <w:r w:rsidR="00E87A04">
        <w:t>Master</w:t>
      </w:r>
      <w:proofErr w:type="gramEnd"/>
      <w:r w:rsidR="00E87A04">
        <w:t xml:space="preserve"> y Team</w:t>
      </w:r>
      <w:r w:rsidR="005304D0">
        <w:t>,</w:t>
      </w:r>
      <w:r w:rsidR="00E87A04">
        <w:t xml:space="preserve"> </w:t>
      </w:r>
      <w:r w:rsidR="005304D0">
        <w:t xml:space="preserve">eligirán un subconjunto de requisitos traduciéndolos en objetivos y funcionalidades que tendrá el prototipo de esa iteración. </w:t>
      </w:r>
    </w:p>
    <w:p w14:paraId="3E71E2F5" w14:textId="2B42D234" w:rsidR="00E87A04" w:rsidRDefault="00874EF9" w:rsidP="00082337">
      <w:r>
        <w:t>Una vez hecha esa presentación y enunciado de objetivos, comienza el sprin</w:t>
      </w:r>
      <w:r w:rsidR="00082337">
        <w:t>t. Posteriormente el Team</w:t>
      </w:r>
      <w:r w:rsidR="005304D0">
        <w:t>, planifica el sprint</w:t>
      </w:r>
      <w:r>
        <w:t>,</w:t>
      </w:r>
      <w:r w:rsidR="005304D0">
        <w:t xml:space="preserve"> creando una serie de tareas</w:t>
      </w:r>
      <w:r w:rsidR="007C00DF">
        <w:t xml:space="preserve"> que se recogerán en el denominado </w:t>
      </w:r>
      <w:r w:rsidR="007C00DF" w:rsidRPr="001D5065">
        <w:rPr>
          <w:b/>
        </w:rPr>
        <w:t>“Sprint Backlog”</w:t>
      </w:r>
      <w:r w:rsidR="007C00DF">
        <w:t>.</w:t>
      </w:r>
      <w:r>
        <w:t xml:space="preserve"> Estas tareas estarán estimadas en horas, de manera que, nos podríamos hacer una idea mirando al </w:t>
      </w:r>
      <w:r w:rsidRPr="001D5065">
        <w:rPr>
          <w:b/>
        </w:rPr>
        <w:t>“Sprint backlog”</w:t>
      </w:r>
      <w:r>
        <w:t xml:space="preserve"> del desarrollo del prototipo.</w:t>
      </w:r>
    </w:p>
    <w:p w14:paraId="33C266F1" w14:textId="521CB919" w:rsidR="00E40D13" w:rsidRDefault="00082337" w:rsidP="00E40D13">
      <w:r>
        <w:t>Cada una de estas tareas están organizadas por historias de usuario, es decir, cada hito a cumplir sería una historia de usuario. Siempre y cuando todas las tareas de una historia de usuario estén cerradas, podremos dar por cubierto ese objetivo.</w:t>
      </w:r>
      <w:r w:rsidR="007943E8">
        <w:t xml:space="preserve"> </w:t>
      </w:r>
      <w:r w:rsidR="00E40D13">
        <w:t xml:space="preserve">Durante el proyecto el Team deberá de anotar día a día las horas que realiza de cada tarea, para llevar un control del tiempo que le tiene que dedicar al trabajo restante. </w:t>
      </w:r>
      <w:r w:rsidR="00BF7E17">
        <w:t xml:space="preserve">El Team deberá de anotar las horas que va realizando día a día para ver el tiempo estimado que tiene que dedicar para desarrollar el prototipo de esa iteración. </w:t>
      </w:r>
      <w:r w:rsidR="00E40D13">
        <w:t xml:space="preserve">Como fruto de </w:t>
      </w:r>
      <w:r w:rsidR="00933633">
        <w:t>esta consumición de horas se genera el Sprint Burndown</w:t>
      </w:r>
      <w:r w:rsidR="00BF7E17">
        <w:t>, gráfico que define en el eje X la línea temporal del sprint y en el eje Y el número total de horas que quedan para terminarlo</w:t>
      </w:r>
      <w:r w:rsidR="00EA3064">
        <w:t>.</w:t>
      </w:r>
    </w:p>
    <w:p w14:paraId="0D6A55D0" w14:textId="7DD0D4A7" w:rsidR="00E40D13" w:rsidRDefault="007943E8" w:rsidP="00E40D13">
      <w:r>
        <w:t>A lo largo del desarrollo de los sprint, se harán diferentes reuniones de seguimiento del trabajo cada semana o cada dos, para poner en conocimiento todos los avances del proyecto a los involucrados</w:t>
      </w:r>
      <w:r w:rsidR="00E40D13">
        <w:t>,</w:t>
      </w:r>
      <w:r>
        <w:t xml:space="preserve"> y </w:t>
      </w:r>
      <w:r w:rsidR="00E40D13">
        <w:t xml:space="preserve">en caso necesario, </w:t>
      </w:r>
      <w:r>
        <w:t xml:space="preserve">para que el Team pregunte dudas tanto al Scrum </w:t>
      </w:r>
      <w:proofErr w:type="gramStart"/>
      <w:r>
        <w:t>Master</w:t>
      </w:r>
      <w:proofErr w:type="gramEnd"/>
      <w:r>
        <w:t xml:space="preserve"> </w:t>
      </w:r>
      <w:r w:rsidR="00E40D13">
        <w:t xml:space="preserve">como </w:t>
      </w:r>
      <w:r>
        <w:t>al Product Owner.</w:t>
      </w:r>
      <w:r w:rsidR="00EA3064">
        <w:t xml:space="preserve"> </w:t>
      </w:r>
    </w:p>
    <w:p w14:paraId="66F0457A" w14:textId="42EAD955" w:rsidR="00082337" w:rsidRDefault="00082337" w:rsidP="00082337">
      <w:r>
        <w:t>Al finalizar el Sprint, tendremos dos reuniones:</w:t>
      </w:r>
    </w:p>
    <w:p w14:paraId="2B1C0BC9" w14:textId="0F34FB16" w:rsidR="00082337" w:rsidRDefault="00082337" w:rsidP="00DB0275">
      <w:pPr>
        <w:pStyle w:val="Prrafodelista"/>
        <w:numPr>
          <w:ilvl w:val="0"/>
          <w:numId w:val="29"/>
        </w:numPr>
      </w:pPr>
      <w:r w:rsidRPr="001D5065">
        <w:rPr>
          <w:b/>
        </w:rPr>
        <w:t xml:space="preserve">Reunión de revisión del </w:t>
      </w:r>
      <w:r w:rsidR="001D5065">
        <w:rPr>
          <w:b/>
        </w:rPr>
        <w:t>s</w:t>
      </w:r>
      <w:r w:rsidRPr="001D5065">
        <w:rPr>
          <w:b/>
        </w:rPr>
        <w:t>print</w:t>
      </w:r>
      <w:r>
        <w:t xml:space="preserve">. El equipo muestra al Product Owner, y al Scrum </w:t>
      </w:r>
      <w:proofErr w:type="gramStart"/>
      <w:r>
        <w:t>Master</w:t>
      </w:r>
      <w:proofErr w:type="gramEnd"/>
      <w:r>
        <w:t xml:space="preserve">, el desarrollo realizado durante el </w:t>
      </w:r>
      <w:r w:rsidR="001D5065">
        <w:t>s</w:t>
      </w:r>
      <w:r>
        <w:t>print. Esta reunión servirá para poder</w:t>
      </w:r>
      <w:r w:rsidR="001D5065">
        <w:t xml:space="preserve"> verificar que </w:t>
      </w:r>
      <w:r w:rsidR="00BF7E17">
        <w:t>vamos</w:t>
      </w:r>
      <w:r w:rsidR="001D5065">
        <w:t xml:space="preserve"> en el camino correct</w:t>
      </w:r>
      <w:r w:rsidR="00871534">
        <w:t>o</w:t>
      </w:r>
      <w:r w:rsidR="001D5065">
        <w:t>.</w:t>
      </w:r>
    </w:p>
    <w:p w14:paraId="572741FB" w14:textId="63331D72" w:rsidR="00320DB7" w:rsidRDefault="001D5065" w:rsidP="00DB0275">
      <w:pPr>
        <w:pStyle w:val="Prrafodelista"/>
        <w:numPr>
          <w:ilvl w:val="0"/>
          <w:numId w:val="29"/>
        </w:numPr>
      </w:pPr>
      <w:r>
        <w:rPr>
          <w:b/>
        </w:rPr>
        <w:t>Reunión de retrospectiva del sprint</w:t>
      </w:r>
      <w:r w:rsidRPr="001D5065">
        <w:t>.</w:t>
      </w:r>
      <w:r>
        <w:t xml:space="preserve"> Es organizada con el equipo a continuación de la de revisión, y antes de la de planificación del siguiente sprint. En esta reunión nos preguntamos a nosotros mismos qué ha ido bien y mal en este sprint, y ser más efectivos en la siguiente.</w:t>
      </w:r>
    </w:p>
    <w:p w14:paraId="52C4B14C" w14:textId="1B3B9A6E" w:rsidR="00320DB7" w:rsidRPr="00BF7F30" w:rsidRDefault="00320DB7" w:rsidP="00320DB7">
      <w:pPr>
        <w:pStyle w:val="Captulo-Nivel2"/>
      </w:pPr>
      <w:bookmarkStart w:id="87" w:name="_Toc512374310"/>
      <w:r>
        <w:t>Plan de trabajo</w:t>
      </w:r>
      <w:bookmarkEnd w:id="87"/>
    </w:p>
    <w:p w14:paraId="3DAE3945" w14:textId="2FA1724E" w:rsidR="007A6F60" w:rsidRDefault="007A6F60" w:rsidP="007A6F60">
      <w:r>
        <w:lastRenderedPageBreak/>
        <w:t xml:space="preserve">Tal y como hemos comentado anteriormente, la metodología va a estar entrelazada con el prototipado, de forma que tras acabar cada iteración en el proyecto tendremos un producto operativo y funcionando. La organización del trabajo tal y como queda esquematizado en el diagrama de Gantt de la </w:t>
      </w:r>
      <w:r>
        <w:fldChar w:fldCharType="begin"/>
      </w:r>
      <w:r>
        <w:instrText xml:space="preserve"> REF _Ref505067927 \h </w:instrText>
      </w:r>
      <w:r>
        <w:fldChar w:fldCharType="separate"/>
      </w:r>
      <w:r w:rsidR="00AC166E">
        <w:t xml:space="preserve">Ilustración </w:t>
      </w:r>
      <w:r w:rsidR="00AC166E">
        <w:rPr>
          <w:noProof/>
        </w:rPr>
        <w:t>10</w:t>
      </w:r>
      <w:r>
        <w:fldChar w:fldCharType="end"/>
      </w:r>
      <w:r>
        <w:t xml:space="preserve"> es la siguiente:</w:t>
      </w:r>
    </w:p>
    <w:p w14:paraId="5FD7F364" w14:textId="77777777" w:rsidR="007A6F60" w:rsidRDefault="007A6F60" w:rsidP="00DB0275">
      <w:pPr>
        <w:pStyle w:val="Prrafodelista"/>
        <w:numPr>
          <w:ilvl w:val="0"/>
          <w:numId w:val="29"/>
        </w:numPr>
        <w:spacing w:before="0" w:beforeAutospacing="0"/>
      </w:pPr>
      <w:r w:rsidRPr="00BB74D3">
        <w:rPr>
          <w:b/>
        </w:rPr>
        <w:t>Inicio del proyecto</w:t>
      </w:r>
      <w:r>
        <w:t xml:space="preserve">. 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Thingspeak”. Esta aplicación externa servirá de intermediario entre el generador de eventos y el motor CEP. </w:t>
      </w:r>
    </w:p>
    <w:p w14:paraId="7AA12FAC" w14:textId="1C35999A" w:rsidR="007A6F60" w:rsidRDefault="007A6F60" w:rsidP="00DB0275">
      <w:pPr>
        <w:pStyle w:val="Prrafodelista"/>
        <w:numPr>
          <w:ilvl w:val="0"/>
          <w:numId w:val="29"/>
        </w:numPr>
        <w:spacing w:before="0" w:beforeAutospacing="0"/>
      </w:pPr>
      <w:r w:rsidRPr="00BB74D3">
        <w:rPr>
          <w:b/>
        </w:rPr>
        <w:t>Adaptación al caso real.</w:t>
      </w:r>
      <w:r>
        <w:t xml:space="preserve"> A través del ESB generaremos otro prototipo que no dependa </w:t>
      </w:r>
      <w:r w:rsidR="000B0AD8">
        <w:t>de” Thingspeak” y</w:t>
      </w:r>
      <w:r>
        <w:t xml:space="preserve"> empezaremos a implementar de forma real todos y cada uno de los patrones ajustándonos al modelo de aerogenerador concreto. Insertaremos las alertas obtenidas de los eventos complejos en una base de datos MySQL.</w:t>
      </w:r>
    </w:p>
    <w:p w14:paraId="14AECC5A" w14:textId="3394483F" w:rsidR="007A6F60" w:rsidRDefault="007A6F60" w:rsidP="00DB0275">
      <w:pPr>
        <w:pStyle w:val="Prrafodelista"/>
        <w:numPr>
          <w:ilvl w:val="0"/>
          <w:numId w:val="29"/>
        </w:numPr>
        <w:spacing w:before="0" w:beforeAutospacing="0"/>
      </w:pPr>
      <w:r w:rsidRPr="00BB74D3">
        <w:rPr>
          <w:b/>
        </w:rPr>
        <w:t>Desarrollo de la plataforma.</w:t>
      </w:r>
      <w:r>
        <w:t xml:space="preserve"> Pasaremos a la elaboración de la aplicación gráfica que servirá como pantalla de </w:t>
      </w:r>
      <w:r w:rsidRPr="007A6F60">
        <w:t>visualización</w:t>
      </w:r>
      <w:r>
        <w:t xml:space="preserve"> de los eventos detectados a través del framework CakePHP.</w:t>
      </w:r>
    </w:p>
    <w:p w14:paraId="10E25DB5" w14:textId="6477B6DC" w:rsidR="007A6F60" w:rsidRDefault="007A6F60" w:rsidP="00DB0275">
      <w:pPr>
        <w:pStyle w:val="Prrafodelista"/>
        <w:numPr>
          <w:ilvl w:val="0"/>
          <w:numId w:val="29"/>
        </w:numPr>
        <w:spacing w:before="0" w:beforeAutospacing="0"/>
      </w:pPr>
      <w:r w:rsidRPr="00BB74D3">
        <w:rPr>
          <w:b/>
        </w:rPr>
        <w:t>Tiempo de margen para la memoria y flecos sueltos.</w:t>
      </w:r>
      <w:r>
        <w:t xml:space="preserve"> Es una pequeña iteración que servirá como tiempo de reserva por si surge algún imprevisto que retrase el proyecto.</w:t>
      </w:r>
    </w:p>
    <w:p w14:paraId="5731A765" w14:textId="293D59CB" w:rsidR="007A6F60" w:rsidRPr="00BB74D3" w:rsidRDefault="007A6F60" w:rsidP="00DB0275">
      <w:pPr>
        <w:pStyle w:val="Prrafodelista"/>
        <w:numPr>
          <w:ilvl w:val="0"/>
          <w:numId w:val="29"/>
        </w:numPr>
        <w:spacing w:before="0" w:beforeAutospacing="0"/>
        <w:rPr>
          <w:b/>
        </w:rPr>
      </w:pPr>
      <w:r w:rsidRPr="00BB74D3">
        <w:rPr>
          <w:b/>
        </w:rPr>
        <w:t>Presentación y defensa del trabajo de fin de grado.</w:t>
      </w:r>
    </w:p>
    <w:p w14:paraId="26EFA1D6" w14:textId="77777777" w:rsidR="007A6F60" w:rsidRDefault="007A6F60" w:rsidP="007A6F60">
      <w:pPr>
        <w:keepNext/>
        <w:ind w:firstLine="0"/>
        <w:jc w:val="center"/>
      </w:pPr>
      <w:r>
        <w:rPr>
          <w:noProof/>
        </w:rPr>
        <w:drawing>
          <wp:inline distT="0" distB="0" distL="0" distR="0" wp14:anchorId="403F0EF7" wp14:editId="0EEE8CC2">
            <wp:extent cx="5781460" cy="1923691"/>
            <wp:effectExtent l="0" t="0" r="0" b="63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a:extLst>
                        <a:ext uri="{28A0092B-C50C-407E-A947-70E740481C1C}">
                          <a14:useLocalDpi xmlns:a14="http://schemas.microsoft.com/office/drawing/2010/main" val="0"/>
                        </a:ext>
                      </a:extLst>
                    </a:blip>
                    <a:srcRect r="7471" b="6647"/>
                    <a:stretch/>
                  </pic:blipFill>
                  <pic:spPr bwMode="auto">
                    <a:xfrm>
                      <a:off x="0" y="0"/>
                      <a:ext cx="6059202" cy="2016105"/>
                    </a:xfrm>
                    <a:prstGeom prst="rect">
                      <a:avLst/>
                    </a:prstGeom>
                    <a:noFill/>
                    <a:ln>
                      <a:noFill/>
                    </a:ln>
                    <a:extLst>
                      <a:ext uri="{53640926-AAD7-44D8-BBD7-CCE9431645EC}">
                        <a14:shadowObscured xmlns:a14="http://schemas.microsoft.com/office/drawing/2010/main"/>
                      </a:ext>
                    </a:extLst>
                  </pic:spPr>
                </pic:pic>
              </a:graphicData>
            </a:graphic>
          </wp:inline>
        </w:drawing>
      </w:r>
    </w:p>
    <w:p w14:paraId="522067E8" w14:textId="2C658A98" w:rsidR="007A6F60" w:rsidRDefault="007A6F60" w:rsidP="007A6F60">
      <w:pPr>
        <w:pStyle w:val="Descripcin"/>
        <w:jc w:val="center"/>
      </w:pPr>
      <w:bookmarkStart w:id="88" w:name="_Ref505067927"/>
      <w:bookmarkStart w:id="89" w:name="_Toc506548218"/>
      <w:bookmarkStart w:id="90" w:name="_Toc511338174"/>
      <w:r>
        <w:t xml:space="preserve">Ilustración </w:t>
      </w:r>
      <w:r>
        <w:fldChar w:fldCharType="begin"/>
      </w:r>
      <w:r>
        <w:instrText xml:space="preserve"> SEQ Ilustración \* ARABIC </w:instrText>
      </w:r>
      <w:r>
        <w:fldChar w:fldCharType="separate"/>
      </w:r>
      <w:r w:rsidR="00AC166E">
        <w:rPr>
          <w:noProof/>
        </w:rPr>
        <w:t>10</w:t>
      </w:r>
      <w:r>
        <w:rPr>
          <w:noProof/>
        </w:rPr>
        <w:fldChar w:fldCharType="end"/>
      </w:r>
      <w:bookmarkEnd w:id="88"/>
      <w:r>
        <w:t>. Diagrama de Gantt de planificación de tiempo.</w:t>
      </w:r>
      <w:bookmarkEnd w:id="89"/>
      <w:bookmarkEnd w:id="90"/>
    </w:p>
    <w:p w14:paraId="2CBFA3C9" w14:textId="77777777" w:rsidR="00233E1E" w:rsidRPr="00ED45C2" w:rsidRDefault="00233E1E" w:rsidP="007A6F60">
      <w:pPr>
        <w:pStyle w:val="Descripcin"/>
        <w:jc w:val="center"/>
      </w:pPr>
    </w:p>
    <w:p w14:paraId="286D69BD" w14:textId="73621343" w:rsidR="00E76A6E" w:rsidRDefault="007A6F60" w:rsidP="00320DB7">
      <w:pPr>
        <w:pStyle w:val="Captulo-Nivel2"/>
        <w:numPr>
          <w:ilvl w:val="1"/>
          <w:numId w:val="4"/>
        </w:numPr>
      </w:pPr>
      <w:bookmarkStart w:id="91" w:name="_Toc512374311"/>
      <w:r>
        <w:t>Análisis de riesgos</w:t>
      </w:r>
      <w:bookmarkEnd w:id="91"/>
    </w:p>
    <w:p w14:paraId="0E398EB9" w14:textId="03F02E7E" w:rsidR="00150561" w:rsidRDefault="00150561" w:rsidP="00150561">
      <w:r>
        <w:t xml:space="preserve">Partiendo de las nociones en </w:t>
      </w:r>
      <w:r w:rsidR="00F66EF8">
        <w:t>la quinta edición del</w:t>
      </w:r>
      <w:r>
        <w:t xml:space="preserve"> PMBO</w:t>
      </w:r>
      <w:r w:rsidR="00F66EF8">
        <w:t xml:space="preserve">K </w:t>
      </w:r>
      <w:r w:rsidR="00F66EF8">
        <w:fldChar w:fldCharType="begin" w:fldLock="1"/>
      </w:r>
      <w:r w:rsidR="008925C2">
        <w:instrText>ADDIN CSL_CITATION { "citationItems" : [ { "id" : "ITEM-1", "itemData" : { "DOI" : "HD69.P75G845 2013 658.4\u201904--dc23 2012046112", "ISBN" : "9781628250091", "ISSN" : "15073858", "abstract" : "4a. ed.", "author" : [ { "dropping-particle" : "", "family" : "Project Management Institute", "given" : "", "non-dropping-particle" : "", "parse-names" : false, "suffix" : "" } ], "container-title" : "Project Management Institute, Inc.", "id" : "ITEM-1", "issued" : { "date-parts" : [ [ "2013" ] ] }, "number-of-pages" : "596", "title" : "Gu\u00eda de los fundamentos para la direcci\u00f3n de proyectos (gu\u00eda del PMBOK\u00ae)", "type" : "book" }, "uris" : [ "http://www.mendeley.com/documents/?uuid=01ea2a8e-d810-47c7-b65a-53b5d03c673a" ] } ], "mendeley" : { "formattedCitation" : "[39]", "plainTextFormattedCitation" : "[39]", "previouslyFormattedCitation" : "[39]" }, "properties" : {  }, "schema" : "https://github.com/citation-style-language/schema/raw/master/csl-citation.json" }</w:instrText>
      </w:r>
      <w:r w:rsidR="00F66EF8">
        <w:fldChar w:fldCharType="separate"/>
      </w:r>
      <w:r w:rsidR="008925C2" w:rsidRPr="008925C2">
        <w:rPr>
          <w:noProof/>
        </w:rPr>
        <w:t>[39]</w:t>
      </w:r>
      <w:r w:rsidR="00F66EF8">
        <w:fldChar w:fldCharType="end"/>
      </w:r>
      <w:r>
        <w:t>,u</w:t>
      </w:r>
      <w:r w:rsidR="0023350C">
        <w:t>n riesgo es un problema potencial que puede o no ocurrir, y suele afectar a futuros acontecimientos. Los riesgos implican cambios, y debemos estudiar pese a que mi rol no sea el de “Scrum Manager”, qué implicaciones tiene sobre nuestro trabajo la aplicación de dichos cambios. Además, los riesgos nos hacen enfrentarnos a diversas elecciones, como escoger las herramientas a emplear, la estructuración de nuestro código, modificaciones en el tipo de licencias que manejamos</w:t>
      </w:r>
      <w:r>
        <w:t xml:space="preserve"> o a importancia que debemos de darle a la calidad de sistemas software en dicho instante.</w:t>
      </w:r>
    </w:p>
    <w:p w14:paraId="324591AB" w14:textId="6F9F18CB" w:rsidR="00150561" w:rsidRDefault="00150561" w:rsidP="00150561">
      <w:r>
        <w:t>Este plan consiste en una serie de pasos que ayudan al equ</w:t>
      </w:r>
      <w:r w:rsidR="00871534">
        <w:t>i</w:t>
      </w:r>
      <w:r>
        <w:t>po de software a comprender y gestionar la incertidumbre en la toma de decisiones tanto a nivel organizativo com</w:t>
      </w:r>
      <w:r w:rsidR="00871534">
        <w:t>o</w:t>
      </w:r>
      <w:r>
        <w:t xml:space="preserve"> de desarrollo.</w:t>
      </w:r>
    </w:p>
    <w:p w14:paraId="204A32EA" w14:textId="49931A0A" w:rsidR="00150561" w:rsidRDefault="00150561" w:rsidP="00E34980">
      <w:pPr>
        <w:pStyle w:val="Captulo-Nivel2"/>
      </w:pPr>
      <w:bookmarkStart w:id="92" w:name="_Toc512374312"/>
      <w:r>
        <w:t>Posibles riesgos</w:t>
      </w:r>
      <w:bookmarkEnd w:id="92"/>
    </w:p>
    <w:p w14:paraId="06D679D1" w14:textId="15D689C0" w:rsidR="0068281A" w:rsidRDefault="0068281A" w:rsidP="00150561">
      <w:pPr>
        <w:pStyle w:val="Standard"/>
      </w:pPr>
      <w:r>
        <w:t>Hay multitud de riesgos que pueden darse, sin embargo, he querido destacar solo los que he visto más relevantes:</w:t>
      </w:r>
    </w:p>
    <w:p w14:paraId="7A7E53F9" w14:textId="1EA3A8BD" w:rsidR="0068281A" w:rsidRPr="00980135" w:rsidRDefault="0068281A" w:rsidP="00DB0275">
      <w:pPr>
        <w:pStyle w:val="Standard"/>
        <w:numPr>
          <w:ilvl w:val="0"/>
          <w:numId w:val="33"/>
        </w:numPr>
        <w:rPr>
          <w:b/>
        </w:rPr>
      </w:pPr>
      <w:r w:rsidRPr="00980135">
        <w:rPr>
          <w:b/>
        </w:rPr>
        <w:t>Problemas con la comprensión de EPL.</w:t>
      </w:r>
      <w:r w:rsidR="00980135">
        <w:rPr>
          <w:b/>
        </w:rPr>
        <w:t xml:space="preserve"> </w:t>
      </w:r>
      <w:r w:rsidR="00980135">
        <w:t>Podría ocurrir, que, una vez hecho el estudio del contexto, y analizados cuáles son los fenómenos eólicos que se pueden medir a través de patrones, no sepamo</w:t>
      </w:r>
      <w:r w:rsidR="00871534">
        <w:t>s</w:t>
      </w:r>
      <w:r w:rsidR="00980135">
        <w:t xml:space="preserve"> </w:t>
      </w:r>
      <w:r w:rsidR="00871534">
        <w:t>implementarlos</w:t>
      </w:r>
      <w:r w:rsidR="00980135">
        <w:t xml:space="preserve">. </w:t>
      </w:r>
      <w:r w:rsidR="00871534">
        <w:t>Puede que</w:t>
      </w:r>
      <w:r w:rsidR="00980135">
        <w:t xml:space="preserve"> la sintáxis nos de muchos problemas y que no entendamos el paradigma de la programación orientada por eventos.</w:t>
      </w:r>
    </w:p>
    <w:p w14:paraId="1B5FF6AF" w14:textId="4AF50271" w:rsidR="0068281A" w:rsidRPr="00980135" w:rsidRDefault="0068281A" w:rsidP="00DB0275">
      <w:pPr>
        <w:pStyle w:val="Standard"/>
        <w:numPr>
          <w:ilvl w:val="0"/>
          <w:numId w:val="33"/>
        </w:numPr>
        <w:rPr>
          <w:b/>
        </w:rPr>
      </w:pPr>
      <w:r w:rsidRPr="00980135">
        <w:rPr>
          <w:b/>
        </w:rPr>
        <w:t>Problemas con la programación con CakePHP.</w:t>
      </w:r>
      <w:r w:rsidR="00980135">
        <w:rPr>
          <w:b/>
        </w:rPr>
        <w:t xml:space="preserve"> </w:t>
      </w:r>
      <w:r w:rsidR="00980135">
        <w:t>Podría ocurrir, que, debido a que no tenemos ninguna</w:t>
      </w:r>
      <w:r w:rsidR="008B790E" w:rsidRPr="008B790E">
        <w:t xml:space="preserve"> </w:t>
      </w:r>
      <w:r w:rsidR="008B790E">
        <w:t>noción</w:t>
      </w:r>
      <w:r w:rsidR="00980135">
        <w:t xml:space="preserve"> de PHP, y ni mucho menos del framework de CakePHP, la implementación de la aplicación gráfica se retrase o que ni si quiera se lance. Es un riesgo que se ha de afrontar debido a que el sistema interno del cliente está implementado de esta forma</w:t>
      </w:r>
      <w:r w:rsidR="008B790E">
        <w:t>.</w:t>
      </w:r>
    </w:p>
    <w:p w14:paraId="1DBE8953" w14:textId="1807B523" w:rsidR="0068281A" w:rsidRPr="00980135" w:rsidRDefault="0068281A" w:rsidP="00DB0275">
      <w:pPr>
        <w:pStyle w:val="Standard"/>
        <w:numPr>
          <w:ilvl w:val="0"/>
          <w:numId w:val="33"/>
        </w:numPr>
        <w:rPr>
          <w:b/>
        </w:rPr>
      </w:pPr>
      <w:r w:rsidRPr="00980135">
        <w:rPr>
          <w:b/>
        </w:rPr>
        <w:t xml:space="preserve">El cliente no tenga </w:t>
      </w:r>
      <w:r w:rsidR="00980135" w:rsidRPr="00980135">
        <w:rPr>
          <w:b/>
        </w:rPr>
        <w:t>detectado</w:t>
      </w:r>
      <w:r w:rsidR="00871534">
        <w:rPr>
          <w:b/>
        </w:rPr>
        <w:t>s qué fenómenos son interesantes detectar</w:t>
      </w:r>
      <w:r w:rsidR="00980135" w:rsidRPr="00980135">
        <w:rPr>
          <w:b/>
        </w:rPr>
        <w:t>.</w:t>
      </w:r>
      <w:r w:rsidR="008B790E">
        <w:rPr>
          <w:b/>
        </w:rPr>
        <w:t xml:space="preserve"> </w:t>
      </w:r>
      <w:r w:rsidR="008B790E">
        <w:t>Debido a la complejidad de hallar patrones, puede caber la posibilidad de que el cliente no tenga asociad</w:t>
      </w:r>
      <w:r w:rsidR="00871534">
        <w:t>a</w:t>
      </w:r>
      <w:r w:rsidR="008B790E">
        <w:t>s las mediciones anómalas a un tipo de avería concret</w:t>
      </w:r>
      <w:r w:rsidR="00871534">
        <w:t>a</w:t>
      </w:r>
      <w:r w:rsidR="008B790E">
        <w:t xml:space="preserve">. En esta </w:t>
      </w:r>
      <w:r w:rsidR="008B790E">
        <w:lastRenderedPageBreak/>
        <w:t>situación seremos nosotros los que nos encarguemos de enunciar los patrones, y que estos sean validados por el cliente.</w:t>
      </w:r>
    </w:p>
    <w:p w14:paraId="1635CC82" w14:textId="258D6158" w:rsidR="00980135" w:rsidRPr="00980135" w:rsidRDefault="00980135" w:rsidP="00DB0275">
      <w:pPr>
        <w:pStyle w:val="Standard"/>
        <w:numPr>
          <w:ilvl w:val="0"/>
          <w:numId w:val="33"/>
        </w:numPr>
        <w:tabs>
          <w:tab w:val="left" w:pos="4252"/>
        </w:tabs>
        <w:rPr>
          <w:b/>
        </w:rPr>
      </w:pPr>
      <w:r w:rsidRPr="00980135">
        <w:rPr>
          <w:b/>
        </w:rPr>
        <w:t>El cliente no se interese por el proyecto</w:t>
      </w:r>
      <w:r w:rsidR="008B790E">
        <w:rPr>
          <w:b/>
        </w:rPr>
        <w:t xml:space="preserve">. </w:t>
      </w:r>
      <w:r w:rsidR="00B53935">
        <w:t>Puede que la empresa no tenga conocimiento del funcionamiento de las metodologías ágiles, y no se implique en el proyecto tanto como debiera. Puede caber la posibilidad de que nuestro coordinador con la empresa cliente, se desvincule y perdamos ese primer contacto con Ingeteam.</w:t>
      </w:r>
    </w:p>
    <w:p w14:paraId="5248638B" w14:textId="78BE0167" w:rsidR="00980135" w:rsidRPr="00980135" w:rsidRDefault="00980135" w:rsidP="00DB0275">
      <w:pPr>
        <w:pStyle w:val="Standard"/>
        <w:numPr>
          <w:ilvl w:val="0"/>
          <w:numId w:val="33"/>
        </w:numPr>
        <w:tabs>
          <w:tab w:val="left" w:pos="4252"/>
        </w:tabs>
        <w:rPr>
          <w:b/>
        </w:rPr>
      </w:pPr>
      <w:r w:rsidRPr="00980135">
        <w:rPr>
          <w:b/>
        </w:rPr>
        <w:t>Enfermedad del Team.</w:t>
      </w:r>
      <w:r w:rsidR="00B53935">
        <w:rPr>
          <w:b/>
        </w:rPr>
        <w:t xml:space="preserve"> </w:t>
      </w:r>
      <w:r w:rsidR="00B53935">
        <w:t>Podría ocurrir, que, el Team enferme, por lo que irremediablemente se retrase la entrega del proyecto a Julio, o incluso a septiembre.</w:t>
      </w:r>
    </w:p>
    <w:p w14:paraId="6CCB198C" w14:textId="5B1023A7" w:rsidR="00150561" w:rsidRPr="004651D5" w:rsidRDefault="00980135" w:rsidP="00DB0275">
      <w:pPr>
        <w:pStyle w:val="Standard"/>
        <w:numPr>
          <w:ilvl w:val="0"/>
          <w:numId w:val="33"/>
        </w:numPr>
        <w:tabs>
          <w:tab w:val="left" w:pos="4252"/>
        </w:tabs>
        <w:rPr>
          <w:b/>
        </w:rPr>
      </w:pPr>
      <w:r w:rsidRPr="00980135">
        <w:rPr>
          <w:b/>
        </w:rPr>
        <w:t>Cambiar de una base de datos relacional a otra que no lo es.</w:t>
      </w:r>
      <w:r w:rsidR="00B53935">
        <w:rPr>
          <w:b/>
        </w:rPr>
        <w:t xml:space="preserve"> </w:t>
      </w:r>
      <w:r w:rsidR="00B53935">
        <w:t>Podría ocurrir, que, debido a la cantidad ingente de datos con las que trabajaremos, el modelo de dato cambie. Por tanto, no podremos cuadrar las alarmas en una base de datos tipo MySQL, y nos tendremos que pasar a MongoDB</w:t>
      </w:r>
      <w:r w:rsidR="00D109E0">
        <w:t>.</w:t>
      </w:r>
    </w:p>
    <w:p w14:paraId="1534A6B8" w14:textId="6735F7FC" w:rsidR="004651D5" w:rsidRPr="004651D5" w:rsidRDefault="004651D5" w:rsidP="00E34980">
      <w:pPr>
        <w:pStyle w:val="Captulo-Nivel2"/>
      </w:pPr>
      <w:bookmarkStart w:id="93" w:name="_Toc512374313"/>
      <w:r w:rsidRPr="004651D5">
        <w:t>Ponderación</w:t>
      </w:r>
      <w:bookmarkEnd w:id="93"/>
    </w:p>
    <w:p w14:paraId="478C87D4" w14:textId="4660B798" w:rsidR="00150561" w:rsidRDefault="00150561" w:rsidP="00150561">
      <w:r>
        <w:t xml:space="preserve">En la </w:t>
      </w:r>
      <w:r w:rsidR="009A3CAD">
        <w:fldChar w:fldCharType="begin"/>
      </w:r>
      <w:r w:rsidR="009A3CAD">
        <w:instrText xml:space="preserve"> REF _Ref509478585 \h </w:instrText>
      </w:r>
      <w:r w:rsidR="009A3CAD">
        <w:fldChar w:fldCharType="separate"/>
      </w:r>
      <w:r w:rsidR="00AC166E">
        <w:t xml:space="preserve">Tabla </w:t>
      </w:r>
      <w:r w:rsidR="00AC166E">
        <w:rPr>
          <w:noProof/>
        </w:rPr>
        <w:t>5</w:t>
      </w:r>
      <w:r w:rsidR="009A3CAD">
        <w:fldChar w:fldCharType="end"/>
      </w:r>
      <w:r w:rsidR="009A3CAD">
        <w:t xml:space="preserve">, </w:t>
      </w:r>
      <w:r>
        <w:t>podemos observar en las filas</w:t>
      </w:r>
      <w:r w:rsidR="009A3CAD">
        <w:t>,</w:t>
      </w:r>
      <w:r>
        <w:t xml:space="preserve"> la </w:t>
      </w:r>
      <w:r w:rsidR="00871534">
        <w:t>p</w:t>
      </w:r>
      <w:r>
        <w:t>robabilidad de que ocurra ese riesgo, y en las columnas las consecuencias que suponen para el proyecto:</w:t>
      </w:r>
    </w:p>
    <w:p w14:paraId="1532E38D" w14:textId="1DEAC569" w:rsidR="009A3CAD" w:rsidRDefault="009A3CAD" w:rsidP="009A3CAD">
      <w:pPr>
        <w:pStyle w:val="Descripcin"/>
        <w:keepNext/>
      </w:pPr>
      <w:bookmarkStart w:id="94" w:name="_Ref509478585"/>
      <w:bookmarkStart w:id="95" w:name="_Toc511324251"/>
      <w:r>
        <w:t xml:space="preserve">Tabla </w:t>
      </w:r>
      <w:r>
        <w:fldChar w:fldCharType="begin"/>
      </w:r>
      <w:r>
        <w:instrText xml:space="preserve"> SEQ Tabla \* ARABIC </w:instrText>
      </w:r>
      <w:r>
        <w:fldChar w:fldCharType="separate"/>
      </w:r>
      <w:r w:rsidR="00AC166E">
        <w:rPr>
          <w:noProof/>
        </w:rPr>
        <w:t>5</w:t>
      </w:r>
      <w:r>
        <w:fldChar w:fldCharType="end"/>
      </w:r>
      <w:bookmarkEnd w:id="94"/>
      <w:r>
        <w:t>. Métrica del PMBok de la Gestión de Riesgos.</w:t>
      </w:r>
      <w:bookmarkEnd w:id="95"/>
    </w:p>
    <w:tbl>
      <w:tblPr>
        <w:tblStyle w:val="Tablaconcuadrcula"/>
        <w:tblpPr w:leftFromText="141" w:rightFromText="141" w:vertAnchor="text" w:horzAnchor="page" w:tblpX="1265" w:tblpY="131"/>
        <w:tblW w:w="10207" w:type="dxa"/>
        <w:tblLayout w:type="fixed"/>
        <w:tblLook w:val="04A0" w:firstRow="1" w:lastRow="0" w:firstColumn="1" w:lastColumn="0" w:noHBand="0" w:noVBand="1"/>
      </w:tblPr>
      <w:tblGrid>
        <w:gridCol w:w="2263"/>
        <w:gridCol w:w="1985"/>
        <w:gridCol w:w="1417"/>
        <w:gridCol w:w="1423"/>
        <w:gridCol w:w="1276"/>
        <w:gridCol w:w="1843"/>
      </w:tblGrid>
      <w:tr w:rsidR="00D109E0" w:rsidRPr="009A3CAD" w14:paraId="57371A18" w14:textId="77777777" w:rsidTr="00D109E0">
        <w:tc>
          <w:tcPr>
            <w:tcW w:w="2263" w:type="dxa"/>
            <w:shd w:val="clear" w:color="auto" w:fill="D0CECE" w:themeFill="background2" w:themeFillShade="E6"/>
          </w:tcPr>
          <w:p w14:paraId="2EFDEFA7" w14:textId="1AB8004C" w:rsidR="00D109E0" w:rsidRPr="009A3CAD" w:rsidRDefault="00D109E0" w:rsidP="009A3CAD">
            <w:pPr>
              <w:pStyle w:val="Standard"/>
              <w:tabs>
                <w:tab w:val="left" w:pos="4252"/>
              </w:tabs>
              <w:jc w:val="center"/>
              <w:rPr>
                <w:b/>
                <w:sz w:val="20"/>
                <w:szCs w:val="20"/>
              </w:rPr>
            </w:pPr>
            <w:r>
              <w:rPr>
                <w:b/>
                <w:sz w:val="20"/>
                <w:szCs w:val="20"/>
              </w:rPr>
              <w:t>Gestión de riesgos en “EolicEventConsumer”</w:t>
            </w:r>
          </w:p>
        </w:tc>
        <w:tc>
          <w:tcPr>
            <w:tcW w:w="1985" w:type="dxa"/>
          </w:tcPr>
          <w:p w14:paraId="5EDFAAD0" w14:textId="77777777" w:rsidR="00D109E0" w:rsidRPr="009A3CAD" w:rsidRDefault="00D109E0" w:rsidP="009A3CAD">
            <w:pPr>
              <w:pStyle w:val="Standard"/>
              <w:tabs>
                <w:tab w:val="left" w:pos="4252"/>
              </w:tabs>
              <w:jc w:val="center"/>
              <w:rPr>
                <w:b/>
                <w:sz w:val="20"/>
                <w:szCs w:val="20"/>
              </w:rPr>
            </w:pPr>
            <w:r w:rsidRPr="009A3CAD">
              <w:rPr>
                <w:b/>
                <w:sz w:val="20"/>
                <w:szCs w:val="20"/>
              </w:rPr>
              <w:t>INSIGNIFICANTE</w:t>
            </w:r>
          </w:p>
          <w:p w14:paraId="45A8E2E6" w14:textId="77777777" w:rsidR="00D109E0" w:rsidRPr="009A3CAD" w:rsidRDefault="00D109E0" w:rsidP="009A3CAD">
            <w:pPr>
              <w:pStyle w:val="Standard"/>
              <w:tabs>
                <w:tab w:val="left" w:pos="4252"/>
              </w:tabs>
              <w:jc w:val="center"/>
              <w:rPr>
                <w:b/>
                <w:sz w:val="20"/>
                <w:szCs w:val="20"/>
              </w:rPr>
            </w:pPr>
            <w:r w:rsidRPr="009A3CAD">
              <w:rPr>
                <w:b/>
                <w:sz w:val="20"/>
                <w:szCs w:val="20"/>
              </w:rPr>
              <w:t>(1)</w:t>
            </w:r>
          </w:p>
        </w:tc>
        <w:tc>
          <w:tcPr>
            <w:tcW w:w="1417" w:type="dxa"/>
          </w:tcPr>
          <w:p w14:paraId="7B157CA0" w14:textId="77777777" w:rsidR="00D109E0" w:rsidRPr="009A3CAD" w:rsidRDefault="00D109E0" w:rsidP="009A3CAD">
            <w:pPr>
              <w:pStyle w:val="Standard"/>
              <w:tabs>
                <w:tab w:val="left" w:pos="4252"/>
              </w:tabs>
              <w:jc w:val="center"/>
              <w:rPr>
                <w:b/>
                <w:sz w:val="20"/>
                <w:szCs w:val="20"/>
              </w:rPr>
            </w:pPr>
            <w:r w:rsidRPr="009A3CAD">
              <w:rPr>
                <w:b/>
                <w:sz w:val="20"/>
                <w:szCs w:val="20"/>
              </w:rPr>
              <w:t>MENOR</w:t>
            </w:r>
          </w:p>
          <w:p w14:paraId="025AF59F" w14:textId="77777777" w:rsidR="00D109E0" w:rsidRPr="009A3CAD" w:rsidRDefault="00D109E0" w:rsidP="009A3CAD">
            <w:pPr>
              <w:pStyle w:val="Standard"/>
              <w:tabs>
                <w:tab w:val="left" w:pos="4252"/>
              </w:tabs>
              <w:jc w:val="center"/>
              <w:rPr>
                <w:b/>
                <w:sz w:val="20"/>
                <w:szCs w:val="20"/>
              </w:rPr>
            </w:pPr>
            <w:r w:rsidRPr="009A3CAD">
              <w:rPr>
                <w:b/>
                <w:sz w:val="20"/>
                <w:szCs w:val="20"/>
              </w:rPr>
              <w:t>(2)</w:t>
            </w:r>
          </w:p>
        </w:tc>
        <w:tc>
          <w:tcPr>
            <w:tcW w:w="1423" w:type="dxa"/>
          </w:tcPr>
          <w:p w14:paraId="768D9306" w14:textId="77777777" w:rsidR="00D109E0" w:rsidRPr="009A3CAD" w:rsidRDefault="00D109E0" w:rsidP="009A3CAD">
            <w:pPr>
              <w:pStyle w:val="Standard"/>
              <w:tabs>
                <w:tab w:val="left" w:pos="4252"/>
              </w:tabs>
              <w:jc w:val="center"/>
              <w:rPr>
                <w:b/>
                <w:sz w:val="20"/>
                <w:szCs w:val="20"/>
              </w:rPr>
            </w:pPr>
            <w:r w:rsidRPr="009A3CAD">
              <w:rPr>
                <w:b/>
                <w:sz w:val="20"/>
                <w:szCs w:val="20"/>
              </w:rPr>
              <w:t>MODERADA</w:t>
            </w:r>
          </w:p>
          <w:p w14:paraId="304E4B36" w14:textId="77777777" w:rsidR="00D109E0" w:rsidRPr="009A3CAD" w:rsidRDefault="00D109E0" w:rsidP="009A3CAD">
            <w:pPr>
              <w:pStyle w:val="Standard"/>
              <w:tabs>
                <w:tab w:val="left" w:pos="4252"/>
              </w:tabs>
              <w:jc w:val="center"/>
              <w:rPr>
                <w:b/>
                <w:sz w:val="20"/>
                <w:szCs w:val="20"/>
              </w:rPr>
            </w:pPr>
            <w:r w:rsidRPr="009A3CAD">
              <w:rPr>
                <w:b/>
                <w:sz w:val="20"/>
                <w:szCs w:val="20"/>
              </w:rPr>
              <w:t>(3)</w:t>
            </w:r>
          </w:p>
        </w:tc>
        <w:tc>
          <w:tcPr>
            <w:tcW w:w="1276" w:type="dxa"/>
          </w:tcPr>
          <w:p w14:paraId="46A8351A" w14:textId="018E33CA" w:rsidR="00D109E0" w:rsidRPr="009A3CAD" w:rsidRDefault="00D109E0" w:rsidP="009A3CAD">
            <w:pPr>
              <w:pStyle w:val="Standard"/>
              <w:tabs>
                <w:tab w:val="left" w:pos="4252"/>
              </w:tabs>
              <w:jc w:val="center"/>
              <w:rPr>
                <w:b/>
                <w:sz w:val="20"/>
                <w:szCs w:val="20"/>
              </w:rPr>
            </w:pPr>
            <w:r w:rsidRPr="009A3CAD">
              <w:rPr>
                <w:b/>
                <w:sz w:val="20"/>
                <w:szCs w:val="20"/>
              </w:rPr>
              <w:t>MAYOR</w:t>
            </w:r>
          </w:p>
          <w:p w14:paraId="3E0A0228" w14:textId="77777777" w:rsidR="00D109E0" w:rsidRPr="009A3CAD" w:rsidRDefault="00D109E0" w:rsidP="009A3CAD">
            <w:pPr>
              <w:pStyle w:val="Standard"/>
              <w:tabs>
                <w:tab w:val="left" w:pos="4252"/>
              </w:tabs>
              <w:jc w:val="center"/>
              <w:rPr>
                <w:b/>
                <w:sz w:val="20"/>
                <w:szCs w:val="20"/>
              </w:rPr>
            </w:pPr>
            <w:r w:rsidRPr="009A3CAD">
              <w:rPr>
                <w:b/>
                <w:sz w:val="20"/>
                <w:szCs w:val="20"/>
              </w:rPr>
              <w:t>(4)</w:t>
            </w:r>
          </w:p>
        </w:tc>
        <w:tc>
          <w:tcPr>
            <w:tcW w:w="1843" w:type="dxa"/>
          </w:tcPr>
          <w:p w14:paraId="21019EF6" w14:textId="77777777" w:rsidR="00D109E0" w:rsidRPr="009A3CAD" w:rsidRDefault="00D109E0" w:rsidP="009A3CAD">
            <w:pPr>
              <w:pStyle w:val="Standard"/>
              <w:tabs>
                <w:tab w:val="left" w:pos="4252"/>
              </w:tabs>
              <w:jc w:val="center"/>
              <w:rPr>
                <w:b/>
                <w:sz w:val="20"/>
                <w:szCs w:val="20"/>
              </w:rPr>
            </w:pPr>
            <w:r w:rsidRPr="009A3CAD">
              <w:rPr>
                <w:b/>
                <w:sz w:val="20"/>
                <w:szCs w:val="20"/>
              </w:rPr>
              <w:t>CATASTRÓFICA</w:t>
            </w:r>
          </w:p>
          <w:p w14:paraId="563C0275" w14:textId="77777777" w:rsidR="00D109E0" w:rsidRPr="009A3CAD" w:rsidRDefault="00D109E0" w:rsidP="009A3CAD">
            <w:pPr>
              <w:pStyle w:val="Standard"/>
              <w:tabs>
                <w:tab w:val="left" w:pos="4252"/>
              </w:tabs>
              <w:jc w:val="center"/>
              <w:rPr>
                <w:b/>
                <w:sz w:val="20"/>
                <w:szCs w:val="20"/>
              </w:rPr>
            </w:pPr>
            <w:r w:rsidRPr="009A3CAD">
              <w:rPr>
                <w:b/>
                <w:sz w:val="20"/>
                <w:szCs w:val="20"/>
              </w:rPr>
              <w:t>(5)</w:t>
            </w:r>
          </w:p>
        </w:tc>
      </w:tr>
      <w:tr w:rsidR="00D109E0" w:rsidRPr="009A3CAD" w14:paraId="054B8C82" w14:textId="77777777" w:rsidTr="00D109E0">
        <w:tc>
          <w:tcPr>
            <w:tcW w:w="2263" w:type="dxa"/>
          </w:tcPr>
          <w:p w14:paraId="77F0F184" w14:textId="77777777" w:rsidR="00D109E0" w:rsidRPr="009A3CAD" w:rsidRDefault="00D109E0" w:rsidP="009A3CAD">
            <w:pPr>
              <w:pStyle w:val="Standard"/>
              <w:tabs>
                <w:tab w:val="left" w:pos="4252"/>
              </w:tabs>
              <w:jc w:val="center"/>
              <w:rPr>
                <w:b/>
                <w:sz w:val="20"/>
                <w:szCs w:val="20"/>
              </w:rPr>
            </w:pPr>
            <w:r w:rsidRPr="009A3CAD">
              <w:rPr>
                <w:b/>
                <w:sz w:val="20"/>
                <w:szCs w:val="20"/>
              </w:rPr>
              <w:t>RARO (1)</w:t>
            </w:r>
          </w:p>
        </w:tc>
        <w:tc>
          <w:tcPr>
            <w:tcW w:w="1985" w:type="dxa"/>
            <w:shd w:val="clear" w:color="auto" w:fill="92D050"/>
          </w:tcPr>
          <w:p w14:paraId="716E5D3F"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31FC2350"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30E37D6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224F450B" w14:textId="1B06B6AF"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D893ED"/>
          </w:tcPr>
          <w:p w14:paraId="5618824C" w14:textId="77777777" w:rsidR="00D109E0" w:rsidRPr="009A3CAD" w:rsidRDefault="00D109E0" w:rsidP="009A3CAD">
            <w:pPr>
              <w:pStyle w:val="Standard"/>
              <w:tabs>
                <w:tab w:val="left" w:pos="4252"/>
              </w:tabs>
              <w:jc w:val="center"/>
              <w:rPr>
                <w:sz w:val="20"/>
                <w:szCs w:val="20"/>
              </w:rPr>
            </w:pPr>
            <w:r w:rsidRPr="009A3CAD">
              <w:rPr>
                <w:sz w:val="20"/>
                <w:szCs w:val="20"/>
              </w:rPr>
              <w:t>ALTO</w:t>
            </w:r>
          </w:p>
        </w:tc>
      </w:tr>
      <w:tr w:rsidR="00D109E0" w:rsidRPr="009A3CAD" w14:paraId="1BB2463C" w14:textId="77777777" w:rsidTr="00D109E0">
        <w:tc>
          <w:tcPr>
            <w:tcW w:w="2263" w:type="dxa"/>
          </w:tcPr>
          <w:p w14:paraId="3E5A041C" w14:textId="77777777" w:rsidR="00D109E0" w:rsidRPr="009A3CAD" w:rsidRDefault="00D109E0" w:rsidP="009A3CAD">
            <w:pPr>
              <w:pStyle w:val="Standard"/>
              <w:tabs>
                <w:tab w:val="left" w:pos="4252"/>
              </w:tabs>
              <w:jc w:val="center"/>
              <w:rPr>
                <w:b/>
                <w:sz w:val="20"/>
                <w:szCs w:val="20"/>
              </w:rPr>
            </w:pPr>
            <w:r w:rsidRPr="009A3CAD">
              <w:rPr>
                <w:b/>
                <w:sz w:val="20"/>
                <w:szCs w:val="20"/>
              </w:rPr>
              <w:t>IMPROBABLE (2)</w:t>
            </w:r>
          </w:p>
        </w:tc>
        <w:tc>
          <w:tcPr>
            <w:tcW w:w="1985" w:type="dxa"/>
            <w:shd w:val="clear" w:color="auto" w:fill="92D050"/>
          </w:tcPr>
          <w:p w14:paraId="1E5C787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92D050"/>
          </w:tcPr>
          <w:p w14:paraId="5C8571D2"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23" w:type="dxa"/>
            <w:shd w:val="clear" w:color="auto" w:fill="00B0F0"/>
          </w:tcPr>
          <w:p w14:paraId="066C7F47"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276" w:type="dxa"/>
            <w:shd w:val="clear" w:color="auto" w:fill="D893ED"/>
          </w:tcPr>
          <w:p w14:paraId="0B5B6F2F" w14:textId="39D7F74C" w:rsidR="00D109E0" w:rsidRPr="009A3CAD" w:rsidRDefault="00D109E0" w:rsidP="009A3CAD">
            <w:pPr>
              <w:pStyle w:val="Standard"/>
              <w:tabs>
                <w:tab w:val="left" w:pos="4252"/>
              </w:tabs>
              <w:jc w:val="center"/>
              <w:rPr>
                <w:sz w:val="20"/>
                <w:szCs w:val="20"/>
              </w:rPr>
            </w:pPr>
            <w:r w:rsidRPr="009A3CAD">
              <w:rPr>
                <w:sz w:val="20"/>
                <w:szCs w:val="20"/>
              </w:rPr>
              <w:t>ALTO</w:t>
            </w:r>
          </w:p>
        </w:tc>
        <w:tc>
          <w:tcPr>
            <w:tcW w:w="1843" w:type="dxa"/>
            <w:shd w:val="clear" w:color="auto" w:fill="FF3F3F"/>
          </w:tcPr>
          <w:p w14:paraId="4DC50DE1"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2106CA02" w14:textId="77777777" w:rsidTr="00D109E0">
        <w:tc>
          <w:tcPr>
            <w:tcW w:w="2263" w:type="dxa"/>
          </w:tcPr>
          <w:p w14:paraId="213D28F1" w14:textId="77777777" w:rsidR="00D109E0" w:rsidRPr="009A3CAD" w:rsidRDefault="00D109E0" w:rsidP="009A3CAD">
            <w:pPr>
              <w:pStyle w:val="Standard"/>
              <w:tabs>
                <w:tab w:val="left" w:pos="4252"/>
              </w:tabs>
              <w:jc w:val="center"/>
              <w:rPr>
                <w:b/>
                <w:sz w:val="20"/>
                <w:szCs w:val="20"/>
              </w:rPr>
            </w:pPr>
            <w:r w:rsidRPr="009A3CAD">
              <w:rPr>
                <w:b/>
                <w:sz w:val="20"/>
                <w:szCs w:val="20"/>
              </w:rPr>
              <w:t>POSIBLE (3)</w:t>
            </w:r>
          </w:p>
        </w:tc>
        <w:tc>
          <w:tcPr>
            <w:tcW w:w="1985" w:type="dxa"/>
            <w:shd w:val="clear" w:color="auto" w:fill="92D050"/>
          </w:tcPr>
          <w:p w14:paraId="4258616B" w14:textId="77777777" w:rsidR="00D109E0" w:rsidRPr="009A3CAD" w:rsidRDefault="00D109E0" w:rsidP="009A3CAD">
            <w:pPr>
              <w:pStyle w:val="Standard"/>
              <w:tabs>
                <w:tab w:val="left" w:pos="4252"/>
              </w:tabs>
              <w:jc w:val="center"/>
              <w:rPr>
                <w:sz w:val="20"/>
                <w:szCs w:val="20"/>
              </w:rPr>
            </w:pPr>
            <w:r w:rsidRPr="009A3CAD">
              <w:rPr>
                <w:sz w:val="20"/>
                <w:szCs w:val="20"/>
              </w:rPr>
              <w:t>BAJO</w:t>
            </w:r>
          </w:p>
        </w:tc>
        <w:tc>
          <w:tcPr>
            <w:tcW w:w="1417" w:type="dxa"/>
            <w:shd w:val="clear" w:color="auto" w:fill="00B0F0"/>
          </w:tcPr>
          <w:p w14:paraId="539E24BB"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23" w:type="dxa"/>
            <w:shd w:val="clear" w:color="auto" w:fill="D893ED"/>
          </w:tcPr>
          <w:p w14:paraId="74F3F21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4D9C8772" w14:textId="2D374FDF"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090507BE"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4E3D92E9" w14:textId="77777777" w:rsidTr="00D109E0">
        <w:tc>
          <w:tcPr>
            <w:tcW w:w="2263" w:type="dxa"/>
          </w:tcPr>
          <w:p w14:paraId="1C807B3B" w14:textId="77777777" w:rsidR="00D109E0" w:rsidRPr="009A3CAD" w:rsidRDefault="00D109E0" w:rsidP="009A3CAD">
            <w:pPr>
              <w:pStyle w:val="Standard"/>
              <w:tabs>
                <w:tab w:val="left" w:pos="4252"/>
              </w:tabs>
              <w:jc w:val="center"/>
              <w:rPr>
                <w:b/>
                <w:sz w:val="20"/>
                <w:szCs w:val="20"/>
              </w:rPr>
            </w:pPr>
            <w:r w:rsidRPr="009A3CAD">
              <w:rPr>
                <w:b/>
                <w:sz w:val="20"/>
                <w:szCs w:val="20"/>
              </w:rPr>
              <w:t>PROBABLE (4)</w:t>
            </w:r>
          </w:p>
        </w:tc>
        <w:tc>
          <w:tcPr>
            <w:tcW w:w="1985" w:type="dxa"/>
            <w:shd w:val="clear" w:color="auto" w:fill="00B0F0"/>
          </w:tcPr>
          <w:p w14:paraId="08044B5F" w14:textId="77777777" w:rsidR="00D109E0" w:rsidRPr="009A3CAD" w:rsidRDefault="00D109E0" w:rsidP="009A3CAD">
            <w:pPr>
              <w:pStyle w:val="Standard"/>
              <w:tabs>
                <w:tab w:val="left" w:pos="4252"/>
              </w:tabs>
              <w:jc w:val="center"/>
              <w:rPr>
                <w:sz w:val="20"/>
                <w:szCs w:val="20"/>
              </w:rPr>
            </w:pPr>
            <w:r w:rsidRPr="009A3CAD">
              <w:rPr>
                <w:sz w:val="20"/>
                <w:szCs w:val="20"/>
              </w:rPr>
              <w:t>MODERADO</w:t>
            </w:r>
          </w:p>
        </w:tc>
        <w:tc>
          <w:tcPr>
            <w:tcW w:w="1417" w:type="dxa"/>
            <w:shd w:val="clear" w:color="auto" w:fill="D893ED"/>
          </w:tcPr>
          <w:p w14:paraId="27CC332F"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D893ED"/>
          </w:tcPr>
          <w:p w14:paraId="5FD46A57"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276" w:type="dxa"/>
            <w:shd w:val="clear" w:color="auto" w:fill="FF3F3F"/>
          </w:tcPr>
          <w:p w14:paraId="73006465" w14:textId="1B5C2B5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711859E5"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r w:rsidR="00D109E0" w:rsidRPr="009A3CAD" w14:paraId="6A011ED6" w14:textId="77777777" w:rsidTr="00D109E0">
        <w:tc>
          <w:tcPr>
            <w:tcW w:w="2263" w:type="dxa"/>
          </w:tcPr>
          <w:p w14:paraId="2B39E411" w14:textId="77777777" w:rsidR="00D109E0" w:rsidRPr="009A3CAD" w:rsidRDefault="00D109E0" w:rsidP="009A3CAD">
            <w:pPr>
              <w:pStyle w:val="Standard"/>
              <w:tabs>
                <w:tab w:val="left" w:pos="4252"/>
              </w:tabs>
              <w:jc w:val="center"/>
              <w:rPr>
                <w:b/>
                <w:sz w:val="20"/>
                <w:szCs w:val="20"/>
              </w:rPr>
            </w:pPr>
            <w:r w:rsidRPr="009A3CAD">
              <w:rPr>
                <w:b/>
                <w:sz w:val="20"/>
                <w:szCs w:val="20"/>
              </w:rPr>
              <w:t>CASI SEGURO (5)</w:t>
            </w:r>
          </w:p>
        </w:tc>
        <w:tc>
          <w:tcPr>
            <w:tcW w:w="1985" w:type="dxa"/>
            <w:shd w:val="clear" w:color="auto" w:fill="D893ED"/>
          </w:tcPr>
          <w:p w14:paraId="66EF1779"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17" w:type="dxa"/>
            <w:shd w:val="clear" w:color="auto" w:fill="D893ED"/>
          </w:tcPr>
          <w:p w14:paraId="7D6458BE" w14:textId="77777777" w:rsidR="00D109E0" w:rsidRPr="009A3CAD" w:rsidRDefault="00D109E0" w:rsidP="009A3CAD">
            <w:pPr>
              <w:pStyle w:val="Standard"/>
              <w:tabs>
                <w:tab w:val="left" w:pos="4252"/>
              </w:tabs>
              <w:jc w:val="center"/>
              <w:rPr>
                <w:sz w:val="20"/>
                <w:szCs w:val="20"/>
              </w:rPr>
            </w:pPr>
            <w:r w:rsidRPr="009A3CAD">
              <w:rPr>
                <w:sz w:val="20"/>
                <w:szCs w:val="20"/>
              </w:rPr>
              <w:t>ALTO</w:t>
            </w:r>
          </w:p>
        </w:tc>
        <w:tc>
          <w:tcPr>
            <w:tcW w:w="1423" w:type="dxa"/>
            <w:shd w:val="clear" w:color="auto" w:fill="FF3F3F"/>
          </w:tcPr>
          <w:p w14:paraId="0DAD5E6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c>
          <w:tcPr>
            <w:tcW w:w="1276" w:type="dxa"/>
            <w:shd w:val="clear" w:color="auto" w:fill="FF3F3F"/>
          </w:tcPr>
          <w:p w14:paraId="4F0C1034" w14:textId="65D8B228" w:rsidR="00D109E0" w:rsidRPr="009A3CAD" w:rsidRDefault="00D109E0" w:rsidP="009A3CAD">
            <w:pPr>
              <w:pStyle w:val="Standard"/>
              <w:tabs>
                <w:tab w:val="left" w:pos="4252"/>
              </w:tabs>
              <w:jc w:val="center"/>
              <w:rPr>
                <w:sz w:val="20"/>
                <w:szCs w:val="20"/>
              </w:rPr>
            </w:pPr>
            <w:r w:rsidRPr="009A3CAD">
              <w:rPr>
                <w:sz w:val="20"/>
                <w:szCs w:val="20"/>
              </w:rPr>
              <w:t>EXTREMO</w:t>
            </w:r>
          </w:p>
        </w:tc>
        <w:tc>
          <w:tcPr>
            <w:tcW w:w="1843" w:type="dxa"/>
            <w:shd w:val="clear" w:color="auto" w:fill="FF3F3F"/>
          </w:tcPr>
          <w:p w14:paraId="1CD672DC" w14:textId="77777777" w:rsidR="00D109E0" w:rsidRPr="009A3CAD" w:rsidRDefault="00D109E0" w:rsidP="009A3CAD">
            <w:pPr>
              <w:pStyle w:val="Standard"/>
              <w:tabs>
                <w:tab w:val="left" w:pos="4252"/>
              </w:tabs>
              <w:jc w:val="center"/>
              <w:rPr>
                <w:sz w:val="20"/>
                <w:szCs w:val="20"/>
              </w:rPr>
            </w:pPr>
            <w:r w:rsidRPr="009A3CAD">
              <w:rPr>
                <w:sz w:val="20"/>
                <w:szCs w:val="20"/>
              </w:rPr>
              <w:t>EXTREMO</w:t>
            </w:r>
          </w:p>
        </w:tc>
      </w:tr>
    </w:tbl>
    <w:p w14:paraId="66331BE7" w14:textId="77777777" w:rsidR="009A3CAD" w:rsidRDefault="009A3CAD" w:rsidP="00150561"/>
    <w:p w14:paraId="262315D8" w14:textId="6EE5D8F0" w:rsidR="00150561" w:rsidRPr="00150561" w:rsidRDefault="00150561" w:rsidP="00DB0275">
      <w:pPr>
        <w:pStyle w:val="Prrafodelista"/>
        <w:numPr>
          <w:ilvl w:val="0"/>
          <w:numId w:val="34"/>
        </w:numPr>
      </w:pPr>
      <w:r w:rsidRPr="00D109E0">
        <w:rPr>
          <w:b/>
        </w:rPr>
        <w:t xml:space="preserve">Bajo. </w:t>
      </w:r>
      <w:r w:rsidRPr="00150561">
        <w:t>Los riesgos bajos deben ser objeto de seguimiento por pa</w:t>
      </w:r>
      <w:r w:rsidR="00D109E0">
        <w:t>rte únicamente de un miembro del Team.</w:t>
      </w:r>
    </w:p>
    <w:p w14:paraId="6547A785" w14:textId="4E096142" w:rsidR="00150561" w:rsidRPr="00150561" w:rsidRDefault="00150561" w:rsidP="00DB0275">
      <w:pPr>
        <w:pStyle w:val="Prrafodelista"/>
        <w:numPr>
          <w:ilvl w:val="0"/>
          <w:numId w:val="34"/>
        </w:numPr>
      </w:pPr>
      <w:r w:rsidRPr="00D109E0">
        <w:rPr>
          <w:b/>
        </w:rPr>
        <w:t>Moderado.</w:t>
      </w:r>
      <w:r w:rsidRPr="00150561">
        <w:t xml:space="preserve"> Los riesgos moderados deben ser objeto de seguimiento adecuado por </w:t>
      </w:r>
      <w:r w:rsidR="00D109E0">
        <w:t>parte tanto del Enrique, como de Fernando.</w:t>
      </w:r>
    </w:p>
    <w:p w14:paraId="0A7D0B7D" w14:textId="2A75B0B3" w:rsidR="00150561" w:rsidRDefault="00150561" w:rsidP="00DB0275">
      <w:pPr>
        <w:pStyle w:val="Prrafodelista"/>
        <w:numPr>
          <w:ilvl w:val="0"/>
          <w:numId w:val="34"/>
        </w:numPr>
      </w:pPr>
      <w:r w:rsidRPr="00D109E0">
        <w:rPr>
          <w:b/>
        </w:rPr>
        <w:t>Alto.</w:t>
      </w:r>
      <w:r>
        <w:t xml:space="preserve"> </w:t>
      </w:r>
      <w:r w:rsidRPr="00150561">
        <w:t xml:space="preserve">Los riesgos altos requieren la atención </w:t>
      </w:r>
      <w:r w:rsidR="00D109E0">
        <w:t>del Scrum Manager y del Team.</w:t>
      </w:r>
    </w:p>
    <w:p w14:paraId="5DA13AE1" w14:textId="6DFFC7E8" w:rsidR="00150561" w:rsidRDefault="00150561" w:rsidP="00DB0275">
      <w:pPr>
        <w:pStyle w:val="Prrafodelista"/>
        <w:numPr>
          <w:ilvl w:val="0"/>
          <w:numId w:val="34"/>
        </w:numPr>
      </w:pPr>
      <w:r w:rsidRPr="00D109E0">
        <w:rPr>
          <w:b/>
        </w:rPr>
        <w:t>Extremo.</w:t>
      </w:r>
      <w:r>
        <w:t xml:space="preserve"> </w:t>
      </w:r>
      <w:r w:rsidR="00D109E0">
        <w:t xml:space="preserve">Los riesgos extremos han de comunicarse al cliente directamente </w:t>
      </w:r>
      <w:r w:rsidR="00D109E0">
        <w:lastRenderedPageBreak/>
        <w:t>después de a ver sido planteados por el Scrum Manager y el Team.</w:t>
      </w:r>
    </w:p>
    <w:p w14:paraId="72A07387" w14:textId="4858C0EE" w:rsidR="00150561" w:rsidRDefault="00150561" w:rsidP="00150561">
      <w:r>
        <w:t>En el caso de “Eolic Event Consumer”, podemos clasificar estos riesgos, según la siguiente categoría:</w:t>
      </w:r>
    </w:p>
    <w:p w14:paraId="42F9E620" w14:textId="758241DD" w:rsidR="00D109E0" w:rsidRPr="00980135" w:rsidRDefault="00D109E0" w:rsidP="00D12925">
      <w:pPr>
        <w:pStyle w:val="Standard"/>
        <w:numPr>
          <w:ilvl w:val="0"/>
          <w:numId w:val="39"/>
        </w:numPr>
        <w:rPr>
          <w:b/>
        </w:rPr>
      </w:pPr>
      <w:r w:rsidRPr="00980135">
        <w:rPr>
          <w:b/>
        </w:rPr>
        <w:t>Problemas con la comprensión de EPL.</w:t>
      </w:r>
      <w:r>
        <w:rPr>
          <w:b/>
        </w:rPr>
        <w:t xml:space="preserve"> </w:t>
      </w:r>
      <w:r w:rsidR="0033295F">
        <w:t>Tiene una probabilidad probable (4) de que ocurra, ya que enfrentarnos a un lenguaje que trabaja con una lógica distinta a l</w:t>
      </w:r>
      <w:r w:rsidR="00871534">
        <w:t>a</w:t>
      </w:r>
      <w:r w:rsidR="0033295F">
        <w:t xml:space="preserve"> </w:t>
      </w:r>
      <w:r w:rsidR="00871534">
        <w:t>tradicionalmente</w:t>
      </w:r>
      <w:r w:rsidR="0033295F">
        <w:t xml:space="preserve"> puede suponer problemas. Las consecuencias de dicho riesgo podemos clasificarlas como menores</w:t>
      </w:r>
      <w:r w:rsidR="000A36C4">
        <w:t xml:space="preserve"> (3)</w:t>
      </w:r>
      <w:r w:rsidR="0033295F">
        <w:t xml:space="preserve">, </w:t>
      </w:r>
      <w:proofErr w:type="gramStart"/>
      <w:r w:rsidR="0033295F">
        <w:t>puesto que</w:t>
      </w:r>
      <w:proofErr w:type="gramEnd"/>
      <w:r w:rsidR="0033295F">
        <w:t xml:space="preserve"> pese a que desconocemos el lenguaje</w:t>
      </w:r>
      <w:r w:rsidR="00871534">
        <w:t>,</w:t>
      </w:r>
      <w:r w:rsidR="0033295F">
        <w:t xml:space="preserve"> </w:t>
      </w:r>
      <w:r w:rsidR="00871534">
        <w:t>acudiremos a</w:t>
      </w:r>
      <w:r w:rsidR="0033295F">
        <w:t xml:space="preserve"> un curso de iniciación, y tendremos contacto con profesores que conocen el lenguaje</w:t>
      </w:r>
      <w:r w:rsidR="00871534">
        <w:t>.</w:t>
      </w:r>
    </w:p>
    <w:p w14:paraId="07FE4078" w14:textId="753EFD5F" w:rsidR="00D109E0" w:rsidRPr="00980135" w:rsidRDefault="00D109E0" w:rsidP="00D12925">
      <w:pPr>
        <w:pStyle w:val="Standard"/>
        <w:numPr>
          <w:ilvl w:val="0"/>
          <w:numId w:val="39"/>
        </w:numPr>
        <w:rPr>
          <w:b/>
        </w:rPr>
      </w:pPr>
      <w:r w:rsidRPr="00980135">
        <w:rPr>
          <w:b/>
        </w:rPr>
        <w:t>Problemas con la programación con CakePHP.</w:t>
      </w:r>
      <w:r>
        <w:rPr>
          <w:b/>
        </w:rPr>
        <w:t xml:space="preserve"> </w:t>
      </w:r>
      <w:r w:rsidR="000A36C4">
        <w:t>Tiene una probabilidad casi segura (5), puesto que el Team no ha tocado nunca PHP, ni mucho menos un framework tan avanzado como es CakePHP. Tampoco está familiarizado con el servidor Apache, y MySQL, tecnologías imprescindibles para instaurar un servicio web que se amolde al de nuestro cliente. Las consecuencias de este riesgo podemos verlas como catastróficas (5) puesto que, si este riesgo se convierte en realidad, retrasaremos el despliegue mucho tiempo e incluso se tome la decisión de instaurar otra tecnología directamente.</w:t>
      </w:r>
    </w:p>
    <w:p w14:paraId="3FFBE781" w14:textId="6F9DD728" w:rsidR="00D109E0" w:rsidRPr="00980135" w:rsidRDefault="00D109E0" w:rsidP="00D12925">
      <w:pPr>
        <w:pStyle w:val="Standard"/>
        <w:numPr>
          <w:ilvl w:val="0"/>
          <w:numId w:val="39"/>
        </w:numPr>
        <w:rPr>
          <w:b/>
        </w:rPr>
      </w:pPr>
      <w:r w:rsidRPr="00980135">
        <w:rPr>
          <w:b/>
        </w:rPr>
        <w:t>El cliente no tenga detectados, aunque sea en lenguaje formal los patrones.</w:t>
      </w:r>
      <w:r w:rsidR="00853103">
        <w:t xml:space="preserve"> Este riesgo podemos categorizarlo con probabilidad posible (3), </w:t>
      </w:r>
      <w:r w:rsidR="008E559E">
        <w:t>ya que el cliente</w:t>
      </w:r>
      <w:r w:rsidR="00853103">
        <w:t xml:space="preserve"> tiene muy clara</w:t>
      </w:r>
      <w:r w:rsidR="008E559E">
        <w:t>s</w:t>
      </w:r>
      <w:r w:rsidR="00853103">
        <w:t xml:space="preserve"> cuales pueden ser las señales </w:t>
      </w:r>
      <w:r w:rsidR="008E559E">
        <w:t>de</w:t>
      </w:r>
      <w:r w:rsidR="00853103">
        <w:t xml:space="preserve"> un comportamiento anómalo </w:t>
      </w:r>
      <w:r w:rsidR="008E559E">
        <w:t>en el</w:t>
      </w:r>
      <w:r w:rsidR="00853103">
        <w:t xml:space="preserve"> aerogenerador, sin embargo, </w:t>
      </w:r>
      <w:r w:rsidR="008E559E">
        <w:t>dudamos en sí es cierto</w:t>
      </w:r>
      <w:r w:rsidR="00853103">
        <w:t>. Las consecuencias de este riesgo son moderadas (3), ya que</w:t>
      </w:r>
      <w:r w:rsidR="008E559E">
        <w:t xml:space="preserve"> con nuestra ayuda solo será cuestión de tiempo redactar formalmente estos eventos de interés.</w:t>
      </w:r>
    </w:p>
    <w:p w14:paraId="3DED0446" w14:textId="4A5D9675" w:rsidR="00D109E0" w:rsidRPr="00980135" w:rsidRDefault="00D109E0" w:rsidP="00D12925">
      <w:pPr>
        <w:pStyle w:val="Standard"/>
        <w:numPr>
          <w:ilvl w:val="0"/>
          <w:numId w:val="39"/>
        </w:numPr>
        <w:tabs>
          <w:tab w:val="left" w:pos="4252"/>
        </w:tabs>
        <w:rPr>
          <w:b/>
        </w:rPr>
      </w:pPr>
      <w:r w:rsidRPr="00980135">
        <w:rPr>
          <w:b/>
        </w:rPr>
        <w:t>El cliente no se interese por el proyecto</w:t>
      </w:r>
      <w:r>
        <w:rPr>
          <w:b/>
        </w:rPr>
        <w:t>.</w:t>
      </w:r>
      <w:r w:rsidR="00853103">
        <w:rPr>
          <w:b/>
        </w:rPr>
        <w:t xml:space="preserve"> </w:t>
      </w:r>
      <w:r w:rsidR="00853103">
        <w:t>Este riesgo tiene una probabilidad posible (3)</w:t>
      </w:r>
      <w:r w:rsidR="004D1A52">
        <w:t xml:space="preserve">, debido a que no hay ninguna inversión económica. Este factor puede hacer que el cliente no le de </w:t>
      </w:r>
      <w:r w:rsidR="008E559E">
        <w:t>ninguna</w:t>
      </w:r>
      <w:r w:rsidR="004D1A52">
        <w:t xml:space="preserve"> prioridad a este proyecto.</w:t>
      </w:r>
      <w:r w:rsidR="00853103">
        <w:t xml:space="preserve"> </w:t>
      </w:r>
      <w:r w:rsidR="004D1A52">
        <w:t xml:space="preserve">Sin embargo, las consecuencias que conllevaría la desvinculación con el cliente serían mucho mayores (4), debido a </w:t>
      </w:r>
      <w:r w:rsidR="004651D5">
        <w:t>que,</w:t>
      </w:r>
      <w:r w:rsidR="004D1A52">
        <w:t xml:space="preserve"> sin el enunciado de los patrones, ni con expertos de energía eólica no podremos implantar un sistema que detecte esas máquinas con comportamiento irregular.</w:t>
      </w:r>
    </w:p>
    <w:p w14:paraId="48C9C50D" w14:textId="1679E7A0" w:rsidR="00D109E0" w:rsidRPr="00980135" w:rsidRDefault="00D109E0" w:rsidP="00D12925">
      <w:pPr>
        <w:pStyle w:val="Standard"/>
        <w:numPr>
          <w:ilvl w:val="0"/>
          <w:numId w:val="39"/>
        </w:numPr>
        <w:tabs>
          <w:tab w:val="left" w:pos="4252"/>
        </w:tabs>
        <w:rPr>
          <w:b/>
        </w:rPr>
      </w:pPr>
      <w:r w:rsidRPr="00980135">
        <w:rPr>
          <w:b/>
        </w:rPr>
        <w:t>Enfermedad del Team.</w:t>
      </w:r>
      <w:r w:rsidR="004D1A52">
        <w:rPr>
          <w:b/>
        </w:rPr>
        <w:t xml:space="preserve"> </w:t>
      </w:r>
      <w:r w:rsidR="004D1A52">
        <w:t>Se trata de un riesgo que puede ser clasificado con una probabilidad posible (3)</w:t>
      </w:r>
      <w:r w:rsidR="00DA0F78">
        <w:t>, debido a que cualquier persona del equipo puede padecer una enfermedad</w:t>
      </w:r>
      <w:r w:rsidR="004D1A52">
        <w:t>.</w:t>
      </w:r>
      <w:r w:rsidR="00DA0F78">
        <w:t xml:space="preserve"> Debido a que es un trabajo de fin de grado en el que estaremos a </w:t>
      </w:r>
      <w:r w:rsidR="00DA0F78">
        <w:lastRenderedPageBreak/>
        <w:t xml:space="preserve">jornada completa trabajando en él, en un período de tiempo muy corto las consecuencias de este riesgo son </w:t>
      </w:r>
      <w:r w:rsidR="006D72B2">
        <w:t xml:space="preserve">moderadas (3), pudiendo llegar a ser castróficas. </w:t>
      </w:r>
    </w:p>
    <w:p w14:paraId="7F995278" w14:textId="4218F77C" w:rsidR="00D109E0" w:rsidRPr="009A3CAD" w:rsidRDefault="00D109E0" w:rsidP="00D12925">
      <w:pPr>
        <w:pStyle w:val="Standard"/>
        <w:numPr>
          <w:ilvl w:val="0"/>
          <w:numId w:val="39"/>
        </w:numPr>
        <w:tabs>
          <w:tab w:val="left" w:pos="4252"/>
        </w:tabs>
        <w:rPr>
          <w:b/>
        </w:rPr>
      </w:pPr>
      <w:r w:rsidRPr="00980135">
        <w:rPr>
          <w:b/>
        </w:rPr>
        <w:t>Cambiar de una base de datos relacional a otra que no lo es.</w:t>
      </w:r>
      <w:r>
        <w:rPr>
          <w:b/>
        </w:rPr>
        <w:t xml:space="preserve"> </w:t>
      </w:r>
      <w:r w:rsidR="006D72B2">
        <w:t xml:space="preserve">Si clasificamos este riesgo diremos que tiene una probabilidad </w:t>
      </w:r>
      <w:r w:rsidR="001D6F74">
        <w:t>posible</w:t>
      </w:r>
      <w:r w:rsidR="006D72B2">
        <w:t xml:space="preserve"> (</w:t>
      </w:r>
      <w:r w:rsidR="001D6F74">
        <w:t>3</w:t>
      </w:r>
      <w:r w:rsidR="006D72B2">
        <w:t xml:space="preserve">) de que suceda, ya que la escalabilidad en un sistema de Big Data es primordial, y puede que al trabajar con distintos modelos de datos se tenga que utilizar una base de datos no relacional tipo MongoDB. Las consecuencias de este riesgo son </w:t>
      </w:r>
      <w:r w:rsidR="001D6F74">
        <w:t xml:space="preserve">menores </w:t>
      </w:r>
      <w:r w:rsidR="006D72B2">
        <w:t>(</w:t>
      </w:r>
      <w:r w:rsidR="001A3F21">
        <w:t>2</w:t>
      </w:r>
      <w:r w:rsidR="006D72B2">
        <w:t xml:space="preserve">), significaría una modificación a nivel de estructura del código, por tanto, un incremento del número de tareas, y a su vez </w:t>
      </w:r>
      <w:r w:rsidR="008E559E">
        <w:t>de</w:t>
      </w:r>
      <w:r w:rsidR="006D72B2">
        <w:t xml:space="preserve"> tiempo</w:t>
      </w:r>
      <w:r w:rsidR="008E559E">
        <w:t>.</w:t>
      </w:r>
    </w:p>
    <w:p w14:paraId="0FEE3745" w14:textId="6CCF17F2" w:rsidR="00150561" w:rsidRDefault="006D72B2" w:rsidP="004651D5">
      <w:r>
        <w:t xml:space="preserve">Si resumimos este análisis de riesgos obtendríamos </w:t>
      </w:r>
      <w:r w:rsidR="008E559E">
        <w:t xml:space="preserve">los resultados de </w:t>
      </w:r>
      <w:r>
        <w:t xml:space="preserve">la </w:t>
      </w:r>
      <w:r>
        <w:fldChar w:fldCharType="begin"/>
      </w:r>
      <w:r>
        <w:instrText xml:space="preserve"> REF _Ref509483361 \h </w:instrText>
      </w:r>
      <w:r w:rsidR="004651D5">
        <w:instrText xml:space="preserve"> \* MERGEFORMAT </w:instrText>
      </w:r>
      <w:r>
        <w:fldChar w:fldCharType="separate"/>
      </w:r>
      <w:r w:rsidR="00AC166E">
        <w:t xml:space="preserve">Tabla </w:t>
      </w:r>
      <w:r w:rsidR="00AC166E">
        <w:rPr>
          <w:noProof/>
        </w:rPr>
        <w:t>6</w:t>
      </w:r>
      <w:r>
        <w:fldChar w:fldCharType="end"/>
      </w:r>
      <w:r>
        <w:t xml:space="preserve">, donde se refleja de forma gráfica </w:t>
      </w:r>
      <w:r w:rsidR="004651D5">
        <w:t>que nos encontramos ante riesgos muy peligrosos</w:t>
      </w:r>
      <w:r w:rsidR="008E559E">
        <w:t>.  Puesto que el sistema ha de desarrollarse en menos de 5 meses, la mayor parte de estos riesgos se han considerado como altos y extremos.</w:t>
      </w:r>
      <w:r w:rsidR="00750325">
        <w:t xml:space="preserve"> El </w:t>
      </w:r>
      <w:r w:rsidR="00BA3A04">
        <w:t>poco tiempo para su desarrollo ha afectado notablemente nuestras valoraciones.</w:t>
      </w:r>
    </w:p>
    <w:p w14:paraId="2837C115" w14:textId="152A0F1E" w:rsidR="006D72B2" w:rsidRDefault="006D72B2" w:rsidP="00613741">
      <w:pPr>
        <w:pStyle w:val="Descripcin"/>
        <w:keepNext/>
        <w:jc w:val="left"/>
      </w:pPr>
      <w:bookmarkStart w:id="96" w:name="_Ref509483361"/>
      <w:bookmarkStart w:id="97" w:name="_Toc511324252"/>
      <w:r>
        <w:t xml:space="preserve">Tabla </w:t>
      </w:r>
      <w:r>
        <w:fldChar w:fldCharType="begin"/>
      </w:r>
      <w:r>
        <w:instrText xml:space="preserve"> SEQ Tabla \* ARABIC </w:instrText>
      </w:r>
      <w:r>
        <w:fldChar w:fldCharType="separate"/>
      </w:r>
      <w:r w:rsidR="00AC166E">
        <w:rPr>
          <w:noProof/>
        </w:rPr>
        <w:t>6</w:t>
      </w:r>
      <w:r>
        <w:fldChar w:fldCharType="end"/>
      </w:r>
      <w:bookmarkEnd w:id="96"/>
      <w:r>
        <w:t>. Ponderación de riesgos.</w:t>
      </w:r>
      <w:bookmarkEnd w:id="97"/>
    </w:p>
    <w:tbl>
      <w:tblPr>
        <w:tblStyle w:val="Tablaconcuadrcula"/>
        <w:tblW w:w="0" w:type="auto"/>
        <w:jc w:val="center"/>
        <w:tblLook w:val="04A0" w:firstRow="1" w:lastRow="0" w:firstColumn="1" w:lastColumn="0" w:noHBand="0" w:noVBand="1"/>
      </w:tblPr>
      <w:tblGrid>
        <w:gridCol w:w="4388"/>
        <w:gridCol w:w="4389"/>
      </w:tblGrid>
      <w:tr w:rsidR="006D72B2" w14:paraId="31DEA244" w14:textId="77777777" w:rsidTr="00613741">
        <w:trPr>
          <w:jc w:val="center"/>
        </w:trPr>
        <w:tc>
          <w:tcPr>
            <w:tcW w:w="4388" w:type="dxa"/>
            <w:shd w:val="clear" w:color="auto" w:fill="D9D9D9" w:themeFill="background1" w:themeFillShade="D9"/>
            <w:vAlign w:val="center"/>
          </w:tcPr>
          <w:p w14:paraId="63C15C32" w14:textId="45312A80" w:rsidR="006D72B2" w:rsidRPr="004651D5" w:rsidRDefault="004651D5" w:rsidP="004651D5">
            <w:pPr>
              <w:ind w:firstLine="0"/>
              <w:jc w:val="center"/>
              <w:rPr>
                <w:b/>
              </w:rPr>
            </w:pPr>
            <w:r>
              <w:rPr>
                <w:b/>
              </w:rPr>
              <w:t>RIESGO</w:t>
            </w:r>
          </w:p>
        </w:tc>
        <w:tc>
          <w:tcPr>
            <w:tcW w:w="4389" w:type="dxa"/>
            <w:shd w:val="clear" w:color="auto" w:fill="D9D9D9" w:themeFill="background1" w:themeFillShade="D9"/>
            <w:vAlign w:val="center"/>
          </w:tcPr>
          <w:p w14:paraId="0BFADC35" w14:textId="1F90FA1A" w:rsidR="006D72B2" w:rsidRPr="004651D5" w:rsidRDefault="004651D5" w:rsidP="004651D5">
            <w:pPr>
              <w:ind w:firstLine="0"/>
              <w:jc w:val="center"/>
              <w:rPr>
                <w:b/>
              </w:rPr>
            </w:pPr>
            <w:r w:rsidRPr="004651D5">
              <w:rPr>
                <w:b/>
              </w:rPr>
              <w:t>PONDERACIÓN</w:t>
            </w:r>
          </w:p>
        </w:tc>
      </w:tr>
      <w:tr w:rsidR="006D72B2" w14:paraId="427A76B3" w14:textId="77777777" w:rsidTr="00613741">
        <w:trPr>
          <w:jc w:val="center"/>
        </w:trPr>
        <w:tc>
          <w:tcPr>
            <w:tcW w:w="4388" w:type="dxa"/>
            <w:vAlign w:val="center"/>
          </w:tcPr>
          <w:p w14:paraId="4503C958" w14:textId="56E5871B" w:rsidR="006D72B2" w:rsidRPr="004651D5" w:rsidRDefault="006D72B2" w:rsidP="004651D5">
            <w:pPr>
              <w:pStyle w:val="Standard"/>
              <w:jc w:val="center"/>
            </w:pPr>
            <w:r w:rsidRPr="004651D5">
              <w:t>Problemas con la comprensión de EPL.</w:t>
            </w:r>
          </w:p>
        </w:tc>
        <w:tc>
          <w:tcPr>
            <w:tcW w:w="4389" w:type="dxa"/>
            <w:shd w:val="clear" w:color="auto" w:fill="FF3F3F"/>
            <w:vAlign w:val="center"/>
          </w:tcPr>
          <w:p w14:paraId="3D50091D" w14:textId="67C4D9EA" w:rsidR="006D72B2" w:rsidRDefault="001A3F21" w:rsidP="004651D5">
            <w:pPr>
              <w:ind w:firstLine="0"/>
              <w:jc w:val="center"/>
            </w:pPr>
            <w:r>
              <w:t>EXTREMO</w:t>
            </w:r>
          </w:p>
        </w:tc>
      </w:tr>
      <w:tr w:rsidR="006D72B2" w14:paraId="1645BEA7" w14:textId="77777777" w:rsidTr="00613741">
        <w:trPr>
          <w:jc w:val="center"/>
        </w:trPr>
        <w:tc>
          <w:tcPr>
            <w:tcW w:w="4388" w:type="dxa"/>
            <w:vAlign w:val="center"/>
          </w:tcPr>
          <w:p w14:paraId="6F2890B5" w14:textId="0B916A85" w:rsidR="006D72B2" w:rsidRPr="004651D5" w:rsidRDefault="006D72B2" w:rsidP="004651D5">
            <w:pPr>
              <w:pStyle w:val="Standard"/>
              <w:jc w:val="center"/>
            </w:pPr>
            <w:r w:rsidRPr="004651D5">
              <w:t>Problemas con la programación con CakePHP.</w:t>
            </w:r>
          </w:p>
        </w:tc>
        <w:tc>
          <w:tcPr>
            <w:tcW w:w="4389" w:type="dxa"/>
            <w:shd w:val="clear" w:color="auto" w:fill="FF3F3F"/>
            <w:vAlign w:val="center"/>
          </w:tcPr>
          <w:p w14:paraId="02446E3D" w14:textId="3ADFCB2A" w:rsidR="006D72B2" w:rsidRDefault="001A3F21" w:rsidP="004651D5">
            <w:pPr>
              <w:ind w:firstLine="0"/>
              <w:jc w:val="center"/>
            </w:pPr>
            <w:r>
              <w:t>EXTREMO</w:t>
            </w:r>
          </w:p>
        </w:tc>
      </w:tr>
      <w:tr w:rsidR="006D72B2" w14:paraId="5F5E6787" w14:textId="77777777" w:rsidTr="00613741">
        <w:trPr>
          <w:jc w:val="center"/>
        </w:trPr>
        <w:tc>
          <w:tcPr>
            <w:tcW w:w="4388" w:type="dxa"/>
            <w:vAlign w:val="center"/>
          </w:tcPr>
          <w:p w14:paraId="0CAFD1C2" w14:textId="6268F94C" w:rsidR="006D72B2" w:rsidRPr="004651D5" w:rsidRDefault="006D72B2" w:rsidP="004651D5">
            <w:pPr>
              <w:pStyle w:val="Standard"/>
              <w:jc w:val="center"/>
            </w:pPr>
            <w:r w:rsidRPr="004651D5">
              <w:t>El cliente no tenga detectados, aunque sea en lenguaje formal los patrones.</w:t>
            </w:r>
          </w:p>
        </w:tc>
        <w:tc>
          <w:tcPr>
            <w:tcW w:w="4389" w:type="dxa"/>
            <w:shd w:val="clear" w:color="auto" w:fill="D893ED"/>
            <w:vAlign w:val="center"/>
          </w:tcPr>
          <w:p w14:paraId="500EB5B9" w14:textId="76A6D2C7" w:rsidR="006D72B2" w:rsidRDefault="001A3F21" w:rsidP="004651D5">
            <w:pPr>
              <w:ind w:firstLine="0"/>
              <w:jc w:val="center"/>
            </w:pPr>
            <w:r>
              <w:t>ALTO</w:t>
            </w:r>
          </w:p>
        </w:tc>
      </w:tr>
      <w:tr w:rsidR="006D72B2" w14:paraId="1413B48F" w14:textId="77777777" w:rsidTr="00613741">
        <w:trPr>
          <w:jc w:val="center"/>
        </w:trPr>
        <w:tc>
          <w:tcPr>
            <w:tcW w:w="4388" w:type="dxa"/>
            <w:vAlign w:val="center"/>
          </w:tcPr>
          <w:p w14:paraId="43B68068" w14:textId="495370FE" w:rsidR="006D72B2" w:rsidRPr="004651D5" w:rsidRDefault="006D72B2" w:rsidP="004651D5">
            <w:pPr>
              <w:pStyle w:val="Standard"/>
              <w:tabs>
                <w:tab w:val="left" w:pos="4252"/>
              </w:tabs>
              <w:jc w:val="center"/>
            </w:pPr>
            <w:r w:rsidRPr="004651D5">
              <w:t>El cliente no se interese por el proyecto.</w:t>
            </w:r>
          </w:p>
        </w:tc>
        <w:tc>
          <w:tcPr>
            <w:tcW w:w="4389" w:type="dxa"/>
            <w:shd w:val="clear" w:color="auto" w:fill="FF3F3F"/>
            <w:vAlign w:val="center"/>
          </w:tcPr>
          <w:p w14:paraId="4B68F1DE" w14:textId="5CF91306" w:rsidR="006D72B2" w:rsidRDefault="001A3F21" w:rsidP="004651D5">
            <w:pPr>
              <w:ind w:firstLine="0"/>
              <w:jc w:val="center"/>
            </w:pPr>
            <w:r>
              <w:t>EXTREMO</w:t>
            </w:r>
          </w:p>
        </w:tc>
      </w:tr>
      <w:tr w:rsidR="006D72B2" w14:paraId="5BA22593" w14:textId="77777777" w:rsidTr="00613741">
        <w:trPr>
          <w:trHeight w:val="298"/>
          <w:jc w:val="center"/>
        </w:trPr>
        <w:tc>
          <w:tcPr>
            <w:tcW w:w="4388" w:type="dxa"/>
            <w:vAlign w:val="center"/>
          </w:tcPr>
          <w:p w14:paraId="53027C6F" w14:textId="1B387F91" w:rsidR="006D72B2" w:rsidRPr="004651D5" w:rsidRDefault="006D72B2" w:rsidP="004651D5">
            <w:pPr>
              <w:pStyle w:val="Standard"/>
              <w:tabs>
                <w:tab w:val="left" w:pos="4252"/>
              </w:tabs>
              <w:jc w:val="center"/>
            </w:pPr>
            <w:r w:rsidRPr="004651D5">
              <w:t>Enfermedad del Team.</w:t>
            </w:r>
          </w:p>
        </w:tc>
        <w:tc>
          <w:tcPr>
            <w:tcW w:w="4389" w:type="dxa"/>
            <w:shd w:val="clear" w:color="auto" w:fill="D893ED"/>
            <w:vAlign w:val="center"/>
          </w:tcPr>
          <w:p w14:paraId="216C87CA" w14:textId="1C1BA29B" w:rsidR="006D72B2" w:rsidRDefault="001A3F21" w:rsidP="004651D5">
            <w:pPr>
              <w:ind w:firstLine="0"/>
              <w:jc w:val="center"/>
            </w:pPr>
            <w:r>
              <w:t>ALTO</w:t>
            </w:r>
          </w:p>
        </w:tc>
      </w:tr>
      <w:tr w:rsidR="006D72B2" w14:paraId="19B4CC17" w14:textId="77777777" w:rsidTr="00613741">
        <w:trPr>
          <w:jc w:val="center"/>
        </w:trPr>
        <w:tc>
          <w:tcPr>
            <w:tcW w:w="4388" w:type="dxa"/>
            <w:vAlign w:val="center"/>
          </w:tcPr>
          <w:p w14:paraId="0821A914" w14:textId="5D3CF783" w:rsidR="006D72B2" w:rsidRPr="004651D5" w:rsidRDefault="006D72B2" w:rsidP="004651D5">
            <w:pPr>
              <w:pStyle w:val="Standard"/>
              <w:tabs>
                <w:tab w:val="left" w:pos="4252"/>
              </w:tabs>
              <w:jc w:val="center"/>
            </w:pPr>
            <w:r w:rsidRPr="004651D5">
              <w:t>Cambiar de una base de datos relacional a otra que no lo es.</w:t>
            </w:r>
          </w:p>
        </w:tc>
        <w:tc>
          <w:tcPr>
            <w:tcW w:w="4389" w:type="dxa"/>
            <w:shd w:val="clear" w:color="auto" w:fill="00B0F0"/>
            <w:vAlign w:val="center"/>
          </w:tcPr>
          <w:p w14:paraId="0E602695" w14:textId="739708F9" w:rsidR="006D72B2" w:rsidRDefault="001A3F21" w:rsidP="004651D5">
            <w:pPr>
              <w:ind w:firstLine="0"/>
              <w:jc w:val="center"/>
            </w:pPr>
            <w:r>
              <w:t>M</w:t>
            </w:r>
            <w:r w:rsidRPr="004651D5">
              <w:rPr>
                <w:shd w:val="clear" w:color="auto" w:fill="00B0F0"/>
              </w:rPr>
              <w:t>ODERADO</w:t>
            </w:r>
          </w:p>
        </w:tc>
      </w:tr>
    </w:tbl>
    <w:p w14:paraId="52DD0FFD" w14:textId="192261C3" w:rsidR="00BF7F30" w:rsidRDefault="00BF7F30" w:rsidP="00BF7F30"/>
    <w:p w14:paraId="1073BCC7" w14:textId="77777777" w:rsidR="00BF7F30" w:rsidRDefault="00BF7F30" w:rsidP="00BF7F30">
      <w:pPr>
        <w:sectPr w:rsidR="00BF7F30" w:rsidSect="00F644DE">
          <w:type w:val="oddPage"/>
          <w:pgSz w:w="11906" w:h="16838" w:code="9"/>
          <w:pgMar w:top="1418" w:right="1134" w:bottom="1985" w:left="1985" w:header="720" w:footer="1134" w:gutter="0"/>
          <w:cols w:space="720"/>
          <w:titlePg/>
        </w:sectPr>
      </w:pPr>
    </w:p>
    <w:p w14:paraId="2DC7224F" w14:textId="2C8FCB22" w:rsidR="0002592F" w:rsidRDefault="007A7237" w:rsidP="0002592F">
      <w:pPr>
        <w:pStyle w:val="Captulo-Nivel1"/>
        <w:jc w:val="right"/>
      </w:pPr>
      <w:bookmarkStart w:id="98" w:name="_Ref509922906"/>
      <w:bookmarkStart w:id="99" w:name="_Ref509922912"/>
      <w:bookmarkStart w:id="100" w:name="_Toc512374314"/>
      <w:r>
        <w:lastRenderedPageBreak/>
        <w:t>D</w:t>
      </w:r>
      <w:r w:rsidR="0002592F">
        <w:t>esarrollo</w:t>
      </w:r>
      <w:bookmarkEnd w:id="98"/>
      <w:bookmarkEnd w:id="99"/>
      <w:bookmarkEnd w:id="100"/>
    </w:p>
    <w:p w14:paraId="1C6CF21A" w14:textId="601F49EE" w:rsidR="0002592F" w:rsidRDefault="0002592F" w:rsidP="0002592F">
      <w:r>
        <w:t xml:space="preserve">En este capítulo veremos todos los artefactos generados a lo largo del desarrollo del proyecto partiendo de la premisa que estamos vinculados a una metodología ágil, en concreto, SCRUM con prototipado, tal y como hemos comentado en el </w:t>
      </w:r>
      <w:r>
        <w:fldChar w:fldCharType="begin"/>
      </w:r>
      <w:r>
        <w:instrText xml:space="preserve"> REF _Ref509496513 \r \h </w:instrText>
      </w:r>
      <w:r>
        <w:fldChar w:fldCharType="separate"/>
      </w:r>
      <w:r w:rsidR="00AC166E">
        <w:t>CAPÍTULO 4</w:t>
      </w:r>
      <w:r>
        <w:fldChar w:fldCharType="end"/>
      </w:r>
      <w:r>
        <w:t>.</w:t>
      </w:r>
    </w:p>
    <w:p w14:paraId="423D1EAB" w14:textId="3DD2CF9F" w:rsidR="00601CB1" w:rsidRPr="00A128C4" w:rsidRDefault="00601CB1" w:rsidP="00465C27">
      <w:pPr>
        <w:pStyle w:val="Captulo-Nivel2"/>
        <w:numPr>
          <w:ilvl w:val="1"/>
          <w:numId w:val="4"/>
        </w:numPr>
        <w:rPr>
          <w:highlight w:val="green"/>
        </w:rPr>
      </w:pPr>
      <w:bookmarkStart w:id="101" w:name="_Toc512374315"/>
      <w:r w:rsidRPr="00A128C4">
        <w:rPr>
          <w:highlight w:val="green"/>
        </w:rPr>
        <w:t xml:space="preserve">SPRINT </w:t>
      </w:r>
      <w:r w:rsidR="00D06C43" w:rsidRPr="00A128C4">
        <w:rPr>
          <w:highlight w:val="green"/>
        </w:rPr>
        <w:t>X</w:t>
      </w:r>
      <w:r w:rsidRPr="00A128C4">
        <w:rPr>
          <w:highlight w:val="green"/>
        </w:rPr>
        <w:t xml:space="preserve">. </w:t>
      </w:r>
      <w:r w:rsidR="00D06C43" w:rsidRPr="00A128C4">
        <w:rPr>
          <w:highlight w:val="green"/>
        </w:rPr>
        <w:t>Nombre del sprint</w:t>
      </w:r>
      <w:bookmarkEnd w:id="101"/>
    </w:p>
    <w:p w14:paraId="2E52B9F9" w14:textId="6BC7EE6A" w:rsidR="00DA2AC0" w:rsidRPr="00DA2AC0" w:rsidRDefault="00AB4991" w:rsidP="00DA2AC0">
      <w:pPr>
        <w:pStyle w:val="Standard"/>
      </w:pPr>
      <w:r>
        <w:t>Descripción breve del sprint</w:t>
      </w:r>
    </w:p>
    <w:p w14:paraId="60534C1F" w14:textId="3A37AA0F" w:rsidR="005219AB" w:rsidRDefault="00465C27" w:rsidP="005219AB">
      <w:pPr>
        <w:pStyle w:val="Captulo-Nivel2"/>
      </w:pPr>
      <w:bookmarkStart w:id="102" w:name="_Toc512374316"/>
      <w:r w:rsidRPr="00465C27">
        <w:t>Reunión de planificación del sprint</w:t>
      </w:r>
      <w:bookmarkEnd w:id="102"/>
    </w:p>
    <w:p w14:paraId="0483CE8E" w14:textId="38E55CAF" w:rsidR="005219AB" w:rsidRDefault="005219AB" w:rsidP="00D12925">
      <w:pPr>
        <w:pStyle w:val="Prrafodelista"/>
        <w:numPr>
          <w:ilvl w:val="0"/>
          <w:numId w:val="42"/>
        </w:numPr>
      </w:pPr>
      <w:r>
        <w:t>Intro de reunión.</w:t>
      </w:r>
    </w:p>
    <w:p w14:paraId="522177D8" w14:textId="28D34E9B" w:rsidR="005219AB" w:rsidRDefault="005219AB" w:rsidP="00D12925">
      <w:pPr>
        <w:pStyle w:val="Prrafodelista"/>
        <w:numPr>
          <w:ilvl w:val="0"/>
          <w:numId w:val="42"/>
        </w:numPr>
      </w:pPr>
      <w:r>
        <w:t>Información recogida.</w:t>
      </w:r>
    </w:p>
    <w:p w14:paraId="59915489" w14:textId="64C3D4BE" w:rsidR="005219AB" w:rsidRPr="005219AB" w:rsidRDefault="005219AB" w:rsidP="00D12925">
      <w:pPr>
        <w:pStyle w:val="Prrafodelista"/>
        <w:numPr>
          <w:ilvl w:val="0"/>
          <w:numId w:val="42"/>
        </w:numPr>
      </w:pPr>
      <w:r>
        <w:t>Requisitos elicitados e información relevante.</w:t>
      </w:r>
    </w:p>
    <w:p w14:paraId="51F30887" w14:textId="69B1332C" w:rsidR="005219AB" w:rsidRPr="005219AB" w:rsidRDefault="005219AB" w:rsidP="00D12925">
      <w:pPr>
        <w:pStyle w:val="Prrafodelista"/>
        <w:numPr>
          <w:ilvl w:val="0"/>
          <w:numId w:val="42"/>
        </w:numPr>
        <w:rPr>
          <w:rFonts w:cs="Times New Roman"/>
          <w:color w:val="222222"/>
          <w:shd w:val="clear" w:color="auto" w:fill="FFFFFF"/>
        </w:rPr>
      </w:pPr>
      <w:r w:rsidRPr="005219AB">
        <w:rPr>
          <w:rFonts w:cs="Times New Roman"/>
          <w:color w:val="222222"/>
          <w:shd w:val="clear" w:color="auto" w:fill="FFFFFF"/>
        </w:rPr>
        <w:t>Planificación del sprint.</w:t>
      </w:r>
    </w:p>
    <w:p w14:paraId="4E050EDA" w14:textId="1078A997" w:rsidR="005219AB" w:rsidRPr="005219AB" w:rsidRDefault="005219AB" w:rsidP="005219AB">
      <w:pPr>
        <w:pStyle w:val="Prrafodelista"/>
        <w:ind w:left="1287" w:firstLine="0"/>
        <w:rPr>
          <w:rFonts w:cs="Times New Roman"/>
          <w:color w:val="222222"/>
          <w:shd w:val="clear" w:color="auto" w:fill="FFFFFF"/>
        </w:rPr>
      </w:pPr>
      <w:r>
        <w:rPr>
          <w:rFonts w:cs="Times New Roman"/>
          <w:color w:val="222222"/>
          <w:shd w:val="clear" w:color="auto" w:fill="FFFFFF"/>
        </w:rPr>
        <w:t xml:space="preserve">Tabla </w:t>
      </w:r>
      <w:r w:rsidRPr="005219AB">
        <w:rPr>
          <w:rFonts w:cs="Times New Roman"/>
          <w:color w:val="222222"/>
          <w:shd w:val="clear" w:color="auto" w:fill="FFFFFF"/>
        </w:rPr>
        <w:t>Resumen del sprint.</w:t>
      </w:r>
      <w:r>
        <w:rPr>
          <w:rFonts w:cs="Times New Roman"/>
          <w:color w:val="222222"/>
          <w:shd w:val="clear" w:color="auto" w:fill="FFFFFF"/>
        </w:rPr>
        <w:tab/>
      </w:r>
    </w:p>
    <w:p w14:paraId="203F6614" w14:textId="2F0AB0C1" w:rsidR="00465C27" w:rsidRDefault="00465C27" w:rsidP="00465C27">
      <w:pPr>
        <w:pStyle w:val="Captulo-Nivel2"/>
      </w:pPr>
      <w:bookmarkStart w:id="103" w:name="_Toc512374317"/>
      <w:r w:rsidRPr="00465C27">
        <w:t>Desarrollo del sprint</w:t>
      </w:r>
      <w:bookmarkEnd w:id="103"/>
    </w:p>
    <w:p w14:paraId="14D27FBC" w14:textId="1C98BA07" w:rsidR="00DA2AC0" w:rsidRPr="00DA2AC0" w:rsidRDefault="00DA2AC0" w:rsidP="005219AB">
      <w:r>
        <w:t xml:space="preserve">Explicación de las historias de usuario </w:t>
      </w:r>
      <w:r w:rsidR="005219AB">
        <w:t>y pegados los artefactos generados, diagramas UML, análisis de riesgos, código, sprint burndown al final de cada desarrollo.</w:t>
      </w:r>
    </w:p>
    <w:p w14:paraId="7186697C" w14:textId="13520F54" w:rsidR="00613741" w:rsidRDefault="00465C27" w:rsidP="00AB4991">
      <w:pPr>
        <w:pStyle w:val="Captulo-Nivel2"/>
        <w:numPr>
          <w:ilvl w:val="3"/>
          <w:numId w:val="4"/>
        </w:numPr>
      </w:pPr>
      <w:bookmarkStart w:id="104" w:name="_Toc512374318"/>
      <w:r>
        <w:t>Reuniones semanales y recogida de información</w:t>
      </w:r>
      <w:bookmarkEnd w:id="104"/>
    </w:p>
    <w:p w14:paraId="4E22B679" w14:textId="3E7F7B1F" w:rsidR="00DA2AC0" w:rsidRDefault="00DA2AC0" w:rsidP="00D12925">
      <w:pPr>
        <w:pStyle w:val="Standard"/>
        <w:numPr>
          <w:ilvl w:val="0"/>
          <w:numId w:val="37"/>
        </w:numPr>
      </w:pPr>
      <w:r>
        <w:t>Reunión X. Nombre de la reunión.</w:t>
      </w:r>
    </w:p>
    <w:p w14:paraId="099EAFE4" w14:textId="6679DCF0" w:rsidR="00DA2AC0" w:rsidRPr="00DA2AC0" w:rsidRDefault="00DA2AC0" w:rsidP="00D12925">
      <w:pPr>
        <w:pStyle w:val="Standard"/>
        <w:numPr>
          <w:ilvl w:val="0"/>
          <w:numId w:val="37"/>
        </w:numPr>
      </w:pPr>
      <w:r>
        <w:t>Reunión Y. Nombre de la reunión.</w:t>
      </w:r>
    </w:p>
    <w:p w14:paraId="7D7FE890" w14:textId="35557311" w:rsidR="00465C27" w:rsidRDefault="00465C27" w:rsidP="00AB4991">
      <w:pPr>
        <w:pStyle w:val="Captulo-Nivel2"/>
      </w:pPr>
      <w:bookmarkStart w:id="105" w:name="_Toc512374319"/>
      <w:r w:rsidRPr="00465C27">
        <w:t>Reuni</w:t>
      </w:r>
      <w:r w:rsidR="00DA2AC0">
        <w:t>ones al finalizar el sprint</w:t>
      </w:r>
      <w:bookmarkEnd w:id="105"/>
    </w:p>
    <w:p w14:paraId="2A2C363C" w14:textId="434CC5F3" w:rsidR="00DA2AC0" w:rsidRDefault="005219AB" w:rsidP="00D12925">
      <w:pPr>
        <w:pStyle w:val="Standard"/>
        <w:numPr>
          <w:ilvl w:val="0"/>
          <w:numId w:val="38"/>
        </w:numPr>
      </w:pPr>
      <w:r>
        <w:t>Intro de reunión.</w:t>
      </w:r>
    </w:p>
    <w:p w14:paraId="7352D7BC" w14:textId="2E1C6088" w:rsidR="005219AB" w:rsidRDefault="005219AB" w:rsidP="00D12925">
      <w:pPr>
        <w:pStyle w:val="Standard"/>
        <w:numPr>
          <w:ilvl w:val="0"/>
          <w:numId w:val="38"/>
        </w:numPr>
      </w:pPr>
      <w:r>
        <w:t>Información recogida.</w:t>
      </w:r>
    </w:p>
    <w:p w14:paraId="11B01FBE" w14:textId="3BBAA495" w:rsidR="005219AB" w:rsidRDefault="005219AB" w:rsidP="00D12925">
      <w:pPr>
        <w:pStyle w:val="Standard"/>
        <w:numPr>
          <w:ilvl w:val="0"/>
          <w:numId w:val="38"/>
        </w:numPr>
      </w:pPr>
      <w:r>
        <w:lastRenderedPageBreak/>
        <w:t>Próximos pasos.</w:t>
      </w:r>
    </w:p>
    <w:p w14:paraId="4A3F27F6" w14:textId="46152C9D" w:rsidR="00DA2AC0" w:rsidRPr="00DA2AC0" w:rsidRDefault="005219AB" w:rsidP="00D12925">
      <w:pPr>
        <w:pStyle w:val="Standard"/>
        <w:numPr>
          <w:ilvl w:val="0"/>
          <w:numId w:val="38"/>
        </w:numPr>
      </w:pPr>
      <w:r>
        <w:t>Retrospectiva del sprint</w:t>
      </w:r>
    </w:p>
    <w:p w14:paraId="40C46880" w14:textId="5B0DF010" w:rsidR="005219AB" w:rsidRDefault="005219AB">
      <w:pPr>
        <w:widowControl/>
        <w:suppressAutoHyphens w:val="0"/>
        <w:autoSpaceDN/>
        <w:spacing w:before="0" w:beforeAutospacing="0" w:line="240" w:lineRule="auto"/>
        <w:ind w:firstLine="0"/>
        <w:jc w:val="left"/>
        <w:textAlignment w:val="auto"/>
        <w:rPr>
          <w:rFonts w:eastAsia="Times New Roman" w:cs="Times New Roman"/>
          <w:color w:val="222222"/>
          <w:kern w:val="0"/>
          <w:lang w:eastAsia="es-ES" w:bidi="ar-SA"/>
        </w:rPr>
      </w:pPr>
      <w:r>
        <w:rPr>
          <w:rFonts w:eastAsia="Times New Roman" w:cs="Times New Roman"/>
          <w:color w:val="222222"/>
          <w:kern w:val="0"/>
          <w:lang w:eastAsia="es-ES" w:bidi="ar-SA"/>
        </w:rPr>
        <w:br w:type="page"/>
      </w:r>
    </w:p>
    <w:p w14:paraId="4EC101C5" w14:textId="3D98F2F9" w:rsidR="00AB4991" w:rsidRPr="00A128C4" w:rsidRDefault="00AB4991" w:rsidP="00AB4991">
      <w:pPr>
        <w:pStyle w:val="Captulo-Nivel2"/>
        <w:numPr>
          <w:ilvl w:val="1"/>
          <w:numId w:val="4"/>
        </w:numPr>
        <w:rPr>
          <w:highlight w:val="green"/>
        </w:rPr>
      </w:pPr>
      <w:bookmarkStart w:id="106" w:name="_Toc512374320"/>
      <w:r w:rsidRPr="00A128C4">
        <w:rPr>
          <w:highlight w:val="green"/>
        </w:rPr>
        <w:lastRenderedPageBreak/>
        <w:t>SPRINT 0. Acercamiento a cep</w:t>
      </w:r>
      <w:bookmarkEnd w:id="106"/>
    </w:p>
    <w:p w14:paraId="66D57693" w14:textId="3ACDF0EF" w:rsidR="000636C6" w:rsidRDefault="00AB4991" w:rsidP="00255A3D">
      <w:r>
        <w:t xml:space="preserve">Este sprint 0 </w:t>
      </w:r>
      <w:r w:rsidR="00D06C43">
        <w:t xml:space="preserve">es un período </w:t>
      </w:r>
      <w:r w:rsidR="00BA3A04">
        <w:t>de introducción a este</w:t>
      </w:r>
      <w:r w:rsidR="00D06C43">
        <w:t xml:space="preserve"> proyecto de fin de grado, </w:t>
      </w:r>
      <w:r w:rsidR="001C6803">
        <w:t>ya que unicamente</w:t>
      </w:r>
      <w:r w:rsidR="00D06C43">
        <w:t xml:space="preserve"> </w:t>
      </w:r>
      <w:r w:rsidR="00BA3A04">
        <w:t>se realizaron labores de aprendizaje y acercamiento a CEP.</w:t>
      </w:r>
      <w:r w:rsidR="00D06C43">
        <w:t xml:space="preserve"> Este sprint queda definido desde el día 25 de octubre hasta el 22 de diciembre de 2017. </w:t>
      </w:r>
      <w:r w:rsidR="00FB2AB9">
        <w:t xml:space="preserve">En la </w:t>
      </w:r>
      <w:r w:rsidR="00255A3D">
        <w:fldChar w:fldCharType="begin"/>
      </w:r>
      <w:r w:rsidR="00255A3D">
        <w:instrText xml:space="preserve"> REF _Ref511821805 \h </w:instrText>
      </w:r>
      <w:r w:rsidR="00255A3D">
        <w:fldChar w:fldCharType="separate"/>
      </w:r>
      <w:r w:rsidR="00AC166E">
        <w:t xml:space="preserve">Tabla </w:t>
      </w:r>
      <w:r w:rsidR="00AC166E">
        <w:rPr>
          <w:noProof/>
        </w:rPr>
        <w:t>7</w:t>
      </w:r>
      <w:r w:rsidR="00255A3D">
        <w:fldChar w:fldCharType="end"/>
      </w:r>
      <w:r w:rsidR="00255A3D">
        <w:t xml:space="preserve"> </w:t>
      </w:r>
      <w:r w:rsidR="00FB2AB9">
        <w:t xml:space="preserve">podemos ver la </w:t>
      </w:r>
      <w:r w:rsidR="00255A3D">
        <w:t>fecha de inicio y fin</w:t>
      </w:r>
      <w:r w:rsidR="00FB2AB9">
        <w:t>, y las personas que se involucraron en este sprint.</w:t>
      </w:r>
    </w:p>
    <w:p w14:paraId="64CAA30E" w14:textId="305001FF" w:rsidR="00277EDF" w:rsidRDefault="00277EDF" w:rsidP="00277EDF">
      <w:pPr>
        <w:pStyle w:val="Descripcin"/>
        <w:keepNext/>
      </w:pPr>
      <w:bookmarkStart w:id="107" w:name="_Ref511821805"/>
      <w:r>
        <w:t xml:space="preserve">Tabla </w:t>
      </w:r>
      <w:r>
        <w:fldChar w:fldCharType="begin"/>
      </w:r>
      <w:r>
        <w:instrText xml:space="preserve"> SEQ Tabla \* ARABIC </w:instrText>
      </w:r>
      <w:r>
        <w:fldChar w:fldCharType="separate"/>
      </w:r>
      <w:r w:rsidR="00AC166E">
        <w:rPr>
          <w:noProof/>
        </w:rPr>
        <w:t>7</w:t>
      </w:r>
      <w:r>
        <w:fldChar w:fldCharType="end"/>
      </w:r>
      <w:bookmarkEnd w:id="107"/>
      <w:r>
        <w:t>. Información base de sprint 0.</w:t>
      </w:r>
    </w:p>
    <w:tbl>
      <w:tblPr>
        <w:tblStyle w:val="Tablaconcuadrcula"/>
        <w:tblW w:w="0" w:type="auto"/>
        <w:tblLook w:val="04A0" w:firstRow="1" w:lastRow="0" w:firstColumn="1" w:lastColumn="0" w:noHBand="0" w:noVBand="1"/>
      </w:tblPr>
      <w:tblGrid>
        <w:gridCol w:w="2547"/>
        <w:gridCol w:w="6230"/>
      </w:tblGrid>
      <w:tr w:rsidR="00FB2AB9" w14:paraId="48530851" w14:textId="77777777" w:rsidTr="00FB2AB9">
        <w:tc>
          <w:tcPr>
            <w:tcW w:w="2547" w:type="dxa"/>
          </w:tcPr>
          <w:p w14:paraId="3FB80689" w14:textId="77777777" w:rsidR="00FB2AB9" w:rsidRPr="000636C6" w:rsidRDefault="00FB2AB9" w:rsidP="000636C6">
            <w:pPr>
              <w:ind w:firstLine="0"/>
              <w:rPr>
                <w:b/>
              </w:rPr>
            </w:pPr>
            <w:r w:rsidRPr="000636C6">
              <w:rPr>
                <w:b/>
              </w:rPr>
              <w:t>Fecha de inicio y fin</w:t>
            </w:r>
          </w:p>
        </w:tc>
        <w:tc>
          <w:tcPr>
            <w:tcW w:w="6230" w:type="dxa"/>
          </w:tcPr>
          <w:p w14:paraId="11DF8DE3" w14:textId="0386C947" w:rsidR="00FB2AB9" w:rsidRDefault="00FB2AB9" w:rsidP="000636C6">
            <w:pPr>
              <w:ind w:firstLine="0"/>
            </w:pPr>
            <w:r>
              <w:t>25 de octubre de 2017 – 22 de diciembre de 2017</w:t>
            </w:r>
          </w:p>
        </w:tc>
      </w:tr>
      <w:tr w:rsidR="00FB2AB9" w14:paraId="73ACF791" w14:textId="77777777" w:rsidTr="00FB2AB9">
        <w:tc>
          <w:tcPr>
            <w:tcW w:w="2547" w:type="dxa"/>
          </w:tcPr>
          <w:p w14:paraId="3472F6E0" w14:textId="77777777" w:rsidR="00FB2AB9" w:rsidRPr="000636C6" w:rsidRDefault="00FB2AB9" w:rsidP="000636C6">
            <w:pPr>
              <w:ind w:firstLine="0"/>
              <w:rPr>
                <w:b/>
              </w:rPr>
            </w:pPr>
            <w:r w:rsidRPr="000636C6">
              <w:rPr>
                <w:b/>
              </w:rPr>
              <w:t>Personas involucradas</w:t>
            </w:r>
          </w:p>
        </w:tc>
        <w:tc>
          <w:tcPr>
            <w:tcW w:w="6230" w:type="dxa"/>
          </w:tcPr>
          <w:p w14:paraId="1790B647" w14:textId="77777777" w:rsidR="00FB2AB9" w:rsidRDefault="00FB2AB9" w:rsidP="000636C6">
            <w:pPr>
              <w:pStyle w:val="Prrafodelista"/>
              <w:numPr>
                <w:ilvl w:val="0"/>
                <w:numId w:val="29"/>
              </w:numPr>
            </w:pPr>
            <w:r>
              <w:t>Gregorio Diáz Descalzo.</w:t>
            </w:r>
          </w:p>
          <w:p w14:paraId="59BC94C6" w14:textId="77777777" w:rsidR="00FB2AB9" w:rsidRDefault="00FB2AB9" w:rsidP="000636C6">
            <w:pPr>
              <w:pStyle w:val="Prrafodelista"/>
              <w:numPr>
                <w:ilvl w:val="0"/>
                <w:numId w:val="29"/>
              </w:numPr>
            </w:pPr>
            <w:r>
              <w:t>Pedro Luis Salazar.</w:t>
            </w:r>
          </w:p>
          <w:p w14:paraId="3975B4FC" w14:textId="313B77A2" w:rsidR="00FB2AB9" w:rsidRDefault="00FB2AB9" w:rsidP="000636C6">
            <w:pPr>
              <w:pStyle w:val="Prrafodelista"/>
              <w:numPr>
                <w:ilvl w:val="0"/>
                <w:numId w:val="29"/>
              </w:numPr>
            </w:pPr>
            <w:r>
              <w:t>Enrique Brazález Segovia.</w:t>
            </w:r>
          </w:p>
        </w:tc>
      </w:tr>
    </w:tbl>
    <w:p w14:paraId="6A87D86A" w14:textId="4D1A8AC8" w:rsidR="00D06C43" w:rsidRDefault="00AB4991" w:rsidP="00D06C43">
      <w:pPr>
        <w:pStyle w:val="Captulo-Nivel2"/>
      </w:pPr>
      <w:bookmarkStart w:id="108" w:name="_Toc512374321"/>
      <w:r w:rsidRPr="00465C27">
        <w:t>Reunión de planificación del sprint</w:t>
      </w:r>
      <w:bookmarkEnd w:id="108"/>
    </w:p>
    <w:p w14:paraId="01BF32C6" w14:textId="522DDD43" w:rsidR="00A96909" w:rsidRPr="00A96909" w:rsidRDefault="00A96909" w:rsidP="00A96909">
      <w:r>
        <w:t>Esta reunión sirvió como inicio de este proyecto e informarnos de que proyectos ofertados por Ingeteam son amoldables a CEP.</w:t>
      </w:r>
    </w:p>
    <w:p w14:paraId="707860BB" w14:textId="451996ED" w:rsidR="00A96909" w:rsidRPr="00743DF0" w:rsidRDefault="00A96909" w:rsidP="00A96909">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5523E5FC" w14:textId="58F3F7F9" w:rsidR="00A96909" w:rsidRDefault="00A96909" w:rsidP="00A9690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 xml:space="preserve">26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5D3ADEB8" w14:textId="77777777" w:rsidR="00A96909" w:rsidRDefault="00A96909" w:rsidP="00A96909">
      <w:pPr>
        <w:rPr>
          <w:rFonts w:cs="Times New Roman"/>
        </w:rPr>
      </w:pPr>
      <w:r>
        <w:rPr>
          <w:rFonts w:cs="Times New Roman"/>
        </w:rPr>
        <w:t>Los asistentes de la reunión son:</w:t>
      </w:r>
    </w:p>
    <w:p w14:paraId="4632DBC5" w14:textId="494845C5" w:rsidR="00A96909" w:rsidRDefault="00A96909" w:rsidP="00A96909">
      <w:pPr>
        <w:pStyle w:val="Prrafodelista"/>
        <w:numPr>
          <w:ilvl w:val="0"/>
          <w:numId w:val="10"/>
        </w:numPr>
        <w:rPr>
          <w:rFonts w:cs="Times New Roman"/>
          <w:szCs w:val="24"/>
        </w:rPr>
      </w:pPr>
      <w:r>
        <w:rPr>
          <w:rFonts w:cs="Times New Roman"/>
          <w:szCs w:val="24"/>
        </w:rPr>
        <w:t>Pedro Luis Salazar</w:t>
      </w:r>
      <w:r w:rsidR="000636C6">
        <w:rPr>
          <w:rFonts w:cs="Times New Roman"/>
          <w:szCs w:val="24"/>
        </w:rPr>
        <w:t>. Encargado del departamento de I+D+i en el año 2017.</w:t>
      </w:r>
    </w:p>
    <w:p w14:paraId="34A1E1EE" w14:textId="07440079" w:rsidR="00A96909" w:rsidRPr="00A96909" w:rsidRDefault="00A96909" w:rsidP="00A9690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825E7BD" w14:textId="77777777" w:rsidR="00A96909" w:rsidRPr="007008F0" w:rsidRDefault="00A96909" w:rsidP="00A9690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06C6BF84" w14:textId="09E43146" w:rsidR="00A96909" w:rsidRPr="00277EDF" w:rsidRDefault="00A96909" w:rsidP="008348B1">
      <w:pPr>
        <w:pStyle w:val="Captulo-Nivel2"/>
        <w:numPr>
          <w:ilvl w:val="3"/>
          <w:numId w:val="4"/>
        </w:numPr>
      </w:pPr>
      <w:bookmarkStart w:id="109" w:name="_Toc512374322"/>
      <w:r w:rsidRPr="00277EDF">
        <w:t>Asuntos que tratar</w:t>
      </w:r>
      <w:bookmarkEnd w:id="109"/>
    </w:p>
    <w:p w14:paraId="4EB92E36" w14:textId="4B373F23" w:rsidR="000636C6" w:rsidRDefault="000636C6" w:rsidP="00277EDF">
      <w:r>
        <w:t xml:space="preserve">Esta reunión tiene la finalidad de poder encontrar un proyecto dentro de los ofertados por el cliente para que pueda ser solucionado por CEP. Además, también el Scrum </w:t>
      </w:r>
      <w:proofErr w:type="gramStart"/>
      <w:r>
        <w:t>Master</w:t>
      </w:r>
      <w:proofErr w:type="gramEnd"/>
      <w:r>
        <w:t xml:space="preserve"> explicará CEP por primera vez a Product Owner y Team. Los puntos de esta reunión fueron:</w:t>
      </w:r>
    </w:p>
    <w:p w14:paraId="01E7EB8C" w14:textId="010315AE" w:rsidR="000523DB" w:rsidRDefault="000523DB" w:rsidP="00D12925">
      <w:pPr>
        <w:pStyle w:val="Prrafodelista"/>
        <w:numPr>
          <w:ilvl w:val="0"/>
          <w:numId w:val="40"/>
        </w:numPr>
        <w:rPr>
          <w:lang w:eastAsia="es-ES" w:bidi="ar-SA"/>
        </w:rPr>
      </w:pPr>
      <w:r>
        <w:rPr>
          <w:lang w:eastAsia="es-ES" w:bidi="ar-SA"/>
        </w:rPr>
        <w:t>¿Qué es CEP?</w:t>
      </w:r>
    </w:p>
    <w:p w14:paraId="217DF3D7" w14:textId="659E386F" w:rsidR="000636C6" w:rsidRDefault="000636C6" w:rsidP="00D12925">
      <w:pPr>
        <w:pStyle w:val="Prrafodelista"/>
        <w:numPr>
          <w:ilvl w:val="0"/>
          <w:numId w:val="40"/>
        </w:numPr>
        <w:rPr>
          <w:lang w:eastAsia="es-ES" w:bidi="ar-SA"/>
        </w:rPr>
      </w:pPr>
      <w:r>
        <w:rPr>
          <w:lang w:eastAsia="es-ES" w:bidi="ar-SA"/>
        </w:rPr>
        <w:lastRenderedPageBreak/>
        <w:t>Presentación de proyectos.</w:t>
      </w:r>
    </w:p>
    <w:p w14:paraId="4D7BE24D" w14:textId="3AB40075" w:rsidR="000636C6" w:rsidRDefault="000636C6" w:rsidP="00D12925">
      <w:pPr>
        <w:pStyle w:val="Prrafodelista"/>
        <w:numPr>
          <w:ilvl w:val="0"/>
          <w:numId w:val="40"/>
        </w:numPr>
        <w:rPr>
          <w:lang w:eastAsia="es-ES" w:bidi="ar-SA"/>
        </w:rPr>
      </w:pPr>
      <w:r>
        <w:rPr>
          <w:lang w:eastAsia="es-ES" w:bidi="ar-SA"/>
        </w:rPr>
        <w:t>Energía eólica.</w:t>
      </w:r>
    </w:p>
    <w:p w14:paraId="26824D24" w14:textId="2DE1C317" w:rsidR="000636C6" w:rsidRDefault="000636C6" w:rsidP="00D12925">
      <w:pPr>
        <w:pStyle w:val="Prrafodelista"/>
        <w:numPr>
          <w:ilvl w:val="0"/>
          <w:numId w:val="40"/>
        </w:numPr>
        <w:rPr>
          <w:lang w:eastAsia="es-ES" w:bidi="ar-SA"/>
        </w:rPr>
      </w:pPr>
      <w:r>
        <w:rPr>
          <w:lang w:eastAsia="es-ES" w:bidi="ar-SA"/>
        </w:rPr>
        <w:t>Energía fotovoltaica.</w:t>
      </w:r>
    </w:p>
    <w:p w14:paraId="794E56F9" w14:textId="42FC1C84" w:rsidR="002319F9" w:rsidRDefault="008C5A1E" w:rsidP="00D12925">
      <w:pPr>
        <w:pStyle w:val="Prrafodelista"/>
        <w:numPr>
          <w:ilvl w:val="0"/>
          <w:numId w:val="40"/>
        </w:numPr>
        <w:rPr>
          <w:lang w:eastAsia="es-ES" w:bidi="ar-SA"/>
        </w:rPr>
      </w:pPr>
      <w:r>
        <w:rPr>
          <w:lang w:eastAsia="es-ES" w:bidi="ar-SA"/>
        </w:rPr>
        <w:t>Pozos petrolíferos.</w:t>
      </w:r>
    </w:p>
    <w:p w14:paraId="5CDEDA3B" w14:textId="37523531" w:rsidR="000523DB" w:rsidRDefault="000523DB" w:rsidP="00D12925">
      <w:pPr>
        <w:pStyle w:val="Prrafodelista"/>
        <w:numPr>
          <w:ilvl w:val="0"/>
          <w:numId w:val="40"/>
        </w:numPr>
        <w:rPr>
          <w:lang w:eastAsia="es-ES" w:bidi="ar-SA"/>
        </w:rPr>
      </w:pPr>
      <w:r>
        <w:rPr>
          <w:lang w:eastAsia="es-ES" w:bidi="ar-SA"/>
        </w:rPr>
        <w:t>Situación actual del Team, y fecha de inicio del desarrollo.</w:t>
      </w:r>
    </w:p>
    <w:p w14:paraId="2A3C107D" w14:textId="45351173" w:rsidR="002319F9" w:rsidRPr="00277EDF" w:rsidRDefault="002319F9" w:rsidP="00D12925">
      <w:pPr>
        <w:pStyle w:val="Prrafodelista"/>
        <w:numPr>
          <w:ilvl w:val="0"/>
          <w:numId w:val="40"/>
        </w:numPr>
        <w:rPr>
          <w:b/>
        </w:rPr>
      </w:pPr>
      <w:r>
        <w:rPr>
          <w:lang w:eastAsia="es-ES" w:bidi="ar-SA"/>
        </w:rPr>
        <w:t>Curso CEP ofertado por el máster profesional de la ESIIAB.</w:t>
      </w:r>
    </w:p>
    <w:p w14:paraId="745E4189" w14:textId="44F2B2C9" w:rsidR="00A96909" w:rsidRPr="00277EDF" w:rsidRDefault="00A96909" w:rsidP="008348B1">
      <w:pPr>
        <w:pStyle w:val="Captulo-Nivel2"/>
        <w:numPr>
          <w:ilvl w:val="3"/>
          <w:numId w:val="4"/>
        </w:numPr>
      </w:pPr>
      <w:bookmarkStart w:id="110" w:name="_Toc512374323"/>
      <w:r w:rsidRPr="00277EDF">
        <w:t>Información recogida</w:t>
      </w:r>
      <w:bookmarkEnd w:id="110"/>
    </w:p>
    <w:p w14:paraId="3DE20506" w14:textId="285A58DF" w:rsidR="002319F9" w:rsidRDefault="000523DB" w:rsidP="00277EDF">
      <w:r>
        <w:t>Al comienzo de la reunión Gregorio, hizo una pequeña introducción disponiendo las ventajas y desventajas, así como el objetivo que tiene la tecnología CEP a los asistentes de la reunión. A continuación,</w:t>
      </w:r>
      <w:r w:rsidR="002319F9">
        <w:t xml:space="preserve"> se presentaron diferentes proyectos en los que se podría amoldar CEP. Los proyectos fueron los siguientes.</w:t>
      </w:r>
    </w:p>
    <w:p w14:paraId="08AC7EDA" w14:textId="01F5C819" w:rsidR="008C5A1E" w:rsidRDefault="008C5A1E" w:rsidP="008C5A1E">
      <w:pPr>
        <w:pStyle w:val="Standard"/>
        <w:numPr>
          <w:ilvl w:val="0"/>
          <w:numId w:val="29"/>
        </w:numPr>
      </w:pPr>
      <w:r w:rsidRPr="008C5A1E">
        <w:rPr>
          <w:b/>
        </w:rPr>
        <w:t>Pozos petrolíferos.</w:t>
      </w:r>
      <w:r>
        <w:t xml:space="preserve"> Analizar las vibraciones de la aguja que penetra la superficie terrestre previniendo su rotura o las cargas de trabajo excesivas, y optimizar la extracción de petróleo.</w:t>
      </w:r>
    </w:p>
    <w:p w14:paraId="3ED5BFA6" w14:textId="692113A8" w:rsidR="002319F9" w:rsidRDefault="002319F9" w:rsidP="002319F9">
      <w:pPr>
        <w:pStyle w:val="Standard"/>
        <w:numPr>
          <w:ilvl w:val="0"/>
          <w:numId w:val="29"/>
        </w:numPr>
      </w:pPr>
      <w:r w:rsidRPr="008C5A1E">
        <w:rPr>
          <w:b/>
        </w:rPr>
        <w:t>Energía fotovoltaica.</w:t>
      </w:r>
      <w:r>
        <w:t xml:space="preserve"> Analizar el desgaste de las plantas fotovoltaicas</w:t>
      </w:r>
      <w:r w:rsidR="008C5A1E">
        <w:t xml:space="preserve"> y optimizar la producción a raíz de los datos obtenidos por sus sistemas de monitorización.</w:t>
      </w:r>
    </w:p>
    <w:p w14:paraId="2B385DBA" w14:textId="470C3BE9" w:rsidR="002319F9" w:rsidRDefault="002319F9" w:rsidP="002319F9">
      <w:pPr>
        <w:pStyle w:val="Standard"/>
        <w:numPr>
          <w:ilvl w:val="0"/>
          <w:numId w:val="29"/>
        </w:numPr>
      </w:pPr>
      <w:r w:rsidRPr="008C5A1E">
        <w:rPr>
          <w:b/>
        </w:rPr>
        <w:t>Energía eólica.</w:t>
      </w:r>
      <w:r>
        <w:t xml:space="preserve"> Analizar el desgaste de los aerogeneradores de un parque eólico</w:t>
      </w:r>
      <w:r w:rsidR="008C5A1E">
        <w:t xml:space="preserve"> para poder optimizar la producción en base a los datos obtenidos por sus sistemas de monitorización.</w:t>
      </w:r>
    </w:p>
    <w:p w14:paraId="3B632E64" w14:textId="469C5779" w:rsidR="008C5A1E" w:rsidRDefault="008C5A1E" w:rsidP="008C5A1E">
      <w:pPr>
        <w:pStyle w:val="Standard"/>
      </w:pPr>
      <w:r>
        <w:t>Elegimos el proyecto relacionado con la energía eólica por las siguientes razones.</w:t>
      </w:r>
    </w:p>
    <w:p w14:paraId="76D4A93A" w14:textId="4F7A7964" w:rsidR="008C5A1E" w:rsidRDefault="008C5A1E" w:rsidP="008C5A1E">
      <w:pPr>
        <w:pStyle w:val="Standard"/>
        <w:numPr>
          <w:ilvl w:val="0"/>
          <w:numId w:val="29"/>
        </w:numPr>
      </w:pPr>
      <w:r>
        <w:t>Las mediciones de los pozos petróliferos no son regulares y no es rentable conectarnos al flujo de datos real de la aguja.</w:t>
      </w:r>
    </w:p>
    <w:p w14:paraId="288FCACB" w14:textId="67A542DF" w:rsidR="008C5A1E" w:rsidRDefault="008C5A1E" w:rsidP="008C5A1E">
      <w:pPr>
        <w:pStyle w:val="Standard"/>
        <w:numPr>
          <w:ilvl w:val="0"/>
          <w:numId w:val="29"/>
        </w:numPr>
      </w:pPr>
      <w:r>
        <w:t>Los datos provenientes de las placas fotovoltaicas son muy escasos, los sistemas de monitorización del cliente en este tipo de plantas solo tienen lecturas de temperaturas y producción.</w:t>
      </w:r>
    </w:p>
    <w:p w14:paraId="4A034E36" w14:textId="59E52E5C" w:rsidR="008C5A1E" w:rsidRDefault="008C5A1E" w:rsidP="008C5A1E">
      <w:pPr>
        <w:pStyle w:val="Standard"/>
        <w:numPr>
          <w:ilvl w:val="0"/>
          <w:numId w:val="29"/>
        </w:numPr>
      </w:pPr>
      <w:r>
        <w:t>Los datos en el caso de un generador se leen cada 10 minutos.</w:t>
      </w:r>
    </w:p>
    <w:p w14:paraId="48307608" w14:textId="07D94994" w:rsidR="008C5A1E" w:rsidRDefault="008C5A1E" w:rsidP="008C5A1E">
      <w:pPr>
        <w:pStyle w:val="Standard"/>
        <w:numPr>
          <w:ilvl w:val="0"/>
          <w:numId w:val="29"/>
        </w:numPr>
      </w:pPr>
      <w:r>
        <w:t>Es viable la conexión en tiempo real con el flujo de datos de un parque eólico por medio de la subestación.</w:t>
      </w:r>
    </w:p>
    <w:p w14:paraId="065A6801" w14:textId="4A2A71DD" w:rsidR="008C5A1E" w:rsidRDefault="00B2532E" w:rsidP="008C5A1E">
      <w:pPr>
        <w:pStyle w:val="Standard"/>
        <w:numPr>
          <w:ilvl w:val="0"/>
          <w:numId w:val="29"/>
        </w:numPr>
      </w:pPr>
      <w:r>
        <w:t xml:space="preserve">Los datos de un aerogenerador son muchos, desde temperaturas de cada uno de sus </w:t>
      </w:r>
      <w:r w:rsidR="000523DB">
        <w:t>componentes, así</w:t>
      </w:r>
      <w:r>
        <w:t xml:space="preserve"> como la dirección del viento, velocidad del viento, potencia </w:t>
      </w:r>
      <w:r>
        <w:lastRenderedPageBreak/>
        <w:t>producida y la presión atmosférica.</w:t>
      </w:r>
    </w:p>
    <w:p w14:paraId="443CEA5B" w14:textId="0CD4A309" w:rsidR="000523DB" w:rsidRDefault="00B2532E" w:rsidP="000523DB">
      <w:pPr>
        <w:pStyle w:val="Standard"/>
        <w:numPr>
          <w:ilvl w:val="0"/>
          <w:numId w:val="29"/>
        </w:numPr>
      </w:pPr>
      <w:r>
        <w:t xml:space="preserve">El cliente cuenta con amplia experiencia en el ámbito de la energía eólica, y cuenta con un gran volumen de datos </w:t>
      </w:r>
      <w:r w:rsidR="000523DB">
        <w:t>para que nuestra aplicación entrene.</w:t>
      </w:r>
    </w:p>
    <w:p w14:paraId="41FEE31C" w14:textId="1D015C2E" w:rsidR="00277EDF" w:rsidRDefault="000523DB" w:rsidP="00277EDF">
      <w:r>
        <w:t xml:space="preserve">Una vez elegido el ámbito en el que íbamos a aplicar CEP, se habló sobre </w:t>
      </w:r>
      <w:r w:rsidR="00277EDF">
        <w:t>la</w:t>
      </w:r>
      <w:r>
        <w:t xml:space="preserve"> fecha </w:t>
      </w:r>
      <w:r w:rsidR="00277EDF">
        <w:t xml:space="preserve">en la que </w:t>
      </w:r>
      <w:r>
        <w:t xml:space="preserve">podríamos empezar el proyecto, y como se iba a trabajar. En este momento, se explicó que se iba a </w:t>
      </w:r>
      <w:r w:rsidR="00277EDF">
        <w:t>aplicar una metodología SCRUM y que el comienzo oficial del desarrollo del TFG empezaría el día 8 de enero de 2018. Por último, Gregorio, sugirió acudir a un seminario acerca la tecnología CEP en la Politécnica de Albacete impartido por Juan Boubeta Puig, docente en la universidad de Cádiz.</w:t>
      </w:r>
    </w:p>
    <w:p w14:paraId="7277B9C8" w14:textId="3731509D" w:rsidR="000523DB" w:rsidRDefault="00A96909" w:rsidP="008348B1">
      <w:pPr>
        <w:pStyle w:val="Captulo-Nivel2"/>
        <w:numPr>
          <w:ilvl w:val="3"/>
          <w:numId w:val="4"/>
        </w:numPr>
      </w:pPr>
      <w:bookmarkStart w:id="111" w:name="_Toc512374324"/>
      <w:r w:rsidRPr="00277EDF">
        <w:t>Próximos pasos</w:t>
      </w:r>
      <w:bookmarkEnd w:id="111"/>
    </w:p>
    <w:p w14:paraId="79EE5A05" w14:textId="177CA7C3" w:rsidR="00277EDF" w:rsidRDefault="00277EDF" w:rsidP="00277EDF">
      <w:pPr>
        <w:pStyle w:val="Standard"/>
      </w:pPr>
      <w:r>
        <w:t>En esta reunión se han acordado las siguientes tareas:</w:t>
      </w:r>
    </w:p>
    <w:p w14:paraId="243CB0A5" w14:textId="71E68E47" w:rsidR="00277EDF" w:rsidRDefault="00277EDF" w:rsidP="00277EDF">
      <w:pPr>
        <w:pStyle w:val="Standard"/>
        <w:numPr>
          <w:ilvl w:val="0"/>
          <w:numId w:val="29"/>
        </w:numPr>
      </w:pPr>
      <w:r>
        <w:t>Informarnos sobre cómo funciona CEP.</w:t>
      </w:r>
    </w:p>
    <w:p w14:paraId="22C4D321" w14:textId="13023CE0" w:rsidR="00277EDF" w:rsidRDefault="00277EDF" w:rsidP="00277EDF">
      <w:pPr>
        <w:pStyle w:val="Standard"/>
        <w:numPr>
          <w:ilvl w:val="0"/>
          <w:numId w:val="29"/>
        </w:numPr>
      </w:pPr>
      <w:r>
        <w:t>Acudir al seminario de Procesamiento de Eventos Complejos de la universidad.</w:t>
      </w:r>
    </w:p>
    <w:p w14:paraId="57E6108D" w14:textId="187849DD" w:rsidR="00277EDF" w:rsidRDefault="00277EDF" w:rsidP="00277EDF">
      <w:pPr>
        <w:pStyle w:val="Standard"/>
        <w:numPr>
          <w:ilvl w:val="0"/>
          <w:numId w:val="29"/>
        </w:numPr>
      </w:pPr>
      <w:r>
        <w:t xml:space="preserve">El día </w:t>
      </w:r>
      <w:r w:rsidR="008348B1">
        <w:t>9</w:t>
      </w:r>
      <w:r>
        <w:t xml:space="preserve"> de enero acudir a las oficinas para comenzar el trabajo de fin de grado con un seminario de energía eólica.</w:t>
      </w:r>
    </w:p>
    <w:p w14:paraId="3854B980" w14:textId="51A5AEAE" w:rsidR="008348B1" w:rsidRPr="00277EDF" w:rsidRDefault="008348B1" w:rsidP="00277EDF">
      <w:pPr>
        <w:pStyle w:val="Standard"/>
        <w:numPr>
          <w:ilvl w:val="0"/>
          <w:numId w:val="29"/>
        </w:numPr>
      </w:pPr>
      <w:r>
        <w:t>Para la reunión fijada el día 8 de enero se procederá a la enunciación de requisitos que el sistema debe de cumplir para que el Team traduzca estos requisitos en funcionalidades.</w:t>
      </w:r>
    </w:p>
    <w:p w14:paraId="46B14D59" w14:textId="77777777" w:rsidR="00AB4991" w:rsidRDefault="00AB4991" w:rsidP="00AB4991">
      <w:pPr>
        <w:pStyle w:val="Captulo-Nivel2"/>
      </w:pPr>
      <w:bookmarkStart w:id="112" w:name="_Toc512374325"/>
      <w:r w:rsidRPr="00465C27">
        <w:t>Desarrollo del sprint</w:t>
      </w:r>
      <w:bookmarkEnd w:id="112"/>
    </w:p>
    <w:p w14:paraId="0CBE22FB" w14:textId="02F08B00" w:rsidR="00076565" w:rsidRDefault="00312CE8" w:rsidP="00076565">
      <w:r>
        <w:t>Debido a que se trataba de un sprint introductorio en el que solo hubo una reunión, únicamente se realizaron tareas de aprendizaje para poder adentrarnos en el mundo del Procesamiento de Eventos Complejos y conocer lo mejor posible esta tecnología.</w:t>
      </w:r>
    </w:p>
    <w:p w14:paraId="611126DC" w14:textId="3846EDC5" w:rsidR="00076565" w:rsidRDefault="00076565" w:rsidP="00076565">
      <w:r>
        <w:t xml:space="preserve">En la </w:t>
      </w:r>
      <w:r w:rsidR="002D3E88">
        <w:fldChar w:fldCharType="begin"/>
      </w:r>
      <w:r w:rsidR="002D3E88">
        <w:instrText xml:space="preserve"> REF _Ref511815718 \h </w:instrText>
      </w:r>
      <w:r w:rsidR="00AC166E">
        <w:fldChar w:fldCharType="separate"/>
      </w:r>
      <w:r w:rsidR="00AC166E">
        <w:t xml:space="preserve">Tabla </w:t>
      </w:r>
      <w:r w:rsidR="00AC166E">
        <w:rPr>
          <w:noProof/>
        </w:rPr>
        <w:t>8</w:t>
      </w:r>
      <w:r w:rsidR="00AC166E">
        <w:t>. Resumen de desarrollo sprint 0.</w:t>
      </w:r>
      <w:r w:rsidR="002D3E88">
        <w:fldChar w:fldCharType="end"/>
      </w:r>
      <w:r w:rsidR="002D3E88">
        <w:fldChar w:fldCharType="begin"/>
      </w:r>
      <w:r w:rsidR="002D3E88">
        <w:instrText xml:space="preserve"> REF _Ref511815722 \h </w:instrText>
      </w:r>
      <w:r w:rsidR="002D3E88">
        <w:fldChar w:fldCharType="separate"/>
      </w:r>
      <w:r w:rsidR="00AC166E">
        <w:t xml:space="preserve">Tabla </w:t>
      </w:r>
      <w:r w:rsidR="00AC166E">
        <w:rPr>
          <w:noProof/>
        </w:rPr>
        <w:t>8</w:t>
      </w:r>
      <w:r w:rsidR="002D3E88">
        <w:fldChar w:fldCharType="end"/>
      </w:r>
      <w:r w:rsidR="002D3E88">
        <w:t xml:space="preserve"> </w:t>
      </w:r>
      <w:r>
        <w:t>podemos ver el resumen de lo llevado a cabo en este sprint, reflejando la estimación en horas de cada una de las tareas realizadas</w:t>
      </w:r>
    </w:p>
    <w:p w14:paraId="2F0DD4C8" w14:textId="63142F04" w:rsidR="00076565" w:rsidRDefault="00076565" w:rsidP="00076565">
      <w:pPr>
        <w:pStyle w:val="Descripcin"/>
        <w:keepNext/>
      </w:pPr>
      <w:bookmarkStart w:id="113" w:name="_Ref511815722"/>
      <w:bookmarkStart w:id="114" w:name="_Ref511815718"/>
      <w:r>
        <w:t xml:space="preserve">Tabla </w:t>
      </w:r>
      <w:r>
        <w:fldChar w:fldCharType="begin"/>
      </w:r>
      <w:r>
        <w:instrText xml:space="preserve"> SEQ Tabla \* ARABIC </w:instrText>
      </w:r>
      <w:r>
        <w:fldChar w:fldCharType="separate"/>
      </w:r>
      <w:r w:rsidR="00AC166E">
        <w:rPr>
          <w:noProof/>
        </w:rPr>
        <w:t>8</w:t>
      </w:r>
      <w:r>
        <w:fldChar w:fldCharType="end"/>
      </w:r>
      <w:bookmarkEnd w:id="113"/>
      <w:r>
        <w:t>. Resumen de desarrollo sprint 0.</w:t>
      </w:r>
      <w:bookmarkEnd w:id="114"/>
    </w:p>
    <w:tbl>
      <w:tblPr>
        <w:tblStyle w:val="Tablaconcuadrcula1clara"/>
        <w:tblW w:w="8926" w:type="dxa"/>
        <w:tblLook w:val="04A0" w:firstRow="1" w:lastRow="0" w:firstColumn="1" w:lastColumn="0" w:noHBand="0" w:noVBand="1"/>
      </w:tblPr>
      <w:tblGrid>
        <w:gridCol w:w="2512"/>
        <w:gridCol w:w="4854"/>
        <w:gridCol w:w="1560"/>
      </w:tblGrid>
      <w:tr w:rsidR="00312CE8" w14:paraId="4E7D66CB" w14:textId="0678FC11" w:rsidTr="0007656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12" w:type="dxa"/>
            <w:vAlign w:val="center"/>
          </w:tcPr>
          <w:p w14:paraId="5E904DE9" w14:textId="446EF865" w:rsidR="00312CE8" w:rsidRDefault="00312CE8" w:rsidP="00076565">
            <w:pPr>
              <w:pStyle w:val="Standard"/>
              <w:jc w:val="center"/>
            </w:pPr>
            <w:r>
              <w:t>Historias de usuario</w:t>
            </w:r>
          </w:p>
        </w:tc>
        <w:tc>
          <w:tcPr>
            <w:tcW w:w="4854" w:type="dxa"/>
            <w:vAlign w:val="center"/>
          </w:tcPr>
          <w:p w14:paraId="6109C2A7" w14:textId="33C83BD8" w:rsidR="00312CE8" w:rsidRDefault="00312CE8" w:rsidP="00076565">
            <w:pPr>
              <w:pStyle w:val="Standard"/>
              <w:jc w:val="center"/>
              <w:cnfStyle w:val="100000000000" w:firstRow="1" w:lastRow="0" w:firstColumn="0" w:lastColumn="0" w:oddVBand="0" w:evenVBand="0" w:oddHBand="0" w:evenHBand="0" w:firstRowFirstColumn="0" w:firstRowLastColumn="0" w:lastRowFirstColumn="0" w:lastRowLastColumn="0"/>
            </w:pPr>
            <w:r>
              <w:t>Tareas</w:t>
            </w:r>
          </w:p>
        </w:tc>
        <w:tc>
          <w:tcPr>
            <w:tcW w:w="1560" w:type="dxa"/>
            <w:vAlign w:val="center"/>
          </w:tcPr>
          <w:p w14:paraId="2ACED5D2" w14:textId="2A7FEB30" w:rsidR="00312CE8" w:rsidRDefault="00076565" w:rsidP="00076565">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076565" w14:paraId="1B5EF165" w14:textId="20FC15D9" w:rsidTr="00076565">
        <w:tc>
          <w:tcPr>
            <w:cnfStyle w:val="001000000000" w:firstRow="0" w:lastRow="0" w:firstColumn="1" w:lastColumn="0" w:oddVBand="0" w:evenVBand="0" w:oddHBand="0" w:evenHBand="0" w:firstRowFirstColumn="0" w:firstRowLastColumn="0" w:lastRowFirstColumn="0" w:lastRowLastColumn="0"/>
            <w:tcW w:w="2512" w:type="dxa"/>
            <w:vMerge w:val="restart"/>
            <w:vAlign w:val="center"/>
          </w:tcPr>
          <w:p w14:paraId="3BDD69B1" w14:textId="5D61B519" w:rsidR="00076565" w:rsidRDefault="00076565" w:rsidP="00076565">
            <w:pPr>
              <w:pStyle w:val="Standard"/>
              <w:jc w:val="center"/>
            </w:pPr>
            <w:r>
              <w:lastRenderedPageBreak/>
              <w:t>Introducción a Tecnología CEP</w:t>
            </w:r>
          </w:p>
        </w:tc>
        <w:tc>
          <w:tcPr>
            <w:tcW w:w="4854" w:type="dxa"/>
            <w:vAlign w:val="center"/>
          </w:tcPr>
          <w:p w14:paraId="382C6D04" w14:textId="2D84029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Acudir al seminario de CEP del máster</w:t>
            </w:r>
          </w:p>
        </w:tc>
        <w:tc>
          <w:tcPr>
            <w:tcW w:w="1560" w:type="dxa"/>
            <w:vAlign w:val="center"/>
          </w:tcPr>
          <w:p w14:paraId="44E1B9FE" w14:textId="7BEC1D9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r w:rsidR="00076565" w14:paraId="02B91148" w14:textId="5E37D260" w:rsidTr="00076565">
        <w:tc>
          <w:tcPr>
            <w:cnfStyle w:val="001000000000" w:firstRow="0" w:lastRow="0" w:firstColumn="1" w:lastColumn="0" w:oddVBand="0" w:evenVBand="0" w:oddHBand="0" w:evenHBand="0" w:firstRowFirstColumn="0" w:firstRowLastColumn="0" w:lastRowFirstColumn="0" w:lastRowLastColumn="0"/>
            <w:tcW w:w="2512" w:type="dxa"/>
            <w:vMerge/>
            <w:vAlign w:val="center"/>
          </w:tcPr>
          <w:p w14:paraId="5915D9E7" w14:textId="77777777" w:rsidR="00076565" w:rsidRPr="00076565" w:rsidRDefault="00076565" w:rsidP="00076565">
            <w:pPr>
              <w:ind w:left="567" w:firstLine="0"/>
            </w:pPr>
          </w:p>
        </w:tc>
        <w:tc>
          <w:tcPr>
            <w:tcW w:w="4854" w:type="dxa"/>
            <w:vAlign w:val="center"/>
          </w:tcPr>
          <w:p w14:paraId="36555560" w14:textId="6820BA33"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Instalación del software</w:t>
            </w:r>
          </w:p>
        </w:tc>
        <w:tc>
          <w:tcPr>
            <w:tcW w:w="1560" w:type="dxa"/>
            <w:vAlign w:val="center"/>
          </w:tcPr>
          <w:p w14:paraId="4EDBD908" w14:textId="22453711"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076565" w14:paraId="6551F553" w14:textId="61C0EA61" w:rsidTr="00076565">
        <w:tc>
          <w:tcPr>
            <w:cnfStyle w:val="001000000000" w:firstRow="0" w:lastRow="0" w:firstColumn="1" w:lastColumn="0" w:oddVBand="0" w:evenVBand="0" w:oddHBand="0" w:evenHBand="0" w:firstRowFirstColumn="0" w:firstRowLastColumn="0" w:lastRowFirstColumn="0" w:lastRowLastColumn="0"/>
            <w:tcW w:w="2512" w:type="dxa"/>
            <w:vMerge/>
            <w:vAlign w:val="center"/>
          </w:tcPr>
          <w:p w14:paraId="4CE83699" w14:textId="77777777" w:rsidR="00076565" w:rsidRDefault="00076565" w:rsidP="00076565">
            <w:pPr>
              <w:pStyle w:val="Standard"/>
              <w:jc w:val="center"/>
            </w:pPr>
          </w:p>
        </w:tc>
        <w:tc>
          <w:tcPr>
            <w:tcW w:w="4854" w:type="dxa"/>
            <w:vAlign w:val="center"/>
          </w:tcPr>
          <w:p w14:paraId="038375FC" w14:textId="7CA60B2C"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Realizar ejercicios de CEP</w:t>
            </w:r>
          </w:p>
        </w:tc>
        <w:tc>
          <w:tcPr>
            <w:tcW w:w="1560" w:type="dxa"/>
            <w:vAlign w:val="center"/>
          </w:tcPr>
          <w:p w14:paraId="27315ECD" w14:textId="1EE090FD" w:rsidR="00076565" w:rsidRDefault="00076565" w:rsidP="00076565">
            <w:pPr>
              <w:pStyle w:val="Standard"/>
              <w:jc w:val="center"/>
              <w:cnfStyle w:val="000000000000" w:firstRow="0" w:lastRow="0" w:firstColumn="0" w:lastColumn="0" w:oddVBand="0" w:evenVBand="0" w:oddHBand="0" w:evenHBand="0" w:firstRowFirstColumn="0" w:firstRowLastColumn="0" w:lastRowFirstColumn="0" w:lastRowLastColumn="0"/>
            </w:pPr>
            <w:r>
              <w:t>9</w:t>
            </w:r>
          </w:p>
        </w:tc>
      </w:tr>
    </w:tbl>
    <w:p w14:paraId="2D89263D" w14:textId="77777777" w:rsidR="002D3E88" w:rsidRDefault="002D3E88" w:rsidP="00AB4991">
      <w:pPr>
        <w:pStyle w:val="Standard"/>
      </w:pPr>
    </w:p>
    <w:p w14:paraId="4EA00D9C" w14:textId="0AFFB977" w:rsidR="00465C27" w:rsidRDefault="00076565" w:rsidP="002D3E88">
      <w:r>
        <w:t>En este sprint simplemente definimos cuál iba a ser el marco tecnológico que iba a tener este trabajo de fin de grado. Se adquirieron los conocimientos teóricos acerca la tecnología CEP vistos en el</w:t>
      </w:r>
      <w:r w:rsidR="00893FC2">
        <w:t xml:space="preserve"> </w:t>
      </w:r>
      <w:r w:rsidR="00893FC2">
        <w:fldChar w:fldCharType="begin"/>
      </w:r>
      <w:r w:rsidR="00893FC2">
        <w:instrText xml:space="preserve"> REF _Ref511815303 \w \h </w:instrText>
      </w:r>
      <w:r w:rsidR="002D3E88">
        <w:instrText xml:space="preserve"> \* MERGEFORMAT </w:instrText>
      </w:r>
      <w:r w:rsidR="00893FC2">
        <w:fldChar w:fldCharType="separate"/>
      </w:r>
      <w:r w:rsidR="00AC166E">
        <w:t>CAPÍTULO 2</w:t>
      </w:r>
      <w:r w:rsidR="00893FC2">
        <w:fldChar w:fldCharType="end"/>
      </w:r>
      <w:r>
        <w:t>.</w:t>
      </w:r>
    </w:p>
    <w:p w14:paraId="5265BDDF" w14:textId="2A3E9A08" w:rsidR="00A43B61" w:rsidRPr="00A43B61" w:rsidRDefault="002D3E88" w:rsidP="00A43B61">
      <w:pPr>
        <w:rPr>
          <w:rFonts w:eastAsia="Times New Roman" w:cs="Times New Roman"/>
          <w:color w:val="222222"/>
          <w:kern w:val="0"/>
          <w:lang w:eastAsia="es-ES" w:bidi="ar-SA"/>
        </w:rPr>
      </w:pPr>
      <w:r>
        <w:rPr>
          <w:rFonts w:eastAsia="Times New Roman" w:cs="Times New Roman"/>
          <w:color w:val="222222"/>
          <w:kern w:val="0"/>
          <w:lang w:eastAsia="es-ES" w:bidi="ar-SA"/>
        </w:rPr>
        <w:t>Esta iteración debido al ser introductoria no tiene reunión de revisión del sprint ni retrospectiva ya que la única tarea que había que llevar a cabo era asistir al curso de la universidad.</w:t>
      </w:r>
      <w:r w:rsidR="00A43B61">
        <w:rPr>
          <w:rFonts w:eastAsia="Times New Roman" w:cs="Times New Roman"/>
          <w:color w:val="222222"/>
          <w:kern w:val="0"/>
          <w:lang w:eastAsia="es-ES" w:bidi="ar-SA"/>
        </w:rPr>
        <w:t xml:space="preserve"> </w:t>
      </w:r>
      <w:r w:rsidR="00A43B61" w:rsidRPr="00A43B61">
        <w:rPr>
          <w:rFonts w:eastAsia="Times New Roman" w:cs="Times New Roman"/>
          <w:color w:val="222222"/>
          <w:kern w:val="0"/>
          <w:lang w:eastAsia="es-ES" w:bidi="ar-SA"/>
        </w:rPr>
        <w:t xml:space="preserve">Scrum </w:t>
      </w:r>
      <w:proofErr w:type="gramStart"/>
      <w:r w:rsidR="00A43B61" w:rsidRPr="00A43B61">
        <w:rPr>
          <w:rFonts w:eastAsia="Times New Roman" w:cs="Times New Roman"/>
          <w:color w:val="222222"/>
          <w:kern w:val="0"/>
          <w:lang w:eastAsia="es-ES" w:bidi="ar-SA"/>
        </w:rPr>
        <w:t>master</w:t>
      </w:r>
      <w:proofErr w:type="gramEnd"/>
      <w:r w:rsidR="00A43B61" w:rsidRPr="00A43B61">
        <w:rPr>
          <w:rFonts w:eastAsia="Times New Roman" w:cs="Times New Roman"/>
          <w:color w:val="222222"/>
          <w:kern w:val="0"/>
          <w:lang w:eastAsia="es-ES" w:bidi="ar-SA"/>
        </w:rPr>
        <w:t>, Product owner y Team, acordaron comenzar o</w:t>
      </w:r>
      <w:r w:rsidR="00A43B61">
        <w:rPr>
          <w:rFonts w:eastAsia="Times New Roman" w:cs="Times New Roman"/>
          <w:color w:val="222222"/>
          <w:kern w:val="0"/>
          <w:lang w:eastAsia="es-ES" w:bidi="ar-SA"/>
        </w:rPr>
        <w:t>ficialmente el desarrollo de este proyecto a principios de enero.</w:t>
      </w:r>
    </w:p>
    <w:p w14:paraId="382D8674" w14:textId="3C669D34" w:rsidR="00A128C4" w:rsidRPr="00A43B61" w:rsidRDefault="00A128C4">
      <w:pPr>
        <w:widowControl/>
        <w:suppressAutoHyphens w:val="0"/>
        <w:autoSpaceDN/>
        <w:spacing w:before="0" w:beforeAutospacing="0" w:line="240" w:lineRule="auto"/>
        <w:ind w:firstLine="0"/>
        <w:jc w:val="left"/>
        <w:textAlignment w:val="auto"/>
        <w:rPr>
          <w:rFonts w:eastAsia="Times New Roman" w:cs="Times New Roman"/>
          <w:color w:val="222222"/>
          <w:kern w:val="0"/>
          <w:lang w:eastAsia="es-ES" w:bidi="ar-SA"/>
        </w:rPr>
      </w:pPr>
      <w:r w:rsidRPr="00A43B61">
        <w:rPr>
          <w:rFonts w:eastAsia="Times New Roman" w:cs="Times New Roman"/>
          <w:color w:val="222222"/>
          <w:kern w:val="0"/>
          <w:lang w:eastAsia="es-ES" w:bidi="ar-SA"/>
        </w:rPr>
        <w:br w:type="page"/>
      </w:r>
    </w:p>
    <w:p w14:paraId="6F50ABF2" w14:textId="40A25A84" w:rsidR="008119CB" w:rsidRPr="00A128C4" w:rsidRDefault="008119CB" w:rsidP="008348B1">
      <w:pPr>
        <w:pStyle w:val="Captulo-Nivel2"/>
        <w:numPr>
          <w:ilvl w:val="1"/>
          <w:numId w:val="4"/>
        </w:numPr>
        <w:rPr>
          <w:highlight w:val="green"/>
        </w:rPr>
      </w:pPr>
      <w:bookmarkStart w:id="115" w:name="_Toc512374326"/>
      <w:r w:rsidRPr="00A128C4">
        <w:rPr>
          <w:highlight w:val="green"/>
        </w:rPr>
        <w:lastRenderedPageBreak/>
        <w:t xml:space="preserve">SPRINT </w:t>
      </w:r>
      <w:r w:rsidR="00601CB1" w:rsidRPr="00A128C4">
        <w:rPr>
          <w:highlight w:val="green"/>
        </w:rPr>
        <w:t>2</w:t>
      </w:r>
      <w:r w:rsidRPr="00A128C4">
        <w:rPr>
          <w:highlight w:val="green"/>
        </w:rPr>
        <w:t>. Inicio del proyecto</w:t>
      </w:r>
      <w:bookmarkEnd w:id="115"/>
      <w:r w:rsidRPr="00A128C4">
        <w:rPr>
          <w:highlight w:val="green"/>
        </w:rPr>
        <w:t xml:space="preserve"> </w:t>
      </w:r>
    </w:p>
    <w:p w14:paraId="632F8084" w14:textId="780556BA" w:rsidR="003D37FD" w:rsidRDefault="003D37FD" w:rsidP="00A128C4">
      <w:r>
        <w:t xml:space="preserve">En esta iteración se planteará el proyecto y se interiorizarán todos los aspectos técnicos </w:t>
      </w:r>
      <w:r w:rsidRPr="007A6F60">
        <w:t>acerca</w:t>
      </w:r>
      <w:r>
        <w:t xml:space="preserve"> del ESB, la energía eólica, etc. Además, plantearemos la planificación del proyecto, realizaremos una primera versión de los requisitos a alcanzar, y se elaborará un primer prototipo del flujo de datos usando un intermediario vía Web como es “Thingspeak”. Esta aplicación externa servirá de intermediario entre el generador de eventos y el motor CEP. </w:t>
      </w:r>
      <w:r w:rsidR="00A128C4">
        <w:t xml:space="preserve">En la </w:t>
      </w:r>
      <w:r w:rsidR="004A7F04">
        <w:fldChar w:fldCharType="begin"/>
      </w:r>
      <w:r w:rsidR="004A7F04">
        <w:instrText xml:space="preserve"> REF _Ref511837374 \h </w:instrText>
      </w:r>
      <w:r w:rsidR="004A7F04">
        <w:fldChar w:fldCharType="separate"/>
      </w:r>
      <w:r w:rsidR="00AC166E">
        <w:t xml:space="preserve">Tabla </w:t>
      </w:r>
      <w:r w:rsidR="00AC166E">
        <w:rPr>
          <w:noProof/>
        </w:rPr>
        <w:t>9</w:t>
      </w:r>
      <w:r w:rsidR="004A7F04">
        <w:fldChar w:fldCharType="end"/>
      </w:r>
      <w:r w:rsidR="004A7F04">
        <w:t xml:space="preserve">, </w:t>
      </w:r>
      <w:r w:rsidR="00A128C4">
        <w:t>podemos ver las fechas en las que se dio lugar además de los participantes en la misma.</w:t>
      </w:r>
    </w:p>
    <w:p w14:paraId="15A6E017" w14:textId="51FAA6C1" w:rsidR="0067726F" w:rsidRDefault="0067726F" w:rsidP="0067726F">
      <w:pPr>
        <w:pStyle w:val="Descripcin"/>
        <w:keepNext/>
      </w:pPr>
      <w:bookmarkStart w:id="116" w:name="_Ref511837374"/>
      <w:r>
        <w:t xml:space="preserve">Tabla </w:t>
      </w:r>
      <w:r>
        <w:fldChar w:fldCharType="begin"/>
      </w:r>
      <w:r>
        <w:instrText xml:space="preserve"> SEQ Tabla \* ARABIC </w:instrText>
      </w:r>
      <w:r>
        <w:fldChar w:fldCharType="separate"/>
      </w:r>
      <w:r w:rsidR="00AC166E">
        <w:rPr>
          <w:noProof/>
        </w:rPr>
        <w:t>9</w:t>
      </w:r>
      <w:r>
        <w:fldChar w:fldCharType="end"/>
      </w:r>
      <w:bookmarkEnd w:id="116"/>
      <w:r>
        <w:t>. Información base de sprint</w:t>
      </w:r>
      <w:r w:rsidR="004A7F04">
        <w:t xml:space="preserve"> 1</w:t>
      </w:r>
      <w:r>
        <w:t>.</w:t>
      </w:r>
    </w:p>
    <w:tbl>
      <w:tblPr>
        <w:tblStyle w:val="Tablaconcuadrcula"/>
        <w:tblW w:w="0" w:type="auto"/>
        <w:tblLook w:val="04A0" w:firstRow="1" w:lastRow="0" w:firstColumn="1" w:lastColumn="0" w:noHBand="0" w:noVBand="1"/>
      </w:tblPr>
      <w:tblGrid>
        <w:gridCol w:w="2547"/>
        <w:gridCol w:w="6230"/>
      </w:tblGrid>
      <w:tr w:rsidR="0067726F" w14:paraId="267609B4" w14:textId="77777777" w:rsidTr="003D37FD">
        <w:tc>
          <w:tcPr>
            <w:tcW w:w="2547" w:type="dxa"/>
          </w:tcPr>
          <w:p w14:paraId="3DEF7DE4" w14:textId="77777777" w:rsidR="0067726F" w:rsidRPr="000636C6" w:rsidRDefault="0067726F" w:rsidP="003D37FD">
            <w:pPr>
              <w:ind w:firstLine="0"/>
              <w:rPr>
                <w:b/>
              </w:rPr>
            </w:pPr>
            <w:r w:rsidRPr="000636C6">
              <w:rPr>
                <w:b/>
              </w:rPr>
              <w:t>Fecha de inicio y fin</w:t>
            </w:r>
          </w:p>
        </w:tc>
        <w:tc>
          <w:tcPr>
            <w:tcW w:w="6230" w:type="dxa"/>
          </w:tcPr>
          <w:p w14:paraId="27BD5BC3" w14:textId="48210FC4" w:rsidR="0067726F" w:rsidRDefault="003D37FD" w:rsidP="003D37FD">
            <w:pPr>
              <w:ind w:firstLine="0"/>
            </w:pPr>
            <w:r>
              <w:t>8 de enero de 2018</w:t>
            </w:r>
            <w:r w:rsidR="0067726F">
              <w:t xml:space="preserve"> – </w:t>
            </w:r>
            <w:r>
              <w:t>11 de febrero de 2018</w:t>
            </w:r>
          </w:p>
        </w:tc>
      </w:tr>
      <w:tr w:rsidR="0067726F" w14:paraId="4BE54907" w14:textId="77777777" w:rsidTr="003D37FD">
        <w:tc>
          <w:tcPr>
            <w:tcW w:w="2547" w:type="dxa"/>
          </w:tcPr>
          <w:p w14:paraId="195F0B45" w14:textId="77777777" w:rsidR="0067726F" w:rsidRPr="000636C6" w:rsidRDefault="0067726F" w:rsidP="003D37FD">
            <w:pPr>
              <w:ind w:firstLine="0"/>
              <w:rPr>
                <w:b/>
              </w:rPr>
            </w:pPr>
            <w:r w:rsidRPr="000636C6">
              <w:rPr>
                <w:b/>
              </w:rPr>
              <w:t>Personas involucradas</w:t>
            </w:r>
          </w:p>
        </w:tc>
        <w:tc>
          <w:tcPr>
            <w:tcW w:w="6230" w:type="dxa"/>
          </w:tcPr>
          <w:p w14:paraId="5A8420C3" w14:textId="707E6349" w:rsidR="003D37FD" w:rsidRDefault="003D37FD" w:rsidP="003D37FD">
            <w:pPr>
              <w:pStyle w:val="Prrafodelista"/>
              <w:numPr>
                <w:ilvl w:val="0"/>
                <w:numId w:val="29"/>
              </w:numPr>
            </w:pPr>
            <w:r>
              <w:rPr>
                <w:rFonts w:cs="Times New Roman"/>
                <w:szCs w:val="24"/>
              </w:rPr>
              <w:t>Francisco José Polo Sánchez.</w:t>
            </w:r>
          </w:p>
          <w:p w14:paraId="6E40177A" w14:textId="484A03E4" w:rsidR="0067726F" w:rsidRDefault="0067726F" w:rsidP="003D37FD">
            <w:pPr>
              <w:pStyle w:val="Prrafodelista"/>
              <w:numPr>
                <w:ilvl w:val="0"/>
                <w:numId w:val="29"/>
              </w:numPr>
            </w:pPr>
            <w:r>
              <w:t>Gregorio Diáz Descalzo.</w:t>
            </w:r>
          </w:p>
          <w:p w14:paraId="69782BDE" w14:textId="308241F9" w:rsidR="003D37FD" w:rsidRDefault="003D37FD" w:rsidP="003D37FD">
            <w:pPr>
              <w:pStyle w:val="Prrafodelista"/>
              <w:numPr>
                <w:ilvl w:val="0"/>
                <w:numId w:val="29"/>
              </w:numPr>
            </w:pPr>
            <w:r w:rsidRPr="00537D53">
              <w:rPr>
                <w:rFonts w:cs="Times New Roman"/>
                <w:szCs w:val="24"/>
              </w:rPr>
              <w:t>Vicente</w:t>
            </w:r>
            <w:r>
              <w:rPr>
                <w:rFonts w:cs="Times New Roman"/>
                <w:szCs w:val="24"/>
              </w:rPr>
              <w:t xml:space="preserve"> Requena Montejano</w:t>
            </w:r>
            <w:r>
              <w:t>.</w:t>
            </w:r>
          </w:p>
          <w:p w14:paraId="1029AE33" w14:textId="2A5AB167" w:rsidR="003D37FD" w:rsidRDefault="003D37FD" w:rsidP="003D37FD">
            <w:pPr>
              <w:pStyle w:val="Prrafodelista"/>
              <w:numPr>
                <w:ilvl w:val="0"/>
                <w:numId w:val="29"/>
              </w:numPr>
            </w:pPr>
            <w:r w:rsidRPr="00537D53">
              <w:rPr>
                <w:rFonts w:cs="Times New Roman"/>
                <w:szCs w:val="24"/>
              </w:rPr>
              <w:t>Antonio</w:t>
            </w:r>
            <w:r>
              <w:rPr>
                <w:rFonts w:cs="Times New Roman"/>
                <w:szCs w:val="24"/>
              </w:rPr>
              <w:t xml:space="preserve"> Fernández Diez</w:t>
            </w:r>
            <w:r w:rsidRPr="00537D53">
              <w:rPr>
                <w:rFonts w:cs="Times New Roman"/>
                <w:szCs w:val="24"/>
              </w:rPr>
              <w:t>.</w:t>
            </w:r>
          </w:p>
          <w:p w14:paraId="589A678C" w14:textId="77777777" w:rsidR="0067726F" w:rsidRDefault="0067726F" w:rsidP="003D37FD">
            <w:pPr>
              <w:pStyle w:val="Prrafodelista"/>
              <w:numPr>
                <w:ilvl w:val="0"/>
                <w:numId w:val="29"/>
              </w:numPr>
            </w:pPr>
            <w:r>
              <w:t>Enrique Brazález Segovia.</w:t>
            </w:r>
          </w:p>
          <w:p w14:paraId="220599AD" w14:textId="6C321FF6" w:rsidR="003D37FD" w:rsidRDefault="003D37FD" w:rsidP="003D37FD">
            <w:pPr>
              <w:pStyle w:val="Prrafodelista"/>
              <w:numPr>
                <w:ilvl w:val="0"/>
                <w:numId w:val="29"/>
              </w:numPr>
            </w:pPr>
            <w:r>
              <w:rPr>
                <w:rFonts w:cs="Times New Roman"/>
                <w:szCs w:val="24"/>
              </w:rPr>
              <w:t>Fernando Luján Martínez</w:t>
            </w:r>
          </w:p>
        </w:tc>
      </w:tr>
    </w:tbl>
    <w:p w14:paraId="6FDF282C" w14:textId="5018BC0F" w:rsidR="0067726F" w:rsidRDefault="0067726F" w:rsidP="008119CB">
      <w:pPr>
        <w:pStyle w:val="Standard"/>
      </w:pPr>
    </w:p>
    <w:p w14:paraId="3091D0D7" w14:textId="2C45FD1A" w:rsidR="00A128C4" w:rsidRDefault="00A128C4" w:rsidP="00A128C4">
      <w:pPr>
        <w:pStyle w:val="Captulo-Nivel2"/>
      </w:pPr>
      <w:bookmarkStart w:id="117" w:name="_Toc512374327"/>
      <w:r w:rsidRPr="00465C27">
        <w:t>Reunión de planificación del sprint</w:t>
      </w:r>
      <w:bookmarkEnd w:id="117"/>
    </w:p>
    <w:p w14:paraId="72A0D300" w14:textId="044583A6" w:rsidR="00AC4B49" w:rsidRDefault="008348B1" w:rsidP="008348B1">
      <w:r>
        <w:t>Esta reunión sirve como punto de partida en el desarrollo de este trabajo de fin de grado puesto que se enuncian los requisitos que nuestra aplicación ha de cumplir.</w:t>
      </w:r>
    </w:p>
    <w:p w14:paraId="6FEA3180" w14:textId="77777777" w:rsidR="008348B1" w:rsidRPr="00743DF0" w:rsidRDefault="008348B1" w:rsidP="008348B1">
      <w:pPr>
        <w:pStyle w:val="Prrafodelista"/>
        <w:numPr>
          <w:ilvl w:val="0"/>
          <w:numId w:val="10"/>
        </w:numPr>
        <w:rPr>
          <w:rFonts w:cs="Times New Roman"/>
          <w:szCs w:val="24"/>
        </w:rPr>
      </w:pPr>
      <w:r w:rsidRPr="00743DF0">
        <w:rPr>
          <w:rFonts w:cs="Times New Roman"/>
          <w:szCs w:val="24"/>
        </w:rPr>
        <w:t xml:space="preserve">Dirección: </w:t>
      </w:r>
      <w:r>
        <w:rPr>
          <w:rFonts w:cs="Times New Roman"/>
          <w:color w:val="222222"/>
          <w:szCs w:val="24"/>
          <w:shd w:val="clear" w:color="auto" w:fill="FFFFFF"/>
        </w:rPr>
        <w:t>I3A</w:t>
      </w:r>
    </w:p>
    <w:p w14:paraId="0679F197" w14:textId="0BC2589B" w:rsidR="008348B1" w:rsidRDefault="008348B1" w:rsidP="008348B1">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9:00</w:t>
      </w:r>
      <w:r w:rsidRPr="00743DF0">
        <w:rPr>
          <w:rFonts w:cs="Times New Roman"/>
          <w:szCs w:val="24"/>
        </w:rPr>
        <w:t xml:space="preserve"> el día </w:t>
      </w:r>
      <w:r>
        <w:rPr>
          <w:rFonts w:cs="Times New Roman"/>
          <w:szCs w:val="24"/>
        </w:rPr>
        <w:t xml:space="preserve">8 </w:t>
      </w:r>
      <w:r w:rsidRPr="00743DF0">
        <w:rPr>
          <w:rFonts w:cs="Times New Roman"/>
          <w:szCs w:val="24"/>
        </w:rPr>
        <w:t xml:space="preserve">de </w:t>
      </w:r>
      <w:r>
        <w:rPr>
          <w:rFonts w:cs="Times New Roman"/>
          <w:szCs w:val="24"/>
        </w:rPr>
        <w:t>octubre</w:t>
      </w:r>
      <w:r w:rsidRPr="00743DF0">
        <w:rPr>
          <w:rFonts w:cs="Times New Roman"/>
          <w:szCs w:val="24"/>
        </w:rPr>
        <w:t xml:space="preserve"> de 201</w:t>
      </w:r>
      <w:r>
        <w:rPr>
          <w:rFonts w:cs="Times New Roman"/>
          <w:szCs w:val="24"/>
        </w:rPr>
        <w:t>7</w:t>
      </w:r>
      <w:r w:rsidRPr="00743DF0">
        <w:rPr>
          <w:rFonts w:cs="Times New Roman"/>
          <w:szCs w:val="24"/>
        </w:rPr>
        <w:t>.</w:t>
      </w:r>
    </w:p>
    <w:p w14:paraId="0F35EB86" w14:textId="77777777" w:rsidR="008348B1" w:rsidRDefault="008348B1" w:rsidP="008348B1">
      <w:r>
        <w:t>Los asistentes de la reunión son:</w:t>
      </w:r>
    </w:p>
    <w:p w14:paraId="229939F7" w14:textId="77777777" w:rsidR="008348B1" w:rsidRDefault="008348B1" w:rsidP="008348B1">
      <w:pPr>
        <w:pStyle w:val="Prrafodelista"/>
        <w:numPr>
          <w:ilvl w:val="0"/>
          <w:numId w:val="10"/>
        </w:numPr>
        <w:rPr>
          <w:rFonts w:cs="Times New Roman"/>
          <w:szCs w:val="24"/>
        </w:rPr>
      </w:pPr>
      <w:r>
        <w:rPr>
          <w:rFonts w:cs="Times New Roman"/>
          <w:szCs w:val="24"/>
        </w:rPr>
        <w:t>Pedro Luis Salazar. Encargado del departamento de I+D+i en el año 2017.</w:t>
      </w:r>
    </w:p>
    <w:p w14:paraId="6B517ABD" w14:textId="77777777" w:rsidR="008348B1" w:rsidRPr="00A96909" w:rsidRDefault="008348B1" w:rsidP="008348B1">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FDEA5D6" w14:textId="77777777" w:rsidR="008348B1" w:rsidRPr="007008F0" w:rsidRDefault="008348B1" w:rsidP="008348B1">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70EDF01" w14:textId="70AB33D4" w:rsidR="005219AB" w:rsidRDefault="008348B1" w:rsidP="000439E2">
      <w:pPr>
        <w:pStyle w:val="Captulo-Nivel2"/>
        <w:numPr>
          <w:ilvl w:val="3"/>
          <w:numId w:val="4"/>
        </w:numPr>
      </w:pPr>
      <w:bookmarkStart w:id="118" w:name="_Toc512374328"/>
      <w:r>
        <w:lastRenderedPageBreak/>
        <w:t xml:space="preserve">Asuntos </w:t>
      </w:r>
      <w:r w:rsidR="000439E2">
        <w:t>que</w:t>
      </w:r>
      <w:r>
        <w:t xml:space="preserve"> tratar</w:t>
      </w:r>
      <w:bookmarkEnd w:id="118"/>
    </w:p>
    <w:p w14:paraId="72F032E4" w14:textId="0778467B" w:rsidR="000439E2" w:rsidRDefault="000439E2" w:rsidP="000439E2">
      <w:r>
        <w:t>Los puntos de esta reunión fueron los siguientes:</w:t>
      </w:r>
    </w:p>
    <w:p w14:paraId="2C349D33" w14:textId="5FC30234" w:rsidR="000439E2" w:rsidRDefault="000439E2" w:rsidP="000439E2">
      <w:pPr>
        <w:pStyle w:val="Standard"/>
        <w:numPr>
          <w:ilvl w:val="0"/>
          <w:numId w:val="29"/>
        </w:numPr>
      </w:pPr>
      <w:r>
        <w:t>Enunciado de requisitos por parte del Product Owner.</w:t>
      </w:r>
    </w:p>
    <w:p w14:paraId="57386313" w14:textId="47821AFA" w:rsidR="000439E2" w:rsidRPr="000439E2" w:rsidRDefault="000439E2" w:rsidP="000439E2">
      <w:pPr>
        <w:pStyle w:val="Standard"/>
        <w:numPr>
          <w:ilvl w:val="0"/>
          <w:numId w:val="29"/>
        </w:numPr>
      </w:pPr>
      <w:r>
        <w:t>Planificación del sprint realizando las estimaciones de tiempo oportunas.</w:t>
      </w:r>
    </w:p>
    <w:p w14:paraId="3C2BBC5B" w14:textId="0B4FA243" w:rsidR="000439E2" w:rsidRDefault="000439E2" w:rsidP="000439E2">
      <w:pPr>
        <w:pStyle w:val="Captulo-Nivel2"/>
        <w:numPr>
          <w:ilvl w:val="3"/>
          <w:numId w:val="4"/>
        </w:numPr>
      </w:pPr>
      <w:bookmarkStart w:id="119" w:name="_Toc512374329"/>
      <w:r>
        <w:t>Información recogida</w:t>
      </w:r>
      <w:bookmarkEnd w:id="119"/>
    </w:p>
    <w:p w14:paraId="09108F81" w14:textId="452F75CC" w:rsidR="000439E2" w:rsidRDefault="000439E2" w:rsidP="000439E2">
      <w:r>
        <w:t>En la primera parte de la reunión el Product Owner propuso con detalle el problema a solucionar, y cómo se organiza el modelo de parque eólico que queremos monitorizar a través de tecnología CEP</w:t>
      </w:r>
      <w:r w:rsidR="00FA2DA4">
        <w:t>. La situación y la problemática es la siguiente.</w:t>
      </w:r>
    </w:p>
    <w:p w14:paraId="5561F2E3" w14:textId="771BC1BE" w:rsidR="00FA2DA4" w:rsidRDefault="00FA2DA4" w:rsidP="000439E2">
      <w:r>
        <w:t xml:space="preserve">Un parque éolico está compuesto por aerogeneradores. Cada uno de estos aerogeneradores cada diez minutos recoge todos los datos que sus sensores captan. Esta información que se despliega cada diez minutos se recoge en forma de registro con 75 columnas. Estas columnas tienen mediciones de la temperatura de la multiplicadora, velocidad de viento, potencia producida, nivel de aceite en los depósitos del aero, identificador de máquina, etc. Un parque estándar con 31 aerogeneradores genera diariamente 4464 </w:t>
      </w:r>
      <w:r w:rsidR="00482E3F">
        <w:t>lecturas</w:t>
      </w:r>
      <w:r>
        <w:t xml:space="preserve"> y anualmente se </w:t>
      </w:r>
      <w:r w:rsidR="00482E3F">
        <w:t>almacenan</w:t>
      </w:r>
      <w:r>
        <w:t xml:space="preserve"> aproximadamente mas de un millón y medio de registros. Esta ingente cantidad de datos no es rentable almacenarla</w:t>
      </w:r>
      <w:r w:rsidR="00482E3F">
        <w:t>,</w:t>
      </w:r>
      <w:r>
        <w:t xml:space="preserve"> de forma que se necesita un sistema que consiga analizar e</w:t>
      </w:r>
      <w:r w:rsidR="00482E3F">
        <w:t>sta información a tiempo real para evitar su almacenamiento, o al menos, la que no es significativa. Se requiere que se analicen esos datos con el propósito de detectar con anterioridad defectos en el mecanismo de los aerogeneadores, evitando su desgaste.</w:t>
      </w:r>
      <w:r w:rsidR="00B4252F">
        <w:t xml:space="preserve"> La idea inicial es que se conecte este sistema con los PLCs de los aerogeneradores por medio de las subestaciones de los parques, sin embargo, no hay parque que pueda soportar tal comunicación. Por el momento, deberemos de trabajar con paquetes de datos sintéticos y simular el flujo de los datos.</w:t>
      </w:r>
    </w:p>
    <w:p w14:paraId="4CBB461D" w14:textId="1E089488" w:rsidR="00482E3F" w:rsidRPr="000439E2" w:rsidRDefault="00482E3F" w:rsidP="000439E2">
      <w:r>
        <w:t>El Product Owner quiere que el sistema sea externo al que tiene implantado actualmente, para así, evitar dependencias con el sistema que está por desarrollar. Se presupone que la aplicación inteligente estará albergada en un servidor UNIX, y que la información de las alertas detectadas por él estará desplegada en una página web implementada con el framework CakePHP.</w:t>
      </w:r>
    </w:p>
    <w:p w14:paraId="1295EC61" w14:textId="7C8C98E5" w:rsidR="000439E2" w:rsidRDefault="000439E2" w:rsidP="005219AB">
      <w:pPr>
        <w:pStyle w:val="Standard"/>
      </w:pPr>
    </w:p>
    <w:p w14:paraId="38D279E2" w14:textId="43777C2C" w:rsidR="00B4252F" w:rsidRDefault="00B4252F" w:rsidP="00B4252F">
      <w:r>
        <w:lastRenderedPageBreak/>
        <w:t xml:space="preserve">Enunciada la problemática </w:t>
      </w:r>
      <w:r w:rsidR="00A43B61">
        <w:t xml:space="preserve">y requisitos del cliente, </w:t>
      </w:r>
      <w:r>
        <w:t xml:space="preserve">a </w:t>
      </w:r>
      <w:r w:rsidR="00A43B61">
        <w:t>continuación,</w:t>
      </w:r>
      <w:r>
        <w:t xml:space="preserve"> el Team, se separará del resto de integrantes de la reunión para planificar el sprint.</w:t>
      </w:r>
    </w:p>
    <w:p w14:paraId="6937E7A2" w14:textId="42AD8E5B" w:rsidR="00AC4B49" w:rsidRPr="008348B1" w:rsidRDefault="00AC4B49" w:rsidP="008348B1">
      <w:pPr>
        <w:pStyle w:val="Captulo-Nivel2"/>
      </w:pPr>
      <w:bookmarkStart w:id="120" w:name="_Toc512374330"/>
      <w:r w:rsidRPr="008348B1">
        <w:t>Planificación del sprint</w:t>
      </w:r>
      <w:bookmarkEnd w:id="120"/>
    </w:p>
    <w:p w14:paraId="173B23AF" w14:textId="1ECC2693" w:rsidR="008348B1" w:rsidRPr="00B4252F" w:rsidRDefault="00B4252F" w:rsidP="00B4252F">
      <w:r>
        <w:t xml:space="preserve">La organización de este sprint queda recogida en la </w:t>
      </w:r>
      <w:r w:rsidR="004A7F04">
        <w:fldChar w:fldCharType="begin"/>
      </w:r>
      <w:r w:rsidR="004A7F04">
        <w:instrText xml:space="preserve"> REF _Ref511837359 \h </w:instrText>
      </w:r>
      <w:r w:rsidR="004A7F04">
        <w:fldChar w:fldCharType="separate"/>
      </w:r>
      <w:r w:rsidR="00AC166E">
        <w:t xml:space="preserve">Tabla </w:t>
      </w:r>
      <w:r w:rsidR="00AC166E">
        <w:rPr>
          <w:noProof/>
        </w:rPr>
        <w:t>10</w:t>
      </w:r>
      <w:r w:rsidR="004A7F04">
        <w:fldChar w:fldCharType="end"/>
      </w:r>
      <w:r>
        <w:t>, enuncia</w:t>
      </w:r>
      <w:r w:rsidR="00A43B61">
        <w:t>n</w:t>
      </w:r>
      <w:r>
        <w:t>do cada una de las historias de usuario, así como sus tareas y estimación de horas de trabajo.</w:t>
      </w:r>
    </w:p>
    <w:p w14:paraId="52A2B856" w14:textId="5B9B43A6" w:rsidR="00323CD1" w:rsidRDefault="00323CD1" w:rsidP="00323CD1">
      <w:pPr>
        <w:pStyle w:val="Descripcin"/>
        <w:keepNext/>
      </w:pPr>
      <w:bookmarkStart w:id="121" w:name="_Ref511837359"/>
      <w:r>
        <w:t xml:space="preserve">Tabla </w:t>
      </w:r>
      <w:r>
        <w:fldChar w:fldCharType="begin"/>
      </w:r>
      <w:r>
        <w:instrText xml:space="preserve"> SEQ Tabla \* ARABIC </w:instrText>
      </w:r>
      <w:r>
        <w:fldChar w:fldCharType="separate"/>
      </w:r>
      <w:r w:rsidR="00AC166E">
        <w:rPr>
          <w:noProof/>
        </w:rPr>
        <w:t>10</w:t>
      </w:r>
      <w:r>
        <w:fldChar w:fldCharType="end"/>
      </w:r>
      <w:bookmarkEnd w:id="121"/>
      <w:r>
        <w:t xml:space="preserve">. Resumen </w:t>
      </w:r>
      <w:r>
        <w:rPr>
          <w:noProof/>
        </w:rPr>
        <w:t>de desarrollo sprint 1.</w:t>
      </w:r>
    </w:p>
    <w:tbl>
      <w:tblPr>
        <w:tblStyle w:val="Tablaconcuadrcula1clara"/>
        <w:tblW w:w="8784" w:type="dxa"/>
        <w:tblLook w:val="04A0" w:firstRow="1" w:lastRow="0" w:firstColumn="1" w:lastColumn="0" w:noHBand="0" w:noVBand="1"/>
      </w:tblPr>
      <w:tblGrid>
        <w:gridCol w:w="2405"/>
        <w:gridCol w:w="5528"/>
        <w:gridCol w:w="851"/>
      </w:tblGrid>
      <w:tr w:rsidR="00323CD1" w14:paraId="311BDF3C" w14:textId="77777777" w:rsidTr="008348B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shd w:val="clear" w:color="auto" w:fill="BFBFBF" w:themeFill="background1" w:themeFillShade="BF"/>
            <w:vAlign w:val="center"/>
          </w:tcPr>
          <w:p w14:paraId="26031B16" w14:textId="77777777" w:rsidR="00323CD1" w:rsidRDefault="00323CD1" w:rsidP="008348B1">
            <w:pPr>
              <w:pStyle w:val="Standard"/>
              <w:jc w:val="center"/>
            </w:pPr>
            <w:r>
              <w:t>Historia de usuario</w:t>
            </w:r>
          </w:p>
        </w:tc>
        <w:tc>
          <w:tcPr>
            <w:tcW w:w="5528" w:type="dxa"/>
            <w:shd w:val="clear" w:color="auto" w:fill="BFBFBF" w:themeFill="background1" w:themeFillShade="BF"/>
            <w:vAlign w:val="center"/>
          </w:tcPr>
          <w:p w14:paraId="6032F0A2"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Tarea</w:t>
            </w:r>
          </w:p>
        </w:tc>
        <w:tc>
          <w:tcPr>
            <w:tcW w:w="851" w:type="dxa"/>
            <w:shd w:val="clear" w:color="auto" w:fill="BFBFBF" w:themeFill="background1" w:themeFillShade="BF"/>
            <w:vAlign w:val="center"/>
          </w:tcPr>
          <w:p w14:paraId="1D46684C" w14:textId="77777777" w:rsidR="00323CD1" w:rsidRDefault="00323CD1" w:rsidP="008348B1">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323CD1" w14:paraId="79D8F865" w14:textId="77777777" w:rsidTr="008348B1">
        <w:tc>
          <w:tcPr>
            <w:cnfStyle w:val="001000000000" w:firstRow="0" w:lastRow="0" w:firstColumn="1" w:lastColumn="0" w:oddVBand="0" w:evenVBand="0" w:oddHBand="0" w:evenHBand="0" w:firstRowFirstColumn="0" w:firstRowLastColumn="0" w:lastRowFirstColumn="0" w:lastRowLastColumn="0"/>
            <w:tcW w:w="2405" w:type="dxa"/>
            <w:vAlign w:val="center"/>
          </w:tcPr>
          <w:p w14:paraId="154FE069" w14:textId="77777777" w:rsidR="00323CD1" w:rsidRDefault="00323CD1" w:rsidP="008348B1">
            <w:pPr>
              <w:pStyle w:val="Standard"/>
              <w:jc w:val="center"/>
            </w:pPr>
            <w:r>
              <w:t>Primer estudio de la curva de potencia</w:t>
            </w:r>
          </w:p>
        </w:tc>
        <w:tc>
          <w:tcPr>
            <w:tcW w:w="5528" w:type="dxa"/>
            <w:vAlign w:val="center"/>
          </w:tcPr>
          <w:p w14:paraId="3460C6EE" w14:textId="77777777" w:rsidR="00323CD1" w:rsidRPr="00245C1A" w:rsidRDefault="00323CD1" w:rsidP="008348B1">
            <w:pPr>
              <w:pStyle w:val="Standard"/>
              <w:cnfStyle w:val="000000000000" w:firstRow="0" w:lastRow="0" w:firstColumn="0" w:lastColumn="0" w:oddVBand="0" w:evenVBand="0" w:oddHBand="0" w:evenHBand="0" w:firstRowFirstColumn="0" w:firstRowLastColumn="0" w:lastRowFirstColumn="0" w:lastRowLastColumn="0"/>
              <w:rPr>
                <w:highlight w:val="yellow"/>
              </w:rPr>
            </w:pPr>
            <w:r w:rsidRPr="00245C1A">
              <w:rPr>
                <w:highlight w:val="yellow"/>
              </w:rPr>
              <w:t>Establecer curva de todos los datos</w:t>
            </w:r>
          </w:p>
        </w:tc>
        <w:tc>
          <w:tcPr>
            <w:tcW w:w="851" w:type="dxa"/>
            <w:vAlign w:val="center"/>
          </w:tcPr>
          <w:p w14:paraId="7FBC676F" w14:textId="77777777" w:rsidR="00323CD1" w:rsidRDefault="00323CD1" w:rsidP="008348B1">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2FBF26F4" w14:textId="77777777" w:rsidTr="008348B1">
        <w:trPr>
          <w:trHeight w:val="109"/>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13BE2A43" w14:textId="77777777" w:rsidR="00363F3F" w:rsidRDefault="00363F3F" w:rsidP="00363F3F">
            <w:pPr>
              <w:pStyle w:val="Standard"/>
              <w:jc w:val="center"/>
            </w:pPr>
            <w:r>
              <w:t>Realizar el anteproyecto</w:t>
            </w:r>
          </w:p>
        </w:tc>
        <w:tc>
          <w:tcPr>
            <w:tcW w:w="5528" w:type="dxa"/>
            <w:vAlign w:val="center"/>
          </w:tcPr>
          <w:p w14:paraId="016811A7" w14:textId="77777777" w:rsidR="00363F3F" w:rsidRPr="00245C1A" w:rsidRDefault="00363F3F" w:rsidP="00363F3F">
            <w:pPr>
              <w:pStyle w:val="Standard"/>
              <w:cnfStyle w:val="000000000000" w:firstRow="0" w:lastRow="0" w:firstColumn="0" w:lastColumn="0" w:oddVBand="0" w:evenVBand="0" w:oddHBand="0" w:evenHBand="0" w:firstRowFirstColumn="0" w:firstRowLastColumn="0" w:lastRowFirstColumn="0" w:lastRowLastColumn="0"/>
              <w:rPr>
                <w:highlight w:val="yellow"/>
              </w:rPr>
            </w:pPr>
            <w:r w:rsidRPr="00245C1A">
              <w:rPr>
                <w:highlight w:val="yellow"/>
              </w:rPr>
              <w:t>Adaptar plantilla al caso concreto</w:t>
            </w:r>
          </w:p>
        </w:tc>
        <w:tc>
          <w:tcPr>
            <w:tcW w:w="851" w:type="dxa"/>
            <w:vAlign w:val="center"/>
          </w:tcPr>
          <w:p w14:paraId="1079E7D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69F7FF79" w14:textId="77777777" w:rsidTr="008348B1">
        <w:trPr>
          <w:trHeight w:val="107"/>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3461E71" w14:textId="77777777" w:rsidR="00363F3F" w:rsidRDefault="00363F3F" w:rsidP="00363F3F">
            <w:pPr>
              <w:pStyle w:val="Standard"/>
              <w:jc w:val="center"/>
            </w:pPr>
          </w:p>
        </w:tc>
        <w:tc>
          <w:tcPr>
            <w:tcW w:w="5528" w:type="dxa"/>
            <w:vAlign w:val="center"/>
          </w:tcPr>
          <w:p w14:paraId="440AB54C" w14:textId="77777777" w:rsidR="00363F3F" w:rsidRPr="00245C1A" w:rsidRDefault="00363F3F" w:rsidP="00363F3F">
            <w:pPr>
              <w:pStyle w:val="Standard"/>
              <w:cnfStyle w:val="000000000000" w:firstRow="0" w:lastRow="0" w:firstColumn="0" w:lastColumn="0" w:oddVBand="0" w:evenVBand="0" w:oddHBand="0" w:evenHBand="0" w:firstRowFirstColumn="0" w:firstRowLastColumn="0" w:lastRowFirstColumn="0" w:lastRowLastColumn="0"/>
              <w:rPr>
                <w:highlight w:val="yellow"/>
              </w:rPr>
            </w:pPr>
            <w:r w:rsidRPr="00245C1A">
              <w:rPr>
                <w:highlight w:val="yellow"/>
              </w:rPr>
              <w:t>Elaborar anteproyecto</w:t>
            </w:r>
          </w:p>
        </w:tc>
        <w:tc>
          <w:tcPr>
            <w:tcW w:w="851" w:type="dxa"/>
            <w:vAlign w:val="center"/>
          </w:tcPr>
          <w:p w14:paraId="69D9F77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5</w:t>
            </w:r>
          </w:p>
        </w:tc>
      </w:tr>
      <w:tr w:rsidR="00363F3F" w14:paraId="4B0CAB2C" w14:textId="77777777" w:rsidTr="008348B1">
        <w:trPr>
          <w:trHeight w:val="107"/>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A10C455" w14:textId="77777777" w:rsidR="00363F3F" w:rsidRDefault="00363F3F" w:rsidP="00363F3F">
            <w:pPr>
              <w:pStyle w:val="Standard"/>
              <w:jc w:val="center"/>
            </w:pPr>
          </w:p>
        </w:tc>
        <w:tc>
          <w:tcPr>
            <w:tcW w:w="5528" w:type="dxa"/>
            <w:vAlign w:val="center"/>
          </w:tcPr>
          <w:p w14:paraId="2048E8FE" w14:textId="77777777" w:rsidR="00363F3F" w:rsidRPr="00245C1A" w:rsidRDefault="00363F3F" w:rsidP="00363F3F">
            <w:pPr>
              <w:pStyle w:val="Standard"/>
              <w:cnfStyle w:val="000000000000" w:firstRow="0" w:lastRow="0" w:firstColumn="0" w:lastColumn="0" w:oddVBand="0" w:evenVBand="0" w:oddHBand="0" w:evenHBand="0" w:firstRowFirstColumn="0" w:firstRowLastColumn="0" w:lastRowFirstColumn="0" w:lastRowLastColumn="0"/>
              <w:rPr>
                <w:highlight w:val="yellow"/>
              </w:rPr>
            </w:pPr>
            <w:r w:rsidRPr="00245C1A">
              <w:rPr>
                <w:highlight w:val="yellow"/>
              </w:rPr>
              <w:t>Refactoring de anteproyecto</w:t>
            </w:r>
          </w:p>
        </w:tc>
        <w:tc>
          <w:tcPr>
            <w:tcW w:w="851" w:type="dxa"/>
            <w:vAlign w:val="center"/>
          </w:tcPr>
          <w:p w14:paraId="281F124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5B730856" w14:textId="77777777" w:rsidTr="008348B1">
        <w:trPr>
          <w:trHeight w:val="67"/>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7810578C" w14:textId="77777777" w:rsidR="00363F3F" w:rsidRDefault="00363F3F" w:rsidP="00363F3F">
            <w:pPr>
              <w:pStyle w:val="Standard"/>
              <w:jc w:val="center"/>
            </w:pPr>
            <w:r>
              <w:t>Recogida de requisitos y análisis de contexto</w:t>
            </w:r>
          </w:p>
        </w:tc>
        <w:tc>
          <w:tcPr>
            <w:tcW w:w="5528" w:type="dxa"/>
            <w:vAlign w:val="center"/>
          </w:tcPr>
          <w:p w14:paraId="25FB929E"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de inicio del proyecto</w:t>
            </w:r>
          </w:p>
        </w:tc>
        <w:tc>
          <w:tcPr>
            <w:tcW w:w="851" w:type="dxa"/>
            <w:vAlign w:val="center"/>
          </w:tcPr>
          <w:p w14:paraId="3F347B8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2C4D6BB0"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713AA79" w14:textId="77777777" w:rsidR="00363F3F" w:rsidRDefault="00363F3F" w:rsidP="00363F3F">
            <w:pPr>
              <w:pStyle w:val="Standard"/>
              <w:jc w:val="center"/>
            </w:pPr>
          </w:p>
        </w:tc>
        <w:tc>
          <w:tcPr>
            <w:tcW w:w="5528" w:type="dxa"/>
            <w:vAlign w:val="center"/>
          </w:tcPr>
          <w:p w14:paraId="787FDEFC"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cogida de requisitos de la reunión</w:t>
            </w:r>
          </w:p>
        </w:tc>
        <w:tc>
          <w:tcPr>
            <w:tcW w:w="851" w:type="dxa"/>
            <w:vAlign w:val="center"/>
          </w:tcPr>
          <w:p w14:paraId="5C9A737D"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6907ACF5"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3128FA48" w14:textId="77777777" w:rsidR="00363F3F" w:rsidRDefault="00363F3F" w:rsidP="00363F3F">
            <w:pPr>
              <w:pStyle w:val="Standard"/>
              <w:jc w:val="center"/>
            </w:pPr>
          </w:p>
        </w:tc>
        <w:tc>
          <w:tcPr>
            <w:tcW w:w="5528" w:type="dxa"/>
            <w:vAlign w:val="center"/>
          </w:tcPr>
          <w:p w14:paraId="0C16709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Planteamiento de la recogida de requisitos</w:t>
            </w:r>
          </w:p>
        </w:tc>
        <w:tc>
          <w:tcPr>
            <w:tcW w:w="851" w:type="dxa"/>
            <w:vAlign w:val="center"/>
          </w:tcPr>
          <w:p w14:paraId="53EA929E"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7D88B306"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68332FB" w14:textId="77777777" w:rsidR="00363F3F" w:rsidRDefault="00363F3F" w:rsidP="00363F3F">
            <w:pPr>
              <w:pStyle w:val="Standard"/>
              <w:jc w:val="center"/>
            </w:pPr>
          </w:p>
        </w:tc>
        <w:tc>
          <w:tcPr>
            <w:tcW w:w="5528" w:type="dxa"/>
            <w:vAlign w:val="center"/>
          </w:tcPr>
          <w:p w14:paraId="5247AA50"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Buscar y elaborar plantilla para storyboard</w:t>
            </w:r>
          </w:p>
        </w:tc>
        <w:tc>
          <w:tcPr>
            <w:tcW w:w="851" w:type="dxa"/>
            <w:vAlign w:val="center"/>
          </w:tcPr>
          <w:p w14:paraId="225DA4D1"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75D1C35C"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048E9DD" w14:textId="77777777" w:rsidR="00363F3F" w:rsidRDefault="00363F3F" w:rsidP="00363F3F">
            <w:pPr>
              <w:pStyle w:val="Standard"/>
              <w:jc w:val="center"/>
            </w:pPr>
          </w:p>
        </w:tc>
        <w:tc>
          <w:tcPr>
            <w:tcW w:w="5528" w:type="dxa"/>
            <w:vAlign w:val="center"/>
          </w:tcPr>
          <w:p w14:paraId="0840805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ónde está el cliente?</w:t>
            </w:r>
          </w:p>
        </w:tc>
        <w:tc>
          <w:tcPr>
            <w:tcW w:w="851" w:type="dxa"/>
            <w:vAlign w:val="center"/>
          </w:tcPr>
          <w:p w14:paraId="2D88D7F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09ECB9DA"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B408A90" w14:textId="77777777" w:rsidR="00363F3F" w:rsidRDefault="00363F3F" w:rsidP="00363F3F">
            <w:pPr>
              <w:pStyle w:val="Standard"/>
              <w:jc w:val="center"/>
            </w:pPr>
          </w:p>
        </w:tc>
        <w:tc>
          <w:tcPr>
            <w:tcW w:w="5528" w:type="dxa"/>
            <w:vAlign w:val="center"/>
          </w:tcPr>
          <w:p w14:paraId="461061FF"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2 de incio de proyecto</w:t>
            </w:r>
          </w:p>
        </w:tc>
        <w:tc>
          <w:tcPr>
            <w:tcW w:w="851" w:type="dxa"/>
            <w:vAlign w:val="center"/>
          </w:tcPr>
          <w:p w14:paraId="7D8C4980"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4A31BD1C"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9A28788" w14:textId="77777777" w:rsidR="00363F3F" w:rsidRDefault="00363F3F" w:rsidP="00363F3F">
            <w:pPr>
              <w:pStyle w:val="Standard"/>
              <w:jc w:val="center"/>
            </w:pPr>
          </w:p>
        </w:tc>
        <w:tc>
          <w:tcPr>
            <w:tcW w:w="5528" w:type="dxa"/>
            <w:vAlign w:val="center"/>
          </w:tcPr>
          <w:p w14:paraId="4B36541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unión emergencia Pedro no está.</w:t>
            </w:r>
          </w:p>
        </w:tc>
        <w:tc>
          <w:tcPr>
            <w:tcW w:w="851" w:type="dxa"/>
            <w:vAlign w:val="center"/>
          </w:tcPr>
          <w:p w14:paraId="7E4578A1"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488B5132"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130C87D" w14:textId="77777777" w:rsidR="00363F3F" w:rsidRDefault="00363F3F" w:rsidP="00363F3F">
            <w:pPr>
              <w:pStyle w:val="Standard"/>
              <w:jc w:val="center"/>
            </w:pPr>
          </w:p>
        </w:tc>
        <w:tc>
          <w:tcPr>
            <w:tcW w:w="5528" w:type="dxa"/>
            <w:vAlign w:val="center"/>
          </w:tcPr>
          <w:p w14:paraId="778864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Quién es nuestro coordinador de la empresa cliente?</w:t>
            </w:r>
          </w:p>
        </w:tc>
        <w:tc>
          <w:tcPr>
            <w:tcW w:w="851" w:type="dxa"/>
            <w:vAlign w:val="center"/>
          </w:tcPr>
          <w:p w14:paraId="46766EF4"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r>
      <w:tr w:rsidR="00363F3F" w14:paraId="7AA3F0D6"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23B6BABD" w14:textId="77777777" w:rsidR="00363F3F" w:rsidRDefault="00363F3F" w:rsidP="00363F3F">
            <w:pPr>
              <w:pStyle w:val="Standard"/>
              <w:jc w:val="center"/>
            </w:pPr>
          </w:p>
        </w:tc>
        <w:tc>
          <w:tcPr>
            <w:tcW w:w="5528" w:type="dxa"/>
            <w:vAlign w:val="center"/>
          </w:tcPr>
          <w:p w14:paraId="3426BAC1"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Arquetipos</w:t>
            </w:r>
          </w:p>
        </w:tc>
        <w:tc>
          <w:tcPr>
            <w:tcW w:w="851" w:type="dxa"/>
            <w:vAlign w:val="center"/>
          </w:tcPr>
          <w:p w14:paraId="4CD74CA3"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0965CEAE" w14:textId="77777777" w:rsidTr="008348B1">
        <w:trPr>
          <w:trHeight w:val="63"/>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E5B49F5" w14:textId="77777777" w:rsidR="00363F3F" w:rsidRDefault="00363F3F" w:rsidP="00363F3F">
            <w:pPr>
              <w:pStyle w:val="Standard"/>
              <w:jc w:val="center"/>
            </w:pPr>
          </w:p>
        </w:tc>
        <w:tc>
          <w:tcPr>
            <w:tcW w:w="5528" w:type="dxa"/>
            <w:vAlign w:val="center"/>
          </w:tcPr>
          <w:p w14:paraId="0F3144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Documentar reuniones</w:t>
            </w:r>
          </w:p>
        </w:tc>
        <w:tc>
          <w:tcPr>
            <w:tcW w:w="851" w:type="dxa"/>
            <w:vAlign w:val="center"/>
          </w:tcPr>
          <w:p w14:paraId="702CFFFF"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347616EF" w14:textId="77777777" w:rsidTr="008348B1">
        <w:trPr>
          <w:trHeight w:val="160"/>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28B19A5F" w14:textId="77777777" w:rsidR="00363F3F" w:rsidRDefault="00363F3F" w:rsidP="00363F3F">
            <w:pPr>
              <w:pStyle w:val="Standard"/>
              <w:jc w:val="center"/>
            </w:pPr>
            <w:r>
              <w:t>Acoplamiento e implementación del ESB</w:t>
            </w:r>
          </w:p>
        </w:tc>
        <w:tc>
          <w:tcPr>
            <w:tcW w:w="5528" w:type="dxa"/>
            <w:vAlign w:val="center"/>
          </w:tcPr>
          <w:p w14:paraId="407BEEB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Asimilación del código del ESB y todos los componentes de AnyPoint Studio.</w:t>
            </w:r>
          </w:p>
        </w:tc>
        <w:tc>
          <w:tcPr>
            <w:tcW w:w="851" w:type="dxa"/>
            <w:vAlign w:val="center"/>
          </w:tcPr>
          <w:p w14:paraId="6D82229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630E947C" w14:textId="77777777" w:rsidTr="008348B1">
        <w:trPr>
          <w:trHeight w:val="158"/>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315A9017" w14:textId="77777777" w:rsidR="00363F3F" w:rsidRDefault="00363F3F" w:rsidP="00363F3F">
            <w:pPr>
              <w:pStyle w:val="Standard"/>
              <w:jc w:val="center"/>
            </w:pPr>
          </w:p>
        </w:tc>
        <w:tc>
          <w:tcPr>
            <w:tcW w:w="5528" w:type="dxa"/>
            <w:vAlign w:val="center"/>
          </w:tcPr>
          <w:p w14:paraId="7A567DD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de los primeros flujos de datos e incorporación de librería Esper-EPL.</w:t>
            </w:r>
          </w:p>
        </w:tc>
        <w:tc>
          <w:tcPr>
            <w:tcW w:w="851" w:type="dxa"/>
            <w:vAlign w:val="center"/>
          </w:tcPr>
          <w:p w14:paraId="6326D03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49F7C1F1" w14:textId="77777777" w:rsidTr="008348B1">
        <w:trPr>
          <w:trHeight w:val="158"/>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41635654" w14:textId="77777777" w:rsidR="00363F3F" w:rsidRDefault="00363F3F" w:rsidP="00363F3F">
            <w:pPr>
              <w:pStyle w:val="Standard"/>
              <w:jc w:val="center"/>
            </w:pPr>
          </w:p>
        </w:tc>
        <w:tc>
          <w:tcPr>
            <w:tcW w:w="5528" w:type="dxa"/>
            <w:vAlign w:val="center"/>
          </w:tcPr>
          <w:p w14:paraId="1AF3A2F8"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tutorial de MuleSoft para familiarizarse.</w:t>
            </w:r>
          </w:p>
        </w:tc>
        <w:tc>
          <w:tcPr>
            <w:tcW w:w="851" w:type="dxa"/>
            <w:vAlign w:val="center"/>
          </w:tcPr>
          <w:p w14:paraId="0FBFBE64"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03DE7A7" w14:textId="77777777" w:rsidTr="008348B1">
        <w:trPr>
          <w:trHeight w:val="158"/>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40D81C8F" w14:textId="77777777" w:rsidR="00363F3F" w:rsidRDefault="00363F3F" w:rsidP="00363F3F">
            <w:pPr>
              <w:pStyle w:val="Standard"/>
              <w:jc w:val="center"/>
            </w:pPr>
          </w:p>
        </w:tc>
        <w:tc>
          <w:tcPr>
            <w:tcW w:w="5528" w:type="dxa"/>
            <w:vAlign w:val="center"/>
          </w:tcPr>
          <w:p w14:paraId="3DCC63E7"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filtrado de datos.</w:t>
            </w:r>
          </w:p>
        </w:tc>
        <w:tc>
          <w:tcPr>
            <w:tcW w:w="851" w:type="dxa"/>
            <w:vAlign w:val="center"/>
          </w:tcPr>
          <w:p w14:paraId="6521797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5</w:t>
            </w:r>
          </w:p>
        </w:tc>
      </w:tr>
      <w:tr w:rsidR="00363F3F" w14:paraId="5AEA0986" w14:textId="77777777" w:rsidTr="008348B1">
        <w:trPr>
          <w:trHeight w:val="212"/>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414816EC" w14:textId="77777777" w:rsidR="00363F3F" w:rsidRDefault="00363F3F" w:rsidP="00363F3F">
            <w:pPr>
              <w:pStyle w:val="Standard"/>
              <w:jc w:val="center"/>
            </w:pPr>
            <w:r>
              <w:t xml:space="preserve">Planificación del </w:t>
            </w:r>
            <w:r>
              <w:lastRenderedPageBreak/>
              <w:t>trabajo de fin de grado</w:t>
            </w:r>
          </w:p>
        </w:tc>
        <w:tc>
          <w:tcPr>
            <w:tcW w:w="5528" w:type="dxa"/>
            <w:vAlign w:val="center"/>
          </w:tcPr>
          <w:p w14:paraId="05A4361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rsidRPr="00245C1A">
              <w:rPr>
                <w:highlight w:val="yellow"/>
              </w:rPr>
              <w:lastRenderedPageBreak/>
              <w:t>Elaboración de cronograma.</w:t>
            </w:r>
          </w:p>
        </w:tc>
        <w:tc>
          <w:tcPr>
            <w:tcW w:w="851" w:type="dxa"/>
            <w:vAlign w:val="center"/>
          </w:tcPr>
          <w:p w14:paraId="07BC392C"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B53F4AE" w14:textId="77777777" w:rsidTr="008348B1">
        <w:trPr>
          <w:trHeight w:val="21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F7C50E4" w14:textId="77777777" w:rsidR="00363F3F" w:rsidRDefault="00363F3F" w:rsidP="00363F3F">
            <w:pPr>
              <w:pStyle w:val="Standard"/>
              <w:jc w:val="center"/>
            </w:pPr>
          </w:p>
        </w:tc>
        <w:tc>
          <w:tcPr>
            <w:tcW w:w="5528" w:type="dxa"/>
            <w:vAlign w:val="center"/>
          </w:tcPr>
          <w:p w14:paraId="3F38144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repositorio.</w:t>
            </w:r>
          </w:p>
        </w:tc>
        <w:tc>
          <w:tcPr>
            <w:tcW w:w="851" w:type="dxa"/>
            <w:vAlign w:val="center"/>
          </w:tcPr>
          <w:p w14:paraId="656F5670"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r>
      <w:tr w:rsidR="00363F3F" w14:paraId="70CDA60F" w14:textId="77777777" w:rsidTr="008348B1">
        <w:trPr>
          <w:trHeight w:val="21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5EDEA9ED" w14:textId="77777777" w:rsidR="00363F3F" w:rsidRDefault="00363F3F" w:rsidP="00363F3F">
            <w:pPr>
              <w:pStyle w:val="Standard"/>
              <w:jc w:val="center"/>
            </w:pPr>
          </w:p>
        </w:tc>
        <w:tc>
          <w:tcPr>
            <w:tcW w:w="5528" w:type="dxa"/>
            <w:vAlign w:val="center"/>
          </w:tcPr>
          <w:p w14:paraId="1F29C689"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Elección y aprendizaje de TFS en metodologías ágiles.</w:t>
            </w:r>
          </w:p>
        </w:tc>
        <w:tc>
          <w:tcPr>
            <w:tcW w:w="851" w:type="dxa"/>
            <w:vAlign w:val="center"/>
          </w:tcPr>
          <w:p w14:paraId="20B23CA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0730C771" w14:textId="77777777" w:rsidTr="008348B1">
        <w:trPr>
          <w:trHeight w:val="162"/>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647A38B3" w14:textId="77777777" w:rsidR="00363F3F" w:rsidRDefault="00363F3F" w:rsidP="00363F3F">
            <w:pPr>
              <w:pStyle w:val="Standard"/>
              <w:jc w:val="center"/>
            </w:pPr>
            <w:r>
              <w:t>Curso de Energía Eólica</w:t>
            </w:r>
          </w:p>
        </w:tc>
        <w:tc>
          <w:tcPr>
            <w:tcW w:w="5528" w:type="dxa"/>
            <w:vAlign w:val="center"/>
          </w:tcPr>
          <w:p w14:paraId="3FDE193F" w14:textId="77777777" w:rsidR="00363F3F" w:rsidRPr="00245C1A" w:rsidRDefault="00363F3F" w:rsidP="00363F3F">
            <w:pPr>
              <w:pStyle w:val="Standard"/>
              <w:cnfStyle w:val="000000000000" w:firstRow="0" w:lastRow="0" w:firstColumn="0" w:lastColumn="0" w:oddVBand="0" w:evenVBand="0" w:oddHBand="0" w:evenHBand="0" w:firstRowFirstColumn="0" w:firstRowLastColumn="0" w:lastRowFirstColumn="0" w:lastRowLastColumn="0"/>
              <w:rPr>
                <w:highlight w:val="yellow"/>
              </w:rPr>
            </w:pPr>
            <w:r w:rsidRPr="00245C1A">
              <w:rPr>
                <w:highlight w:val="yellow"/>
              </w:rPr>
              <w:t>Clase intensiva de Energía Eólica</w:t>
            </w:r>
          </w:p>
        </w:tc>
        <w:tc>
          <w:tcPr>
            <w:tcW w:w="851" w:type="dxa"/>
            <w:vAlign w:val="center"/>
          </w:tcPr>
          <w:p w14:paraId="467B672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363F3F" w14:paraId="01DAEBE3" w14:textId="77777777" w:rsidTr="008348B1">
        <w:trPr>
          <w:trHeight w:val="161"/>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755FFB16" w14:textId="77777777" w:rsidR="00363F3F" w:rsidRDefault="00363F3F" w:rsidP="00363F3F">
            <w:pPr>
              <w:pStyle w:val="Standard"/>
              <w:jc w:val="center"/>
            </w:pPr>
          </w:p>
        </w:tc>
        <w:tc>
          <w:tcPr>
            <w:tcW w:w="5528" w:type="dxa"/>
            <w:vAlign w:val="center"/>
          </w:tcPr>
          <w:p w14:paraId="7E306E4E" w14:textId="77777777" w:rsidR="00363F3F" w:rsidRPr="00245C1A" w:rsidRDefault="00363F3F" w:rsidP="00363F3F">
            <w:pPr>
              <w:pStyle w:val="Standard"/>
              <w:cnfStyle w:val="000000000000" w:firstRow="0" w:lastRow="0" w:firstColumn="0" w:lastColumn="0" w:oddVBand="0" w:evenVBand="0" w:oddHBand="0" w:evenHBand="0" w:firstRowFirstColumn="0" w:firstRowLastColumn="0" w:lastRowFirstColumn="0" w:lastRowLastColumn="0"/>
              <w:rPr>
                <w:highlight w:val="yellow"/>
              </w:rPr>
            </w:pPr>
            <w:r w:rsidRPr="00245C1A">
              <w:rPr>
                <w:highlight w:val="yellow"/>
              </w:rPr>
              <w:t>Interiorizar y estudiar el curso ofrecido por el Product Owner.</w:t>
            </w:r>
          </w:p>
        </w:tc>
        <w:tc>
          <w:tcPr>
            <w:tcW w:w="851" w:type="dxa"/>
            <w:vAlign w:val="center"/>
          </w:tcPr>
          <w:p w14:paraId="2304952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711AA4F8" w14:textId="77777777" w:rsidTr="008348B1">
        <w:trPr>
          <w:trHeight w:val="130"/>
        </w:trPr>
        <w:tc>
          <w:tcPr>
            <w:cnfStyle w:val="001000000000" w:firstRow="0" w:lastRow="0" w:firstColumn="1" w:lastColumn="0" w:oddVBand="0" w:evenVBand="0" w:oddHBand="0" w:evenHBand="0" w:firstRowFirstColumn="0" w:firstRowLastColumn="0" w:lastRowFirstColumn="0" w:lastRowLastColumn="0"/>
            <w:tcW w:w="2405" w:type="dxa"/>
            <w:vMerge w:val="restart"/>
            <w:vAlign w:val="center"/>
          </w:tcPr>
          <w:p w14:paraId="1DEB04F7" w14:textId="77777777" w:rsidR="00363F3F" w:rsidRDefault="00363F3F" w:rsidP="00363F3F">
            <w:pPr>
              <w:pStyle w:val="Standard"/>
              <w:jc w:val="center"/>
            </w:pPr>
            <w:r>
              <w:t>Creación y acoplamiento del simulador con la Nube</w:t>
            </w:r>
          </w:p>
        </w:tc>
        <w:tc>
          <w:tcPr>
            <w:tcW w:w="5528" w:type="dxa"/>
            <w:vAlign w:val="center"/>
          </w:tcPr>
          <w:p w14:paraId="5C2A282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Asimilación del código propuesto y dominar las librerías de Thingspeak y poi.</w:t>
            </w:r>
          </w:p>
        </w:tc>
        <w:tc>
          <w:tcPr>
            <w:tcW w:w="851" w:type="dxa"/>
            <w:vAlign w:val="center"/>
          </w:tcPr>
          <w:p w14:paraId="5852873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588F3FA" w14:textId="77777777" w:rsidTr="008348B1">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2637A353" w14:textId="77777777" w:rsidR="00363F3F" w:rsidRDefault="00363F3F" w:rsidP="00363F3F">
            <w:pPr>
              <w:pStyle w:val="Standard"/>
              <w:jc w:val="center"/>
            </w:pPr>
          </w:p>
        </w:tc>
        <w:tc>
          <w:tcPr>
            <w:tcW w:w="5528" w:type="dxa"/>
            <w:vAlign w:val="center"/>
          </w:tcPr>
          <w:p w14:paraId="3F8169EA"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Creación de modelo contrastando con datos sintéticos.</w:t>
            </w:r>
          </w:p>
        </w:tc>
        <w:tc>
          <w:tcPr>
            <w:tcW w:w="851" w:type="dxa"/>
            <w:vAlign w:val="center"/>
          </w:tcPr>
          <w:p w14:paraId="62C909C7"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6F45E878" w14:textId="77777777" w:rsidTr="008348B1">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0204B21D" w14:textId="77777777" w:rsidR="00363F3F" w:rsidRDefault="00363F3F" w:rsidP="00363F3F">
            <w:pPr>
              <w:pStyle w:val="Standard"/>
              <w:jc w:val="center"/>
            </w:pPr>
          </w:p>
        </w:tc>
        <w:tc>
          <w:tcPr>
            <w:tcW w:w="5528" w:type="dxa"/>
            <w:vAlign w:val="center"/>
          </w:tcPr>
          <w:p w14:paraId="0931B26B"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Implementación y modificación del simulador.</w:t>
            </w:r>
          </w:p>
        </w:tc>
        <w:tc>
          <w:tcPr>
            <w:tcW w:w="851" w:type="dxa"/>
            <w:vAlign w:val="center"/>
          </w:tcPr>
          <w:p w14:paraId="529668F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r w:rsidR="00363F3F" w14:paraId="64532E4C" w14:textId="77777777" w:rsidTr="008348B1">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7F43435" w14:textId="77777777" w:rsidR="00363F3F" w:rsidRDefault="00363F3F" w:rsidP="00363F3F">
            <w:pPr>
              <w:pStyle w:val="Standard"/>
              <w:jc w:val="center"/>
            </w:pPr>
          </w:p>
        </w:tc>
        <w:tc>
          <w:tcPr>
            <w:tcW w:w="5528" w:type="dxa"/>
            <w:vAlign w:val="center"/>
          </w:tcPr>
          <w:p w14:paraId="1E83D5C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Realizar scripts de conversión de archivos .DB a .xlsx</w:t>
            </w:r>
          </w:p>
        </w:tc>
        <w:tc>
          <w:tcPr>
            <w:tcW w:w="851" w:type="dxa"/>
            <w:vAlign w:val="center"/>
          </w:tcPr>
          <w:p w14:paraId="42AC3AA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r>
      <w:tr w:rsidR="00363F3F" w14:paraId="523DF14A" w14:textId="77777777" w:rsidTr="008348B1">
        <w:trPr>
          <w:trHeight w:val="126"/>
        </w:trPr>
        <w:tc>
          <w:tcPr>
            <w:cnfStyle w:val="001000000000" w:firstRow="0" w:lastRow="0" w:firstColumn="1" w:lastColumn="0" w:oddVBand="0" w:evenVBand="0" w:oddHBand="0" w:evenHBand="0" w:firstRowFirstColumn="0" w:firstRowLastColumn="0" w:lastRowFirstColumn="0" w:lastRowLastColumn="0"/>
            <w:tcW w:w="2405" w:type="dxa"/>
            <w:vMerge/>
            <w:vAlign w:val="center"/>
          </w:tcPr>
          <w:p w14:paraId="66240FB2" w14:textId="77777777" w:rsidR="00363F3F" w:rsidRDefault="00363F3F" w:rsidP="00363F3F">
            <w:pPr>
              <w:pStyle w:val="Standard"/>
              <w:jc w:val="center"/>
            </w:pPr>
          </w:p>
        </w:tc>
        <w:tc>
          <w:tcPr>
            <w:tcW w:w="5528" w:type="dxa"/>
            <w:vAlign w:val="center"/>
          </w:tcPr>
          <w:p w14:paraId="107B03B2" w14:textId="77777777" w:rsidR="00363F3F" w:rsidRDefault="00363F3F" w:rsidP="00363F3F">
            <w:pPr>
              <w:pStyle w:val="Standard"/>
              <w:cnfStyle w:val="000000000000" w:firstRow="0" w:lastRow="0" w:firstColumn="0" w:lastColumn="0" w:oddVBand="0" w:evenVBand="0" w:oddHBand="0" w:evenHBand="0" w:firstRowFirstColumn="0" w:firstRowLastColumn="0" w:lastRowFirstColumn="0" w:lastRowLastColumn="0"/>
            </w:pPr>
            <w:r>
              <w:t>Fallo en paradox para transformar en .xlsx</w:t>
            </w:r>
          </w:p>
        </w:tc>
        <w:tc>
          <w:tcPr>
            <w:tcW w:w="851" w:type="dxa"/>
            <w:vAlign w:val="center"/>
          </w:tcPr>
          <w:p w14:paraId="5A4989F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0</w:t>
            </w:r>
          </w:p>
        </w:tc>
      </w:tr>
    </w:tbl>
    <w:p w14:paraId="07267E81" w14:textId="77777777" w:rsidR="00323CD1" w:rsidRPr="00323CD1" w:rsidRDefault="00323CD1" w:rsidP="00A128C4">
      <w:pPr>
        <w:pStyle w:val="Standard"/>
        <w:rPr>
          <w:b/>
        </w:rPr>
      </w:pPr>
    </w:p>
    <w:p w14:paraId="19CC1D9C" w14:textId="77777777" w:rsidR="007560CD" w:rsidRDefault="007560CD" w:rsidP="007560CD">
      <w:pPr>
        <w:pStyle w:val="Captulo-Nivel2"/>
      </w:pPr>
      <w:bookmarkStart w:id="122" w:name="_Toc512374331"/>
      <w:r>
        <w:t>Reuniones semanales y recogida de información</w:t>
      </w:r>
      <w:bookmarkEnd w:id="122"/>
    </w:p>
    <w:p w14:paraId="4698B593" w14:textId="77777777" w:rsidR="007560CD" w:rsidRDefault="007560CD" w:rsidP="007560CD">
      <w:r>
        <w:t>En la XXXXX quedan reflejadas las reuniones semanales que tuvieron lugar a lo largo de este sprint.</w:t>
      </w:r>
    </w:p>
    <w:p w14:paraId="71122FDC" w14:textId="39FE0D12" w:rsidR="008D700F" w:rsidRDefault="008D700F" w:rsidP="008D700F">
      <w:pPr>
        <w:pStyle w:val="Descripcin"/>
        <w:keepNext/>
      </w:pPr>
      <w:r>
        <w:t xml:space="preserve">Tabla </w:t>
      </w:r>
      <w:r>
        <w:fldChar w:fldCharType="begin"/>
      </w:r>
      <w:r>
        <w:instrText xml:space="preserve"> SEQ Tabla \* ARABIC </w:instrText>
      </w:r>
      <w:r>
        <w:fldChar w:fldCharType="separate"/>
      </w:r>
      <w:r w:rsidR="00AC166E">
        <w:rPr>
          <w:noProof/>
        </w:rPr>
        <w:t>11</w:t>
      </w:r>
      <w:r>
        <w:fldChar w:fldCharType="end"/>
      </w:r>
      <w:r>
        <w:t>. Reuniones semanales del sprint 1.</w:t>
      </w:r>
    </w:p>
    <w:tbl>
      <w:tblPr>
        <w:tblStyle w:val="Tablaconcuadrcula"/>
        <w:tblW w:w="9351" w:type="dxa"/>
        <w:tblLook w:val="04A0" w:firstRow="1" w:lastRow="0" w:firstColumn="1" w:lastColumn="0" w:noHBand="0" w:noVBand="1"/>
      </w:tblPr>
      <w:tblGrid>
        <w:gridCol w:w="1951"/>
        <w:gridCol w:w="1190"/>
        <w:gridCol w:w="1957"/>
        <w:gridCol w:w="4253"/>
      </w:tblGrid>
      <w:tr w:rsidR="007560CD" w14:paraId="6260F6B9" w14:textId="77777777" w:rsidTr="007560CD">
        <w:trPr>
          <w:trHeight w:val="686"/>
        </w:trPr>
        <w:tc>
          <w:tcPr>
            <w:tcW w:w="1951" w:type="dxa"/>
            <w:shd w:val="clear" w:color="auto" w:fill="D0CECE" w:themeFill="background2" w:themeFillShade="E6"/>
            <w:vAlign w:val="center"/>
          </w:tcPr>
          <w:p w14:paraId="6B7AA250" w14:textId="77777777" w:rsidR="007560CD" w:rsidRPr="000E7DD0" w:rsidRDefault="007560CD" w:rsidP="007560CD">
            <w:pPr>
              <w:spacing w:line="240" w:lineRule="auto"/>
              <w:ind w:firstLine="0"/>
              <w:jc w:val="center"/>
              <w:rPr>
                <w:b/>
              </w:rPr>
            </w:pPr>
            <w:r w:rsidRPr="000E7DD0">
              <w:rPr>
                <w:b/>
              </w:rPr>
              <w:t>Nombre de la reunión</w:t>
            </w:r>
          </w:p>
        </w:tc>
        <w:tc>
          <w:tcPr>
            <w:tcW w:w="1190" w:type="dxa"/>
            <w:shd w:val="clear" w:color="auto" w:fill="D0CECE" w:themeFill="background2" w:themeFillShade="E6"/>
            <w:vAlign w:val="center"/>
          </w:tcPr>
          <w:p w14:paraId="5AB1D611" w14:textId="77777777" w:rsidR="007560CD" w:rsidRPr="000E7DD0" w:rsidRDefault="007560CD" w:rsidP="007560CD">
            <w:pPr>
              <w:spacing w:line="240" w:lineRule="auto"/>
              <w:ind w:firstLine="0"/>
              <w:jc w:val="center"/>
              <w:rPr>
                <w:b/>
              </w:rPr>
            </w:pPr>
            <w:r w:rsidRPr="000E7DD0">
              <w:rPr>
                <w:b/>
              </w:rPr>
              <w:t>Fecha</w:t>
            </w:r>
          </w:p>
        </w:tc>
        <w:tc>
          <w:tcPr>
            <w:tcW w:w="1957" w:type="dxa"/>
            <w:shd w:val="clear" w:color="auto" w:fill="D0CECE" w:themeFill="background2" w:themeFillShade="E6"/>
            <w:vAlign w:val="center"/>
          </w:tcPr>
          <w:p w14:paraId="736E1F84" w14:textId="77777777" w:rsidR="007560CD" w:rsidRPr="000E7DD0" w:rsidRDefault="007560CD" w:rsidP="007560CD">
            <w:pPr>
              <w:spacing w:line="240" w:lineRule="auto"/>
              <w:ind w:firstLine="0"/>
              <w:jc w:val="center"/>
              <w:rPr>
                <w:b/>
              </w:rPr>
            </w:pPr>
            <w:r w:rsidRPr="000E7DD0">
              <w:rPr>
                <w:b/>
              </w:rPr>
              <w:t>Participantes</w:t>
            </w:r>
          </w:p>
        </w:tc>
        <w:tc>
          <w:tcPr>
            <w:tcW w:w="4253" w:type="dxa"/>
            <w:shd w:val="clear" w:color="auto" w:fill="D0CECE" w:themeFill="background2" w:themeFillShade="E6"/>
            <w:vAlign w:val="center"/>
          </w:tcPr>
          <w:p w14:paraId="62BC06E2" w14:textId="77777777" w:rsidR="007560CD" w:rsidRPr="000E7DD0" w:rsidRDefault="007560CD" w:rsidP="007560CD">
            <w:pPr>
              <w:spacing w:line="240" w:lineRule="auto"/>
              <w:ind w:firstLine="0"/>
              <w:jc w:val="center"/>
              <w:rPr>
                <w:b/>
              </w:rPr>
            </w:pPr>
            <w:r w:rsidRPr="000E7DD0">
              <w:rPr>
                <w:b/>
              </w:rPr>
              <w:t>Asuntos que tratar</w:t>
            </w:r>
          </w:p>
        </w:tc>
      </w:tr>
      <w:tr w:rsidR="007560CD" w14:paraId="3D6BBED2" w14:textId="77777777" w:rsidTr="007560CD">
        <w:tc>
          <w:tcPr>
            <w:tcW w:w="1951" w:type="dxa"/>
            <w:vAlign w:val="center"/>
          </w:tcPr>
          <w:p w14:paraId="3CE60341" w14:textId="77777777" w:rsidR="007560CD" w:rsidRDefault="007560CD" w:rsidP="007560CD">
            <w:pPr>
              <w:spacing w:line="240" w:lineRule="auto"/>
              <w:ind w:firstLine="0"/>
              <w:jc w:val="center"/>
            </w:pPr>
            <w:r>
              <w:t>Conocemos al cliente, primera toma con el experto.</w:t>
            </w:r>
          </w:p>
          <w:p w14:paraId="5F17AB9A" w14:textId="77777777" w:rsidR="007560CD" w:rsidRDefault="007560CD" w:rsidP="007560CD">
            <w:pPr>
              <w:spacing w:line="240" w:lineRule="auto"/>
              <w:ind w:firstLine="0"/>
              <w:jc w:val="center"/>
            </w:pPr>
            <w:r>
              <w:t>[R1]</w:t>
            </w:r>
          </w:p>
        </w:tc>
        <w:tc>
          <w:tcPr>
            <w:tcW w:w="1190" w:type="dxa"/>
            <w:vAlign w:val="center"/>
          </w:tcPr>
          <w:p w14:paraId="2A1F2EBA" w14:textId="77777777" w:rsidR="007560CD" w:rsidRDefault="007560CD" w:rsidP="007560CD">
            <w:pPr>
              <w:spacing w:line="240" w:lineRule="auto"/>
              <w:ind w:firstLine="0"/>
              <w:jc w:val="center"/>
            </w:pPr>
            <w:r>
              <w:t>8/1/2018</w:t>
            </w:r>
          </w:p>
        </w:tc>
        <w:tc>
          <w:tcPr>
            <w:tcW w:w="1957" w:type="dxa"/>
            <w:vAlign w:val="center"/>
          </w:tcPr>
          <w:p w14:paraId="0950721C" w14:textId="77777777" w:rsidR="007560CD" w:rsidRDefault="007560CD" w:rsidP="007560CD">
            <w:pPr>
              <w:spacing w:line="240" w:lineRule="auto"/>
              <w:ind w:firstLine="0"/>
              <w:jc w:val="center"/>
              <w:rPr>
                <w:rFonts w:cs="Times New Roman"/>
              </w:rPr>
            </w:pPr>
            <w:r w:rsidRPr="00537D53">
              <w:rPr>
                <w:rFonts w:cs="Times New Roman"/>
              </w:rPr>
              <w:t>Vicente</w:t>
            </w:r>
            <w:r>
              <w:rPr>
                <w:rFonts w:cs="Times New Roman"/>
              </w:rPr>
              <w:t xml:space="preserve"> Requena Montejano</w:t>
            </w:r>
            <w:r w:rsidRPr="00537D53">
              <w:rPr>
                <w:rFonts w:cs="Times New Roman"/>
              </w:rPr>
              <w:t>.</w:t>
            </w:r>
          </w:p>
          <w:p w14:paraId="6E365C28" w14:textId="77777777" w:rsidR="007560CD" w:rsidRDefault="007560CD" w:rsidP="007560CD">
            <w:pPr>
              <w:spacing w:line="240" w:lineRule="auto"/>
              <w:ind w:firstLine="0"/>
              <w:jc w:val="center"/>
              <w:rPr>
                <w:rFonts w:cs="Times New Roman"/>
              </w:rPr>
            </w:pPr>
            <w:r>
              <w:rPr>
                <w:rFonts w:cs="Times New Roman"/>
              </w:rPr>
              <w:t>Enrique Brazález Segovia.</w:t>
            </w:r>
          </w:p>
          <w:p w14:paraId="367A6F61" w14:textId="77777777" w:rsidR="007560CD" w:rsidRDefault="007560CD" w:rsidP="007560CD">
            <w:pPr>
              <w:spacing w:line="240" w:lineRule="auto"/>
              <w:ind w:firstLine="0"/>
              <w:jc w:val="center"/>
            </w:pPr>
            <w:r w:rsidRPr="00537D53">
              <w:rPr>
                <w:rFonts w:cs="Times New Roman"/>
              </w:rPr>
              <w:t>Antonio</w:t>
            </w:r>
            <w:r>
              <w:rPr>
                <w:rFonts w:cs="Times New Roman"/>
              </w:rPr>
              <w:t xml:space="preserve"> Fernández Diez</w:t>
            </w:r>
            <w:r w:rsidRPr="00537D53">
              <w:rPr>
                <w:rFonts w:cs="Times New Roman"/>
              </w:rPr>
              <w:t>.</w:t>
            </w:r>
          </w:p>
        </w:tc>
        <w:tc>
          <w:tcPr>
            <w:tcW w:w="4253" w:type="dxa"/>
            <w:vAlign w:val="center"/>
          </w:tcPr>
          <w:p w14:paraId="120FB807" w14:textId="77777777" w:rsidR="007560CD" w:rsidRDefault="007560CD" w:rsidP="007560CD">
            <w:pPr>
              <w:pStyle w:val="Prrafodelista"/>
              <w:numPr>
                <w:ilvl w:val="0"/>
                <w:numId w:val="11"/>
              </w:numPr>
              <w:spacing w:line="240" w:lineRule="auto"/>
              <w:rPr>
                <w:lang w:eastAsia="es-ES" w:bidi="ar-SA"/>
              </w:rPr>
            </w:pPr>
            <w:r>
              <w:rPr>
                <w:lang w:eastAsia="es-ES" w:bidi="ar-SA"/>
              </w:rPr>
              <w:t>Presentación.</w:t>
            </w:r>
          </w:p>
          <w:p w14:paraId="0013AB94" w14:textId="77777777" w:rsidR="007560CD" w:rsidRDefault="007560CD" w:rsidP="007560CD">
            <w:pPr>
              <w:pStyle w:val="Prrafodelista"/>
              <w:numPr>
                <w:ilvl w:val="0"/>
                <w:numId w:val="11"/>
              </w:numPr>
              <w:spacing w:line="240" w:lineRule="auto"/>
              <w:rPr>
                <w:lang w:eastAsia="es-ES" w:bidi="ar-SA"/>
              </w:rPr>
            </w:pPr>
            <w:r>
              <w:rPr>
                <w:lang w:eastAsia="es-ES" w:bidi="ar-SA"/>
              </w:rPr>
              <w:t>Objetivos del proyecto.</w:t>
            </w:r>
          </w:p>
          <w:p w14:paraId="0DAA07BD" w14:textId="77777777" w:rsidR="007560CD" w:rsidRDefault="007560CD" w:rsidP="007560CD">
            <w:pPr>
              <w:pStyle w:val="Prrafodelista"/>
              <w:numPr>
                <w:ilvl w:val="0"/>
                <w:numId w:val="11"/>
              </w:numPr>
              <w:spacing w:line="240" w:lineRule="auto"/>
              <w:rPr>
                <w:lang w:eastAsia="es-ES" w:bidi="ar-SA"/>
              </w:rPr>
            </w:pPr>
            <w:r>
              <w:rPr>
                <w:lang w:eastAsia="es-ES" w:bidi="ar-SA"/>
              </w:rPr>
              <w:t>CEP.</w:t>
            </w:r>
          </w:p>
          <w:p w14:paraId="4EF78F43" w14:textId="77777777" w:rsidR="007560CD" w:rsidRDefault="007560CD" w:rsidP="007560CD">
            <w:pPr>
              <w:pStyle w:val="Prrafodelista"/>
              <w:numPr>
                <w:ilvl w:val="0"/>
                <w:numId w:val="11"/>
              </w:numPr>
              <w:spacing w:line="240" w:lineRule="auto"/>
              <w:rPr>
                <w:lang w:eastAsia="es-ES" w:bidi="ar-SA"/>
              </w:rPr>
            </w:pPr>
            <w:r>
              <w:rPr>
                <w:lang w:eastAsia="es-ES" w:bidi="ar-SA"/>
              </w:rPr>
              <w:t>Situación actual del contexto.</w:t>
            </w:r>
          </w:p>
          <w:p w14:paraId="0A3FEE47" w14:textId="77777777" w:rsidR="007560CD" w:rsidRDefault="007560CD" w:rsidP="007560CD">
            <w:pPr>
              <w:pStyle w:val="Prrafodelista"/>
              <w:numPr>
                <w:ilvl w:val="0"/>
                <w:numId w:val="11"/>
              </w:numPr>
              <w:spacing w:line="240" w:lineRule="auto"/>
              <w:rPr>
                <w:lang w:eastAsia="es-ES" w:bidi="ar-SA"/>
              </w:rPr>
            </w:pPr>
            <w:r>
              <w:rPr>
                <w:lang w:eastAsia="es-ES" w:bidi="ar-SA"/>
              </w:rPr>
              <w:t>Clase introductoria de energía eólica.</w:t>
            </w:r>
          </w:p>
          <w:p w14:paraId="51A4E180" w14:textId="77777777" w:rsidR="007560CD" w:rsidRDefault="007560CD" w:rsidP="007560CD">
            <w:pPr>
              <w:pStyle w:val="Prrafodelista"/>
              <w:numPr>
                <w:ilvl w:val="0"/>
                <w:numId w:val="11"/>
              </w:numPr>
              <w:spacing w:line="240" w:lineRule="auto"/>
              <w:rPr>
                <w:lang w:eastAsia="es-ES" w:bidi="ar-SA"/>
              </w:rPr>
            </w:pPr>
            <w:r>
              <w:rPr>
                <w:lang w:eastAsia="es-ES" w:bidi="ar-SA"/>
              </w:rPr>
              <w:t>¿Qué tipo de aerogenerador vamos a analizar?</w:t>
            </w:r>
          </w:p>
        </w:tc>
      </w:tr>
      <w:tr w:rsidR="007560CD" w14:paraId="44E356FD" w14:textId="77777777" w:rsidTr="007560CD">
        <w:tc>
          <w:tcPr>
            <w:tcW w:w="1951" w:type="dxa"/>
            <w:vAlign w:val="center"/>
          </w:tcPr>
          <w:p w14:paraId="69845787" w14:textId="77777777" w:rsidR="007560CD" w:rsidRDefault="007560CD" w:rsidP="007560CD">
            <w:pPr>
              <w:spacing w:line="240" w:lineRule="auto"/>
              <w:ind w:firstLine="0"/>
              <w:jc w:val="center"/>
            </w:pPr>
            <w:r w:rsidRPr="008119CB">
              <w:t>Inicio del proyecto de trabajo de fin de grado</w:t>
            </w:r>
            <w:r>
              <w:t>.</w:t>
            </w:r>
          </w:p>
          <w:p w14:paraId="151EBCB3" w14:textId="77777777" w:rsidR="007560CD" w:rsidRPr="007464D9" w:rsidRDefault="007560CD" w:rsidP="007560CD">
            <w:pPr>
              <w:spacing w:line="240" w:lineRule="auto"/>
              <w:jc w:val="center"/>
            </w:pPr>
          </w:p>
        </w:tc>
        <w:tc>
          <w:tcPr>
            <w:tcW w:w="1190" w:type="dxa"/>
            <w:vAlign w:val="center"/>
          </w:tcPr>
          <w:p w14:paraId="5739CCA8" w14:textId="77777777" w:rsidR="007560CD" w:rsidRPr="007464D9" w:rsidRDefault="007560CD" w:rsidP="007560CD">
            <w:pPr>
              <w:spacing w:line="240" w:lineRule="auto"/>
              <w:ind w:firstLine="0"/>
              <w:jc w:val="center"/>
            </w:pPr>
            <w:r w:rsidRPr="007464D9">
              <w:t>11/1/2018</w:t>
            </w:r>
          </w:p>
          <w:p w14:paraId="5F6D3A9F" w14:textId="77777777" w:rsidR="007560CD" w:rsidRPr="00EC743F" w:rsidRDefault="007560CD" w:rsidP="007560CD">
            <w:pPr>
              <w:spacing w:line="240" w:lineRule="auto"/>
              <w:ind w:firstLine="0"/>
              <w:jc w:val="center"/>
              <w:rPr>
                <w:rFonts w:cs="Times New Roman"/>
              </w:rPr>
            </w:pPr>
          </w:p>
        </w:tc>
        <w:tc>
          <w:tcPr>
            <w:tcW w:w="1957" w:type="dxa"/>
            <w:vAlign w:val="center"/>
          </w:tcPr>
          <w:p w14:paraId="7C6ECDAF" w14:textId="77777777" w:rsidR="007560CD" w:rsidRDefault="007560CD" w:rsidP="007560CD">
            <w:pPr>
              <w:spacing w:line="240" w:lineRule="auto"/>
              <w:ind w:firstLine="0"/>
              <w:jc w:val="center"/>
              <w:rPr>
                <w:rFonts w:cs="Times New Roman"/>
              </w:rPr>
            </w:pPr>
            <w:r w:rsidRPr="00EC743F">
              <w:rPr>
                <w:rFonts w:cs="Times New Roman"/>
              </w:rPr>
              <w:t>Gregorio Diaz Descalzo.</w:t>
            </w:r>
          </w:p>
          <w:p w14:paraId="41D5B04E" w14:textId="77777777" w:rsidR="007560CD" w:rsidRDefault="007560CD" w:rsidP="007560CD">
            <w:pPr>
              <w:spacing w:line="240" w:lineRule="auto"/>
              <w:ind w:firstLine="0"/>
              <w:jc w:val="center"/>
              <w:rPr>
                <w:rFonts w:cs="Times New Roman"/>
              </w:rPr>
            </w:pPr>
            <w:r w:rsidRPr="00EC743F">
              <w:rPr>
                <w:rFonts w:cs="Times New Roman"/>
              </w:rPr>
              <w:t>Enrique Brazález Segovia.</w:t>
            </w:r>
          </w:p>
          <w:p w14:paraId="3DD97262" w14:textId="77777777" w:rsidR="007560CD" w:rsidRPr="00EC743F" w:rsidRDefault="007560CD" w:rsidP="007560CD">
            <w:pPr>
              <w:spacing w:line="240" w:lineRule="auto"/>
              <w:ind w:firstLine="0"/>
              <w:jc w:val="center"/>
              <w:rPr>
                <w:rFonts w:cs="Times New Roman"/>
              </w:rPr>
            </w:pPr>
            <w:r w:rsidRPr="00EC743F">
              <w:rPr>
                <w:rFonts w:cs="Times New Roman"/>
              </w:rPr>
              <w:t>Fernando</w:t>
            </w:r>
            <w:r>
              <w:rPr>
                <w:rFonts w:cs="Times New Roman"/>
              </w:rPr>
              <w:t xml:space="preserve"> </w:t>
            </w:r>
            <w:r w:rsidRPr="00EC743F">
              <w:rPr>
                <w:rFonts w:cs="Times New Roman"/>
              </w:rPr>
              <w:t>Luján Martínez.</w:t>
            </w:r>
          </w:p>
        </w:tc>
        <w:tc>
          <w:tcPr>
            <w:tcW w:w="4253" w:type="dxa"/>
            <w:vAlign w:val="center"/>
          </w:tcPr>
          <w:p w14:paraId="5A05EF78" w14:textId="77777777" w:rsidR="007560CD" w:rsidRDefault="007560CD" w:rsidP="007560CD">
            <w:pPr>
              <w:pStyle w:val="Prrafodelista"/>
              <w:numPr>
                <w:ilvl w:val="0"/>
                <w:numId w:val="11"/>
              </w:numPr>
              <w:spacing w:line="240" w:lineRule="auto"/>
              <w:rPr>
                <w:lang w:eastAsia="es-ES" w:bidi="ar-SA"/>
              </w:rPr>
            </w:pPr>
            <w:r>
              <w:rPr>
                <w:lang w:eastAsia="es-ES" w:bidi="ar-SA"/>
              </w:rPr>
              <w:t>Criterios de evaluación de la convocatoria.</w:t>
            </w:r>
          </w:p>
          <w:p w14:paraId="30C0AE94" w14:textId="77777777" w:rsidR="007560CD" w:rsidRDefault="007560CD" w:rsidP="007560CD">
            <w:pPr>
              <w:pStyle w:val="Prrafodelista"/>
              <w:numPr>
                <w:ilvl w:val="0"/>
                <w:numId w:val="11"/>
              </w:numPr>
              <w:spacing w:line="240" w:lineRule="auto"/>
              <w:rPr>
                <w:lang w:eastAsia="es-ES" w:bidi="ar-SA"/>
              </w:rPr>
            </w:pPr>
            <w:r>
              <w:rPr>
                <w:lang w:eastAsia="es-ES" w:bidi="ar-SA"/>
              </w:rPr>
              <w:t>Aclaración de las fechas de las que disponemos.</w:t>
            </w:r>
          </w:p>
          <w:p w14:paraId="6AF63164" w14:textId="77777777" w:rsidR="007560CD" w:rsidRDefault="007560CD" w:rsidP="007560CD">
            <w:pPr>
              <w:pStyle w:val="Prrafodelista"/>
              <w:numPr>
                <w:ilvl w:val="0"/>
                <w:numId w:val="11"/>
              </w:numPr>
              <w:spacing w:line="240" w:lineRule="auto"/>
              <w:rPr>
                <w:lang w:eastAsia="es-ES" w:bidi="ar-SA"/>
              </w:rPr>
            </w:pPr>
            <w:r>
              <w:rPr>
                <w:lang w:eastAsia="es-ES" w:bidi="ar-SA"/>
              </w:rPr>
              <w:t>Explicación de cómo hacer el anteproyecto.</w:t>
            </w:r>
          </w:p>
          <w:p w14:paraId="01D1AA11" w14:textId="77777777" w:rsidR="007560CD" w:rsidRDefault="007560CD" w:rsidP="007560CD">
            <w:pPr>
              <w:pStyle w:val="Prrafodelista"/>
              <w:numPr>
                <w:ilvl w:val="0"/>
                <w:numId w:val="11"/>
              </w:numPr>
              <w:spacing w:line="240" w:lineRule="auto"/>
              <w:rPr>
                <w:lang w:eastAsia="es-ES" w:bidi="ar-SA"/>
              </w:rPr>
            </w:pPr>
            <w:r>
              <w:rPr>
                <w:lang w:eastAsia="es-ES" w:bidi="ar-SA"/>
              </w:rPr>
              <w:t>Definir planificación del proyecto.</w:t>
            </w:r>
          </w:p>
          <w:p w14:paraId="6375EE78" w14:textId="77777777" w:rsidR="007560CD" w:rsidRDefault="007560CD" w:rsidP="007560CD">
            <w:pPr>
              <w:pStyle w:val="Prrafodelista"/>
              <w:numPr>
                <w:ilvl w:val="0"/>
                <w:numId w:val="11"/>
              </w:numPr>
              <w:spacing w:line="240" w:lineRule="auto"/>
              <w:rPr>
                <w:lang w:eastAsia="es-ES" w:bidi="ar-SA"/>
              </w:rPr>
            </w:pPr>
            <w:r>
              <w:rPr>
                <w:lang w:eastAsia="es-ES" w:bidi="ar-SA"/>
              </w:rPr>
              <w:t xml:space="preserve">¿Qué metodología vamos a </w:t>
            </w:r>
            <w:r>
              <w:rPr>
                <w:lang w:eastAsia="es-ES" w:bidi="ar-SA"/>
              </w:rPr>
              <w:lastRenderedPageBreak/>
              <w:t>utilizar? ¿Qué iteraciones nos vamos a marcar?</w:t>
            </w:r>
          </w:p>
          <w:p w14:paraId="3E4A5673" w14:textId="77777777" w:rsidR="007560CD" w:rsidRPr="00EC743F" w:rsidRDefault="007560CD" w:rsidP="007560CD">
            <w:pPr>
              <w:pStyle w:val="Prrafodelista"/>
              <w:numPr>
                <w:ilvl w:val="0"/>
                <w:numId w:val="11"/>
              </w:numPr>
              <w:spacing w:line="240" w:lineRule="auto"/>
              <w:rPr>
                <w:lang w:eastAsia="es-ES" w:bidi="ar-SA"/>
              </w:rPr>
            </w:pPr>
            <w:r>
              <w:rPr>
                <w:lang w:eastAsia="es-ES" w:bidi="ar-SA"/>
              </w:rPr>
              <w:t>Explicación de sistema de citas.</w:t>
            </w:r>
          </w:p>
        </w:tc>
      </w:tr>
      <w:tr w:rsidR="007560CD" w14:paraId="1111F9C2" w14:textId="77777777" w:rsidTr="007560CD">
        <w:tc>
          <w:tcPr>
            <w:tcW w:w="1951" w:type="dxa"/>
            <w:vAlign w:val="center"/>
          </w:tcPr>
          <w:p w14:paraId="608D0040" w14:textId="77777777" w:rsidR="007560CD" w:rsidRPr="00143E0B" w:rsidRDefault="007560CD" w:rsidP="007560CD">
            <w:pPr>
              <w:spacing w:line="240" w:lineRule="auto"/>
              <w:ind w:firstLine="0"/>
              <w:jc w:val="center"/>
            </w:pPr>
            <w:r w:rsidRPr="00A128C4">
              <w:lastRenderedPageBreak/>
              <w:t>Dudas y problemas</w:t>
            </w:r>
          </w:p>
          <w:p w14:paraId="1C4F7703" w14:textId="77777777" w:rsidR="007560CD" w:rsidRPr="008119CB" w:rsidRDefault="007560CD" w:rsidP="007560CD">
            <w:pPr>
              <w:spacing w:line="240" w:lineRule="auto"/>
              <w:jc w:val="center"/>
            </w:pPr>
          </w:p>
        </w:tc>
        <w:tc>
          <w:tcPr>
            <w:tcW w:w="1190" w:type="dxa"/>
            <w:vAlign w:val="center"/>
          </w:tcPr>
          <w:p w14:paraId="2F9566D0" w14:textId="77777777" w:rsidR="007560CD" w:rsidRDefault="007560CD" w:rsidP="007560CD">
            <w:pPr>
              <w:spacing w:line="240" w:lineRule="auto"/>
              <w:ind w:firstLine="0"/>
              <w:jc w:val="center"/>
              <w:rPr>
                <w:rFonts w:cs="Times New Roman"/>
              </w:rPr>
            </w:pPr>
            <w:r w:rsidRPr="007464D9">
              <w:t>23/1/2018</w:t>
            </w:r>
          </w:p>
        </w:tc>
        <w:tc>
          <w:tcPr>
            <w:tcW w:w="1957" w:type="dxa"/>
            <w:vAlign w:val="center"/>
          </w:tcPr>
          <w:p w14:paraId="1196004C" w14:textId="77777777" w:rsidR="007560CD" w:rsidRDefault="007560CD" w:rsidP="007560CD">
            <w:pPr>
              <w:spacing w:line="240" w:lineRule="auto"/>
              <w:ind w:firstLine="0"/>
              <w:jc w:val="center"/>
              <w:rPr>
                <w:rFonts w:cs="Times New Roman"/>
              </w:rPr>
            </w:pPr>
            <w:r>
              <w:rPr>
                <w:rFonts w:cs="Times New Roman"/>
              </w:rPr>
              <w:t xml:space="preserve">Gregorio Diaz Descalzo. </w:t>
            </w:r>
          </w:p>
          <w:p w14:paraId="42962911" w14:textId="77777777" w:rsidR="007560CD" w:rsidRPr="00EC743F" w:rsidRDefault="007560CD" w:rsidP="007560CD">
            <w:pPr>
              <w:spacing w:line="240" w:lineRule="auto"/>
              <w:ind w:firstLine="0"/>
              <w:jc w:val="center"/>
              <w:rPr>
                <w:rFonts w:cs="Times New Roman"/>
              </w:rPr>
            </w:pPr>
            <w:r w:rsidRPr="00EC743F">
              <w:rPr>
                <w:rFonts w:cs="Times New Roman"/>
              </w:rPr>
              <w:t xml:space="preserve">Enrique Brazález Segovia. </w:t>
            </w:r>
          </w:p>
          <w:p w14:paraId="15B259A1" w14:textId="77777777" w:rsidR="007560CD" w:rsidRPr="00EC743F" w:rsidRDefault="007560CD" w:rsidP="007560CD">
            <w:pPr>
              <w:spacing w:line="240" w:lineRule="auto"/>
              <w:ind w:firstLine="0"/>
              <w:jc w:val="center"/>
              <w:rPr>
                <w:rFonts w:cs="Times New Roman"/>
              </w:rPr>
            </w:pPr>
            <w:r w:rsidRPr="00EC743F">
              <w:rPr>
                <w:rFonts w:cs="Times New Roman"/>
              </w:rPr>
              <w:t>Fernando Luján Martínez.</w:t>
            </w:r>
          </w:p>
          <w:p w14:paraId="762530E7" w14:textId="77777777" w:rsidR="007560CD" w:rsidRPr="00EC743F" w:rsidRDefault="007560CD" w:rsidP="007560CD">
            <w:pPr>
              <w:spacing w:line="240" w:lineRule="auto"/>
              <w:ind w:firstLine="0"/>
              <w:jc w:val="center"/>
              <w:rPr>
                <w:rFonts w:cs="Times New Roman"/>
              </w:rPr>
            </w:pPr>
          </w:p>
        </w:tc>
        <w:tc>
          <w:tcPr>
            <w:tcW w:w="4253" w:type="dxa"/>
            <w:vAlign w:val="center"/>
          </w:tcPr>
          <w:p w14:paraId="0BD20FB3" w14:textId="77777777" w:rsidR="007560CD" w:rsidRDefault="007560CD" w:rsidP="007560CD">
            <w:pPr>
              <w:pStyle w:val="Prrafodelista"/>
              <w:numPr>
                <w:ilvl w:val="0"/>
                <w:numId w:val="11"/>
              </w:numPr>
              <w:spacing w:line="240" w:lineRule="auto"/>
              <w:rPr>
                <w:lang w:eastAsia="es-ES" w:bidi="ar-SA"/>
              </w:rPr>
            </w:pPr>
            <w:r>
              <w:rPr>
                <w:lang w:eastAsia="es-ES" w:bidi="ar-SA"/>
              </w:rPr>
              <w:t>Dudas a la hora de realizar el anteproyecto, posibles restricciones, aspectos positivos, aspectos negativos.</w:t>
            </w:r>
          </w:p>
          <w:p w14:paraId="14B0EA38" w14:textId="77777777" w:rsidR="007560CD" w:rsidRDefault="007560CD" w:rsidP="007560CD">
            <w:pPr>
              <w:pStyle w:val="Prrafodelista"/>
              <w:numPr>
                <w:ilvl w:val="0"/>
                <w:numId w:val="11"/>
              </w:numPr>
              <w:spacing w:line="240" w:lineRule="auto"/>
              <w:rPr>
                <w:lang w:eastAsia="es-ES" w:bidi="ar-SA"/>
              </w:rPr>
            </w:pPr>
            <w:r>
              <w:rPr>
                <w:lang w:eastAsia="es-ES" w:bidi="ar-SA"/>
              </w:rPr>
              <w:t>¿Dónde está Pedro?</w:t>
            </w:r>
          </w:p>
          <w:p w14:paraId="621635EA" w14:textId="77777777" w:rsidR="007560CD" w:rsidRDefault="007560CD" w:rsidP="007560CD">
            <w:pPr>
              <w:pStyle w:val="Prrafodelista"/>
              <w:numPr>
                <w:ilvl w:val="0"/>
                <w:numId w:val="11"/>
              </w:numPr>
              <w:spacing w:line="240" w:lineRule="auto"/>
              <w:rPr>
                <w:lang w:eastAsia="es-ES" w:bidi="ar-SA"/>
              </w:rPr>
            </w:pPr>
            <w:r>
              <w:rPr>
                <w:lang w:eastAsia="es-ES" w:bidi="ar-SA"/>
              </w:rPr>
              <w:t>No sabemos de qué información bebe el motor de datos, hay que decidir cómo se nutre al motor que procesa los eventos.</w:t>
            </w:r>
          </w:p>
          <w:p w14:paraId="091F4E78" w14:textId="77777777" w:rsidR="007560CD" w:rsidRDefault="007560CD" w:rsidP="007560CD">
            <w:pPr>
              <w:pStyle w:val="Prrafodelista"/>
              <w:numPr>
                <w:ilvl w:val="0"/>
                <w:numId w:val="11"/>
              </w:numPr>
              <w:spacing w:line="240" w:lineRule="auto"/>
              <w:rPr>
                <w:lang w:eastAsia="es-ES" w:bidi="ar-SA"/>
              </w:rPr>
            </w:pPr>
            <w:r>
              <w:rPr>
                <w:lang w:eastAsia="es-ES" w:bidi="ar-SA"/>
              </w:rPr>
              <w:t>Recogida de requisitos</w:t>
            </w:r>
          </w:p>
        </w:tc>
      </w:tr>
      <w:tr w:rsidR="007560CD" w14:paraId="2F648D84" w14:textId="77777777" w:rsidTr="007560CD">
        <w:tc>
          <w:tcPr>
            <w:tcW w:w="1951" w:type="dxa"/>
            <w:vAlign w:val="center"/>
          </w:tcPr>
          <w:p w14:paraId="79A748BC" w14:textId="77777777" w:rsidR="007560CD" w:rsidRDefault="007560CD" w:rsidP="007560CD">
            <w:pPr>
              <w:spacing w:line="240" w:lineRule="auto"/>
              <w:ind w:firstLine="0"/>
              <w:jc w:val="center"/>
            </w:pPr>
            <w:r w:rsidRPr="005B2D11">
              <w:t>Coordinación y análisis de la situación</w:t>
            </w:r>
          </w:p>
          <w:p w14:paraId="219E5C85" w14:textId="77777777" w:rsidR="007560CD" w:rsidRPr="00A128C4" w:rsidRDefault="007560CD" w:rsidP="007560CD">
            <w:pPr>
              <w:spacing w:line="240" w:lineRule="auto"/>
              <w:ind w:firstLine="0"/>
              <w:jc w:val="center"/>
            </w:pPr>
          </w:p>
        </w:tc>
        <w:tc>
          <w:tcPr>
            <w:tcW w:w="1190" w:type="dxa"/>
            <w:vAlign w:val="center"/>
          </w:tcPr>
          <w:p w14:paraId="5350167C" w14:textId="77777777" w:rsidR="007560CD" w:rsidRDefault="007560CD" w:rsidP="007560CD">
            <w:pPr>
              <w:spacing w:line="240" w:lineRule="auto"/>
              <w:ind w:firstLine="0"/>
              <w:jc w:val="center"/>
              <w:rPr>
                <w:rFonts w:cs="Times New Roman"/>
              </w:rPr>
            </w:pPr>
            <w:r w:rsidRPr="007464D9">
              <w:t>1/2/2018</w:t>
            </w:r>
          </w:p>
        </w:tc>
        <w:tc>
          <w:tcPr>
            <w:tcW w:w="1957" w:type="dxa"/>
            <w:vAlign w:val="center"/>
          </w:tcPr>
          <w:p w14:paraId="427B676B" w14:textId="77777777" w:rsidR="007560CD" w:rsidRPr="007464D9" w:rsidRDefault="007560CD" w:rsidP="007560CD">
            <w:pPr>
              <w:spacing w:line="240" w:lineRule="auto"/>
              <w:ind w:firstLine="0"/>
              <w:jc w:val="center"/>
              <w:rPr>
                <w:rFonts w:cs="Times New Roman"/>
              </w:rPr>
            </w:pPr>
            <w:r w:rsidRPr="007464D9">
              <w:rPr>
                <w:rFonts w:cs="Times New Roman"/>
              </w:rPr>
              <w:t xml:space="preserve">Vicente Requena Montejano. </w:t>
            </w:r>
          </w:p>
          <w:p w14:paraId="133B3B95" w14:textId="77777777" w:rsidR="007560CD" w:rsidRPr="007464D9" w:rsidRDefault="007560CD" w:rsidP="007560CD">
            <w:pPr>
              <w:spacing w:line="240" w:lineRule="auto"/>
              <w:ind w:firstLine="0"/>
              <w:jc w:val="center"/>
              <w:rPr>
                <w:rFonts w:cs="Times New Roman"/>
              </w:rPr>
            </w:pPr>
            <w:r w:rsidRPr="007464D9">
              <w:rPr>
                <w:rFonts w:cs="Times New Roman"/>
              </w:rPr>
              <w:t xml:space="preserve">Francisco José Polo Sánchez. </w:t>
            </w:r>
          </w:p>
          <w:p w14:paraId="62697016" w14:textId="77777777" w:rsidR="007560CD" w:rsidRPr="007464D9" w:rsidRDefault="007560CD" w:rsidP="007560CD">
            <w:pPr>
              <w:spacing w:line="240" w:lineRule="auto"/>
              <w:ind w:firstLine="0"/>
              <w:jc w:val="center"/>
              <w:rPr>
                <w:rFonts w:cs="Times New Roman"/>
              </w:rPr>
            </w:pPr>
            <w:r w:rsidRPr="007464D9">
              <w:rPr>
                <w:rFonts w:cs="Times New Roman"/>
              </w:rPr>
              <w:t xml:space="preserve">Antonio Fernández Diez. </w:t>
            </w:r>
          </w:p>
          <w:p w14:paraId="01FDD53C" w14:textId="77777777" w:rsidR="007560CD" w:rsidRDefault="007560CD" w:rsidP="007560CD">
            <w:pPr>
              <w:spacing w:line="240" w:lineRule="auto"/>
              <w:ind w:firstLine="0"/>
              <w:jc w:val="center"/>
              <w:rPr>
                <w:rFonts w:cs="Times New Roman"/>
              </w:rPr>
            </w:pPr>
            <w:r w:rsidRPr="007464D9">
              <w:rPr>
                <w:rFonts w:cs="Times New Roman"/>
              </w:rPr>
              <w:t>Gregorio Diaz Descalzo.</w:t>
            </w:r>
          </w:p>
          <w:p w14:paraId="01EA1F17" w14:textId="77777777" w:rsidR="007560CD" w:rsidRPr="007008F0" w:rsidRDefault="007560CD" w:rsidP="007560CD">
            <w:pPr>
              <w:spacing w:line="240" w:lineRule="auto"/>
              <w:ind w:firstLine="0"/>
              <w:jc w:val="center"/>
              <w:rPr>
                <w:rFonts w:cs="Times New Roman"/>
              </w:rPr>
            </w:pPr>
            <w:r>
              <w:rPr>
                <w:rFonts w:cs="Times New Roman"/>
              </w:rPr>
              <w:t>Enrique Brazález Segovia.</w:t>
            </w:r>
          </w:p>
          <w:p w14:paraId="0DB762FE" w14:textId="77777777" w:rsidR="007560CD" w:rsidRPr="007464D9" w:rsidRDefault="007560CD" w:rsidP="007560CD">
            <w:pPr>
              <w:spacing w:line="240" w:lineRule="auto"/>
              <w:ind w:firstLine="0"/>
              <w:jc w:val="center"/>
              <w:rPr>
                <w:rFonts w:cs="Times New Roman"/>
              </w:rPr>
            </w:pPr>
            <w:r w:rsidRPr="007464D9">
              <w:rPr>
                <w:rFonts w:cs="Times New Roman"/>
              </w:rPr>
              <w:t>Fernando Luján Martínez.</w:t>
            </w:r>
          </w:p>
        </w:tc>
        <w:tc>
          <w:tcPr>
            <w:tcW w:w="4253" w:type="dxa"/>
            <w:vAlign w:val="center"/>
          </w:tcPr>
          <w:p w14:paraId="4F5D6623" w14:textId="77777777" w:rsidR="007560CD" w:rsidRDefault="007560CD" w:rsidP="007560CD">
            <w:pPr>
              <w:pStyle w:val="Prrafodelista"/>
              <w:numPr>
                <w:ilvl w:val="0"/>
                <w:numId w:val="11"/>
              </w:numPr>
              <w:spacing w:line="240" w:lineRule="auto"/>
              <w:rPr>
                <w:lang w:eastAsia="es-ES" w:bidi="ar-SA"/>
              </w:rPr>
            </w:pPr>
            <w:r>
              <w:rPr>
                <w:lang w:eastAsia="es-ES" w:bidi="ar-SA"/>
              </w:rPr>
              <w:t>¿Quién es el encargado de coordinar el proyecto como Pedro se fue?</w:t>
            </w:r>
          </w:p>
          <w:p w14:paraId="4D2423F3" w14:textId="77777777" w:rsidR="007560CD" w:rsidRDefault="007560CD" w:rsidP="007560CD">
            <w:pPr>
              <w:pStyle w:val="Prrafodelista"/>
              <w:numPr>
                <w:ilvl w:val="0"/>
                <w:numId w:val="11"/>
              </w:numPr>
              <w:spacing w:line="240" w:lineRule="auto"/>
              <w:rPr>
                <w:lang w:eastAsia="es-ES" w:bidi="ar-SA"/>
              </w:rPr>
            </w:pPr>
            <w:r>
              <w:rPr>
                <w:lang w:eastAsia="es-ES" w:bidi="ar-SA"/>
              </w:rPr>
              <w:t>Explicar otra vez cómo es la mecánica de la tecnología CEP.</w:t>
            </w:r>
          </w:p>
          <w:p w14:paraId="7E8403BB" w14:textId="77777777" w:rsidR="007560CD" w:rsidRDefault="007560CD" w:rsidP="007560CD">
            <w:pPr>
              <w:pStyle w:val="Prrafodelista"/>
              <w:numPr>
                <w:ilvl w:val="0"/>
                <w:numId w:val="11"/>
              </w:numPr>
              <w:spacing w:line="240" w:lineRule="auto"/>
              <w:rPr>
                <w:lang w:eastAsia="es-ES" w:bidi="ar-SA"/>
              </w:rPr>
            </w:pPr>
            <w:r>
              <w:rPr>
                <w:lang w:eastAsia="es-ES" w:bidi="ar-SA"/>
              </w:rPr>
              <w:t>¿Dónde vamos a integrar la aplicación?</w:t>
            </w:r>
          </w:p>
          <w:p w14:paraId="299010B3" w14:textId="77777777" w:rsidR="007560CD" w:rsidRDefault="007560CD" w:rsidP="007560CD">
            <w:pPr>
              <w:pStyle w:val="Prrafodelista"/>
              <w:numPr>
                <w:ilvl w:val="0"/>
                <w:numId w:val="11"/>
              </w:numPr>
              <w:spacing w:line="240" w:lineRule="auto"/>
              <w:rPr>
                <w:lang w:eastAsia="es-ES" w:bidi="ar-SA"/>
              </w:rPr>
            </w:pPr>
            <w:r>
              <w:rPr>
                <w:lang w:eastAsia="es-ES" w:bidi="ar-SA"/>
              </w:rPr>
              <w:t>¿Cómo tenemos que mostrar la ocurrencia de los eventos complejos?</w:t>
            </w:r>
          </w:p>
          <w:p w14:paraId="16DD6EEF" w14:textId="77777777" w:rsidR="007560CD" w:rsidRDefault="007560CD" w:rsidP="007560CD">
            <w:pPr>
              <w:pStyle w:val="Prrafodelista"/>
              <w:numPr>
                <w:ilvl w:val="0"/>
                <w:numId w:val="11"/>
              </w:numPr>
              <w:spacing w:line="240" w:lineRule="auto"/>
              <w:rPr>
                <w:lang w:eastAsia="es-ES" w:bidi="ar-SA"/>
              </w:rPr>
            </w:pPr>
            <w:r>
              <w:rPr>
                <w:lang w:eastAsia="es-ES" w:bidi="ar-SA"/>
              </w:rPr>
              <w:t>¿Cuál es la nueva forma de trabajar después de irse Pedro?</w:t>
            </w:r>
          </w:p>
          <w:p w14:paraId="47F57A60" w14:textId="77777777" w:rsidR="007560CD" w:rsidRDefault="007560CD" w:rsidP="007560CD">
            <w:pPr>
              <w:pStyle w:val="Prrafodelista"/>
              <w:numPr>
                <w:ilvl w:val="0"/>
                <w:numId w:val="11"/>
              </w:numPr>
              <w:spacing w:line="240" w:lineRule="auto"/>
              <w:rPr>
                <w:lang w:eastAsia="es-ES" w:bidi="ar-SA"/>
              </w:rPr>
            </w:pPr>
            <w:r>
              <w:rPr>
                <w:lang w:eastAsia="es-ES" w:bidi="ar-SA"/>
              </w:rPr>
              <w:t>Ingeboards y SCADA.</w:t>
            </w:r>
          </w:p>
        </w:tc>
      </w:tr>
      <w:tr w:rsidR="007560CD" w14:paraId="558390BF" w14:textId="77777777" w:rsidTr="007560CD">
        <w:tc>
          <w:tcPr>
            <w:tcW w:w="1951" w:type="dxa"/>
            <w:vAlign w:val="center"/>
          </w:tcPr>
          <w:p w14:paraId="3F95D639" w14:textId="77777777" w:rsidR="007560CD" w:rsidRPr="005B2D11" w:rsidRDefault="007560CD" w:rsidP="007560CD">
            <w:pPr>
              <w:spacing w:line="240" w:lineRule="auto"/>
              <w:ind w:firstLine="0"/>
              <w:jc w:val="center"/>
            </w:pPr>
            <w:r w:rsidRPr="005B2D11">
              <w:t>Clase tutorizada de energía eólica de Francisco José Polo</w:t>
            </w:r>
          </w:p>
        </w:tc>
        <w:tc>
          <w:tcPr>
            <w:tcW w:w="1190" w:type="dxa"/>
            <w:vAlign w:val="center"/>
          </w:tcPr>
          <w:p w14:paraId="7248174E" w14:textId="77777777" w:rsidR="007560CD" w:rsidRPr="007464D9" w:rsidRDefault="007560CD" w:rsidP="007560CD">
            <w:pPr>
              <w:spacing w:line="240" w:lineRule="auto"/>
              <w:ind w:firstLine="0"/>
              <w:jc w:val="center"/>
            </w:pPr>
            <w:r>
              <w:t>2/2/2018</w:t>
            </w:r>
          </w:p>
        </w:tc>
        <w:tc>
          <w:tcPr>
            <w:tcW w:w="1957" w:type="dxa"/>
            <w:vAlign w:val="center"/>
          </w:tcPr>
          <w:p w14:paraId="52B2F9EE" w14:textId="77777777" w:rsidR="007560CD" w:rsidRPr="000E7DD0" w:rsidRDefault="007560CD" w:rsidP="007560CD">
            <w:pPr>
              <w:spacing w:line="240" w:lineRule="auto"/>
              <w:ind w:firstLine="0"/>
              <w:jc w:val="center"/>
              <w:rPr>
                <w:rFonts w:cs="Times New Roman"/>
              </w:rPr>
            </w:pPr>
            <w:r>
              <w:rPr>
                <w:rFonts w:cs="Times New Roman"/>
              </w:rPr>
              <w:t>Francisco José Polo Sánchez.</w:t>
            </w:r>
          </w:p>
          <w:p w14:paraId="372AFD32" w14:textId="77777777" w:rsidR="007560CD" w:rsidRPr="000E7DD0" w:rsidRDefault="007560CD" w:rsidP="007560CD">
            <w:pPr>
              <w:spacing w:line="240" w:lineRule="auto"/>
              <w:ind w:firstLine="0"/>
              <w:jc w:val="center"/>
              <w:rPr>
                <w:rFonts w:cs="Times New Roman"/>
              </w:rPr>
            </w:pPr>
            <w:r>
              <w:rPr>
                <w:rFonts w:cs="Times New Roman"/>
              </w:rPr>
              <w:t>Enrique Brazález Segovia.</w:t>
            </w:r>
          </w:p>
        </w:tc>
        <w:tc>
          <w:tcPr>
            <w:tcW w:w="4253" w:type="dxa"/>
            <w:vAlign w:val="center"/>
          </w:tcPr>
          <w:p w14:paraId="074049EC" w14:textId="77777777" w:rsidR="007560CD" w:rsidRDefault="007560CD" w:rsidP="007560CD">
            <w:pPr>
              <w:pStyle w:val="Prrafodelista"/>
              <w:numPr>
                <w:ilvl w:val="0"/>
                <w:numId w:val="11"/>
              </w:numPr>
              <w:spacing w:line="240" w:lineRule="auto"/>
              <w:rPr>
                <w:lang w:eastAsia="es-ES" w:bidi="ar-SA"/>
              </w:rPr>
            </w:pPr>
            <w:r>
              <w:rPr>
                <w:lang w:eastAsia="es-ES" w:bidi="ar-SA"/>
              </w:rPr>
              <w:t>Explicación del modelo de datos utilizado.</w:t>
            </w:r>
          </w:p>
          <w:p w14:paraId="4860A5A5" w14:textId="77777777" w:rsidR="007560CD" w:rsidRDefault="007560CD" w:rsidP="007560CD">
            <w:pPr>
              <w:pStyle w:val="Prrafodelista"/>
              <w:numPr>
                <w:ilvl w:val="0"/>
                <w:numId w:val="11"/>
              </w:numPr>
              <w:spacing w:line="240" w:lineRule="auto"/>
              <w:rPr>
                <w:lang w:eastAsia="es-ES" w:bidi="ar-SA"/>
              </w:rPr>
            </w:pPr>
            <w:r>
              <w:rPr>
                <w:lang w:eastAsia="es-ES" w:bidi="ar-SA"/>
              </w:rPr>
              <w:t>¿Qué es el “SystemNumber”?</w:t>
            </w:r>
          </w:p>
          <w:p w14:paraId="3EBF8CA6" w14:textId="77777777" w:rsidR="007560CD" w:rsidRDefault="007560CD" w:rsidP="007560CD">
            <w:pPr>
              <w:pStyle w:val="Prrafodelista"/>
              <w:numPr>
                <w:ilvl w:val="0"/>
                <w:numId w:val="11"/>
              </w:numPr>
              <w:spacing w:line="240" w:lineRule="auto"/>
              <w:rPr>
                <w:lang w:eastAsia="es-ES" w:bidi="ar-SA"/>
              </w:rPr>
            </w:pPr>
            <w:r>
              <w:rPr>
                <w:lang w:eastAsia="es-ES" w:bidi="ar-SA"/>
              </w:rPr>
              <w:t>Nociones de energía eólica para tener en cuenta.</w:t>
            </w:r>
          </w:p>
        </w:tc>
      </w:tr>
    </w:tbl>
    <w:p w14:paraId="14A0C55C" w14:textId="19BA8298" w:rsidR="00A128C4" w:rsidRDefault="00A128C4" w:rsidP="00A128C4">
      <w:pPr>
        <w:pStyle w:val="Captulo-Nivel2"/>
      </w:pPr>
      <w:bookmarkStart w:id="123" w:name="_Toc512374332"/>
      <w:r>
        <w:t>Desarrollo del sprint</w:t>
      </w:r>
      <w:bookmarkEnd w:id="123"/>
    </w:p>
    <w:p w14:paraId="6C85E04A" w14:textId="2F78A49C" w:rsidR="00F10836" w:rsidRDefault="00F10836" w:rsidP="00F10836">
      <w:r>
        <w:t>En este punto describiremos qué artefactos se generaron en este sprint, destacando los puntos más importantes de cada una de las historias de usuario nombradas anteriormente.</w:t>
      </w:r>
    </w:p>
    <w:p w14:paraId="249947F4" w14:textId="2958277E" w:rsidR="00F10836" w:rsidRPr="00F10836" w:rsidRDefault="00F10836" w:rsidP="00F10836">
      <w:pPr>
        <w:pStyle w:val="Prrafodelista"/>
        <w:numPr>
          <w:ilvl w:val="0"/>
          <w:numId w:val="45"/>
        </w:numPr>
        <w:rPr>
          <w:b/>
        </w:rPr>
      </w:pPr>
      <w:r w:rsidRPr="00F10836">
        <w:rPr>
          <w:b/>
        </w:rPr>
        <w:t>Curso de Energía Eólica.</w:t>
      </w:r>
    </w:p>
    <w:p w14:paraId="46E637D7" w14:textId="662AE591" w:rsidR="007560CD" w:rsidRDefault="00F10836" w:rsidP="00F10836">
      <w:pPr>
        <w:rPr>
          <w:lang w:eastAsia="es-ES" w:bidi="ar-SA"/>
        </w:rPr>
      </w:pPr>
      <w:r>
        <w:rPr>
          <w:lang w:eastAsia="es-ES" w:bidi="ar-SA"/>
        </w:rPr>
        <w:t xml:space="preserve">Vicente Requena es el encargado de proporcionar este curso, donde vemos </w:t>
      </w:r>
      <w:r w:rsidR="007560CD">
        <w:rPr>
          <w:lang w:eastAsia="es-ES" w:bidi="ar-SA"/>
        </w:rPr>
        <w:t>cómo</w:t>
      </w:r>
      <w:r>
        <w:rPr>
          <w:lang w:eastAsia="es-ES" w:bidi="ar-SA"/>
        </w:rPr>
        <w:t xml:space="preserve"> es el funcionamiento base de un aerogenerador, así como todos los factores que le pueden influir. </w:t>
      </w:r>
      <w:r>
        <w:rPr>
          <w:lang w:eastAsia="es-ES" w:bidi="ar-SA"/>
        </w:rPr>
        <w:lastRenderedPageBreak/>
        <w:t xml:space="preserve">Como fruto de la comprensión y estudio individual de este curso, se obtuvieron las conclusiones </w:t>
      </w:r>
      <w:r w:rsidR="007560CD">
        <w:rPr>
          <w:lang w:eastAsia="es-ES" w:bidi="ar-SA"/>
        </w:rPr>
        <w:t xml:space="preserve">redactadas en la </w:t>
      </w:r>
      <w:r w:rsidR="007560CD">
        <w:rPr>
          <w:lang w:eastAsia="es-ES" w:bidi="ar-SA"/>
        </w:rPr>
        <w:fldChar w:fldCharType="begin"/>
      </w:r>
      <w:r w:rsidR="007560CD">
        <w:rPr>
          <w:lang w:eastAsia="es-ES" w:bidi="ar-SA"/>
        </w:rPr>
        <w:instrText xml:space="preserve"> REF _Ref508622789 \h </w:instrText>
      </w:r>
      <w:r w:rsidR="007560CD">
        <w:rPr>
          <w:lang w:eastAsia="es-ES" w:bidi="ar-SA"/>
        </w:rPr>
      </w:r>
      <w:r w:rsidR="007560CD">
        <w:rPr>
          <w:lang w:eastAsia="es-ES" w:bidi="ar-SA"/>
        </w:rPr>
        <w:fldChar w:fldCharType="separate"/>
      </w:r>
      <w:r w:rsidR="00AC166E">
        <w:t xml:space="preserve">Tabla </w:t>
      </w:r>
      <w:r w:rsidR="00AC166E">
        <w:rPr>
          <w:noProof/>
        </w:rPr>
        <w:t>12</w:t>
      </w:r>
      <w:r w:rsidR="007560CD">
        <w:rPr>
          <w:lang w:eastAsia="es-ES" w:bidi="ar-SA"/>
        </w:rPr>
        <w:fldChar w:fldCharType="end"/>
      </w:r>
      <w:r w:rsidR="007560CD">
        <w:rPr>
          <w:lang w:eastAsia="es-ES" w:bidi="ar-SA"/>
        </w:rPr>
        <w:t xml:space="preserve">. </w:t>
      </w:r>
    </w:p>
    <w:p w14:paraId="5A5CE750" w14:textId="0B097CFB" w:rsidR="00F10836" w:rsidRDefault="007560CD" w:rsidP="00F10836">
      <w:pPr>
        <w:rPr>
          <w:lang w:eastAsia="es-ES" w:bidi="ar-SA"/>
        </w:rPr>
      </w:pPr>
      <w:r>
        <w:rPr>
          <w:lang w:eastAsia="es-ES" w:bidi="ar-SA"/>
        </w:rPr>
        <w:t>Antes de comenzar con las conclusiones, hemos de destacar que</w:t>
      </w:r>
      <w:r w:rsidR="00F10836">
        <w:rPr>
          <w:lang w:eastAsia="es-ES" w:bidi="ar-SA"/>
        </w:rPr>
        <w:t xml:space="preserve"> </w:t>
      </w:r>
      <w:r>
        <w:rPr>
          <w:lang w:eastAsia="es-ES" w:bidi="ar-SA"/>
        </w:rPr>
        <w:t xml:space="preserve">el estudio </w:t>
      </w:r>
      <w:r w:rsidR="00F10836">
        <w:rPr>
          <w:lang w:eastAsia="es-ES" w:bidi="ar-SA"/>
        </w:rPr>
        <w:t xml:space="preserve">se ha cerrado </w:t>
      </w:r>
      <w:r>
        <w:rPr>
          <w:lang w:eastAsia="es-ES" w:bidi="ar-SA"/>
        </w:rPr>
        <w:t>hacia un</w:t>
      </w:r>
      <w:r w:rsidR="00F10836">
        <w:rPr>
          <w:lang w:eastAsia="es-ES" w:bidi="ar-SA"/>
        </w:rPr>
        <w:t xml:space="preserve"> aerogenerador estándar de 1500 KW. </w:t>
      </w:r>
      <w:r>
        <w:rPr>
          <w:lang w:eastAsia="es-ES" w:bidi="ar-SA"/>
        </w:rPr>
        <w:t>Actualmente, e</w:t>
      </w:r>
      <w:r w:rsidR="00F10836">
        <w:rPr>
          <w:lang w:eastAsia="es-ES" w:bidi="ar-SA"/>
        </w:rPr>
        <w:t xml:space="preserve">l acceso a los datos obtenidos por los PLCs </w:t>
      </w:r>
      <w:r>
        <w:rPr>
          <w:lang w:eastAsia="es-ES" w:bidi="ar-SA"/>
        </w:rPr>
        <w:t>a tiempo real es</w:t>
      </w:r>
      <w:r w:rsidR="00F10836">
        <w:rPr>
          <w:lang w:eastAsia="es-ES" w:bidi="ar-SA"/>
        </w:rPr>
        <w:t xml:space="preserve"> complicado, debido a que los clientes del Product Owner no quieren proporcionar s</w:t>
      </w:r>
      <w:r w:rsidR="004C0950">
        <w:rPr>
          <w:lang w:eastAsia="es-ES" w:bidi="ar-SA"/>
        </w:rPr>
        <w:t>u información</w:t>
      </w:r>
      <w:r w:rsidR="00F10836">
        <w:rPr>
          <w:lang w:eastAsia="es-ES" w:bidi="ar-SA"/>
        </w:rPr>
        <w:t xml:space="preserve">. </w:t>
      </w:r>
    </w:p>
    <w:p w14:paraId="3922C68C" w14:textId="1C5D0151" w:rsidR="00F10836" w:rsidRDefault="00F10836" w:rsidP="00F10836">
      <w:pPr>
        <w:pStyle w:val="Descripcin"/>
        <w:keepNext/>
      </w:pPr>
      <w:bookmarkStart w:id="124" w:name="_Ref508622789"/>
      <w:bookmarkStart w:id="125" w:name="_Ref508622784"/>
      <w:bookmarkStart w:id="126" w:name="_Toc511324253"/>
      <w:r>
        <w:t xml:space="preserve">Tabla </w:t>
      </w:r>
      <w:r>
        <w:fldChar w:fldCharType="begin"/>
      </w:r>
      <w:r>
        <w:instrText xml:space="preserve"> SEQ Tabla \* ARABIC </w:instrText>
      </w:r>
      <w:r>
        <w:fldChar w:fldCharType="separate"/>
      </w:r>
      <w:r w:rsidR="00AC166E">
        <w:rPr>
          <w:noProof/>
        </w:rPr>
        <w:t>12</w:t>
      </w:r>
      <w:r>
        <w:fldChar w:fldCharType="end"/>
      </w:r>
      <w:bookmarkEnd w:id="124"/>
      <w:r>
        <w:t>.</w:t>
      </w:r>
      <w:r w:rsidRPr="00731AF7">
        <w:t>Conclusiones de curso introductorio de energía eólica.</w:t>
      </w:r>
      <w:bookmarkEnd w:id="125"/>
      <w:bookmarkEnd w:id="126"/>
    </w:p>
    <w:tbl>
      <w:tblPr>
        <w:tblStyle w:val="Tablaconcuadrcula1"/>
        <w:tblW w:w="0" w:type="auto"/>
        <w:jc w:val="center"/>
        <w:tblLook w:val="04A0" w:firstRow="1" w:lastRow="0" w:firstColumn="1" w:lastColumn="0" w:noHBand="0" w:noVBand="1"/>
      </w:tblPr>
      <w:tblGrid>
        <w:gridCol w:w="1980"/>
        <w:gridCol w:w="3969"/>
        <w:gridCol w:w="2545"/>
      </w:tblGrid>
      <w:tr w:rsidR="00F10836" w:rsidRPr="00BB1BB0" w14:paraId="350CB62B" w14:textId="77777777" w:rsidTr="004C0950">
        <w:trPr>
          <w:jc w:val="center"/>
        </w:trPr>
        <w:tc>
          <w:tcPr>
            <w:tcW w:w="1980" w:type="dxa"/>
            <w:vAlign w:val="center"/>
          </w:tcPr>
          <w:p w14:paraId="0627C493" w14:textId="77777777" w:rsidR="00F10836" w:rsidRPr="00BB1BB0" w:rsidRDefault="00F10836" w:rsidP="004C0950">
            <w:pPr>
              <w:spacing w:line="240" w:lineRule="auto"/>
              <w:ind w:firstLine="0"/>
              <w:jc w:val="center"/>
              <w:rPr>
                <w:b/>
                <w:i/>
                <w:u w:val="single"/>
                <w:lang w:val="es-ES_tradnl"/>
              </w:rPr>
            </w:pPr>
            <w:r w:rsidRPr="00BB1BB0">
              <w:rPr>
                <w:b/>
                <w:i/>
                <w:u w:val="single"/>
                <w:lang w:val="es-ES_tradnl"/>
              </w:rPr>
              <w:t>Nombre</w:t>
            </w:r>
          </w:p>
        </w:tc>
        <w:tc>
          <w:tcPr>
            <w:tcW w:w="3969" w:type="dxa"/>
          </w:tcPr>
          <w:p w14:paraId="3EACFB77" w14:textId="77777777" w:rsidR="00F10836" w:rsidRPr="00BB1BB0" w:rsidRDefault="00F10836" w:rsidP="007560CD">
            <w:pPr>
              <w:spacing w:line="240" w:lineRule="auto"/>
              <w:ind w:firstLine="0"/>
              <w:jc w:val="center"/>
              <w:rPr>
                <w:b/>
                <w:i/>
                <w:u w:val="single"/>
                <w:lang w:val="es-ES_tradnl"/>
              </w:rPr>
            </w:pPr>
            <w:r w:rsidRPr="00BB1BB0">
              <w:rPr>
                <w:b/>
                <w:i/>
                <w:u w:val="single"/>
                <w:lang w:val="es-ES_tradnl"/>
              </w:rPr>
              <w:t>Descripción</w:t>
            </w:r>
          </w:p>
        </w:tc>
        <w:tc>
          <w:tcPr>
            <w:tcW w:w="2545" w:type="dxa"/>
          </w:tcPr>
          <w:p w14:paraId="0D37E9B0" w14:textId="77777777" w:rsidR="00F10836" w:rsidRPr="00BB1BB0" w:rsidRDefault="00F10836" w:rsidP="007560CD">
            <w:pPr>
              <w:spacing w:line="240" w:lineRule="auto"/>
              <w:ind w:firstLine="0"/>
              <w:jc w:val="center"/>
              <w:rPr>
                <w:b/>
                <w:i/>
                <w:u w:val="single"/>
                <w:lang w:val="es-ES_tradnl"/>
              </w:rPr>
            </w:pPr>
            <w:r w:rsidRPr="00BB1BB0">
              <w:rPr>
                <w:b/>
                <w:i/>
                <w:u w:val="single"/>
                <w:lang w:val="es-ES_tradnl"/>
              </w:rPr>
              <w:t>Trababjamos con</w:t>
            </w:r>
          </w:p>
        </w:tc>
      </w:tr>
      <w:tr w:rsidR="00F10836" w:rsidRPr="00BB1BB0" w14:paraId="7950462A" w14:textId="77777777" w:rsidTr="004C0950">
        <w:trPr>
          <w:jc w:val="center"/>
        </w:trPr>
        <w:tc>
          <w:tcPr>
            <w:tcW w:w="1980" w:type="dxa"/>
            <w:vAlign w:val="center"/>
          </w:tcPr>
          <w:p w14:paraId="43B5500F" w14:textId="77777777" w:rsidR="00F10836" w:rsidRPr="00BB1BB0" w:rsidRDefault="00F10836" w:rsidP="004C0950">
            <w:pPr>
              <w:spacing w:line="240" w:lineRule="auto"/>
              <w:ind w:firstLine="0"/>
              <w:jc w:val="center"/>
              <w:rPr>
                <w:lang w:val="es-ES_tradnl"/>
              </w:rPr>
            </w:pPr>
            <w:r w:rsidRPr="00BB1BB0">
              <w:rPr>
                <w:lang w:val="es-ES_tradnl"/>
              </w:rPr>
              <w:t>Potencia nominal</w:t>
            </w:r>
          </w:p>
        </w:tc>
        <w:tc>
          <w:tcPr>
            <w:tcW w:w="3969" w:type="dxa"/>
          </w:tcPr>
          <w:p w14:paraId="1DCD3162" w14:textId="77777777" w:rsidR="00F10836" w:rsidRPr="00BB1BB0" w:rsidRDefault="00F10836" w:rsidP="007560CD">
            <w:pPr>
              <w:spacing w:line="240" w:lineRule="auto"/>
              <w:ind w:firstLine="0"/>
              <w:jc w:val="left"/>
              <w:rPr>
                <w:lang w:val="es-ES_tradnl"/>
              </w:rPr>
            </w:pPr>
            <w:r w:rsidRPr="00BB1BB0">
              <w:rPr>
                <w:lang w:val="es-ES_tradnl"/>
              </w:rPr>
              <w:t>Se trata de la potencia sacada por el aerogenerador en su rendimiento más alto</w:t>
            </w:r>
          </w:p>
        </w:tc>
        <w:tc>
          <w:tcPr>
            <w:tcW w:w="2545" w:type="dxa"/>
          </w:tcPr>
          <w:p w14:paraId="63EC3F96" w14:textId="77777777" w:rsidR="00F10836" w:rsidRPr="00BB1BB0" w:rsidRDefault="00F10836" w:rsidP="007560CD">
            <w:pPr>
              <w:spacing w:line="240" w:lineRule="auto"/>
              <w:ind w:firstLine="0"/>
              <w:jc w:val="center"/>
              <w:rPr>
                <w:lang w:val="es-ES_tradnl"/>
              </w:rPr>
            </w:pPr>
            <w:r w:rsidRPr="00BB1BB0">
              <w:rPr>
                <w:lang w:val="es-ES_tradnl"/>
              </w:rPr>
              <w:t>1500 W</w:t>
            </w:r>
          </w:p>
        </w:tc>
      </w:tr>
      <w:tr w:rsidR="00F10836" w:rsidRPr="00BB1BB0" w14:paraId="1E9B4128" w14:textId="77777777" w:rsidTr="004C0950">
        <w:trPr>
          <w:jc w:val="center"/>
        </w:trPr>
        <w:tc>
          <w:tcPr>
            <w:tcW w:w="1980" w:type="dxa"/>
            <w:vAlign w:val="center"/>
          </w:tcPr>
          <w:p w14:paraId="17A0AFF2" w14:textId="77777777" w:rsidR="00F10836" w:rsidRPr="00BB1BB0" w:rsidRDefault="00F10836" w:rsidP="004C0950">
            <w:pPr>
              <w:spacing w:line="240" w:lineRule="auto"/>
              <w:ind w:firstLine="0"/>
              <w:jc w:val="center"/>
              <w:rPr>
                <w:lang w:val="es-ES_tradnl"/>
              </w:rPr>
            </w:pPr>
            <w:r w:rsidRPr="00BB1BB0">
              <w:rPr>
                <w:lang w:val="es-ES_tradnl"/>
              </w:rPr>
              <w:t>Rango de viento</w:t>
            </w:r>
          </w:p>
        </w:tc>
        <w:tc>
          <w:tcPr>
            <w:tcW w:w="3969" w:type="dxa"/>
          </w:tcPr>
          <w:p w14:paraId="0A8AA5F8" w14:textId="77777777" w:rsidR="00F10836" w:rsidRPr="00BB1BB0" w:rsidRDefault="00F10836" w:rsidP="007560CD">
            <w:pPr>
              <w:spacing w:line="240" w:lineRule="auto"/>
              <w:ind w:firstLine="0"/>
              <w:jc w:val="left"/>
              <w:rPr>
                <w:lang w:val="es-ES_tradnl"/>
              </w:rPr>
            </w:pPr>
          </w:p>
        </w:tc>
        <w:tc>
          <w:tcPr>
            <w:tcW w:w="2545" w:type="dxa"/>
          </w:tcPr>
          <w:p w14:paraId="040DC069" w14:textId="77777777" w:rsidR="00F10836" w:rsidRPr="00BB1BB0" w:rsidRDefault="00F10836" w:rsidP="007560CD">
            <w:pPr>
              <w:spacing w:line="240" w:lineRule="auto"/>
              <w:ind w:firstLine="0"/>
              <w:jc w:val="center"/>
              <w:rPr>
                <w:lang w:val="es-ES_tradnl"/>
              </w:rPr>
            </w:pPr>
            <w:r w:rsidRPr="00BB1BB0">
              <w:rPr>
                <w:lang w:val="es-ES_tradnl"/>
              </w:rPr>
              <w:t>4 -25 m/s</w:t>
            </w:r>
          </w:p>
        </w:tc>
      </w:tr>
      <w:tr w:rsidR="00F10836" w:rsidRPr="00BB1BB0" w14:paraId="479404DA" w14:textId="77777777" w:rsidTr="004C0950">
        <w:trPr>
          <w:jc w:val="center"/>
        </w:trPr>
        <w:tc>
          <w:tcPr>
            <w:tcW w:w="1980" w:type="dxa"/>
            <w:vAlign w:val="center"/>
          </w:tcPr>
          <w:p w14:paraId="451F5A2C" w14:textId="25835070" w:rsidR="00F10836" w:rsidRPr="00BB1BB0" w:rsidRDefault="00F10836" w:rsidP="004C0950">
            <w:pPr>
              <w:spacing w:line="240" w:lineRule="auto"/>
              <w:ind w:firstLine="0"/>
              <w:jc w:val="center"/>
              <w:rPr>
                <w:lang w:val="es-ES_tradnl"/>
              </w:rPr>
            </w:pPr>
            <w:r w:rsidRPr="00BB1BB0">
              <w:rPr>
                <w:lang w:val="es-ES_tradnl"/>
              </w:rPr>
              <w:t>Tensión</w:t>
            </w:r>
          </w:p>
        </w:tc>
        <w:tc>
          <w:tcPr>
            <w:tcW w:w="3969" w:type="dxa"/>
          </w:tcPr>
          <w:p w14:paraId="5ED31E21" w14:textId="77777777" w:rsidR="00F10836" w:rsidRPr="00BB1BB0" w:rsidRDefault="00F10836" w:rsidP="007560CD">
            <w:pPr>
              <w:spacing w:line="240" w:lineRule="auto"/>
              <w:ind w:firstLine="0"/>
              <w:jc w:val="left"/>
              <w:rPr>
                <w:lang w:val="es-ES_tradnl"/>
              </w:rPr>
            </w:pPr>
            <w:r w:rsidRPr="00BB1BB0">
              <w:rPr>
                <w:lang w:val="es-ES_tradnl"/>
              </w:rPr>
              <w:t>La tensión que sale del generador para la estación distribuidora</w:t>
            </w:r>
          </w:p>
        </w:tc>
        <w:tc>
          <w:tcPr>
            <w:tcW w:w="2545" w:type="dxa"/>
          </w:tcPr>
          <w:p w14:paraId="6437B127" w14:textId="77777777" w:rsidR="00F10836" w:rsidRPr="00BB1BB0" w:rsidRDefault="00F10836" w:rsidP="007560CD">
            <w:pPr>
              <w:spacing w:line="240" w:lineRule="auto"/>
              <w:ind w:firstLine="0"/>
              <w:jc w:val="center"/>
              <w:rPr>
                <w:lang w:val="es-ES_tradnl"/>
              </w:rPr>
            </w:pPr>
            <w:r w:rsidRPr="00BB1BB0">
              <w:rPr>
                <w:lang w:val="es-ES_tradnl"/>
              </w:rPr>
              <w:t>690 V – 12000 V</w:t>
            </w:r>
          </w:p>
        </w:tc>
      </w:tr>
      <w:tr w:rsidR="00F10836" w:rsidRPr="00BB1BB0" w14:paraId="3202EC1D" w14:textId="77777777" w:rsidTr="004C0950">
        <w:trPr>
          <w:jc w:val="center"/>
        </w:trPr>
        <w:tc>
          <w:tcPr>
            <w:tcW w:w="1980" w:type="dxa"/>
            <w:vAlign w:val="center"/>
          </w:tcPr>
          <w:p w14:paraId="148AF750" w14:textId="77777777" w:rsidR="00F10836" w:rsidRPr="00BB1BB0" w:rsidRDefault="00F10836" w:rsidP="004C0950">
            <w:pPr>
              <w:spacing w:line="240" w:lineRule="auto"/>
              <w:ind w:firstLine="0"/>
              <w:jc w:val="center"/>
              <w:rPr>
                <w:lang w:val="es-ES_tradnl"/>
              </w:rPr>
            </w:pPr>
            <w:r w:rsidRPr="00BB1BB0">
              <w:rPr>
                <w:lang w:val="es-ES_tradnl"/>
              </w:rPr>
              <w:t>Giro del rotor</w:t>
            </w:r>
          </w:p>
        </w:tc>
        <w:tc>
          <w:tcPr>
            <w:tcW w:w="3969" w:type="dxa"/>
          </w:tcPr>
          <w:p w14:paraId="323E82EB" w14:textId="77777777" w:rsidR="00F10836" w:rsidRPr="00BB1BB0" w:rsidRDefault="00F10836" w:rsidP="007560CD">
            <w:pPr>
              <w:spacing w:line="240" w:lineRule="auto"/>
              <w:ind w:firstLine="0"/>
              <w:jc w:val="left"/>
              <w:rPr>
                <w:lang w:val="es-ES_tradnl"/>
              </w:rPr>
            </w:pPr>
            <w:r w:rsidRPr="00BB1BB0">
              <w:rPr>
                <w:lang w:val="es-ES_tradnl"/>
              </w:rPr>
              <w:t xml:space="preserve">El giro del rotor </w:t>
            </w:r>
          </w:p>
        </w:tc>
        <w:tc>
          <w:tcPr>
            <w:tcW w:w="2545" w:type="dxa"/>
          </w:tcPr>
          <w:p w14:paraId="23313675" w14:textId="77777777" w:rsidR="00F10836" w:rsidRPr="00BB1BB0" w:rsidRDefault="00F10836" w:rsidP="007560CD">
            <w:pPr>
              <w:spacing w:line="240" w:lineRule="auto"/>
              <w:ind w:firstLine="0"/>
              <w:jc w:val="center"/>
              <w:rPr>
                <w:lang w:val="es-ES_tradnl"/>
              </w:rPr>
            </w:pPr>
            <w:r w:rsidRPr="00BB1BB0">
              <w:rPr>
                <w:lang w:val="es-ES_tradnl"/>
              </w:rPr>
              <w:t>10 – 30 rpm</w:t>
            </w:r>
          </w:p>
        </w:tc>
      </w:tr>
      <w:tr w:rsidR="00F10836" w:rsidRPr="00BB1BB0" w14:paraId="58C7BAEB" w14:textId="77777777" w:rsidTr="004C0950">
        <w:trPr>
          <w:jc w:val="center"/>
        </w:trPr>
        <w:tc>
          <w:tcPr>
            <w:tcW w:w="1980" w:type="dxa"/>
            <w:vAlign w:val="center"/>
          </w:tcPr>
          <w:p w14:paraId="3528E48F" w14:textId="77777777" w:rsidR="00F10836" w:rsidRPr="00BB1BB0" w:rsidRDefault="00F10836" w:rsidP="004C0950">
            <w:pPr>
              <w:spacing w:line="240" w:lineRule="auto"/>
              <w:ind w:firstLine="0"/>
              <w:jc w:val="center"/>
              <w:rPr>
                <w:lang w:val="es-ES_tradnl"/>
              </w:rPr>
            </w:pPr>
            <w:r w:rsidRPr="00BB1BB0">
              <w:rPr>
                <w:lang w:val="es-ES_tradnl"/>
              </w:rPr>
              <w:t>Palas</w:t>
            </w:r>
          </w:p>
        </w:tc>
        <w:tc>
          <w:tcPr>
            <w:tcW w:w="3969" w:type="dxa"/>
          </w:tcPr>
          <w:p w14:paraId="7CD51B7C" w14:textId="77777777" w:rsidR="00F10836" w:rsidRPr="00BB1BB0" w:rsidRDefault="00F10836" w:rsidP="007560CD">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tcPr>
          <w:p w14:paraId="168C6693" w14:textId="77777777" w:rsidR="00F10836" w:rsidRPr="00BB1BB0" w:rsidRDefault="00F10836" w:rsidP="007560CD">
            <w:pPr>
              <w:spacing w:line="240" w:lineRule="auto"/>
              <w:ind w:firstLine="0"/>
              <w:jc w:val="center"/>
              <w:rPr>
                <w:lang w:val="es-ES_tradnl"/>
              </w:rPr>
            </w:pPr>
            <w:r w:rsidRPr="00BB1BB0">
              <w:rPr>
                <w:lang w:val="es-ES_tradnl"/>
              </w:rPr>
              <w:t>2 posiciones</w:t>
            </w:r>
          </w:p>
          <w:p w14:paraId="2347D911" w14:textId="77777777" w:rsidR="00F10836" w:rsidRPr="00BB1BB0" w:rsidRDefault="00F10836" w:rsidP="007560CD">
            <w:pPr>
              <w:spacing w:line="240" w:lineRule="auto"/>
              <w:ind w:firstLine="0"/>
              <w:jc w:val="center"/>
              <w:rPr>
                <w:lang w:val="es-ES_tradnl"/>
              </w:rPr>
            </w:pPr>
            <w:r w:rsidRPr="00BB1BB0">
              <w:rPr>
                <w:lang w:val="es-ES_tradnl"/>
              </w:rPr>
              <w:t>0º Barlovento (máximo rendimiento)</w:t>
            </w:r>
          </w:p>
          <w:p w14:paraId="165F157B" w14:textId="77777777" w:rsidR="00F10836" w:rsidRPr="00BB1BB0" w:rsidRDefault="00F10836" w:rsidP="007560CD">
            <w:pPr>
              <w:spacing w:line="240" w:lineRule="auto"/>
              <w:ind w:firstLine="0"/>
              <w:jc w:val="center"/>
              <w:rPr>
                <w:lang w:val="es-ES_tradnl"/>
              </w:rPr>
            </w:pPr>
            <w:r w:rsidRPr="00BB1BB0">
              <w:rPr>
                <w:lang w:val="es-ES_tradnl"/>
              </w:rPr>
              <w:t>90 º Bandera (mínimo rendimiento)</w:t>
            </w:r>
          </w:p>
        </w:tc>
      </w:tr>
      <w:tr w:rsidR="00F10836" w:rsidRPr="00BB1BB0" w14:paraId="7373A314" w14:textId="77777777" w:rsidTr="004C0950">
        <w:trPr>
          <w:jc w:val="center"/>
        </w:trPr>
        <w:tc>
          <w:tcPr>
            <w:tcW w:w="1980" w:type="dxa"/>
            <w:vAlign w:val="center"/>
          </w:tcPr>
          <w:p w14:paraId="015A9BCC" w14:textId="77777777" w:rsidR="00F10836" w:rsidRPr="00BB1BB0" w:rsidRDefault="00F10836" w:rsidP="004C0950">
            <w:pPr>
              <w:spacing w:line="240" w:lineRule="auto"/>
              <w:ind w:firstLine="0"/>
              <w:jc w:val="center"/>
              <w:rPr>
                <w:lang w:val="es-ES_tradnl"/>
              </w:rPr>
            </w:pPr>
            <w:r w:rsidRPr="00BB1BB0">
              <w:rPr>
                <w:lang w:val="es-ES_tradnl"/>
              </w:rPr>
              <w:t>Nacelle</w:t>
            </w:r>
          </w:p>
        </w:tc>
        <w:tc>
          <w:tcPr>
            <w:tcW w:w="3969" w:type="dxa"/>
          </w:tcPr>
          <w:p w14:paraId="0C178D19" w14:textId="77777777" w:rsidR="00F10836" w:rsidRPr="00BB1BB0" w:rsidRDefault="00F10836" w:rsidP="007560CD">
            <w:pPr>
              <w:spacing w:line="240" w:lineRule="auto"/>
              <w:ind w:firstLine="0"/>
              <w:jc w:val="left"/>
              <w:rPr>
                <w:lang w:val="es-ES_tradnl"/>
              </w:rPr>
            </w:pPr>
            <w:r w:rsidRPr="00BB1BB0">
              <w:rPr>
                <w:lang w:val="es-ES_tradnl"/>
              </w:rPr>
              <w:t>Góndola</w:t>
            </w:r>
          </w:p>
        </w:tc>
        <w:tc>
          <w:tcPr>
            <w:tcW w:w="2545" w:type="dxa"/>
          </w:tcPr>
          <w:p w14:paraId="7E8C9D18" w14:textId="77777777" w:rsidR="00F10836" w:rsidRPr="00BB1BB0" w:rsidRDefault="00F10836" w:rsidP="007560CD">
            <w:pPr>
              <w:spacing w:line="240" w:lineRule="auto"/>
              <w:ind w:firstLine="0"/>
              <w:jc w:val="center"/>
              <w:rPr>
                <w:lang w:val="es-ES_tradnl"/>
              </w:rPr>
            </w:pPr>
            <w:r w:rsidRPr="00BB1BB0">
              <w:rPr>
                <w:lang w:val="es-ES_tradnl"/>
              </w:rPr>
              <w:t>-</w:t>
            </w:r>
          </w:p>
        </w:tc>
      </w:tr>
      <w:tr w:rsidR="00F10836" w:rsidRPr="00BB1BB0" w14:paraId="555760C8" w14:textId="77777777" w:rsidTr="004C0950">
        <w:trPr>
          <w:jc w:val="center"/>
        </w:trPr>
        <w:tc>
          <w:tcPr>
            <w:tcW w:w="1980" w:type="dxa"/>
            <w:vAlign w:val="center"/>
          </w:tcPr>
          <w:p w14:paraId="36443A84" w14:textId="77777777" w:rsidR="00F10836" w:rsidRPr="00BB1BB0" w:rsidRDefault="00F10836" w:rsidP="004C0950">
            <w:pPr>
              <w:spacing w:line="240" w:lineRule="auto"/>
              <w:ind w:firstLine="0"/>
              <w:jc w:val="center"/>
              <w:rPr>
                <w:lang w:val="es-ES_tradnl"/>
              </w:rPr>
            </w:pPr>
            <w:r w:rsidRPr="00BB1BB0">
              <w:rPr>
                <w:lang w:val="es-ES_tradnl"/>
              </w:rPr>
              <w:t>Rotor</w:t>
            </w:r>
          </w:p>
        </w:tc>
        <w:tc>
          <w:tcPr>
            <w:tcW w:w="3969" w:type="dxa"/>
          </w:tcPr>
          <w:p w14:paraId="7285A45B" w14:textId="77777777" w:rsidR="00F10836" w:rsidRPr="00BB1BB0" w:rsidRDefault="00F10836" w:rsidP="007560CD">
            <w:pPr>
              <w:spacing w:line="240" w:lineRule="auto"/>
              <w:ind w:firstLine="0"/>
              <w:jc w:val="left"/>
              <w:rPr>
                <w:lang w:val="es-ES_tradnl"/>
              </w:rPr>
            </w:pPr>
            <w:r w:rsidRPr="00BB1BB0">
              <w:rPr>
                <w:lang w:val="es-ES_tradnl"/>
              </w:rPr>
              <w:t>Cono y palas</w:t>
            </w:r>
          </w:p>
        </w:tc>
        <w:tc>
          <w:tcPr>
            <w:tcW w:w="2545" w:type="dxa"/>
          </w:tcPr>
          <w:p w14:paraId="0BFF1F10" w14:textId="77777777" w:rsidR="00F10836" w:rsidRPr="00BB1BB0" w:rsidRDefault="00F10836" w:rsidP="007560CD">
            <w:pPr>
              <w:spacing w:line="240" w:lineRule="auto"/>
              <w:ind w:firstLine="0"/>
              <w:jc w:val="center"/>
              <w:rPr>
                <w:lang w:val="es-ES_tradnl"/>
              </w:rPr>
            </w:pPr>
            <w:r>
              <w:rPr>
                <w:lang w:val="es-ES_tradnl"/>
              </w:rPr>
              <w:t>-</w:t>
            </w:r>
          </w:p>
        </w:tc>
      </w:tr>
      <w:tr w:rsidR="00F10836" w:rsidRPr="00BB1BB0" w14:paraId="1EBAE741" w14:textId="77777777" w:rsidTr="004C0950">
        <w:trPr>
          <w:jc w:val="center"/>
        </w:trPr>
        <w:tc>
          <w:tcPr>
            <w:tcW w:w="1980" w:type="dxa"/>
            <w:vAlign w:val="center"/>
          </w:tcPr>
          <w:p w14:paraId="1428CCCC" w14:textId="77777777" w:rsidR="00F10836" w:rsidRPr="00BB1BB0" w:rsidRDefault="00F10836" w:rsidP="004C0950">
            <w:pPr>
              <w:spacing w:line="240" w:lineRule="auto"/>
              <w:ind w:firstLine="0"/>
              <w:jc w:val="center"/>
              <w:rPr>
                <w:lang w:val="es-ES_tradnl"/>
              </w:rPr>
            </w:pPr>
            <w:r w:rsidRPr="00BB1BB0">
              <w:rPr>
                <w:lang w:val="es-ES_tradnl"/>
              </w:rPr>
              <w:t>Pitch</w:t>
            </w:r>
          </w:p>
        </w:tc>
        <w:tc>
          <w:tcPr>
            <w:tcW w:w="3969" w:type="dxa"/>
          </w:tcPr>
          <w:p w14:paraId="7C457669" w14:textId="77777777" w:rsidR="00F10836" w:rsidRPr="00BB1BB0" w:rsidRDefault="00F10836" w:rsidP="007560CD">
            <w:pPr>
              <w:spacing w:line="240" w:lineRule="auto"/>
              <w:ind w:firstLine="0"/>
              <w:jc w:val="left"/>
              <w:rPr>
                <w:lang w:val="es-ES_tradnl"/>
              </w:rPr>
            </w:pPr>
            <w:r w:rsidRPr="00BB1BB0">
              <w:rPr>
                <w:lang w:val="es-ES_tradnl"/>
              </w:rPr>
              <w:t>Giro de las aspas sobre el cono para cambiar su grado (de 0 a 90)</w:t>
            </w:r>
          </w:p>
        </w:tc>
        <w:tc>
          <w:tcPr>
            <w:tcW w:w="2545" w:type="dxa"/>
          </w:tcPr>
          <w:p w14:paraId="0FDCA537" w14:textId="77777777" w:rsidR="00F10836" w:rsidRPr="00BB1BB0" w:rsidRDefault="00F10836" w:rsidP="007560CD">
            <w:pPr>
              <w:spacing w:line="240" w:lineRule="auto"/>
              <w:ind w:firstLine="0"/>
              <w:jc w:val="center"/>
              <w:rPr>
                <w:lang w:val="es-ES_tradnl"/>
              </w:rPr>
            </w:pPr>
            <w:r w:rsidRPr="00BB1BB0">
              <w:rPr>
                <w:lang w:val="es-ES_tradnl"/>
              </w:rPr>
              <w:t>Es un pitch eléctrico</w:t>
            </w:r>
          </w:p>
        </w:tc>
      </w:tr>
      <w:tr w:rsidR="00F10836" w:rsidRPr="00BB1BB0" w14:paraId="115A31D7" w14:textId="77777777" w:rsidTr="004C0950">
        <w:trPr>
          <w:jc w:val="center"/>
        </w:trPr>
        <w:tc>
          <w:tcPr>
            <w:tcW w:w="1980" w:type="dxa"/>
            <w:shd w:val="clear" w:color="auto" w:fill="C5E0B3"/>
            <w:vAlign w:val="center"/>
          </w:tcPr>
          <w:p w14:paraId="03466BE7" w14:textId="77777777" w:rsidR="00F10836" w:rsidRPr="00BB1BB0" w:rsidRDefault="00F10836" w:rsidP="004C0950">
            <w:pPr>
              <w:spacing w:line="240" w:lineRule="auto"/>
              <w:ind w:firstLine="0"/>
              <w:jc w:val="center"/>
              <w:rPr>
                <w:lang w:val="es-ES_tradnl"/>
              </w:rPr>
            </w:pPr>
            <w:r w:rsidRPr="00BB1BB0">
              <w:rPr>
                <w:lang w:val="es-ES_tradnl"/>
              </w:rPr>
              <w:t>Multiplicadora</w:t>
            </w:r>
          </w:p>
        </w:tc>
        <w:tc>
          <w:tcPr>
            <w:tcW w:w="3969" w:type="dxa"/>
            <w:shd w:val="clear" w:color="auto" w:fill="C5E0B3"/>
          </w:tcPr>
          <w:p w14:paraId="3FA634BD" w14:textId="77777777" w:rsidR="00F10836" w:rsidRPr="00BB1BB0" w:rsidRDefault="00F10836" w:rsidP="007560CD">
            <w:pPr>
              <w:spacing w:line="240" w:lineRule="auto"/>
              <w:ind w:firstLine="0"/>
              <w:jc w:val="left"/>
              <w:rPr>
                <w:lang w:val="es-ES_tradnl"/>
              </w:rPr>
            </w:pPr>
            <w:r w:rsidRPr="00BB1BB0">
              <w:rPr>
                <w:lang w:val="es-ES_tradnl"/>
              </w:rPr>
              <w:t>Al ser un aerogenerador con dipolo la velocidad del rotor es muchísimo menor a la que le hace falta al generador para producir energía eléctrica de forma que necesitamos una multiplicadora para adecuar ambas velocidades a la de sincronismo. 1 etapa planetaria y 2 paralelas</w:t>
            </w:r>
          </w:p>
        </w:tc>
        <w:tc>
          <w:tcPr>
            <w:tcW w:w="2545" w:type="dxa"/>
            <w:shd w:val="clear" w:color="auto" w:fill="C5E0B3"/>
          </w:tcPr>
          <w:p w14:paraId="66421CDD" w14:textId="77777777" w:rsidR="00F10836" w:rsidRPr="00BB1BB0" w:rsidRDefault="00F10836" w:rsidP="007560CD">
            <w:pPr>
              <w:spacing w:line="240" w:lineRule="auto"/>
              <w:ind w:firstLine="0"/>
              <w:jc w:val="left"/>
              <w:rPr>
                <w:lang w:val="es-ES_tradnl"/>
              </w:rPr>
            </w:pPr>
            <w:r w:rsidRPr="00BB1BB0">
              <w:rPr>
                <w:lang w:val="es-ES_tradnl"/>
              </w:rPr>
              <w:t xml:space="preserve">Sí, trabajamos con un aerogenerador con multiplicadora eléctrica. </w:t>
            </w:r>
          </w:p>
        </w:tc>
      </w:tr>
      <w:tr w:rsidR="00F10836" w:rsidRPr="00BB1BB0" w14:paraId="606EA159" w14:textId="77777777" w:rsidTr="004C0950">
        <w:trPr>
          <w:jc w:val="center"/>
        </w:trPr>
        <w:tc>
          <w:tcPr>
            <w:tcW w:w="1980" w:type="dxa"/>
            <w:shd w:val="clear" w:color="auto" w:fill="C5E0B3"/>
            <w:vAlign w:val="center"/>
          </w:tcPr>
          <w:p w14:paraId="4C36B9A1" w14:textId="77777777" w:rsidR="00F10836" w:rsidRPr="00BB1BB0" w:rsidRDefault="00F10836" w:rsidP="004C0950">
            <w:pPr>
              <w:spacing w:line="240" w:lineRule="auto"/>
              <w:ind w:firstLine="0"/>
              <w:jc w:val="center"/>
              <w:rPr>
                <w:lang w:val="es-ES_tradnl"/>
              </w:rPr>
            </w:pPr>
            <w:r w:rsidRPr="00BB1BB0">
              <w:rPr>
                <w:lang w:val="es-ES_tradnl"/>
              </w:rPr>
              <w:t>Etapa planetaria</w:t>
            </w:r>
          </w:p>
        </w:tc>
        <w:tc>
          <w:tcPr>
            <w:tcW w:w="3969" w:type="dxa"/>
            <w:shd w:val="clear" w:color="auto" w:fill="C5E0B3"/>
          </w:tcPr>
          <w:p w14:paraId="6A7C3BFD" w14:textId="77777777" w:rsidR="00F10836" w:rsidRPr="00BB1BB0" w:rsidRDefault="00F10836" w:rsidP="007560CD">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C5E0B3"/>
          </w:tcPr>
          <w:p w14:paraId="3B164555" w14:textId="77777777" w:rsidR="00F10836" w:rsidRPr="00BB1BB0" w:rsidRDefault="00F10836" w:rsidP="007560CD">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F10836" w:rsidRPr="00BB1BB0" w14:paraId="3FBEC18D" w14:textId="77777777" w:rsidTr="004C0950">
        <w:trPr>
          <w:jc w:val="center"/>
        </w:trPr>
        <w:tc>
          <w:tcPr>
            <w:tcW w:w="1980" w:type="dxa"/>
            <w:shd w:val="clear" w:color="auto" w:fill="C5E0B3"/>
            <w:vAlign w:val="center"/>
          </w:tcPr>
          <w:p w14:paraId="0F30BA83" w14:textId="77777777" w:rsidR="00F10836" w:rsidRPr="00BB1BB0" w:rsidRDefault="00F10836" w:rsidP="004C0950">
            <w:pPr>
              <w:spacing w:line="240" w:lineRule="auto"/>
              <w:ind w:firstLine="0"/>
              <w:jc w:val="center"/>
              <w:rPr>
                <w:lang w:val="es-ES_tradnl"/>
              </w:rPr>
            </w:pPr>
            <w:r w:rsidRPr="00BB1BB0">
              <w:rPr>
                <w:lang w:val="es-ES_tradnl"/>
              </w:rPr>
              <w:t>Etapa paralela</w:t>
            </w:r>
          </w:p>
        </w:tc>
        <w:tc>
          <w:tcPr>
            <w:tcW w:w="3969" w:type="dxa"/>
            <w:shd w:val="clear" w:color="auto" w:fill="C5E0B3"/>
          </w:tcPr>
          <w:p w14:paraId="5B6FEBA3" w14:textId="77777777" w:rsidR="00F10836" w:rsidRPr="00BB1BB0" w:rsidRDefault="00F10836" w:rsidP="007560CD">
            <w:pPr>
              <w:spacing w:line="240" w:lineRule="auto"/>
              <w:ind w:firstLine="0"/>
              <w:jc w:val="left"/>
              <w:rPr>
                <w:lang w:val="es-ES_tradnl"/>
              </w:rPr>
            </w:pPr>
            <w:r w:rsidRPr="00BB1BB0">
              <w:rPr>
                <w:lang w:val="es-ES_tradnl"/>
              </w:rPr>
              <w:t xml:space="preserve">Conjunto de engranajes para derivar </w:t>
            </w:r>
            <w:r w:rsidRPr="00BB1BB0">
              <w:rPr>
                <w:lang w:val="es-ES_tradnl"/>
              </w:rPr>
              <w:lastRenderedPageBreak/>
              <w:t>una velocidad baja transmitida por la fase planetaria al generador con la velocidad de sincronismo adecuada.</w:t>
            </w:r>
          </w:p>
        </w:tc>
        <w:tc>
          <w:tcPr>
            <w:tcW w:w="2545" w:type="dxa"/>
            <w:shd w:val="clear" w:color="auto" w:fill="C5E0B3"/>
          </w:tcPr>
          <w:p w14:paraId="6FAFA0F5" w14:textId="77777777" w:rsidR="00F10836" w:rsidRPr="00BB1BB0" w:rsidRDefault="00F10836" w:rsidP="007560CD">
            <w:pPr>
              <w:spacing w:line="240" w:lineRule="auto"/>
              <w:ind w:firstLine="0"/>
              <w:jc w:val="left"/>
              <w:rPr>
                <w:lang w:val="es-ES_tradnl"/>
              </w:rPr>
            </w:pPr>
            <w:r w:rsidRPr="00BB1BB0">
              <w:rPr>
                <w:lang w:val="es-ES_tradnl"/>
              </w:rPr>
              <w:lastRenderedPageBreak/>
              <w:t xml:space="preserve">ATENCIÓN LA </w:t>
            </w:r>
            <w:r w:rsidRPr="00BB1BB0">
              <w:rPr>
                <w:lang w:val="es-ES_tradnl"/>
              </w:rPr>
              <w:lastRenderedPageBreak/>
              <w:t>LUBRICACIÓN ES IMPORTANTE, debido a la generación de partículas que producen desgaste.</w:t>
            </w:r>
          </w:p>
        </w:tc>
      </w:tr>
      <w:tr w:rsidR="00F10836" w:rsidRPr="00BB1BB0" w14:paraId="741B753C" w14:textId="77777777" w:rsidTr="004C0950">
        <w:trPr>
          <w:jc w:val="center"/>
        </w:trPr>
        <w:tc>
          <w:tcPr>
            <w:tcW w:w="1980" w:type="dxa"/>
            <w:shd w:val="clear" w:color="auto" w:fill="C5E0B3"/>
            <w:vAlign w:val="center"/>
          </w:tcPr>
          <w:p w14:paraId="14142374" w14:textId="77777777" w:rsidR="00F10836" w:rsidRPr="00BB1BB0" w:rsidRDefault="00F10836" w:rsidP="004C0950">
            <w:pPr>
              <w:spacing w:line="240" w:lineRule="auto"/>
              <w:ind w:firstLine="0"/>
              <w:jc w:val="center"/>
              <w:rPr>
                <w:lang w:val="es-ES_tradnl"/>
              </w:rPr>
            </w:pPr>
            <w:r w:rsidRPr="00BB1BB0">
              <w:rPr>
                <w:lang w:val="es-ES_tradnl"/>
              </w:rPr>
              <w:lastRenderedPageBreak/>
              <w:t>Lubricación y refrigeración en multiplicadora</w:t>
            </w:r>
          </w:p>
        </w:tc>
        <w:tc>
          <w:tcPr>
            <w:tcW w:w="3969" w:type="dxa"/>
            <w:shd w:val="clear" w:color="auto" w:fill="C5E0B3"/>
          </w:tcPr>
          <w:p w14:paraId="63A0DBD3" w14:textId="77777777" w:rsidR="00F10836" w:rsidRPr="00BB1BB0" w:rsidRDefault="00F10836" w:rsidP="007560CD">
            <w:pPr>
              <w:spacing w:line="240" w:lineRule="auto"/>
              <w:ind w:firstLine="0"/>
              <w:jc w:val="left"/>
              <w:rPr>
                <w:lang w:val="es-ES_tradnl"/>
              </w:rPr>
            </w:pPr>
            <w:r w:rsidRPr="00BB1BB0">
              <w:rPr>
                <w:lang w:val="es-ES_tradnl"/>
              </w:rPr>
              <w:t>Es importante debido a que SIEMPRE ha de estar a una temperatura y nivel de aceite adecuado. La temperatura es controlable, pero ES INEVITABLE el cambio de aceite debido a su gran uso</w:t>
            </w:r>
          </w:p>
        </w:tc>
        <w:tc>
          <w:tcPr>
            <w:tcW w:w="2545" w:type="dxa"/>
            <w:shd w:val="clear" w:color="auto" w:fill="C5E0B3"/>
          </w:tcPr>
          <w:p w14:paraId="2D1E20D2" w14:textId="77777777" w:rsidR="00F10836" w:rsidRPr="00BB1BB0" w:rsidRDefault="00F10836" w:rsidP="007560CD">
            <w:pPr>
              <w:spacing w:line="240" w:lineRule="auto"/>
              <w:ind w:firstLine="0"/>
              <w:jc w:val="left"/>
              <w:rPr>
                <w:lang w:val="es-ES_tradnl"/>
              </w:rPr>
            </w:pPr>
            <w:r w:rsidRPr="00BB1BB0">
              <w:rPr>
                <w:lang w:val="es-ES_tradnl"/>
              </w:rPr>
              <w:t>NO SABEMOS RANGOS</w:t>
            </w:r>
          </w:p>
          <w:p w14:paraId="77DDD2BB" w14:textId="77777777" w:rsidR="00F10836" w:rsidRPr="00BB1BB0" w:rsidRDefault="00F10836" w:rsidP="007560CD">
            <w:pPr>
              <w:spacing w:line="240" w:lineRule="auto"/>
              <w:ind w:firstLine="0"/>
              <w:jc w:val="left"/>
              <w:rPr>
                <w:lang w:val="es-ES_tradnl"/>
              </w:rPr>
            </w:pPr>
            <w:r w:rsidRPr="00BB1BB0">
              <w:rPr>
                <w:lang w:val="es-ES_tradnl"/>
              </w:rPr>
              <w:t>¿Filtros se desgastan?</w:t>
            </w:r>
          </w:p>
          <w:p w14:paraId="13EA43DA" w14:textId="77777777" w:rsidR="00F10836" w:rsidRPr="00BB1BB0" w:rsidRDefault="00F10836" w:rsidP="007560CD">
            <w:pPr>
              <w:spacing w:line="240" w:lineRule="auto"/>
              <w:ind w:firstLine="0"/>
              <w:jc w:val="left"/>
              <w:rPr>
                <w:lang w:val="es-ES_tradnl"/>
              </w:rPr>
            </w:pPr>
            <w:r w:rsidRPr="00BB1BB0">
              <w:rPr>
                <w:lang w:val="es-ES_tradnl"/>
              </w:rPr>
              <w:t>¿Resistencia calefactora peta?</w:t>
            </w:r>
          </w:p>
          <w:p w14:paraId="1D39B5AC" w14:textId="77777777" w:rsidR="00F10836" w:rsidRPr="00BB1BB0" w:rsidRDefault="00F10836" w:rsidP="007560CD">
            <w:pPr>
              <w:spacing w:line="240" w:lineRule="auto"/>
              <w:ind w:firstLine="0"/>
              <w:jc w:val="left"/>
              <w:rPr>
                <w:lang w:val="es-ES_tradnl"/>
              </w:rPr>
            </w:pPr>
            <w:r w:rsidRPr="00BB1BB0">
              <w:rPr>
                <w:lang w:val="es-ES_tradnl"/>
              </w:rPr>
              <w:t>Prestar atención en:</w:t>
            </w:r>
          </w:p>
          <w:p w14:paraId="49FB5928" w14:textId="77777777" w:rsidR="00F10836" w:rsidRPr="00BB1BB0" w:rsidRDefault="00F10836" w:rsidP="007560CD">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4A982CEC" w14:textId="77777777" w:rsidR="00F10836" w:rsidRPr="00BB1BB0" w:rsidRDefault="00F10836" w:rsidP="007560CD">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4B0027F6" w14:textId="77777777" w:rsidR="00F10836" w:rsidRPr="00BB1BB0" w:rsidRDefault="00F10836" w:rsidP="007560CD">
            <w:pPr>
              <w:widowControl/>
              <w:numPr>
                <w:ilvl w:val="0"/>
                <w:numId w:val="12"/>
              </w:numPr>
              <w:suppressAutoHyphens w:val="0"/>
              <w:autoSpaceDN/>
              <w:spacing w:line="240" w:lineRule="auto"/>
              <w:contextualSpacing/>
              <w:jc w:val="left"/>
              <w:textAlignment w:val="auto"/>
              <w:rPr>
                <w:lang w:val="es-ES_tradnl"/>
              </w:rPr>
            </w:pPr>
            <w:r w:rsidRPr="00BB1BB0">
              <w:rPr>
                <w:lang w:val="es-ES_tradnl"/>
              </w:rPr>
              <w:t>Resistencia calefactora.</w:t>
            </w:r>
          </w:p>
          <w:p w14:paraId="6009D41E" w14:textId="77777777" w:rsidR="00F10836" w:rsidRPr="00BB1BB0" w:rsidRDefault="00F10836" w:rsidP="007560CD">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F10836" w:rsidRPr="00BB1BB0" w14:paraId="00D4938E" w14:textId="77777777" w:rsidTr="004C0950">
        <w:trPr>
          <w:jc w:val="center"/>
        </w:trPr>
        <w:tc>
          <w:tcPr>
            <w:tcW w:w="1980" w:type="dxa"/>
            <w:vAlign w:val="center"/>
          </w:tcPr>
          <w:p w14:paraId="5C6D860B" w14:textId="39B1AF61" w:rsidR="00F10836" w:rsidRPr="00BB1BB0" w:rsidRDefault="00F10836" w:rsidP="004C0950">
            <w:pPr>
              <w:spacing w:line="240" w:lineRule="auto"/>
              <w:ind w:firstLine="0"/>
              <w:jc w:val="center"/>
              <w:rPr>
                <w:lang w:val="es-ES_tradnl"/>
              </w:rPr>
            </w:pPr>
            <w:r w:rsidRPr="00BB1BB0">
              <w:rPr>
                <w:lang w:val="es-ES_tradnl"/>
              </w:rPr>
              <w:t>Junta rotativa</w:t>
            </w:r>
          </w:p>
        </w:tc>
        <w:tc>
          <w:tcPr>
            <w:tcW w:w="3969" w:type="dxa"/>
          </w:tcPr>
          <w:p w14:paraId="70BC2896" w14:textId="77777777" w:rsidR="00F10836" w:rsidRPr="00BB1BB0" w:rsidRDefault="00F10836" w:rsidP="007560CD">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tcPr>
          <w:p w14:paraId="7D6E0577" w14:textId="77777777" w:rsidR="00F10836" w:rsidRPr="00BB1BB0" w:rsidRDefault="00F10836" w:rsidP="007560CD">
            <w:pPr>
              <w:spacing w:line="240" w:lineRule="auto"/>
              <w:ind w:firstLine="0"/>
              <w:jc w:val="left"/>
              <w:rPr>
                <w:lang w:val="es-ES_tradnl"/>
              </w:rPr>
            </w:pPr>
            <w:r w:rsidRPr="00BB1BB0">
              <w:rPr>
                <w:lang w:val="es-ES_tradnl"/>
              </w:rPr>
              <w:t>Puede haber más de una junta rotativa</w:t>
            </w:r>
          </w:p>
        </w:tc>
      </w:tr>
      <w:tr w:rsidR="00F10836" w:rsidRPr="00BB1BB0" w14:paraId="7452B850" w14:textId="77777777" w:rsidTr="004C0950">
        <w:trPr>
          <w:jc w:val="center"/>
        </w:trPr>
        <w:tc>
          <w:tcPr>
            <w:tcW w:w="1980" w:type="dxa"/>
            <w:vAlign w:val="center"/>
          </w:tcPr>
          <w:p w14:paraId="762D62A8" w14:textId="77777777" w:rsidR="00F10836" w:rsidRPr="00BB1BB0" w:rsidRDefault="00F10836" w:rsidP="004C0950">
            <w:pPr>
              <w:spacing w:line="240" w:lineRule="auto"/>
              <w:ind w:firstLine="0"/>
              <w:jc w:val="center"/>
              <w:rPr>
                <w:lang w:val="es-ES_tradnl"/>
              </w:rPr>
            </w:pPr>
            <w:r w:rsidRPr="00BB1BB0">
              <w:rPr>
                <w:lang w:val="es-ES_tradnl"/>
              </w:rPr>
              <w:t>Generador doble alimentado</w:t>
            </w:r>
          </w:p>
        </w:tc>
        <w:tc>
          <w:tcPr>
            <w:tcW w:w="3969" w:type="dxa"/>
          </w:tcPr>
          <w:p w14:paraId="462ED073" w14:textId="77777777" w:rsidR="00F10836" w:rsidRPr="00BB1BB0" w:rsidRDefault="00F10836" w:rsidP="007560CD">
            <w:pPr>
              <w:spacing w:line="240" w:lineRule="auto"/>
              <w:ind w:firstLine="0"/>
              <w:jc w:val="left"/>
              <w:rPr>
                <w:lang w:val="es-ES_tradnl"/>
              </w:rPr>
            </w:pPr>
            <w:r w:rsidRPr="00BB1BB0">
              <w:rPr>
                <w:lang w:val="es-ES_tradnl"/>
              </w:rPr>
              <w:t>Se trata del que hace la conversión y genera la energía en watios que se mandará a la estación eléctrica. Incorpora otro PT100. Circuito de producción para la red (el normal), otro circuito de alimentación que alimenta al generador para producir energía en caso de haber poco viento de esta forma siempre se podrá generar energía puesto que se ayuda al rotor a girar.</w:t>
            </w:r>
          </w:p>
        </w:tc>
        <w:tc>
          <w:tcPr>
            <w:tcW w:w="2545" w:type="dxa"/>
          </w:tcPr>
          <w:p w14:paraId="0CFFB61B" w14:textId="77777777" w:rsidR="00F10836" w:rsidRPr="00BB1BB0" w:rsidRDefault="00F10836" w:rsidP="007560CD">
            <w:pPr>
              <w:spacing w:line="240" w:lineRule="auto"/>
              <w:ind w:firstLine="0"/>
              <w:jc w:val="left"/>
              <w:rPr>
                <w:lang w:val="es-ES_tradnl"/>
              </w:rPr>
            </w:pPr>
            <w:r w:rsidRPr="00BB1BB0">
              <w:rPr>
                <w:lang w:val="es-ES_tradnl"/>
              </w:rPr>
              <w:t>Con una tensión que se va a la estación de 690 V de forma que hay que subirla para que no haya pérdidas</w:t>
            </w:r>
          </w:p>
          <w:p w14:paraId="48F9D39E" w14:textId="77777777" w:rsidR="00F10836" w:rsidRPr="00BB1BB0" w:rsidRDefault="00F10836" w:rsidP="007560CD">
            <w:pPr>
              <w:spacing w:line="240" w:lineRule="auto"/>
              <w:ind w:firstLine="0"/>
              <w:jc w:val="left"/>
              <w:rPr>
                <w:lang w:val="es-ES_tradnl"/>
              </w:rPr>
            </w:pPr>
            <w:r w:rsidRPr="00BB1BB0">
              <w:rPr>
                <w:lang w:val="es-ES_tradnl"/>
              </w:rPr>
              <w:t>1500 rpm</w:t>
            </w:r>
          </w:p>
          <w:p w14:paraId="33383BE0" w14:textId="77777777" w:rsidR="00F10836" w:rsidRPr="00BB1BB0" w:rsidRDefault="00F10836" w:rsidP="007560CD">
            <w:pPr>
              <w:spacing w:line="240" w:lineRule="auto"/>
              <w:ind w:firstLine="0"/>
              <w:jc w:val="left"/>
              <w:rPr>
                <w:lang w:val="es-ES_tradnl"/>
              </w:rPr>
            </w:pPr>
            <w:r w:rsidRPr="00BB1BB0">
              <w:rPr>
                <w:lang w:val="es-ES_tradnl"/>
              </w:rPr>
              <w:t>10 % deslizamiento</w:t>
            </w:r>
          </w:p>
          <w:p w14:paraId="0F5DD44C" w14:textId="77777777" w:rsidR="00F10836" w:rsidRPr="00BB1BB0" w:rsidRDefault="00F10836" w:rsidP="007560CD">
            <w:pPr>
              <w:spacing w:line="240" w:lineRule="auto"/>
              <w:ind w:firstLine="0"/>
              <w:jc w:val="left"/>
              <w:rPr>
                <w:lang w:val="es-ES_tradnl"/>
              </w:rPr>
            </w:pPr>
            <w:r w:rsidRPr="00BB1BB0">
              <w:rPr>
                <w:lang w:val="es-ES_tradnl"/>
              </w:rPr>
              <w:t>2 – 4 pares de polos.</w:t>
            </w:r>
          </w:p>
          <w:p w14:paraId="1DA62BDF" w14:textId="77777777" w:rsidR="00F10836" w:rsidRPr="00BB1BB0" w:rsidRDefault="00F10836" w:rsidP="007560CD">
            <w:pPr>
              <w:spacing w:line="240" w:lineRule="auto"/>
              <w:ind w:firstLine="0"/>
              <w:jc w:val="left"/>
              <w:rPr>
                <w:lang w:val="es-ES_tradnl"/>
              </w:rPr>
            </w:pPr>
            <w:r w:rsidRPr="00BB1BB0">
              <w:rPr>
                <w:lang w:val="es-ES_tradnl"/>
              </w:rPr>
              <w:t>Tener en cuenta:</w:t>
            </w:r>
          </w:p>
          <w:p w14:paraId="0AEDCFB3"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6045B6A7"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6D7D2072" w14:textId="77777777" w:rsidR="00F10836" w:rsidRPr="00BB1BB0" w:rsidRDefault="00F10836" w:rsidP="007560CD">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F10836" w:rsidRPr="00BB1BB0" w14:paraId="11DE2A12" w14:textId="77777777" w:rsidTr="004C0950">
        <w:trPr>
          <w:jc w:val="center"/>
        </w:trPr>
        <w:tc>
          <w:tcPr>
            <w:tcW w:w="1980" w:type="dxa"/>
            <w:vAlign w:val="center"/>
          </w:tcPr>
          <w:p w14:paraId="2475BB7E" w14:textId="77777777" w:rsidR="00F10836" w:rsidRPr="00BB1BB0" w:rsidRDefault="00F10836" w:rsidP="004C0950">
            <w:pPr>
              <w:spacing w:line="240" w:lineRule="auto"/>
              <w:ind w:firstLine="0"/>
              <w:jc w:val="center"/>
              <w:rPr>
                <w:lang w:val="es-ES_tradnl"/>
              </w:rPr>
            </w:pPr>
            <w:r w:rsidRPr="00BB1BB0">
              <w:rPr>
                <w:lang w:val="es-ES_tradnl"/>
              </w:rPr>
              <w:t>Polipasto</w:t>
            </w:r>
          </w:p>
        </w:tc>
        <w:tc>
          <w:tcPr>
            <w:tcW w:w="3969" w:type="dxa"/>
          </w:tcPr>
          <w:p w14:paraId="53A68FF0" w14:textId="77777777" w:rsidR="00F10836" w:rsidRPr="00BB1BB0" w:rsidRDefault="00F10836" w:rsidP="007560CD">
            <w:pPr>
              <w:spacing w:line="240" w:lineRule="auto"/>
              <w:ind w:firstLine="0"/>
              <w:jc w:val="left"/>
              <w:rPr>
                <w:lang w:val="es-ES_tradnl"/>
              </w:rPr>
            </w:pPr>
            <w:r w:rsidRPr="00BB1BB0">
              <w:rPr>
                <w:lang w:val="es-ES_tradnl"/>
              </w:rPr>
              <w:t>Grúa de ayuda para llevar herramienta pesada en pequeñas reparaciones.</w:t>
            </w:r>
          </w:p>
        </w:tc>
        <w:tc>
          <w:tcPr>
            <w:tcW w:w="2545" w:type="dxa"/>
          </w:tcPr>
          <w:p w14:paraId="37ECC8BF" w14:textId="77777777" w:rsidR="00F10836" w:rsidRPr="00BB1BB0" w:rsidRDefault="00F10836" w:rsidP="007560CD">
            <w:pPr>
              <w:spacing w:line="240" w:lineRule="auto"/>
              <w:ind w:firstLine="0"/>
              <w:jc w:val="left"/>
              <w:rPr>
                <w:lang w:val="es-ES_tradnl"/>
              </w:rPr>
            </w:pPr>
          </w:p>
        </w:tc>
      </w:tr>
      <w:tr w:rsidR="00F10836" w:rsidRPr="00BB1BB0" w14:paraId="586F0A97" w14:textId="77777777" w:rsidTr="004C0950">
        <w:trPr>
          <w:jc w:val="center"/>
        </w:trPr>
        <w:tc>
          <w:tcPr>
            <w:tcW w:w="1980" w:type="dxa"/>
            <w:shd w:val="clear" w:color="auto" w:fill="D9E2F3"/>
            <w:vAlign w:val="center"/>
          </w:tcPr>
          <w:p w14:paraId="1300B07C" w14:textId="77777777" w:rsidR="00F10836" w:rsidRPr="00BB1BB0" w:rsidRDefault="00F10836" w:rsidP="004C0950">
            <w:pPr>
              <w:spacing w:line="240" w:lineRule="auto"/>
              <w:ind w:firstLine="0"/>
              <w:jc w:val="center"/>
              <w:rPr>
                <w:lang w:val="es-ES_tradnl"/>
              </w:rPr>
            </w:pPr>
            <w:r w:rsidRPr="00BB1BB0">
              <w:rPr>
                <w:lang w:val="es-ES_tradnl"/>
              </w:rPr>
              <w:lastRenderedPageBreak/>
              <w:t>Sistema del YAW</w:t>
            </w:r>
          </w:p>
        </w:tc>
        <w:tc>
          <w:tcPr>
            <w:tcW w:w="3969" w:type="dxa"/>
            <w:shd w:val="clear" w:color="auto" w:fill="D9E2F3"/>
          </w:tcPr>
          <w:p w14:paraId="1C7F4483" w14:textId="77777777" w:rsidR="00F10836" w:rsidRPr="00BB1BB0" w:rsidRDefault="00F10836" w:rsidP="007560CD">
            <w:pPr>
              <w:spacing w:line="240" w:lineRule="auto"/>
              <w:ind w:firstLine="0"/>
              <w:jc w:val="left"/>
              <w:rPr>
                <w:lang w:val="es-ES_tradnl"/>
              </w:rPr>
            </w:pPr>
            <w:r w:rsidRPr="00BB1BB0">
              <w:rPr>
                <w:lang w:val="es-ES_tradnl"/>
              </w:rPr>
              <w:t>El YAW es el giro de la góndola en 360º con respecto el eje vertical del aerogenerador.</w:t>
            </w:r>
          </w:p>
        </w:tc>
        <w:tc>
          <w:tcPr>
            <w:tcW w:w="2545" w:type="dxa"/>
            <w:shd w:val="clear" w:color="auto" w:fill="D9E2F3"/>
          </w:tcPr>
          <w:p w14:paraId="597429A8" w14:textId="77777777" w:rsidR="00F10836" w:rsidRPr="00BB1BB0" w:rsidRDefault="00F10836" w:rsidP="007560CD">
            <w:pPr>
              <w:spacing w:line="240" w:lineRule="auto"/>
              <w:ind w:firstLine="0"/>
              <w:jc w:val="left"/>
              <w:rPr>
                <w:lang w:val="es-ES_tradnl"/>
              </w:rPr>
            </w:pPr>
            <w:r w:rsidRPr="00BB1BB0">
              <w:rPr>
                <w:lang w:val="es-ES_tradnl"/>
              </w:rPr>
              <w:t>Es un sistema de YAW eléctrico.</w:t>
            </w:r>
          </w:p>
        </w:tc>
      </w:tr>
      <w:tr w:rsidR="00F10836" w:rsidRPr="00BB1BB0" w14:paraId="64C2860B" w14:textId="77777777" w:rsidTr="004C0950">
        <w:trPr>
          <w:jc w:val="center"/>
        </w:trPr>
        <w:tc>
          <w:tcPr>
            <w:tcW w:w="1980" w:type="dxa"/>
            <w:shd w:val="clear" w:color="auto" w:fill="D9E2F3"/>
            <w:vAlign w:val="center"/>
          </w:tcPr>
          <w:p w14:paraId="36F626A9" w14:textId="77777777" w:rsidR="00F10836" w:rsidRPr="00BB1BB0" w:rsidRDefault="00F10836" w:rsidP="004C0950">
            <w:pPr>
              <w:spacing w:line="240" w:lineRule="auto"/>
              <w:ind w:firstLine="0"/>
              <w:jc w:val="center"/>
              <w:rPr>
                <w:lang w:val="es-ES_tradnl"/>
              </w:rPr>
            </w:pPr>
            <w:r w:rsidRPr="00BB1BB0">
              <w:rPr>
                <w:lang w:val="es-ES_tradnl"/>
              </w:rPr>
              <w:t>Freno de fricción</w:t>
            </w:r>
          </w:p>
        </w:tc>
        <w:tc>
          <w:tcPr>
            <w:tcW w:w="3969" w:type="dxa"/>
            <w:shd w:val="clear" w:color="auto" w:fill="D9E2F3"/>
          </w:tcPr>
          <w:p w14:paraId="1C35F923" w14:textId="77777777" w:rsidR="00F10836" w:rsidRPr="00BB1BB0" w:rsidRDefault="00F10836" w:rsidP="007560CD">
            <w:pPr>
              <w:spacing w:line="240" w:lineRule="auto"/>
              <w:ind w:firstLine="0"/>
              <w:jc w:val="left"/>
              <w:rPr>
                <w:lang w:val="es-ES_tradnl"/>
              </w:rPr>
            </w:pPr>
            <w:r w:rsidRPr="00BB1BB0">
              <w:rPr>
                <w:lang w:val="es-ES_tradnl"/>
              </w:rPr>
              <w:t>Frena el movimiento de YAW en algún momento.</w:t>
            </w:r>
          </w:p>
        </w:tc>
        <w:tc>
          <w:tcPr>
            <w:tcW w:w="2545" w:type="dxa"/>
            <w:shd w:val="clear" w:color="auto" w:fill="D9E2F3"/>
          </w:tcPr>
          <w:p w14:paraId="5DA38217" w14:textId="77777777" w:rsidR="00F10836" w:rsidRPr="00BB1BB0" w:rsidRDefault="00F10836" w:rsidP="007560CD">
            <w:pPr>
              <w:spacing w:line="240" w:lineRule="auto"/>
              <w:ind w:firstLine="0"/>
              <w:jc w:val="left"/>
              <w:rPr>
                <w:lang w:val="es-ES_tradnl"/>
              </w:rPr>
            </w:pPr>
            <w:r w:rsidRPr="00BB1BB0">
              <w:rPr>
                <w:lang w:val="es-ES_tradnl"/>
              </w:rPr>
              <w:t xml:space="preserve">¿Calor? ¿Número de veces utilizado? </w:t>
            </w:r>
          </w:p>
        </w:tc>
      </w:tr>
      <w:tr w:rsidR="00F10836" w:rsidRPr="00BB1BB0" w14:paraId="29204CC8" w14:textId="77777777" w:rsidTr="004C0950">
        <w:trPr>
          <w:jc w:val="center"/>
        </w:trPr>
        <w:tc>
          <w:tcPr>
            <w:tcW w:w="1980" w:type="dxa"/>
            <w:shd w:val="clear" w:color="auto" w:fill="D9E2F3"/>
            <w:vAlign w:val="center"/>
          </w:tcPr>
          <w:p w14:paraId="159D3E19" w14:textId="77777777" w:rsidR="00F10836" w:rsidRPr="00BB1BB0" w:rsidRDefault="00F10836" w:rsidP="004C0950">
            <w:pPr>
              <w:spacing w:line="240" w:lineRule="auto"/>
              <w:ind w:firstLine="0"/>
              <w:jc w:val="center"/>
              <w:rPr>
                <w:lang w:val="es-ES_tradnl"/>
              </w:rPr>
            </w:pPr>
            <w:r w:rsidRPr="00BB1BB0">
              <w:rPr>
                <w:lang w:val="es-ES_tradnl"/>
              </w:rPr>
              <w:t>Dispositivo cuentavueltas</w:t>
            </w:r>
          </w:p>
        </w:tc>
        <w:tc>
          <w:tcPr>
            <w:tcW w:w="3969" w:type="dxa"/>
            <w:shd w:val="clear" w:color="auto" w:fill="D9E2F3"/>
          </w:tcPr>
          <w:p w14:paraId="4C64005A" w14:textId="77777777" w:rsidR="00F10836" w:rsidRPr="00BB1BB0" w:rsidRDefault="00F10836" w:rsidP="007560CD">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D9E2F3"/>
          </w:tcPr>
          <w:p w14:paraId="336E4A2C" w14:textId="77777777" w:rsidR="00F10836" w:rsidRPr="00BB1BB0" w:rsidRDefault="00F10836" w:rsidP="007560CD">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F10836" w:rsidRPr="00BB1BB0" w14:paraId="51582347" w14:textId="77777777" w:rsidTr="004C0950">
        <w:trPr>
          <w:jc w:val="center"/>
        </w:trPr>
        <w:tc>
          <w:tcPr>
            <w:tcW w:w="1980" w:type="dxa"/>
            <w:vAlign w:val="center"/>
          </w:tcPr>
          <w:p w14:paraId="572E637B" w14:textId="77777777" w:rsidR="00F10836" w:rsidRPr="00BB1BB0" w:rsidRDefault="00F10836" w:rsidP="004C0950">
            <w:pPr>
              <w:spacing w:line="240" w:lineRule="auto"/>
              <w:ind w:firstLine="0"/>
              <w:jc w:val="center"/>
              <w:rPr>
                <w:lang w:val="es-ES_tradnl"/>
              </w:rPr>
            </w:pPr>
            <w:r w:rsidRPr="00BB1BB0">
              <w:rPr>
                <w:lang w:val="es-ES_tradnl"/>
              </w:rPr>
              <w:t>Grupo hidráulico</w:t>
            </w:r>
          </w:p>
        </w:tc>
        <w:tc>
          <w:tcPr>
            <w:tcW w:w="3969" w:type="dxa"/>
          </w:tcPr>
          <w:p w14:paraId="29AB42D2" w14:textId="77777777" w:rsidR="00F10836" w:rsidRPr="00BB1BB0" w:rsidRDefault="00F10836" w:rsidP="007560CD">
            <w:pPr>
              <w:spacing w:line="240" w:lineRule="auto"/>
              <w:ind w:firstLine="0"/>
              <w:jc w:val="left"/>
              <w:rPr>
                <w:lang w:val="es-ES_tradnl"/>
              </w:rPr>
            </w:pPr>
            <w:r w:rsidRPr="00BB1BB0">
              <w:rPr>
                <w:lang w:val="es-ES_tradnl"/>
              </w:rPr>
              <w:t>Controla toda la hidráulica del rotor y las palas</w:t>
            </w:r>
          </w:p>
        </w:tc>
        <w:tc>
          <w:tcPr>
            <w:tcW w:w="2545" w:type="dxa"/>
          </w:tcPr>
          <w:p w14:paraId="2A2F43AA" w14:textId="77777777" w:rsidR="00F10836" w:rsidRPr="00BB1BB0" w:rsidRDefault="00F10836" w:rsidP="007560CD">
            <w:pPr>
              <w:spacing w:line="240" w:lineRule="auto"/>
              <w:ind w:firstLine="0"/>
              <w:jc w:val="left"/>
              <w:rPr>
                <w:lang w:val="es-ES_tradnl"/>
              </w:rPr>
            </w:pPr>
            <w:r w:rsidRPr="00BB1BB0">
              <w:rPr>
                <w:lang w:val="es-ES_tradnl"/>
              </w:rPr>
              <w:t>Control de aceite.</w:t>
            </w:r>
          </w:p>
          <w:p w14:paraId="72438E45" w14:textId="77777777" w:rsidR="00F10836" w:rsidRPr="00BB1BB0" w:rsidRDefault="00F10836" w:rsidP="007560CD">
            <w:pPr>
              <w:spacing w:line="240" w:lineRule="auto"/>
              <w:ind w:firstLine="0"/>
              <w:jc w:val="left"/>
              <w:rPr>
                <w:lang w:val="es-ES_tradnl"/>
              </w:rPr>
            </w:pPr>
            <w:r w:rsidRPr="00BB1BB0">
              <w:rPr>
                <w:lang w:val="es-ES_tradnl"/>
              </w:rPr>
              <w:t>Acumulador de nitrógeno.</w:t>
            </w:r>
          </w:p>
          <w:p w14:paraId="24B5F224" w14:textId="77777777" w:rsidR="00F10836" w:rsidRPr="00BB1BB0" w:rsidRDefault="00F10836" w:rsidP="007560CD">
            <w:pPr>
              <w:spacing w:line="240" w:lineRule="auto"/>
              <w:ind w:firstLine="0"/>
              <w:jc w:val="left"/>
              <w:rPr>
                <w:lang w:val="es-ES_tradnl"/>
              </w:rPr>
            </w:pPr>
            <w:r w:rsidRPr="00BB1BB0">
              <w:rPr>
                <w:lang w:val="es-ES_tradnl"/>
              </w:rPr>
              <w:t>Preostatos.</w:t>
            </w:r>
          </w:p>
          <w:p w14:paraId="73171954" w14:textId="77777777" w:rsidR="00F10836" w:rsidRPr="00BB1BB0" w:rsidRDefault="00F10836" w:rsidP="007560CD">
            <w:pPr>
              <w:spacing w:line="240" w:lineRule="auto"/>
              <w:ind w:firstLine="0"/>
              <w:jc w:val="left"/>
              <w:rPr>
                <w:lang w:val="es-ES_tradnl"/>
              </w:rPr>
            </w:pPr>
            <w:r w:rsidRPr="00BB1BB0">
              <w:rPr>
                <w:lang w:val="es-ES_tradnl"/>
              </w:rPr>
              <w:t>PT100.</w:t>
            </w:r>
          </w:p>
          <w:p w14:paraId="5833ABF1" w14:textId="77777777" w:rsidR="00F10836" w:rsidRPr="00BB1BB0" w:rsidRDefault="00F10836" w:rsidP="007560CD">
            <w:pPr>
              <w:spacing w:line="240" w:lineRule="auto"/>
              <w:ind w:firstLine="0"/>
              <w:jc w:val="left"/>
              <w:rPr>
                <w:lang w:val="es-ES_tradnl"/>
              </w:rPr>
            </w:pPr>
          </w:p>
        </w:tc>
      </w:tr>
      <w:tr w:rsidR="00F10836" w:rsidRPr="00BB1BB0" w14:paraId="4CD185CE" w14:textId="77777777" w:rsidTr="004C0950">
        <w:trPr>
          <w:jc w:val="center"/>
        </w:trPr>
        <w:tc>
          <w:tcPr>
            <w:tcW w:w="1980" w:type="dxa"/>
            <w:vAlign w:val="center"/>
          </w:tcPr>
          <w:p w14:paraId="3D4E35C2" w14:textId="77777777" w:rsidR="00F10836" w:rsidRPr="00BB1BB0" w:rsidRDefault="00F10836" w:rsidP="004C0950">
            <w:pPr>
              <w:spacing w:line="240" w:lineRule="auto"/>
              <w:ind w:firstLine="0"/>
              <w:jc w:val="center"/>
              <w:rPr>
                <w:lang w:val="es-ES_tradnl"/>
              </w:rPr>
            </w:pPr>
            <w:r w:rsidRPr="00BB1BB0">
              <w:rPr>
                <w:lang w:val="es-ES_tradnl"/>
              </w:rPr>
              <w:t>Armario TOP</w:t>
            </w:r>
          </w:p>
        </w:tc>
        <w:tc>
          <w:tcPr>
            <w:tcW w:w="3969" w:type="dxa"/>
          </w:tcPr>
          <w:p w14:paraId="7C711A95" w14:textId="77777777" w:rsidR="00F10836" w:rsidRPr="00BB1BB0" w:rsidRDefault="00F10836" w:rsidP="007560CD">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tcPr>
          <w:p w14:paraId="1A15AE6F" w14:textId="77777777" w:rsidR="00F10836" w:rsidRPr="00BB1BB0" w:rsidRDefault="00F10836" w:rsidP="007560CD">
            <w:pPr>
              <w:spacing w:line="240" w:lineRule="auto"/>
              <w:ind w:firstLine="0"/>
              <w:jc w:val="left"/>
              <w:rPr>
                <w:lang w:val="es-ES_tradnl"/>
              </w:rPr>
            </w:pPr>
          </w:p>
        </w:tc>
      </w:tr>
      <w:tr w:rsidR="00F10836" w:rsidRPr="00BB1BB0" w14:paraId="50660546" w14:textId="77777777" w:rsidTr="004C0950">
        <w:trPr>
          <w:jc w:val="center"/>
        </w:trPr>
        <w:tc>
          <w:tcPr>
            <w:tcW w:w="1980" w:type="dxa"/>
            <w:vAlign w:val="center"/>
          </w:tcPr>
          <w:p w14:paraId="1D07137E" w14:textId="77777777" w:rsidR="00F10836" w:rsidRPr="00BB1BB0" w:rsidRDefault="00F10836" w:rsidP="004C0950">
            <w:pPr>
              <w:spacing w:line="240" w:lineRule="auto"/>
              <w:ind w:firstLine="0"/>
              <w:jc w:val="center"/>
              <w:rPr>
                <w:lang w:val="es-ES_tradnl"/>
              </w:rPr>
            </w:pPr>
            <w:r w:rsidRPr="00BB1BB0">
              <w:rPr>
                <w:lang w:val="es-ES_tradnl"/>
              </w:rPr>
              <w:t>Armario GROUND</w:t>
            </w:r>
          </w:p>
        </w:tc>
        <w:tc>
          <w:tcPr>
            <w:tcW w:w="3969" w:type="dxa"/>
          </w:tcPr>
          <w:p w14:paraId="33839294" w14:textId="77777777" w:rsidR="00F10836" w:rsidRPr="00BB1BB0" w:rsidRDefault="00F10836" w:rsidP="007560CD">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tcPr>
          <w:p w14:paraId="599B0E62" w14:textId="77777777" w:rsidR="00F10836" w:rsidRPr="00BB1BB0" w:rsidRDefault="00F10836" w:rsidP="007560CD">
            <w:pPr>
              <w:spacing w:line="240" w:lineRule="auto"/>
              <w:ind w:firstLine="0"/>
              <w:jc w:val="left"/>
              <w:rPr>
                <w:lang w:val="es-ES_tradnl"/>
              </w:rPr>
            </w:pPr>
          </w:p>
          <w:p w14:paraId="2C839E8B" w14:textId="77777777" w:rsidR="00F10836" w:rsidRPr="00BB1BB0" w:rsidRDefault="00F10836" w:rsidP="007560CD">
            <w:pPr>
              <w:spacing w:line="240" w:lineRule="auto"/>
              <w:ind w:firstLine="0"/>
              <w:jc w:val="center"/>
              <w:rPr>
                <w:lang w:val="es-ES_tradnl"/>
              </w:rPr>
            </w:pPr>
          </w:p>
        </w:tc>
      </w:tr>
      <w:tr w:rsidR="00F10836" w:rsidRPr="00BB1BB0" w14:paraId="675069BD" w14:textId="77777777" w:rsidTr="004C0950">
        <w:trPr>
          <w:jc w:val="center"/>
        </w:trPr>
        <w:tc>
          <w:tcPr>
            <w:tcW w:w="1980" w:type="dxa"/>
            <w:vAlign w:val="center"/>
          </w:tcPr>
          <w:p w14:paraId="74E532E8" w14:textId="77777777" w:rsidR="00F10836" w:rsidRPr="00BB1BB0" w:rsidRDefault="00F10836" w:rsidP="004C0950">
            <w:pPr>
              <w:spacing w:line="240" w:lineRule="auto"/>
              <w:ind w:firstLine="0"/>
              <w:jc w:val="center"/>
              <w:rPr>
                <w:lang w:val="es-ES_tradnl"/>
              </w:rPr>
            </w:pPr>
            <w:r w:rsidRPr="00BB1BB0">
              <w:rPr>
                <w:lang w:val="es-ES_tradnl"/>
              </w:rPr>
              <w:t>Transformador</w:t>
            </w:r>
          </w:p>
        </w:tc>
        <w:tc>
          <w:tcPr>
            <w:tcW w:w="3969" w:type="dxa"/>
          </w:tcPr>
          <w:p w14:paraId="17DEDE60" w14:textId="77777777" w:rsidR="00F10836" w:rsidRPr="00BB1BB0" w:rsidRDefault="00F10836" w:rsidP="007560CD">
            <w:pPr>
              <w:spacing w:line="240" w:lineRule="auto"/>
              <w:ind w:firstLine="0"/>
              <w:jc w:val="left"/>
              <w:rPr>
                <w:lang w:val="es-ES_tradnl"/>
              </w:rPr>
            </w:pPr>
            <w:r w:rsidRPr="00BB1BB0">
              <w:rPr>
                <w:lang w:val="es-ES_tradnl"/>
              </w:rPr>
              <w:t>Elevación de la tensión de 690 V obtenidos por el generador hasta elevarlo al voltaje requerido para que no haya perdida de energía.</w:t>
            </w:r>
          </w:p>
        </w:tc>
        <w:tc>
          <w:tcPr>
            <w:tcW w:w="2545" w:type="dxa"/>
          </w:tcPr>
          <w:p w14:paraId="5C05D886" w14:textId="77777777" w:rsidR="00F10836" w:rsidRPr="00BB1BB0" w:rsidRDefault="00F10836" w:rsidP="007560CD">
            <w:pPr>
              <w:spacing w:line="240" w:lineRule="auto"/>
              <w:ind w:firstLine="0"/>
              <w:jc w:val="left"/>
              <w:rPr>
                <w:lang w:val="es-ES_tradnl"/>
              </w:rPr>
            </w:pPr>
          </w:p>
        </w:tc>
      </w:tr>
      <w:tr w:rsidR="00F10836" w:rsidRPr="00BB1BB0" w14:paraId="7A5BB138" w14:textId="77777777" w:rsidTr="004C0950">
        <w:trPr>
          <w:jc w:val="center"/>
        </w:trPr>
        <w:tc>
          <w:tcPr>
            <w:tcW w:w="1980" w:type="dxa"/>
            <w:vAlign w:val="center"/>
          </w:tcPr>
          <w:p w14:paraId="12F5686E" w14:textId="77777777" w:rsidR="00F10836" w:rsidRPr="00BB1BB0" w:rsidRDefault="00F10836" w:rsidP="004C0950">
            <w:pPr>
              <w:spacing w:line="240" w:lineRule="auto"/>
              <w:ind w:firstLine="0"/>
              <w:jc w:val="center"/>
              <w:rPr>
                <w:lang w:val="es-ES_tradnl"/>
              </w:rPr>
            </w:pPr>
            <w:r w:rsidRPr="00BB1BB0">
              <w:rPr>
                <w:lang w:val="es-ES_tradnl"/>
              </w:rPr>
              <w:t>Celda de maniobra</w:t>
            </w:r>
          </w:p>
        </w:tc>
        <w:tc>
          <w:tcPr>
            <w:tcW w:w="3969" w:type="dxa"/>
          </w:tcPr>
          <w:p w14:paraId="6BB40599" w14:textId="77777777" w:rsidR="00F10836" w:rsidRPr="00BB1BB0" w:rsidRDefault="00F10836" w:rsidP="007560CD">
            <w:pPr>
              <w:spacing w:line="240" w:lineRule="auto"/>
              <w:ind w:firstLine="0"/>
              <w:jc w:val="left"/>
              <w:rPr>
                <w:lang w:val="es-ES_tradnl"/>
              </w:rPr>
            </w:pPr>
            <w:r w:rsidRPr="00BB1BB0">
              <w:rPr>
                <w:lang w:val="es-ES_tradnl"/>
              </w:rPr>
              <w:t>Para actividades de maniobra o corte de tensión del aerogenerador.</w:t>
            </w:r>
          </w:p>
        </w:tc>
        <w:tc>
          <w:tcPr>
            <w:tcW w:w="2545" w:type="dxa"/>
          </w:tcPr>
          <w:p w14:paraId="74479CEA" w14:textId="77777777" w:rsidR="00F10836" w:rsidRPr="00BB1BB0" w:rsidRDefault="00F10836" w:rsidP="007560CD">
            <w:pPr>
              <w:spacing w:line="240" w:lineRule="auto"/>
              <w:ind w:firstLine="0"/>
              <w:jc w:val="left"/>
              <w:rPr>
                <w:lang w:val="es-ES_tradnl"/>
              </w:rPr>
            </w:pPr>
          </w:p>
        </w:tc>
      </w:tr>
    </w:tbl>
    <w:p w14:paraId="13370D6A" w14:textId="5242FAA2" w:rsidR="00F21199" w:rsidRDefault="00F10836" w:rsidP="00814525">
      <w:pPr>
        <w:pStyle w:val="Prrafodelista"/>
        <w:numPr>
          <w:ilvl w:val="0"/>
          <w:numId w:val="45"/>
        </w:numPr>
        <w:rPr>
          <w:b/>
        </w:rPr>
      </w:pPr>
      <w:r w:rsidRPr="00F10836">
        <w:rPr>
          <w:b/>
        </w:rPr>
        <w:t>Primer estudio de la curva de potencia</w:t>
      </w:r>
    </w:p>
    <w:p w14:paraId="11C6BBBF" w14:textId="006BE1F2" w:rsidR="00814525" w:rsidRDefault="00814525" w:rsidP="00814525">
      <w:pPr>
        <w:rPr>
          <w:lang w:eastAsia="es-ES" w:bidi="ar-SA"/>
        </w:rPr>
      </w:pPr>
      <w:r>
        <w:rPr>
          <w:lang w:eastAsia="es-ES" w:bidi="ar-SA"/>
        </w:rPr>
        <w:t xml:space="preserve">Todo el análisis de datos gira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rsidR="00AC166E">
        <w:t xml:space="preserve">Ilustración </w:t>
      </w:r>
      <w:r w:rsidR="00AC166E">
        <w:rPr>
          <w:noProof/>
        </w:rPr>
        <w:t>22</w:t>
      </w:r>
      <w:r>
        <w:rPr>
          <w:lang w:eastAsia="es-ES" w:bidi="ar-SA"/>
        </w:rPr>
        <w:fldChar w:fldCharType="end"/>
      </w:r>
      <w:r>
        <w:rPr>
          <w:lang w:eastAsia="es-ES" w:bidi="ar-SA"/>
        </w:rPr>
        <w:t xml:space="preserve">. Podemos ver que hay tres fases dentro de la curva de potencia, el arranque, la situación normal y la etapa en la que está a pleno rendimiento. </w:t>
      </w:r>
    </w:p>
    <w:p w14:paraId="101D4C82" w14:textId="77777777" w:rsidR="00814525" w:rsidRDefault="00814525" w:rsidP="00814525">
      <w:pPr>
        <w:pStyle w:val="Prrafodelista"/>
        <w:keepNext/>
        <w:ind w:left="1494" w:firstLine="0"/>
        <w:jc w:val="center"/>
      </w:pPr>
      <w:r>
        <w:rPr>
          <w:noProof/>
        </w:rPr>
        <w:lastRenderedPageBreak/>
        <w:drawing>
          <wp:inline distT="0" distB="0" distL="0" distR="0" wp14:anchorId="3A20A625" wp14:editId="1192A3C6">
            <wp:extent cx="3884108" cy="2828925"/>
            <wp:effectExtent l="19050" t="19050" r="2159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33545" cy="2864931"/>
                    </a:xfrm>
                    <a:prstGeom prst="rect">
                      <a:avLst/>
                    </a:prstGeom>
                    <a:noFill/>
                    <a:ln>
                      <a:solidFill>
                        <a:schemeClr val="tx1"/>
                      </a:solidFill>
                    </a:ln>
                  </pic:spPr>
                </pic:pic>
              </a:graphicData>
            </a:graphic>
          </wp:inline>
        </w:drawing>
      </w:r>
    </w:p>
    <w:p w14:paraId="4F0CD198" w14:textId="26C2970F" w:rsidR="00814525" w:rsidRDefault="00814525" w:rsidP="00814525">
      <w:pPr>
        <w:pStyle w:val="Descripcin"/>
        <w:ind w:left="1494"/>
        <w:jc w:val="center"/>
      </w:pPr>
      <w:r>
        <w:t xml:space="preserve">Ilustración </w:t>
      </w:r>
      <w:r>
        <w:fldChar w:fldCharType="begin"/>
      </w:r>
      <w:r>
        <w:instrText xml:space="preserve"> SEQ Ilustración \* ARABIC </w:instrText>
      </w:r>
      <w:r>
        <w:fldChar w:fldCharType="separate"/>
      </w:r>
      <w:r w:rsidR="00AC166E">
        <w:rPr>
          <w:noProof/>
        </w:rPr>
        <w:t>11</w:t>
      </w:r>
      <w:r>
        <w:rPr>
          <w:noProof/>
        </w:rPr>
        <w:fldChar w:fldCharType="end"/>
      </w:r>
      <w:r>
        <w:t>. Ejemplo de curva de potencia.</w:t>
      </w:r>
    </w:p>
    <w:p w14:paraId="3434922C" w14:textId="41FBD698" w:rsidR="00814525" w:rsidRDefault="00814525" w:rsidP="00814525">
      <w:pPr>
        <w:rPr>
          <w:lang w:eastAsia="es-ES" w:bidi="ar-SA"/>
        </w:rPr>
      </w:pPr>
      <w:r>
        <w:rPr>
          <w:lang w:eastAsia="es-ES" w:bidi="ar-SA"/>
        </w:rPr>
        <w:t xml:space="preserve">Cabe destacar dos aspectos muy relevantes de las etapas de la curva de potencia. Por un lado, diremos que más de la mitad de las mediciones de un aerogenerador se encuentran en la fase de “situación normal”, por lo que los activos están diseñados para trabajar en esas condiciones. Por otro lado, tenemos la etapa de “pleno rendimiento”, que es cuando la velocidad de viento excede de los 15 m/s, ya que la potencia producida es constante. Esto se debe a que los aerogeneradores pueden sufrir averías si el rotor excede ciertas velocidades, incluso podría </w:t>
      </w:r>
      <w:r w:rsidR="009145EF">
        <w:rPr>
          <w:lang w:eastAsia="es-ES" w:bidi="ar-SA"/>
        </w:rPr>
        <w:t>caerse al suelo debido a la fuerza generada por las palas.</w:t>
      </w:r>
    </w:p>
    <w:p w14:paraId="04A9AEB9" w14:textId="4239EC9C" w:rsidR="00814525" w:rsidRPr="00814525" w:rsidRDefault="00814525" w:rsidP="00814525">
      <w:r>
        <w:t xml:space="preserve">Muchos de los patrones que vamos a implementar analizan los fenómenos que se dan en las curvas de potencia de los aerogeneradores. Por ello, debemos de estudiar los factores que afectan a la curva de potencia. </w:t>
      </w:r>
      <w:r w:rsidR="009145EF">
        <w:t>Los</w:t>
      </w:r>
      <w:r>
        <w:t xml:space="preserve"> más relevantes son:</w:t>
      </w:r>
    </w:p>
    <w:p w14:paraId="56CE99D2" w14:textId="363FCA2F" w:rsidR="007560CD" w:rsidRDefault="007560CD" w:rsidP="007560CD">
      <w:pPr>
        <w:pStyle w:val="Prrafodelista"/>
        <w:numPr>
          <w:ilvl w:val="0"/>
          <w:numId w:val="15"/>
        </w:numPr>
        <w:rPr>
          <w:lang w:eastAsia="es-ES" w:bidi="ar-SA"/>
        </w:rPr>
      </w:pPr>
      <w:r w:rsidRPr="009A407F">
        <w:rPr>
          <w:b/>
          <w:lang w:eastAsia="es-ES" w:bidi="ar-SA"/>
        </w:rPr>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AC166E">
        <w:t xml:space="preserve">Ilustración </w:t>
      </w:r>
      <w:r w:rsidR="00AC166E">
        <w:rPr>
          <w:noProof/>
        </w:rPr>
        <w:t>20</w:t>
      </w:r>
      <w:r>
        <w:rPr>
          <w:lang w:eastAsia="es-ES" w:bidi="ar-SA"/>
        </w:rPr>
        <w:fldChar w:fldCharType="end"/>
      </w:r>
      <w:r>
        <w:rPr>
          <w:lang w:eastAsia="es-ES" w:bidi="ar-SA"/>
        </w:rPr>
        <w:t xml:space="preserve"> podemos observar que no es trivial la formación que hacen los aerogeneradores en un parque eólico. En un primer momento podríamos pensar que cuantos mas aerogeneradores</w:t>
      </w:r>
      <w:r w:rsidR="009145EF">
        <w:rPr>
          <w:lang w:eastAsia="es-ES" w:bidi="ar-SA"/>
        </w:rPr>
        <w:t>,</w:t>
      </w:r>
      <w:r>
        <w:rPr>
          <w:lang w:eastAsia="es-ES" w:bidi="ar-SA"/>
        </w:rPr>
        <w:t xml:space="preserve"> más viento aprovechamos</w:t>
      </w:r>
      <w:r w:rsidR="009145EF">
        <w:rPr>
          <w:lang w:eastAsia="es-ES" w:bidi="ar-SA"/>
        </w:rPr>
        <w:t xml:space="preserve"> y más dinero obtenemos</w:t>
      </w:r>
      <w:r>
        <w:rPr>
          <w:lang w:eastAsia="es-ES" w:bidi="ar-SA"/>
        </w:rPr>
        <w:t xml:space="preserve">. Sin embargo, esto no es así, ya que una vez que </w:t>
      </w:r>
      <w:r w:rsidR="00990B64">
        <w:rPr>
          <w:lang w:eastAsia="es-ES" w:bidi="ar-SA"/>
        </w:rPr>
        <w:t xml:space="preserve">el viento </w:t>
      </w:r>
      <w:r>
        <w:rPr>
          <w:lang w:eastAsia="es-ES" w:bidi="ar-SA"/>
        </w:rPr>
        <w:t>pasa a través de los aerogeneradores</w:t>
      </w:r>
      <w:r w:rsidR="009145EF">
        <w:rPr>
          <w:lang w:eastAsia="es-ES" w:bidi="ar-SA"/>
        </w:rPr>
        <w:t xml:space="preserve">, </w:t>
      </w:r>
      <w:r>
        <w:rPr>
          <w:lang w:eastAsia="es-ES" w:bidi="ar-SA"/>
        </w:rPr>
        <w:t>genera turbulencias</w:t>
      </w:r>
      <w:r w:rsidR="009145EF">
        <w:rPr>
          <w:lang w:eastAsia="es-ES" w:bidi="ar-SA"/>
        </w:rPr>
        <w:t xml:space="preserve"> perdiendo fuerza, por lo que no </w:t>
      </w:r>
      <w:r>
        <w:rPr>
          <w:lang w:eastAsia="es-ES" w:bidi="ar-SA"/>
        </w:rPr>
        <w:t xml:space="preserve">es igual de aprovechable que al principio. </w:t>
      </w:r>
      <w:r w:rsidR="009145EF">
        <w:rPr>
          <w:lang w:eastAsia="es-ES" w:bidi="ar-SA"/>
        </w:rPr>
        <w:t xml:space="preserve">La formación que </w:t>
      </w:r>
      <w:r w:rsidR="00A73F1D">
        <w:rPr>
          <w:lang w:eastAsia="es-ES" w:bidi="ar-SA"/>
        </w:rPr>
        <w:t>originan</w:t>
      </w:r>
      <w:r w:rsidR="009145EF">
        <w:rPr>
          <w:lang w:eastAsia="es-ES" w:bidi="ar-SA"/>
        </w:rPr>
        <w:t xml:space="preserve"> los aerogeneradores son fruto del balance de los costes y el rendimiento en esa posición. </w:t>
      </w:r>
      <w:r w:rsidR="00A73F1D">
        <w:rPr>
          <w:lang w:eastAsia="es-ES" w:bidi="ar-SA"/>
        </w:rPr>
        <w:t xml:space="preserve">Cuando se monta un parque eólico </w:t>
      </w:r>
      <w:r w:rsidR="00A73F1D">
        <w:rPr>
          <w:lang w:eastAsia="es-ES" w:bidi="ar-SA"/>
        </w:rPr>
        <w:lastRenderedPageBreak/>
        <w:t xml:space="preserve">se intenta encontrar aquella formación que permite obtener la máxima energía posible con el mínimo gasto de recursos (dinero en cableado, número de aerogeneradores, infraestructura, etc). La situación geográfica tiene un papel clave para aprovechar la máxima energía generada por el viento. </w:t>
      </w:r>
      <w:r w:rsidR="00A80B4F">
        <w:rPr>
          <w:lang w:eastAsia="es-ES" w:bidi="ar-SA"/>
        </w:rPr>
        <w:t>Por lo tanto, dada una formación de aerogeneradores y una situación geográfica concreta, unos están destinados a producir más que otros. Esto se debe, a que como están mejor posicionados, les llega mayor cantidad de viento.</w:t>
      </w:r>
    </w:p>
    <w:p w14:paraId="4EF00001" w14:textId="77777777" w:rsidR="007560CD" w:rsidRDefault="007560CD" w:rsidP="007560CD">
      <w:pPr>
        <w:pStyle w:val="Prrafodelista"/>
        <w:keepNext/>
        <w:ind w:left="1494" w:firstLine="0"/>
      </w:pPr>
      <w:r>
        <w:rPr>
          <w:noProof/>
        </w:rPr>
        <w:drawing>
          <wp:inline distT="0" distB="0" distL="0" distR="0" wp14:anchorId="068F9001" wp14:editId="4C94372D">
            <wp:extent cx="4278702" cy="1952204"/>
            <wp:effectExtent l="19050" t="19050" r="26670" b="1016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88380" cy="1956619"/>
                    </a:xfrm>
                    <a:prstGeom prst="rect">
                      <a:avLst/>
                    </a:prstGeom>
                    <a:ln>
                      <a:solidFill>
                        <a:schemeClr val="tx1"/>
                      </a:solidFill>
                    </a:ln>
                  </pic:spPr>
                </pic:pic>
              </a:graphicData>
            </a:graphic>
          </wp:inline>
        </w:drawing>
      </w:r>
    </w:p>
    <w:p w14:paraId="683D03B9" w14:textId="22B02C88" w:rsidR="007560CD" w:rsidRDefault="007560CD" w:rsidP="007560CD">
      <w:pPr>
        <w:pStyle w:val="Descripcin"/>
        <w:jc w:val="center"/>
      </w:pPr>
      <w:r>
        <w:t xml:space="preserve">Ilustración </w:t>
      </w:r>
      <w:r>
        <w:fldChar w:fldCharType="begin"/>
      </w:r>
      <w:r>
        <w:instrText xml:space="preserve"> SEQ Ilustración \* ARABIC </w:instrText>
      </w:r>
      <w:r>
        <w:fldChar w:fldCharType="separate"/>
      </w:r>
      <w:r w:rsidR="00AC166E">
        <w:rPr>
          <w:noProof/>
        </w:rPr>
        <w:t>12</w:t>
      </w:r>
      <w:r>
        <w:rPr>
          <w:noProof/>
        </w:rPr>
        <w:fldChar w:fldCharType="end"/>
      </w:r>
      <w:r>
        <w:t>. Formaciones comunes y no comunes de un parque eólico.</w:t>
      </w:r>
    </w:p>
    <w:p w14:paraId="07C4B67D" w14:textId="182D466A" w:rsidR="007560CD" w:rsidRDefault="00A80B4F" w:rsidP="007560CD">
      <w:pPr>
        <w:pStyle w:val="Prrafodelista"/>
        <w:ind w:left="927" w:firstLine="0"/>
        <w:rPr>
          <w:rFonts w:cs="DejaVu Sans"/>
          <w:szCs w:val="24"/>
          <w:lang w:eastAsia="es-ES" w:bidi="ar-SA"/>
        </w:rPr>
      </w:pPr>
      <w:r>
        <w:rPr>
          <w:rFonts w:cs="DejaVu Sans"/>
          <w:szCs w:val="24"/>
          <w:lang w:eastAsia="es-ES" w:bidi="ar-SA"/>
        </w:rPr>
        <w:t xml:space="preserve">Por ejemplo, un aerogenerador ubicado en una llanura no le llega la misma cantidad de viento que uno que está en lo alto de un cerro. </w:t>
      </w:r>
      <w:r w:rsidR="007560CD" w:rsidRPr="00EF4835">
        <w:rPr>
          <w:rFonts w:cs="DejaVu Sans"/>
          <w:szCs w:val="24"/>
          <w:lang w:eastAsia="es-ES" w:bidi="ar-SA"/>
        </w:rPr>
        <w:t>El aire que fluye a través de la montaña es impulsado hacia la parte de arriba del terreno por lo que aprovechamos el doble de su fuerza</w:t>
      </w:r>
      <w:r w:rsidR="007560CD">
        <w:rPr>
          <w:rFonts w:cs="DejaVu Sans"/>
          <w:szCs w:val="24"/>
          <w:lang w:eastAsia="es-ES" w:bidi="ar-SA"/>
        </w:rPr>
        <w:t xml:space="preserve"> reduciendo el espacio por donde el viento fluye</w:t>
      </w:r>
      <w:r w:rsidR="007560CD" w:rsidRPr="00EF4835">
        <w:rPr>
          <w:rFonts w:cs="DejaVu Sans"/>
          <w:szCs w:val="24"/>
          <w:lang w:eastAsia="es-ES" w:bidi="ar-SA"/>
        </w:rPr>
        <w:t>.</w:t>
      </w:r>
    </w:p>
    <w:p w14:paraId="7D3DEF7E" w14:textId="1FBF45D6" w:rsidR="007560CD" w:rsidRPr="00EF4835" w:rsidRDefault="007560CD" w:rsidP="007560CD">
      <w:pPr>
        <w:pStyle w:val="Prrafodelista"/>
        <w:ind w:left="927" w:firstLine="0"/>
        <w:rPr>
          <w:lang w:eastAsia="es-ES" w:bidi="ar-SA"/>
        </w:rPr>
      </w:pPr>
    </w:p>
    <w:p w14:paraId="4C199DBF" w14:textId="63836792" w:rsidR="007560CD" w:rsidRDefault="005408D2" w:rsidP="007560CD">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74624" behindDoc="0" locked="0" layoutInCell="1" allowOverlap="1" wp14:anchorId="6D1597C1" wp14:editId="2F8EDDF5">
                <wp:simplePos x="0" y="0"/>
                <wp:positionH relativeFrom="column">
                  <wp:posOffset>3372209</wp:posOffset>
                </wp:positionH>
                <wp:positionV relativeFrom="paragraph">
                  <wp:posOffset>1847491</wp:posOffset>
                </wp:positionV>
                <wp:extent cx="2193290" cy="635"/>
                <wp:effectExtent l="0" t="0" r="0" b="0"/>
                <wp:wrapSquare wrapText="bothSides"/>
                <wp:docPr id="26" name="Cuadro de texto 26"/>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3690E2E9" w14:textId="2815EBDF" w:rsidR="00AC166E" w:rsidRPr="00BD64DE" w:rsidRDefault="00AC166E" w:rsidP="007560CD">
                            <w:pPr>
                              <w:pStyle w:val="Descripcin"/>
                              <w:rPr>
                                <w:rFonts w:cs="Mangal"/>
                                <w:noProof/>
                                <w:szCs w:val="21"/>
                              </w:rPr>
                            </w:pPr>
                            <w:r>
                              <w:t xml:space="preserve">Ilustración </w:t>
                            </w:r>
                            <w:r>
                              <w:fldChar w:fldCharType="begin"/>
                            </w:r>
                            <w:r>
                              <w:instrText xml:space="preserve"> SEQ Ilustración \* ARABIC </w:instrText>
                            </w:r>
                            <w:r>
                              <w:fldChar w:fldCharType="separate"/>
                            </w:r>
                            <w:r>
                              <w:rPr>
                                <w:noProof/>
                              </w:rPr>
                              <w:t>13</w:t>
                            </w:r>
                            <w:r>
                              <w:rPr>
                                <w:noProof/>
                              </w:rPr>
                              <w:fldChar w:fldCharType="end"/>
                            </w:r>
                            <w:r>
                              <w:t>. Jerarquía de facto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1597C1" id="Cuadro de texto 26" o:spid="_x0000_s1030" type="#_x0000_t202" style="position:absolute;left:0;text-align:left;margin-left:265.55pt;margin-top:145.45pt;width:172.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" stroked="f">
                <v:textbox style="mso-fit-shape-to-text:t" inset="0,0,0,0">
                  <w:txbxContent>
                    <w:p w14:paraId="3690E2E9" w14:textId="2815EBDF" w:rsidR="00AC166E" w:rsidRPr="00BD64DE" w:rsidRDefault="00AC166E" w:rsidP="007560CD">
                      <w:pPr>
                        <w:pStyle w:val="Descripcin"/>
                        <w:rPr>
                          <w:rFonts w:cs="Mangal"/>
                          <w:noProof/>
                          <w:szCs w:val="21"/>
                        </w:rPr>
                      </w:pPr>
                      <w:r>
                        <w:t xml:space="preserve">Ilustración </w:t>
                      </w:r>
                      <w:r>
                        <w:fldChar w:fldCharType="begin"/>
                      </w:r>
                      <w:r>
                        <w:instrText xml:space="preserve"> SEQ Ilustración \* ARABIC </w:instrText>
                      </w:r>
                      <w:r>
                        <w:fldChar w:fldCharType="separate"/>
                      </w:r>
                      <w:r>
                        <w:rPr>
                          <w:noProof/>
                        </w:rPr>
                        <w:t>13</w:t>
                      </w:r>
                      <w:r>
                        <w:rPr>
                          <w:noProof/>
                        </w:rPr>
                        <w:fldChar w:fldCharType="end"/>
                      </w:r>
                      <w:r>
                        <w:t>. Jerarquía de factores.</w:t>
                      </w:r>
                    </w:p>
                  </w:txbxContent>
                </v:textbox>
                <w10:wrap type="square"/>
              </v:shape>
            </w:pict>
          </mc:Fallback>
        </mc:AlternateContent>
      </w:r>
      <w:r w:rsidR="007560CD" w:rsidRPr="009A407F">
        <w:rPr>
          <w:b/>
          <w:noProof/>
        </w:rPr>
        <w:drawing>
          <wp:anchor distT="0" distB="0" distL="114300" distR="114300" simplePos="0" relativeHeight="251673600" behindDoc="0" locked="0" layoutInCell="1" allowOverlap="1" wp14:anchorId="7106C8F7" wp14:editId="2C5897DB">
            <wp:simplePos x="0" y="0"/>
            <wp:positionH relativeFrom="margin">
              <wp:align>right</wp:align>
            </wp:positionH>
            <wp:positionV relativeFrom="paragraph">
              <wp:posOffset>513260</wp:posOffset>
            </wp:positionV>
            <wp:extent cx="2193625" cy="1844043"/>
            <wp:effectExtent l="19050" t="19050" r="16510" b="22860"/>
            <wp:wrapSquare wrapText="bothSides"/>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560CD" w:rsidRPr="009A407F">
        <w:rPr>
          <w:b/>
          <w:noProof/>
        </w:rPr>
        <w:t>Factores involucrados.</w:t>
      </w:r>
      <w:r w:rsidR="007560CD">
        <w:rPr>
          <w:lang w:eastAsia="es-ES" w:bidi="ar-SA"/>
        </w:rPr>
        <w:t xml:space="preserve"> A la hora de analizar los datos proporcionados por SCADA hemos de tener en cuenta una pequeña jerarquía de factores. Esta jerarquía es la vista en la </w:t>
      </w:r>
      <w:r w:rsidR="007560CD">
        <w:rPr>
          <w:lang w:eastAsia="es-ES" w:bidi="ar-SA"/>
        </w:rPr>
        <w:fldChar w:fldCharType="begin"/>
      </w:r>
      <w:r w:rsidR="007560CD">
        <w:rPr>
          <w:lang w:eastAsia="es-ES" w:bidi="ar-SA"/>
        </w:rPr>
        <w:instrText xml:space="preserve"> REF _Ref506194299 \h </w:instrText>
      </w:r>
      <w:r w:rsidR="007560CD">
        <w:rPr>
          <w:lang w:eastAsia="es-ES" w:bidi="ar-SA"/>
        </w:rPr>
      </w:r>
      <w:r w:rsidR="007560CD">
        <w:rPr>
          <w:lang w:eastAsia="es-ES" w:bidi="ar-SA"/>
        </w:rPr>
        <w:fldChar w:fldCharType="separate"/>
      </w:r>
      <w:r w:rsidR="00AC166E">
        <w:t xml:space="preserve">Ilustración </w:t>
      </w:r>
      <w:r w:rsidR="00AC166E">
        <w:rPr>
          <w:noProof/>
        </w:rPr>
        <w:t>21</w:t>
      </w:r>
      <w:r w:rsidR="007560CD">
        <w:rPr>
          <w:lang w:eastAsia="es-ES" w:bidi="ar-SA"/>
        </w:rPr>
        <w:fldChar w:fldCharType="end"/>
      </w:r>
      <w:r w:rsidR="007560CD">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w:t>
      </w:r>
      <w:r w:rsidR="007560CD">
        <w:rPr>
          <w:lang w:eastAsia="es-ES" w:bidi="ar-SA"/>
        </w:rPr>
        <w:lastRenderedPageBreak/>
        <w:t xml:space="preserve">producida. Por otro lado, la presión también es importante, aunque en menor medida. Cuanta más presión hay, mayor es la fuerza que produce el viento sobre las palas del aerogenerador, por lo que la potencia producida es mayor. </w:t>
      </w:r>
    </w:p>
    <w:p w14:paraId="0DC594A9" w14:textId="77777777" w:rsidR="007560CD" w:rsidRDefault="007560CD" w:rsidP="007560CD">
      <w:pPr>
        <w:pStyle w:val="Prrafodelista"/>
        <w:ind w:left="1494" w:firstLine="0"/>
        <w:rPr>
          <w:lang w:eastAsia="es-ES" w:bidi="ar-SA"/>
        </w:rPr>
      </w:pPr>
    </w:p>
    <w:p w14:paraId="274AD61C" w14:textId="7B61BC91" w:rsidR="007560CD" w:rsidRDefault="007560CD" w:rsidP="007560CD">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w:t>
      </w:r>
      <w:r w:rsidR="005408D2">
        <w:rPr>
          <w:lang w:eastAsia="es-ES" w:bidi="ar-SA"/>
        </w:rPr>
        <w:t>Deberemos</w:t>
      </w:r>
      <w:r>
        <w:rPr>
          <w:lang w:eastAsia="es-ES" w:bidi="ar-SA"/>
        </w:rPr>
        <w:t xml:space="preserve"> de quitar ese ruido a la hora de analizar los datos. Los defectos que podemos predecir examinando la curva de potencia son:</w:t>
      </w:r>
    </w:p>
    <w:p w14:paraId="7D04C49D" w14:textId="77777777" w:rsidR="007560CD" w:rsidRDefault="007560CD" w:rsidP="007560CD">
      <w:pPr>
        <w:pStyle w:val="Prrafodelista"/>
        <w:numPr>
          <w:ilvl w:val="1"/>
          <w:numId w:val="15"/>
        </w:numPr>
        <w:rPr>
          <w:lang w:eastAsia="es-ES" w:bidi="ar-SA"/>
        </w:rPr>
      </w:pPr>
      <w:r>
        <w:rPr>
          <w:lang w:eastAsia="es-ES" w:bidi="ar-SA"/>
        </w:rPr>
        <w:t>Error referenciado de pitch 0º en PLC &gt; 0º en físico.</w:t>
      </w:r>
    </w:p>
    <w:p w14:paraId="3AF7B013" w14:textId="77777777" w:rsidR="007560CD" w:rsidRDefault="007560CD" w:rsidP="007560CD">
      <w:pPr>
        <w:pStyle w:val="Prrafodelista"/>
        <w:numPr>
          <w:ilvl w:val="1"/>
          <w:numId w:val="15"/>
        </w:numPr>
        <w:rPr>
          <w:lang w:eastAsia="es-ES" w:bidi="ar-SA"/>
        </w:rPr>
      </w:pPr>
      <w:r>
        <w:rPr>
          <w:lang w:eastAsia="es-ES" w:bidi="ar-SA"/>
        </w:rPr>
        <w:t>Suciedad en palas.</w:t>
      </w:r>
    </w:p>
    <w:p w14:paraId="4B2A9840" w14:textId="77777777" w:rsidR="007560CD" w:rsidRDefault="007560CD" w:rsidP="007560CD">
      <w:pPr>
        <w:pStyle w:val="Prrafodelista"/>
        <w:numPr>
          <w:ilvl w:val="1"/>
          <w:numId w:val="15"/>
        </w:numPr>
        <w:rPr>
          <w:lang w:eastAsia="es-ES" w:bidi="ar-SA"/>
        </w:rPr>
      </w:pPr>
      <w:r>
        <w:rPr>
          <w:lang w:eastAsia="es-ES" w:bidi="ar-SA"/>
        </w:rPr>
        <w:t>Errores en tren mecánico.</w:t>
      </w:r>
    </w:p>
    <w:p w14:paraId="3C1FB6CD" w14:textId="77777777" w:rsidR="007560CD" w:rsidRDefault="007560CD" w:rsidP="007560CD">
      <w:pPr>
        <w:pStyle w:val="Prrafodelista"/>
        <w:numPr>
          <w:ilvl w:val="1"/>
          <w:numId w:val="15"/>
        </w:numPr>
        <w:rPr>
          <w:lang w:eastAsia="es-ES" w:bidi="ar-SA"/>
        </w:rPr>
      </w:pPr>
      <w:r>
        <w:rPr>
          <w:lang w:eastAsia="es-ES" w:bidi="ar-SA"/>
        </w:rPr>
        <w:t>Defectos en las palas.</w:t>
      </w:r>
    </w:p>
    <w:p w14:paraId="27B4B15D" w14:textId="77777777" w:rsidR="007560CD" w:rsidRDefault="007560CD" w:rsidP="007560CD">
      <w:pPr>
        <w:pStyle w:val="Prrafodelista"/>
        <w:numPr>
          <w:ilvl w:val="1"/>
          <w:numId w:val="15"/>
        </w:numPr>
        <w:rPr>
          <w:lang w:eastAsia="es-ES" w:bidi="ar-SA"/>
        </w:rPr>
      </w:pPr>
      <w:r>
        <w:rPr>
          <w:lang w:eastAsia="es-ES" w:bidi="ar-SA"/>
        </w:rPr>
        <w:t>Defectos eléctricos generados.</w:t>
      </w:r>
    </w:p>
    <w:p w14:paraId="5A04FCEC" w14:textId="77777777" w:rsidR="007560CD" w:rsidRDefault="007560CD" w:rsidP="007560CD">
      <w:pPr>
        <w:pStyle w:val="Prrafodelista"/>
        <w:numPr>
          <w:ilvl w:val="1"/>
          <w:numId w:val="15"/>
        </w:numPr>
        <w:rPr>
          <w:lang w:eastAsia="es-ES" w:bidi="ar-SA"/>
        </w:rPr>
      </w:pPr>
      <w:r>
        <w:rPr>
          <w:lang w:eastAsia="es-ES" w:bidi="ar-SA"/>
        </w:rPr>
        <w:t>Quitan diez minútales con error asociado.</w:t>
      </w:r>
    </w:p>
    <w:p w14:paraId="72378E2C" w14:textId="02530D92" w:rsidR="007560CD" w:rsidRDefault="007560CD" w:rsidP="007560CD">
      <w:pPr>
        <w:pStyle w:val="Prrafodelista"/>
        <w:numPr>
          <w:ilvl w:val="0"/>
          <w:numId w:val="15"/>
        </w:numPr>
        <w:rPr>
          <w:lang w:eastAsia="es-ES" w:bidi="ar-SA"/>
        </w:rPr>
      </w:pPr>
      <w:r w:rsidRPr="007A7660">
        <w:rPr>
          <w:b/>
          <w:lang w:eastAsia="es-ES" w:bidi="ar-SA"/>
        </w:rPr>
        <w:t>Mediciones de los fabricantes para vender aeros.</w:t>
      </w:r>
      <w:r>
        <w:rPr>
          <w:lang w:eastAsia="es-ES" w:bidi="ar-SA"/>
        </w:rPr>
        <w:t xml:space="preserve"> No podemos comparar nuestras conclusiones con los datos que los fabricantes otorgan, ya que se obvian muchos detalles que pueden ser muy relevantes.</w:t>
      </w:r>
    </w:p>
    <w:p w14:paraId="473C4B57" w14:textId="77777777" w:rsidR="00F21199" w:rsidRDefault="00F21199" w:rsidP="00F21199">
      <w:pPr>
        <w:pStyle w:val="Prrafodelista"/>
        <w:ind w:left="927" w:firstLine="0"/>
        <w:rPr>
          <w:lang w:eastAsia="es-ES" w:bidi="ar-SA"/>
        </w:rPr>
      </w:pPr>
    </w:p>
    <w:p w14:paraId="105481D5" w14:textId="70AC442A" w:rsidR="00F10836" w:rsidRDefault="00F10836" w:rsidP="00F10836">
      <w:pPr>
        <w:pStyle w:val="Prrafodelista"/>
        <w:numPr>
          <w:ilvl w:val="0"/>
          <w:numId w:val="45"/>
        </w:numPr>
        <w:rPr>
          <w:b/>
        </w:rPr>
      </w:pPr>
      <w:r w:rsidRPr="00F10836">
        <w:rPr>
          <w:b/>
        </w:rPr>
        <w:t>Recogida de requisitos y análisis del contexto.</w:t>
      </w:r>
    </w:p>
    <w:p w14:paraId="31581E93" w14:textId="77777777" w:rsidR="007560CD" w:rsidRDefault="007560CD" w:rsidP="007560CD">
      <w:pPr>
        <w:rPr>
          <w:lang w:eastAsia="es-ES" w:bidi="ar-SA"/>
        </w:rPr>
      </w:pPr>
      <w:r>
        <w:rPr>
          <w:lang w:eastAsia="es-ES" w:bidi="ar-SA"/>
        </w:rPr>
        <w:t>El encargado debido a la ausencia de Pedro en la empresa será Francisco José Polo. Se explicó cómo funcionaba la tecnología CEP haciendo mucho hincapié en que los desarrolladores no iban a hacer labores de estadísticos para descubrir por ellos mismos cuales son las causas por las que se desgastan los aerogeneradores. Los patrones han de ser implementados en base el enunciado de estos por el cliente en el formato: “Quiero detectar X, afectan Y, W, …, t variables y cada Z de tiempo.”</w:t>
      </w:r>
    </w:p>
    <w:p w14:paraId="3BCAB4ED" w14:textId="30AAD48D" w:rsidR="0045106E" w:rsidRDefault="007560CD" w:rsidP="0045106E">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lastRenderedPageBreak/>
        <w:fldChar w:fldCharType="begin"/>
      </w:r>
      <w:r>
        <w:rPr>
          <w:lang w:eastAsia="es-ES" w:bidi="ar-SA"/>
        </w:rPr>
        <w:instrText xml:space="preserve"> REF _Ref505948692 \h </w:instrText>
      </w:r>
      <w:r>
        <w:rPr>
          <w:lang w:eastAsia="es-ES" w:bidi="ar-SA"/>
        </w:rPr>
      </w:r>
      <w:r>
        <w:rPr>
          <w:lang w:eastAsia="es-ES" w:bidi="ar-SA"/>
        </w:rPr>
        <w:fldChar w:fldCharType="separate"/>
      </w:r>
      <w:r w:rsidR="00AC166E">
        <w:t xml:space="preserve">Ilustración </w:t>
      </w:r>
      <w:r w:rsidR="00AC166E">
        <w:rPr>
          <w:noProof/>
        </w:rPr>
        <w:t>18</w:t>
      </w:r>
      <w:r>
        <w:rPr>
          <w:lang w:eastAsia="es-ES" w:bidi="ar-SA"/>
        </w:rPr>
        <w:fldChar w:fldCharType="end"/>
      </w:r>
      <w:r>
        <w:rPr>
          <w:lang w:eastAsia="es-ES" w:bidi="ar-SA"/>
        </w:rPr>
        <w:t xml:space="preserve">, observamos dos sistemas o estructuras, que colaboran entre sí. Por un lado, tenemos SCADA, que es el sistema que tiene almacenados todos los datos recogidos por los sistemas de monitorización de los aerogeneradores, además, de los logs de averías, y, por otro lado, tenemos Ingeboards, plataforma donde se visualiza la información dada por SCADA de una forma más legible. </w:t>
      </w:r>
      <w:r w:rsidR="0045106E">
        <w:rPr>
          <w:lang w:eastAsia="es-ES" w:bidi="ar-SA"/>
        </w:rPr>
        <w:t xml:space="preserve">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6A8BA995" w14:textId="77777777" w:rsidR="0045106E" w:rsidRDefault="0045106E" w:rsidP="0045106E">
      <w:pPr>
        <w:keepNext/>
        <w:jc w:val="center"/>
      </w:pPr>
      <w:r>
        <w:rPr>
          <w:noProof/>
        </w:rPr>
        <w:drawing>
          <wp:inline distT="0" distB="0" distL="0" distR="0" wp14:anchorId="0E6993D9" wp14:editId="0359B365">
            <wp:extent cx="4337126" cy="2758966"/>
            <wp:effectExtent l="19050" t="19050" r="25400" b="22860"/>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77410" cy="2784592"/>
                    </a:xfrm>
                    <a:prstGeom prst="rect">
                      <a:avLst/>
                    </a:prstGeom>
                    <a:ln>
                      <a:solidFill>
                        <a:schemeClr val="tx1"/>
                      </a:solidFill>
                    </a:ln>
                  </pic:spPr>
                </pic:pic>
              </a:graphicData>
            </a:graphic>
          </wp:inline>
        </w:drawing>
      </w:r>
    </w:p>
    <w:p w14:paraId="0AF5AFE5" w14:textId="3CD1532C" w:rsidR="0045106E" w:rsidRDefault="0045106E" w:rsidP="0045106E">
      <w:pPr>
        <w:pStyle w:val="Descripcin"/>
        <w:jc w:val="center"/>
      </w:pPr>
      <w:r>
        <w:t xml:space="preserve">Ilustración </w:t>
      </w:r>
      <w:r>
        <w:fldChar w:fldCharType="begin"/>
      </w:r>
      <w:r>
        <w:instrText xml:space="preserve"> SEQ Ilustración \* ARABIC </w:instrText>
      </w:r>
      <w:r>
        <w:fldChar w:fldCharType="separate"/>
      </w:r>
      <w:r w:rsidR="00AC166E">
        <w:rPr>
          <w:noProof/>
        </w:rPr>
        <w:t>14</w:t>
      </w:r>
      <w:r>
        <w:rPr>
          <w:noProof/>
        </w:rPr>
        <w:fldChar w:fldCharType="end"/>
      </w:r>
      <w:r>
        <w:t>. Infraestructura del entorno de Eolic Event Consumer.</w:t>
      </w:r>
    </w:p>
    <w:p w14:paraId="57AA2B54" w14:textId="7EFE9F76" w:rsidR="007560CD" w:rsidRDefault="000533D9" w:rsidP="0045106E">
      <w:r>
        <w:rPr>
          <w:lang w:eastAsia="es-ES" w:bidi="ar-SA"/>
        </w:rPr>
        <w:t>Otro detalle muy importante entre la comunicación entre ambas aplicaciones es que c</w:t>
      </w:r>
      <w:r w:rsidR="0045106E">
        <w:rPr>
          <w:lang w:eastAsia="es-ES" w:bidi="ar-SA"/>
        </w:rPr>
        <w:t xml:space="preserve">ada uno de los aerogeneradores están identificados por un número, este número es el “SystemNumber”. Este identificador es </w:t>
      </w:r>
      <w:r>
        <w:rPr>
          <w:lang w:eastAsia="es-ES" w:bidi="ar-SA"/>
        </w:rPr>
        <w:t xml:space="preserve">perteneciente al </w:t>
      </w:r>
      <w:r w:rsidR="0045106E">
        <w:rPr>
          <w:lang w:eastAsia="es-ES" w:bidi="ar-SA"/>
        </w:rPr>
        <w:t>sistema de SCADA. Sin embargo, en “Ingeboards” tiene otro identificador. Por ejemplo, en SCADA podríamos denominar a un aerogenerador con el id “92874621”, y en Ingeboards podríamos nombrar a ese mismo con el alias “MadridA1”. Esto sucede porque el uso de las aplicaciones es totalmente distinto como hemos comentado anteriormente.</w:t>
      </w:r>
    </w:p>
    <w:p w14:paraId="364D0949" w14:textId="6CA40EEC" w:rsidR="007560CD" w:rsidRDefault="007560CD" w:rsidP="007560CD">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rsidR="00AC166E">
        <w:t xml:space="preserve">Ilustración </w:t>
      </w:r>
      <w:r w:rsidR="00AC166E">
        <w:rPr>
          <w:noProof/>
        </w:rPr>
        <w:t>19</w:t>
      </w:r>
      <w:r>
        <w:rPr>
          <w:lang w:eastAsia="es-ES" w:bidi="ar-SA"/>
        </w:rPr>
        <w:fldChar w:fldCharType="end"/>
      </w:r>
      <w:r>
        <w:rPr>
          <w:lang w:eastAsia="es-ES" w:bidi="ar-SA"/>
        </w:rPr>
        <w:t xml:space="preserve">. “Eolic Event Consumer” trabajará debajo de “Ingeboards”, y paralelamente con “SCADA”. De esta forma, tras procesar los datos que son enviados desde “SCADA” y </w:t>
      </w:r>
      <w:r>
        <w:rPr>
          <w:lang w:eastAsia="es-ES" w:bidi="ar-SA"/>
        </w:rPr>
        <w:lastRenderedPageBreak/>
        <w:t xml:space="preserve">detectar un evento de interés, se insertaría una tupla a una tabla de la base de datos de “Ingeboards”, desplegando la información en forma de alarma. </w:t>
      </w:r>
    </w:p>
    <w:p w14:paraId="446A1235" w14:textId="77777777" w:rsidR="007560CD" w:rsidRDefault="007560CD" w:rsidP="007560CD">
      <w:pPr>
        <w:keepNext/>
        <w:jc w:val="center"/>
      </w:pPr>
      <w:r>
        <w:rPr>
          <w:noProof/>
        </w:rPr>
        <w:drawing>
          <wp:inline distT="0" distB="0" distL="0" distR="0" wp14:anchorId="1B08289F" wp14:editId="230B0BB8">
            <wp:extent cx="3940235" cy="2743200"/>
            <wp:effectExtent l="19050" t="19050" r="22225" b="19050"/>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99129" cy="2784202"/>
                    </a:xfrm>
                    <a:prstGeom prst="rect">
                      <a:avLst/>
                    </a:prstGeom>
                    <a:ln>
                      <a:solidFill>
                        <a:schemeClr val="tx1"/>
                      </a:solidFill>
                    </a:ln>
                  </pic:spPr>
                </pic:pic>
              </a:graphicData>
            </a:graphic>
          </wp:inline>
        </w:drawing>
      </w:r>
    </w:p>
    <w:p w14:paraId="3449492E" w14:textId="4108E2E5" w:rsidR="007560CD" w:rsidRDefault="007560CD" w:rsidP="007560CD">
      <w:pPr>
        <w:pStyle w:val="Descripcin"/>
        <w:jc w:val="center"/>
      </w:pPr>
      <w:r>
        <w:t xml:space="preserve">Ilustración </w:t>
      </w:r>
      <w:r>
        <w:fldChar w:fldCharType="begin"/>
      </w:r>
      <w:r>
        <w:instrText xml:space="preserve"> SEQ Ilustración \* ARABIC </w:instrText>
      </w:r>
      <w:r>
        <w:fldChar w:fldCharType="separate"/>
      </w:r>
      <w:r w:rsidR="00AC166E">
        <w:rPr>
          <w:noProof/>
        </w:rPr>
        <w:t>15</w:t>
      </w:r>
      <w:r>
        <w:rPr>
          <w:noProof/>
        </w:rPr>
        <w:fldChar w:fldCharType="end"/>
      </w:r>
      <w:r>
        <w:t>. Incorporación de CEP al sistema actual.</w:t>
      </w:r>
    </w:p>
    <w:p w14:paraId="7A893FF3" w14:textId="4A80B678" w:rsidR="007560CD" w:rsidRDefault="007560CD" w:rsidP="007560CD">
      <w:pPr>
        <w:rPr>
          <w:lang w:eastAsia="es-ES" w:bidi="ar-SA"/>
        </w:rPr>
      </w:pPr>
      <w:r>
        <w:rPr>
          <w:lang w:eastAsia="es-ES" w:bidi="ar-SA"/>
        </w:rPr>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7E675019" w14:textId="77777777" w:rsidR="007560CD" w:rsidRDefault="007560CD" w:rsidP="007560CD">
      <w:pPr>
        <w:rPr>
          <w:lang w:eastAsia="es-ES" w:bidi="ar-SA"/>
        </w:rPr>
      </w:pPr>
      <w:r>
        <w:rPr>
          <w:lang w:eastAsia="es-ES" w:bidi="ar-SA"/>
        </w:rPr>
        <w:t>No obstante, esto será nuestro punto de partida, en base a las conclusiones sacadas tras analizar estos cuatro factores iremos teniendo en cuenta el resto.</w:t>
      </w:r>
    </w:p>
    <w:p w14:paraId="5C78D4FA" w14:textId="77777777" w:rsidR="007560CD" w:rsidRDefault="007560CD" w:rsidP="007560CD">
      <w:pPr>
        <w:rPr>
          <w:lang w:eastAsia="es-ES" w:bidi="ar-SA"/>
        </w:rPr>
      </w:pPr>
      <w:r>
        <w:rPr>
          <w:lang w:eastAsia="es-ES" w:bidi="ar-SA"/>
        </w:rPr>
        <w:t xml:space="preserve">A la hora de analizar los datos deberemos de agruparlos por aerogenerador ya que las mediciones que se nos proporcionan son de un parque eólico. Por lo tanto, también sería interesante ver el rendimiento frente a otros parques para ver cuál es óptim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w:t>
      </w:r>
      <w:r>
        <w:rPr>
          <w:lang w:eastAsia="es-ES" w:bidi="ar-SA"/>
        </w:rPr>
        <w:lastRenderedPageBreak/>
        <w:t>Ambos sistemas tanto SCADA como Ingeboards trabajan sobre bases de datos MySQL, de forma que a la hora de detectar un evento de interés bebiendo de los datos de SCADA podemos insertar una tupla en la tabla “Alarmas” de Ingeboards.</w:t>
      </w:r>
    </w:p>
    <w:p w14:paraId="71022DB3" w14:textId="4247300B" w:rsidR="00F21199" w:rsidRDefault="00F21199" w:rsidP="00F10836">
      <w:pPr>
        <w:pStyle w:val="Prrafodelista"/>
        <w:numPr>
          <w:ilvl w:val="0"/>
          <w:numId w:val="45"/>
        </w:numPr>
        <w:rPr>
          <w:b/>
        </w:rPr>
      </w:pPr>
      <w:r>
        <w:rPr>
          <w:b/>
        </w:rPr>
        <w:t>Realizar anteproyecto</w:t>
      </w:r>
      <w:r w:rsidR="00631149">
        <w:rPr>
          <w:b/>
        </w:rPr>
        <w:t xml:space="preserve"> y planificación del Trabajo de Fin de Grado</w:t>
      </w:r>
      <w:r>
        <w:rPr>
          <w:b/>
        </w:rPr>
        <w:t>.</w:t>
      </w:r>
    </w:p>
    <w:p w14:paraId="1D1D93C3" w14:textId="77777777" w:rsidR="00F21199" w:rsidRDefault="00F21199" w:rsidP="00F21199">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6A6C28A0" w14:textId="40DAFB78" w:rsidR="00631149" w:rsidRPr="00631149" w:rsidRDefault="000533D9" w:rsidP="00631149">
      <w:r>
        <w:t xml:space="preserve">Los aspectos más importantes del anteproyecto son, por un lado, la parte de planificación y por otro la justificación de las competencias correspondientes a la intensificación de ingeniería del software. </w:t>
      </w:r>
      <w:r w:rsidR="00F21199">
        <w:t>Hablando de las fechas nos imponemos como fecha límite para tenerlo todo terminado, el día 17 de junio de 2018, a efectos de la presentación para la defensa</w:t>
      </w:r>
      <w:r>
        <w:t>,</w:t>
      </w:r>
      <w:r w:rsidR="00F21199">
        <w:t xml:space="preserve">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r>
        <w:t>.</w:t>
      </w:r>
      <w:r w:rsidR="00631149">
        <w:t xml:space="preserve"> Podemos ver más información de la planificación en la XXXX.</w:t>
      </w:r>
    </w:p>
    <w:p w14:paraId="51286D5E" w14:textId="66432087" w:rsidR="00F21199" w:rsidRPr="00F21199" w:rsidRDefault="00F10836" w:rsidP="00F21199">
      <w:pPr>
        <w:pStyle w:val="Prrafodelista"/>
        <w:numPr>
          <w:ilvl w:val="0"/>
          <w:numId w:val="45"/>
        </w:numPr>
        <w:rPr>
          <w:b/>
        </w:rPr>
      </w:pPr>
      <w:r w:rsidRPr="00F10836">
        <w:rPr>
          <w:b/>
        </w:rPr>
        <w:t>Planificación del Trabajo de fin de grado</w:t>
      </w:r>
      <w:r w:rsidR="00F21199">
        <w:rPr>
          <w:b/>
        </w:rPr>
        <w:t>.</w:t>
      </w:r>
    </w:p>
    <w:p w14:paraId="2A1AD7EC" w14:textId="77777777" w:rsidR="00F21199" w:rsidRDefault="00F21199" w:rsidP="00F21199">
      <w:pPr>
        <w:rPr>
          <w:lang w:eastAsia="es-ES" w:bidi="ar-SA"/>
        </w:rPr>
      </w:pPr>
      <w:r>
        <w:rPr>
          <w:lang w:eastAsia="es-ES" w:bidi="ar-SA"/>
        </w:rPr>
        <w:t>Pedro fue nuestro primer enlace con Ingeteam para llevar a cabo este proyecto, sin embargo, por circunstancias que desconocemos se fue de la empresa sin comentarnos la situación. Un error por su parte al irse habiéndose comprometido con el proyecto. Sin embargo, se acordó establecer una reunión con Antonio y Vicente la semana próxima para solucionar todos los problemas de coordinación y enmarcar los límites de nuestro proyecto. De esta forma, fijaríamos qué debe de incluir nuestro proyecto y no desarrollar ni de menos ni de más.</w:t>
      </w:r>
    </w:p>
    <w:p w14:paraId="62DA4F6D" w14:textId="77777777" w:rsidR="00F21199" w:rsidRDefault="00F21199" w:rsidP="00F21199">
      <w:pPr>
        <w:rPr>
          <w:lang w:eastAsia="es-ES" w:bidi="ar-SA"/>
        </w:rPr>
      </w:pPr>
      <w:r>
        <w:rPr>
          <w:lang w:eastAsia="es-ES" w:bidi="ar-SA"/>
        </w:rPr>
        <w:t xml:space="preserve">La problemática de la entrada de datos era muy grande, debido a que no teníamos acceso directo al PLC. Por lo tanto, tomamos la decisión de que se simularía a través de un servicio FTP, donde se colocarían archivos de un formato X (.db, csv, o Excel) en un </w:t>
      </w:r>
      <w:r>
        <w:rPr>
          <w:lang w:eastAsia="es-ES" w:bidi="ar-SA"/>
        </w:rPr>
        <w:lastRenderedPageBreak/>
        <w:t>directorio y el Enterprise Service Bus se encargaría de procesar para detectar los eventos. Sin embargo, debido a una falta de tener un coordinador dentro de la empresa, no sabíamos en qué formato tomar los datos. En base a la facilidad de procesamiento, utilizaríamos archivos en formato csv.</w:t>
      </w:r>
    </w:p>
    <w:p w14:paraId="6D0BA0E5" w14:textId="59DEC802" w:rsidR="00F21199" w:rsidRPr="00F21199" w:rsidRDefault="00F21199" w:rsidP="00F21199">
      <w:r>
        <w:rPr>
          <w:lang w:eastAsia="es-ES" w:bidi="ar-SA"/>
        </w:rPr>
        <w:t>Finalmente, decidimos tomar los requisitos en formato de storyboards, y en lenguaje natural aquellos aspectos que no se pudieran llevar a cabo con esta técnica. Deberemos de enunciar todos los patrones implementados en EPL, a través de la herramienta Medit4CEP, ya que es mucho más visual que el propio código. Es importante que sepamos si el cliente tiene alguna preferencia en cuanto al lenguaje utilizado para desarrollar la aplicación gráfica.</w:t>
      </w:r>
    </w:p>
    <w:p w14:paraId="47E03FD2" w14:textId="0EB3245B" w:rsidR="00245C1A" w:rsidRPr="00245C1A" w:rsidRDefault="00245C1A" w:rsidP="00245C1A">
      <w:pPr>
        <w:pStyle w:val="Prrafodelista"/>
        <w:numPr>
          <w:ilvl w:val="0"/>
          <w:numId w:val="47"/>
        </w:numPr>
        <w:rPr>
          <w:b/>
        </w:rPr>
      </w:pPr>
      <w:r w:rsidRPr="00F10836">
        <w:rPr>
          <w:b/>
        </w:rPr>
        <w:t>Acoplamiento e implementación del ESB.</w:t>
      </w:r>
    </w:p>
    <w:p w14:paraId="65226DD6" w14:textId="37C0D9E6" w:rsidR="00245C1A" w:rsidRPr="00245C1A" w:rsidRDefault="00F10836" w:rsidP="00245C1A">
      <w:pPr>
        <w:pStyle w:val="Prrafodelista"/>
        <w:numPr>
          <w:ilvl w:val="0"/>
          <w:numId w:val="47"/>
        </w:numPr>
        <w:rPr>
          <w:b/>
        </w:rPr>
      </w:pPr>
      <w:r w:rsidRPr="00F10836">
        <w:rPr>
          <w:b/>
        </w:rPr>
        <w:t>Creación y acoplamiento del ESB.</w:t>
      </w:r>
    </w:p>
    <w:p w14:paraId="3EAEAEE1" w14:textId="04698E1F" w:rsidR="00F10836" w:rsidRDefault="00F10836" w:rsidP="00F10836">
      <w:pPr>
        <w:rPr>
          <w:b/>
          <w:u w:val="single"/>
        </w:rPr>
      </w:pPr>
      <w:r w:rsidRPr="00F10836">
        <w:rPr>
          <w:b/>
          <w:u w:val="single"/>
        </w:rPr>
        <w:t>Sprint Burndown</w:t>
      </w:r>
    </w:p>
    <w:p w14:paraId="607DF362" w14:textId="77777777" w:rsidR="00245C1A" w:rsidRPr="00F10836" w:rsidRDefault="00245C1A" w:rsidP="00F10836">
      <w:pPr>
        <w:rPr>
          <w:b/>
          <w:u w:val="single"/>
        </w:rPr>
      </w:pPr>
    </w:p>
    <w:p w14:paraId="06F550F4" w14:textId="77777777" w:rsidR="00A128C4" w:rsidRDefault="00A128C4" w:rsidP="00363F3F">
      <w:pPr>
        <w:pStyle w:val="Captulo-Nivel2"/>
        <w:numPr>
          <w:ilvl w:val="3"/>
          <w:numId w:val="4"/>
        </w:numPr>
      </w:pPr>
      <w:bookmarkStart w:id="127" w:name="_Toc512374353"/>
      <w:r w:rsidRPr="00465C27">
        <w:t>Reuni</w:t>
      </w:r>
      <w:r>
        <w:t>ones al finalizar el sprint</w:t>
      </w:r>
      <w:bookmarkEnd w:id="127"/>
    </w:p>
    <w:p w14:paraId="55D32404" w14:textId="77777777" w:rsidR="005B2D11" w:rsidRPr="00743DF0" w:rsidRDefault="005B2D11" w:rsidP="005B2D11">
      <w:pPr>
        <w:rPr>
          <w:rFonts w:cs="Times New Roman"/>
        </w:rPr>
      </w:pPr>
      <w:bookmarkStart w:id="128" w:name="__RefNumPara__703_1262559257"/>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 xml:space="preserve">Fernando Luján Martínez. Desarrollador de trabajo de fin de grado paralelo, su </w:t>
      </w:r>
      <w:r>
        <w:rPr>
          <w:rFonts w:cs="Times New Roman"/>
          <w:szCs w:val="24"/>
        </w:rPr>
        <w:lastRenderedPageBreak/>
        <w:t>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AFB9982" w14:textId="04049C4A" w:rsidR="005B2D11" w:rsidRDefault="005B2D11" w:rsidP="00363F3F">
      <w:pPr>
        <w:pStyle w:val="Captulo-Nivel2"/>
        <w:numPr>
          <w:ilvl w:val="4"/>
          <w:numId w:val="4"/>
        </w:numPr>
      </w:pPr>
      <w:bookmarkStart w:id="129" w:name="_Toc512374354"/>
      <w:r>
        <w:t>Asuntos que tratar</w:t>
      </w:r>
      <w:bookmarkEnd w:id="129"/>
    </w:p>
    <w:p w14:paraId="313CEA11" w14:textId="7F3C0710" w:rsidR="005B2D11" w:rsidRPr="00A43B61" w:rsidRDefault="005B2D11" w:rsidP="00A43B61">
      <w:pPr>
        <w:rPr>
          <w:lang w:eastAsia="es-ES" w:bidi="ar-SA"/>
        </w:rPr>
      </w:pPr>
      <w:r>
        <w:rPr>
          <w:lang w:eastAsia="es-ES" w:bidi="ar-SA"/>
        </w:rPr>
        <w:t>Esta reunión sirve como revisión de lo generado a lo largo de lo que se lleva de proyecto, ver qué aspectos positivos y negativos hemos visto, y en qué podemos mejorar.</w:t>
      </w:r>
      <w:r w:rsidR="00A43B61">
        <w:rPr>
          <w:lang w:eastAsia="es-ES" w:bidi="ar-SA"/>
        </w:rPr>
        <w:t xml:space="preserve"> </w:t>
      </w:r>
      <w:r w:rsidRPr="00A43B61">
        <w:t>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77777777"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FC8B3E8" w14:textId="77777777" w:rsidR="005B2D11" w:rsidRDefault="005B2D11" w:rsidP="00363F3F">
      <w:pPr>
        <w:pStyle w:val="Captulo-Nivel2"/>
        <w:numPr>
          <w:ilvl w:val="4"/>
          <w:numId w:val="4"/>
        </w:numPr>
      </w:pPr>
      <w:bookmarkStart w:id="130" w:name="_Toc512374355"/>
      <w:r>
        <w:t>Información recogida</w:t>
      </w:r>
      <w:bookmarkEnd w:id="130"/>
    </w:p>
    <w:p w14:paraId="71AA9FCC" w14:textId="1366976C" w:rsidR="005B2D11" w:rsidRDefault="005B2D11" w:rsidP="005B2D11">
      <w:pPr>
        <w:rPr>
          <w:lang w:eastAsia="es-ES" w:bidi="ar-SA"/>
        </w:rPr>
      </w:pPr>
      <w:r>
        <w:rPr>
          <w:lang w:eastAsia="es-ES" w:bidi="ar-SA"/>
        </w:rPr>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csv” como la detección de eventos complejos y alarmas. En teoría el formato de entrada iba a ser en formato “.db”, sin embargo, debido a las dificultades que conlleva su transformación</w:t>
      </w:r>
      <w:r w:rsidR="00A43B61">
        <w:rPr>
          <w:lang w:eastAsia="es-ES" w:bidi="ar-SA"/>
        </w:rPr>
        <w:t xml:space="preserve"> se ha optado con utilizar directamente el formato csv</w:t>
      </w:r>
      <w:r w:rsidR="00002665">
        <w:rPr>
          <w:lang w:eastAsia="es-ES" w:bidi="ar-SA"/>
        </w:rPr>
        <w:t>.</w:t>
      </w:r>
      <w:r>
        <w:rPr>
          <w:lang w:eastAsia="es-ES" w:bidi="ar-SA"/>
        </w:rPr>
        <w:t xml:space="preserve"> </w:t>
      </w:r>
    </w:p>
    <w:p w14:paraId="39C1511E" w14:textId="77777777" w:rsidR="005B2D11" w:rsidRDefault="005B2D11" w:rsidP="005B2D11">
      <w:pPr>
        <w:rPr>
          <w:lang w:eastAsia="es-ES" w:bidi="ar-SA"/>
        </w:rPr>
      </w:pPr>
      <w:r>
        <w:rPr>
          <w:lang w:eastAsia="es-ES" w:bidi="ar-SA"/>
        </w:rPr>
        <w:t xml:space="preserve">De momento el primer prototipo, recoge todos los datos obtenidos en “.csv”, y registro a registro alimenta al motor CEP. Los registros son diez minútales, cosa que deberemos de tener en cuenta, puesto que no son datos a tiempo real exactos, si no que están ponderados por la media de lo medido en esos diez minutos. En resumen, el prototipo generado en este primer sprint cumple las expectativas impuestas con creces, ya que no solo tenemos un incremento en el que manda información a ThingSpeak y lo retorna al ESB, sino que, además, nos saltamos la dependencia de ThingSpeak y lo alimentamos directamente a través de ficheros “.csv”. De esta forma, minimizamos dependencias y, por si fuera poco, incrementamos la lectura de los datos notablemente. En la revisión del prototipo se </w:t>
      </w:r>
      <w:r>
        <w:rPr>
          <w:lang w:eastAsia="es-ES" w:bidi="ar-SA"/>
        </w:rPr>
        <w:lastRenderedPageBreak/>
        <w:t>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Php”. Personalmente, mi postura es utilizar “Php” puesto que puede servirme como reto personal ya que nunca había utilizado “Php”, y “node.js” ya lo había visto en asignaturas como “Procesos de Ingeniería del Software” y “Web Engineering and Services”.</w:t>
      </w:r>
    </w:p>
    <w:p w14:paraId="729B588D" w14:textId="662EA101"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AC166E">
        <w:t xml:space="preserve">Ilustración </w:t>
      </w:r>
      <w:r w:rsidR="00AC166E">
        <w:rPr>
          <w:noProof/>
        </w:rPr>
        <w:t>16</w:t>
      </w:r>
      <w:r>
        <w:rPr>
          <w:lang w:eastAsia="es-ES" w:bidi="ar-SA"/>
        </w:rPr>
        <w:fldChar w:fldCharType="end"/>
      </w:r>
      <w:r>
        <w:rPr>
          <w:lang w:eastAsia="es-ES" w:bidi="ar-SA"/>
        </w:rPr>
        <w:t>.</w:t>
      </w:r>
    </w:p>
    <w:p w14:paraId="4CA0FBAE" w14:textId="77777777" w:rsidR="005B2D11" w:rsidRDefault="005B2D11" w:rsidP="005B2D11">
      <w:pPr>
        <w:pStyle w:val="Prrafodelista"/>
        <w:keepNext/>
        <w:ind w:left="927" w:firstLine="0"/>
      </w:pPr>
      <w:r>
        <w:rPr>
          <w:b/>
          <w:noProof/>
          <w:lang w:eastAsia="es-ES" w:bidi="ar-SA"/>
        </w:rPr>
        <w:lastRenderedPageBreak/>
        <w:drawing>
          <wp:inline distT="0" distB="0" distL="0" distR="0" wp14:anchorId="1EAB6C36" wp14:editId="316319C0">
            <wp:extent cx="5063706" cy="3028130"/>
            <wp:effectExtent l="0" t="0" r="381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80310" cy="3038059"/>
                    </a:xfrm>
                    <a:prstGeom prst="rect">
                      <a:avLst/>
                    </a:prstGeom>
                    <a:noFill/>
                    <a:ln>
                      <a:noFill/>
                    </a:ln>
                  </pic:spPr>
                </pic:pic>
              </a:graphicData>
            </a:graphic>
          </wp:inline>
        </w:drawing>
      </w:r>
    </w:p>
    <w:p w14:paraId="56E40FC3" w14:textId="4EFD8A36" w:rsidR="005B2D11" w:rsidRPr="000141F3" w:rsidRDefault="005B2D11" w:rsidP="005B2D11">
      <w:pPr>
        <w:pStyle w:val="Descripcin"/>
        <w:jc w:val="center"/>
        <w:rPr>
          <w:b/>
          <w:lang w:eastAsia="es-ES" w:bidi="ar-SA"/>
        </w:rPr>
      </w:pPr>
      <w:bookmarkStart w:id="131" w:name="_Ref508276689"/>
      <w:bookmarkStart w:id="132" w:name="_Toc511338180"/>
      <w:r>
        <w:t xml:space="preserve">Ilustración </w:t>
      </w:r>
      <w:r>
        <w:fldChar w:fldCharType="begin"/>
      </w:r>
      <w:r>
        <w:instrText xml:space="preserve"> SEQ Ilustración \* ARABIC </w:instrText>
      </w:r>
      <w:r>
        <w:fldChar w:fldCharType="separate"/>
      </w:r>
      <w:r w:rsidR="00AC166E">
        <w:rPr>
          <w:noProof/>
        </w:rPr>
        <w:t>16</w:t>
      </w:r>
      <w:r>
        <w:rPr>
          <w:noProof/>
        </w:rPr>
        <w:fldChar w:fldCharType="end"/>
      </w:r>
      <w:bookmarkEnd w:id="131"/>
      <w:r>
        <w:t>. Plantilla de enunciado de patrones.</w:t>
      </w:r>
      <w:bookmarkEnd w:id="132"/>
    </w:p>
    <w:p w14:paraId="063D859C" w14:textId="77777777" w:rsidR="005B2D11" w:rsidRPr="008B3DC7" w:rsidRDefault="005B2D11" w:rsidP="005B2D11">
      <w:pPr>
        <w:pStyle w:val="Prrafodelista"/>
        <w:ind w:left="927" w:firstLine="0"/>
        <w:rPr>
          <w:b/>
          <w:lang w:eastAsia="es-ES" w:bidi="ar-SA"/>
        </w:rPr>
      </w:pPr>
    </w:p>
    <w:p w14:paraId="013B5604" w14:textId="7EDD435B"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Team, es donde iban a tener cabida toda la documentación generada en cada una de las reuniones. Debido a que esta documentación es la correspondiente a la generada en una metodología SCRUM, la plasmaremos en el capítulo </w:t>
      </w:r>
      <w:r w:rsidR="00002665">
        <w:rPr>
          <w:lang w:eastAsia="es-ES" w:bidi="ar-SA"/>
        </w:rPr>
        <w:t>4</w:t>
      </w:r>
      <w:r>
        <w:rPr>
          <w:lang w:eastAsia="es-ES" w:bidi="ar-SA"/>
        </w:rPr>
        <w:t xml:space="preserve"> de esta memoria, donde se verán todas las actividades desarrolladas en cada uno de los Sprints.</w:t>
      </w:r>
    </w:p>
    <w:p w14:paraId="5C5F8E99" w14:textId="16A410D1"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w:t>
      </w:r>
      <w:r w:rsidR="00083E8F">
        <w:rPr>
          <w:lang w:eastAsia="es-ES" w:bidi="ar-SA"/>
        </w:rPr>
        <w:t>Donde se esquematizan los integrantes que toman parte en el proyecto.</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363F3F">
      <w:pPr>
        <w:pStyle w:val="Captulo-Nivel2"/>
        <w:numPr>
          <w:ilvl w:val="4"/>
          <w:numId w:val="4"/>
        </w:numPr>
      </w:pPr>
      <w:bookmarkStart w:id="133" w:name="_Toc512374356"/>
      <w:r>
        <w:t>Próximos pasos</w:t>
      </w:r>
      <w:bookmarkEnd w:id="133"/>
    </w:p>
    <w:p w14:paraId="16120866" w14:textId="77777777" w:rsidR="005B2D11" w:rsidRDefault="005B2D11" w:rsidP="005B2D11">
      <w:pPr>
        <w:rPr>
          <w:lang w:eastAsia="es-ES" w:bidi="ar-SA"/>
        </w:rPr>
      </w:pPr>
      <w:r>
        <w:rPr>
          <w:lang w:eastAsia="es-ES" w:bidi="ar-SA"/>
        </w:rPr>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t>Estudio de factores externos distintos de la potencia producida y el viento.</w:t>
      </w:r>
      <w:r>
        <w:rPr>
          <w:lang w:eastAsia="es-ES" w:bidi="ar-SA"/>
        </w:rPr>
        <w:t xml:space="preserve"> En </w:t>
      </w:r>
      <w:r>
        <w:rPr>
          <w:lang w:eastAsia="es-ES" w:bidi="ar-SA"/>
        </w:rPr>
        <w:lastRenderedPageBreak/>
        <w:t>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Product Owner,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E34980">
      <w:pPr>
        <w:pStyle w:val="Captulo-Nivel2"/>
      </w:pPr>
      <w:bookmarkStart w:id="134" w:name="_Toc512374357"/>
      <w:r>
        <w:t>Retrospectiva del Sprint</w:t>
      </w:r>
      <w:bookmarkEnd w:id="134"/>
    </w:p>
    <w:p w14:paraId="656CF76A" w14:textId="77777777" w:rsidR="005B2D11" w:rsidRDefault="005B2D11" w:rsidP="005B2D11">
      <w:pPr>
        <w:rPr>
          <w:lang w:eastAsia="es-ES" w:bidi="ar-SA"/>
        </w:rPr>
      </w:pPr>
      <w:r>
        <w:rPr>
          <w:lang w:eastAsia="es-ES" w:bidi="ar-SA"/>
        </w:rPr>
        <w:t xml:space="preserve">Una vez hecha la reunión de revisión del Sprint, el Product Owner abandonó la sala, para que el Team, junto con el Scrum </w:t>
      </w:r>
      <w:proofErr w:type="gramStart"/>
      <w:r>
        <w:rPr>
          <w:lang w:eastAsia="es-ES" w:bidi="ar-SA"/>
        </w:rPr>
        <w:t>Master</w:t>
      </w:r>
      <w:proofErr w:type="gramEnd"/>
      <w:r>
        <w:rPr>
          <w:lang w:eastAsia="es-ES" w:bidi="ar-SA"/>
        </w:rPr>
        <w:t>,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B423E4">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B423E4">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B423E4">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B423E4">
      <w:pPr>
        <w:pStyle w:val="Prrafodelista"/>
        <w:numPr>
          <w:ilvl w:val="0"/>
          <w:numId w:val="11"/>
        </w:numPr>
        <w:rPr>
          <w:lang w:eastAsia="es-ES" w:bidi="ar-SA"/>
        </w:rPr>
      </w:pPr>
      <w:r>
        <w:rPr>
          <w:lang w:eastAsia="es-ES" w:bidi="ar-SA"/>
        </w:rPr>
        <w:t>La elección del ESB de MuleSoft, puesto que tiene multitud de funcionalidades.</w:t>
      </w:r>
    </w:p>
    <w:p w14:paraId="19EAAA97" w14:textId="77777777" w:rsidR="005B2D11" w:rsidRDefault="005B2D11" w:rsidP="00B423E4">
      <w:pPr>
        <w:pStyle w:val="Prrafodelista"/>
        <w:numPr>
          <w:ilvl w:val="0"/>
          <w:numId w:val="11"/>
        </w:numPr>
        <w:rPr>
          <w:lang w:eastAsia="es-ES" w:bidi="ar-SA"/>
        </w:rPr>
      </w:pPr>
      <w:r>
        <w:rPr>
          <w:lang w:eastAsia="es-ES" w:bidi="ar-SA"/>
        </w:rPr>
        <w:t xml:space="preserve">Hay muy buena comunicación entre el Team, y el Scrum </w:t>
      </w:r>
      <w:proofErr w:type="gramStart"/>
      <w:r>
        <w:rPr>
          <w:lang w:eastAsia="es-ES" w:bidi="ar-SA"/>
        </w:rPr>
        <w:t>Master</w:t>
      </w:r>
      <w:proofErr w:type="gramEnd"/>
      <w:r>
        <w:rPr>
          <w:lang w:eastAsia="es-ES" w:bidi="ar-SA"/>
        </w:rPr>
        <w:t>. No hay ningún tipo de problema a la hora de reunirnos.</w:t>
      </w:r>
    </w:p>
    <w:p w14:paraId="5A9F349A" w14:textId="77777777" w:rsidR="005B2D11" w:rsidRPr="00E32C5A" w:rsidRDefault="005B2D11" w:rsidP="00B423E4">
      <w:pPr>
        <w:pStyle w:val="Prrafodelista"/>
        <w:numPr>
          <w:ilvl w:val="0"/>
          <w:numId w:val="11"/>
        </w:numPr>
        <w:rPr>
          <w:b/>
          <w:lang w:eastAsia="es-ES" w:bidi="ar-SA"/>
        </w:rPr>
      </w:pPr>
      <w:r>
        <w:rPr>
          <w:lang w:eastAsia="es-ES" w:bidi="ar-SA"/>
        </w:rPr>
        <w:t>La documentación está muy bien detallada.</w:t>
      </w:r>
    </w:p>
    <w:p w14:paraId="28B1D84E" w14:textId="582C3F5D" w:rsidR="005B2D11" w:rsidRPr="005B2D11" w:rsidRDefault="005B2D11" w:rsidP="00B423E4">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lastRenderedPageBreak/>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Debido a la mala configuración de TFS, el Sprint Burndown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 xml:space="preserve">La conversión de los ficheros de “.db” a “.csv”. No se pudo llevar a cabo de forma automática debido a que el único lector de .db que permitía procesos “batch” que los transformaba era “paradox-reader”,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db”.</w:t>
      </w:r>
    </w:p>
    <w:p w14:paraId="1CB12F59" w14:textId="3145933B" w:rsidR="005B2D11" w:rsidRPr="00A128C4" w:rsidRDefault="005B2D11" w:rsidP="00655489">
      <w:pPr>
        <w:pStyle w:val="Prrafodelista"/>
        <w:numPr>
          <w:ilvl w:val="0"/>
          <w:numId w:val="11"/>
        </w:numPr>
        <w:rPr>
          <w:b/>
          <w:lang w:eastAsia="es-ES" w:bidi="ar-SA"/>
        </w:rPr>
      </w:pPr>
      <w:r>
        <w:rPr>
          <w:lang w:eastAsia="es-ES" w:bidi="ar-SA"/>
        </w:rPr>
        <w:t>Empezar la memoria del trabajo de Fin de Grado.</w:t>
      </w:r>
    </w:p>
    <w:p w14:paraId="552E1726" w14:textId="291A6279" w:rsidR="00A128C4" w:rsidRDefault="00A128C4">
      <w:pPr>
        <w:widowControl/>
        <w:suppressAutoHyphens w:val="0"/>
        <w:autoSpaceDN/>
        <w:spacing w:before="0" w:beforeAutospacing="0" w:line="240" w:lineRule="auto"/>
        <w:ind w:firstLine="0"/>
        <w:jc w:val="left"/>
        <w:textAlignment w:val="auto"/>
        <w:rPr>
          <w:b/>
          <w:lang w:eastAsia="es-ES" w:bidi="ar-SA"/>
        </w:rPr>
      </w:pPr>
      <w:r>
        <w:rPr>
          <w:b/>
          <w:lang w:eastAsia="es-ES" w:bidi="ar-SA"/>
        </w:rPr>
        <w:br w:type="page"/>
      </w:r>
    </w:p>
    <w:p w14:paraId="5B5DE0C2" w14:textId="6BADECB6" w:rsidR="005B2D11" w:rsidRPr="00A128C4" w:rsidRDefault="0058223E" w:rsidP="00E34980">
      <w:pPr>
        <w:pStyle w:val="Captulo-Nivel2"/>
        <w:rPr>
          <w:highlight w:val="green"/>
        </w:rPr>
      </w:pPr>
      <w:bookmarkStart w:id="135" w:name="_Toc512374358"/>
      <w:r w:rsidRPr="00A128C4">
        <w:rPr>
          <w:highlight w:val="green"/>
        </w:rPr>
        <w:lastRenderedPageBreak/>
        <w:t>SPRINT 2</w:t>
      </w:r>
      <w:r w:rsidR="005B2D11" w:rsidRPr="00A128C4">
        <w:rPr>
          <w:highlight w:val="green"/>
        </w:rPr>
        <w:t xml:space="preserve">. </w:t>
      </w:r>
      <w:r w:rsidRPr="00A128C4">
        <w:rPr>
          <w:highlight w:val="green"/>
        </w:rPr>
        <w:t>Adaptación al caso real</w:t>
      </w:r>
      <w:bookmarkEnd w:id="135"/>
      <w:r w:rsidR="005B2D11" w:rsidRPr="00A128C4">
        <w:rPr>
          <w:highlight w:val="green"/>
        </w:rPr>
        <w:t xml:space="preserve"> </w:t>
      </w:r>
    </w:p>
    <w:p w14:paraId="3B846079" w14:textId="6C51EA77" w:rsidR="005B2D11" w:rsidRDefault="005B2D11" w:rsidP="005B2D11">
      <w:pPr>
        <w:pStyle w:val="Standard"/>
        <w:rPr>
          <w:highlight w:val="yellow"/>
        </w:rPr>
      </w:pPr>
      <w:r w:rsidRPr="008119CB">
        <w:rPr>
          <w:highlight w:val="yellow"/>
        </w:rPr>
        <w:t xml:space="preserve">A continuación, tendremos la explicación de lo que se desarrolló en el Sprint </w:t>
      </w:r>
      <w:r>
        <w:rPr>
          <w:highlight w:val="yellow"/>
        </w:rPr>
        <w:t>2</w:t>
      </w:r>
      <w:r w:rsidRPr="008119CB">
        <w:rPr>
          <w:highlight w:val="yellow"/>
        </w:rPr>
        <w:t>.</w:t>
      </w:r>
    </w:p>
    <w:p w14:paraId="10D4711C" w14:textId="71A081EC" w:rsidR="00F13F8B" w:rsidRDefault="00F13F8B" w:rsidP="005B2D11">
      <w:pPr>
        <w:pStyle w:val="Standard"/>
      </w:pPr>
    </w:p>
    <w:p w14:paraId="4E940CD8" w14:textId="24FA4F5A" w:rsidR="00245C1A" w:rsidRDefault="00245C1A" w:rsidP="00245C1A">
      <w:pPr>
        <w:pStyle w:val="Descripcin"/>
        <w:keepNext/>
      </w:pPr>
      <w:r>
        <w:t xml:space="preserve">Tabla </w:t>
      </w:r>
      <w:r>
        <w:fldChar w:fldCharType="begin"/>
      </w:r>
      <w:r>
        <w:instrText xml:space="preserve"> SEQ Tabla \* ARABIC </w:instrText>
      </w:r>
      <w:r>
        <w:fldChar w:fldCharType="separate"/>
      </w:r>
      <w:r w:rsidR="00AC166E">
        <w:rPr>
          <w:noProof/>
        </w:rPr>
        <w:t>13</w:t>
      </w:r>
      <w:r>
        <w:fldChar w:fldCharType="end"/>
      </w:r>
      <w:r>
        <w:t>. Reuniones semanales del sprint 2.</w:t>
      </w:r>
    </w:p>
    <w:tbl>
      <w:tblPr>
        <w:tblStyle w:val="Tablaconcuadrcula"/>
        <w:tblW w:w="9351" w:type="dxa"/>
        <w:tblLook w:val="04A0" w:firstRow="1" w:lastRow="0" w:firstColumn="1" w:lastColumn="0" w:noHBand="0" w:noVBand="1"/>
      </w:tblPr>
      <w:tblGrid>
        <w:gridCol w:w="1951"/>
        <w:gridCol w:w="1190"/>
        <w:gridCol w:w="1957"/>
        <w:gridCol w:w="4253"/>
      </w:tblGrid>
      <w:tr w:rsidR="00F13F8B" w14:paraId="18FE226D" w14:textId="77777777" w:rsidTr="00D50F5B">
        <w:trPr>
          <w:trHeight w:val="686"/>
        </w:trPr>
        <w:tc>
          <w:tcPr>
            <w:tcW w:w="1951" w:type="dxa"/>
            <w:shd w:val="clear" w:color="auto" w:fill="D0CECE" w:themeFill="background2" w:themeFillShade="E6"/>
            <w:vAlign w:val="center"/>
          </w:tcPr>
          <w:p w14:paraId="4BBF9C4F" w14:textId="77777777" w:rsidR="00F13F8B" w:rsidRPr="000E7DD0" w:rsidRDefault="00F13F8B" w:rsidP="00D50F5B">
            <w:pPr>
              <w:spacing w:line="240" w:lineRule="auto"/>
              <w:ind w:firstLine="0"/>
              <w:jc w:val="center"/>
              <w:rPr>
                <w:b/>
              </w:rPr>
            </w:pPr>
            <w:r w:rsidRPr="000E7DD0">
              <w:rPr>
                <w:b/>
              </w:rPr>
              <w:t>Nombre de la reunión</w:t>
            </w:r>
          </w:p>
        </w:tc>
        <w:tc>
          <w:tcPr>
            <w:tcW w:w="1190" w:type="dxa"/>
            <w:shd w:val="clear" w:color="auto" w:fill="D0CECE" w:themeFill="background2" w:themeFillShade="E6"/>
            <w:vAlign w:val="center"/>
          </w:tcPr>
          <w:p w14:paraId="10DC6575" w14:textId="77777777" w:rsidR="00F13F8B" w:rsidRPr="000E7DD0" w:rsidRDefault="00F13F8B" w:rsidP="00D50F5B">
            <w:pPr>
              <w:spacing w:line="240" w:lineRule="auto"/>
              <w:ind w:firstLine="0"/>
              <w:jc w:val="center"/>
              <w:rPr>
                <w:b/>
              </w:rPr>
            </w:pPr>
            <w:r w:rsidRPr="000E7DD0">
              <w:rPr>
                <w:b/>
              </w:rPr>
              <w:t>Fecha</w:t>
            </w:r>
          </w:p>
        </w:tc>
        <w:tc>
          <w:tcPr>
            <w:tcW w:w="1957" w:type="dxa"/>
            <w:shd w:val="clear" w:color="auto" w:fill="D0CECE" w:themeFill="background2" w:themeFillShade="E6"/>
            <w:vAlign w:val="center"/>
          </w:tcPr>
          <w:p w14:paraId="722CFC6A" w14:textId="77777777" w:rsidR="00F13F8B" w:rsidRPr="000E7DD0" w:rsidRDefault="00F13F8B" w:rsidP="00D50F5B">
            <w:pPr>
              <w:spacing w:line="240" w:lineRule="auto"/>
              <w:ind w:firstLine="0"/>
              <w:jc w:val="center"/>
              <w:rPr>
                <w:b/>
              </w:rPr>
            </w:pPr>
            <w:r w:rsidRPr="000E7DD0">
              <w:rPr>
                <w:b/>
              </w:rPr>
              <w:t>Participantes</w:t>
            </w:r>
          </w:p>
        </w:tc>
        <w:tc>
          <w:tcPr>
            <w:tcW w:w="4253" w:type="dxa"/>
            <w:shd w:val="clear" w:color="auto" w:fill="D0CECE" w:themeFill="background2" w:themeFillShade="E6"/>
            <w:vAlign w:val="center"/>
          </w:tcPr>
          <w:p w14:paraId="42DC5037" w14:textId="77777777" w:rsidR="00F13F8B" w:rsidRPr="000E7DD0" w:rsidRDefault="00F13F8B" w:rsidP="00D50F5B">
            <w:pPr>
              <w:spacing w:line="240" w:lineRule="auto"/>
              <w:ind w:firstLine="0"/>
              <w:jc w:val="center"/>
              <w:rPr>
                <w:b/>
              </w:rPr>
            </w:pPr>
            <w:r w:rsidRPr="000E7DD0">
              <w:rPr>
                <w:b/>
              </w:rPr>
              <w:t>Asuntos que tratar</w:t>
            </w:r>
          </w:p>
        </w:tc>
      </w:tr>
      <w:tr w:rsidR="00F13F8B" w14:paraId="56BD9CA4" w14:textId="77777777" w:rsidTr="00D50F5B">
        <w:tc>
          <w:tcPr>
            <w:tcW w:w="1951" w:type="dxa"/>
            <w:vAlign w:val="center"/>
          </w:tcPr>
          <w:p w14:paraId="4E43DED8" w14:textId="77777777" w:rsidR="00F13F8B" w:rsidRDefault="00F13F8B" w:rsidP="00D50F5B">
            <w:pPr>
              <w:spacing w:line="240" w:lineRule="auto"/>
              <w:ind w:firstLine="0"/>
              <w:jc w:val="center"/>
              <w:rPr>
                <w:lang w:eastAsia="es-ES" w:bidi="ar-SA"/>
              </w:rPr>
            </w:pPr>
            <w:r>
              <w:rPr>
                <w:lang w:eastAsia="es-ES" w:bidi="ar-SA"/>
              </w:rPr>
              <w:t>Reunión del comienzo del segundo</w:t>
            </w:r>
          </w:p>
          <w:p w14:paraId="48CF5994" w14:textId="77777777" w:rsidR="00F13F8B" w:rsidRPr="005B2D11" w:rsidRDefault="00F13F8B" w:rsidP="00D50F5B">
            <w:pPr>
              <w:spacing w:line="240" w:lineRule="auto"/>
              <w:ind w:firstLine="0"/>
              <w:jc w:val="center"/>
            </w:pPr>
          </w:p>
        </w:tc>
        <w:tc>
          <w:tcPr>
            <w:tcW w:w="1190" w:type="dxa"/>
            <w:vAlign w:val="center"/>
          </w:tcPr>
          <w:p w14:paraId="55AC53B0" w14:textId="1A2BA806" w:rsidR="00F13F8B" w:rsidRDefault="00F13F8B" w:rsidP="00D50F5B">
            <w:pPr>
              <w:spacing w:line="240" w:lineRule="auto"/>
              <w:ind w:firstLine="0"/>
              <w:jc w:val="center"/>
            </w:pPr>
            <w:r>
              <w:t>24/2/2018</w:t>
            </w:r>
          </w:p>
        </w:tc>
        <w:tc>
          <w:tcPr>
            <w:tcW w:w="1957" w:type="dxa"/>
            <w:vAlign w:val="center"/>
          </w:tcPr>
          <w:p w14:paraId="536EA31B" w14:textId="77777777" w:rsidR="00F13F8B" w:rsidRDefault="00F13F8B" w:rsidP="00D50F5B">
            <w:pPr>
              <w:spacing w:line="240" w:lineRule="auto"/>
              <w:ind w:firstLine="0"/>
              <w:jc w:val="center"/>
              <w:rPr>
                <w:lang w:eastAsia="es-ES" w:bidi="ar-SA"/>
              </w:rPr>
            </w:pPr>
            <w:r>
              <w:rPr>
                <w:lang w:eastAsia="es-ES" w:bidi="ar-SA"/>
              </w:rPr>
              <w:t>Gregorio Diaz Descalzo</w:t>
            </w:r>
          </w:p>
          <w:p w14:paraId="56742E68" w14:textId="77777777" w:rsidR="00F13F8B" w:rsidRDefault="00F13F8B" w:rsidP="00D50F5B">
            <w:pPr>
              <w:spacing w:line="240" w:lineRule="auto"/>
              <w:ind w:firstLine="0"/>
              <w:jc w:val="center"/>
              <w:rPr>
                <w:lang w:eastAsia="es-ES" w:bidi="ar-SA"/>
              </w:rPr>
            </w:pPr>
            <w:r>
              <w:rPr>
                <w:lang w:eastAsia="es-ES" w:bidi="ar-SA"/>
              </w:rPr>
              <w:t>Enrique Brazález Segovia</w:t>
            </w:r>
          </w:p>
          <w:p w14:paraId="42251F54" w14:textId="77777777" w:rsidR="00F13F8B" w:rsidRDefault="00F13F8B" w:rsidP="00D50F5B">
            <w:pPr>
              <w:spacing w:line="240" w:lineRule="auto"/>
              <w:ind w:firstLine="0"/>
              <w:jc w:val="center"/>
              <w:rPr>
                <w:lang w:eastAsia="es-ES" w:bidi="ar-SA"/>
              </w:rPr>
            </w:pPr>
            <w:r>
              <w:rPr>
                <w:lang w:eastAsia="es-ES" w:bidi="ar-SA"/>
              </w:rPr>
              <w:t>Fernando Luján Martínez</w:t>
            </w:r>
          </w:p>
          <w:p w14:paraId="4F13675F" w14:textId="77777777" w:rsidR="00F13F8B" w:rsidRDefault="00F13F8B" w:rsidP="00D50F5B">
            <w:pPr>
              <w:spacing w:line="240" w:lineRule="auto"/>
              <w:ind w:firstLine="0"/>
              <w:jc w:val="center"/>
              <w:rPr>
                <w:rFonts w:cs="Times New Roman"/>
              </w:rPr>
            </w:pPr>
          </w:p>
        </w:tc>
        <w:tc>
          <w:tcPr>
            <w:tcW w:w="4253" w:type="dxa"/>
            <w:vAlign w:val="center"/>
          </w:tcPr>
          <w:p w14:paraId="6147F809" w14:textId="5F0E3DDF" w:rsidR="00F13F8B" w:rsidRDefault="00F13F8B" w:rsidP="0051473E">
            <w:pPr>
              <w:pStyle w:val="Prrafodelista"/>
              <w:numPr>
                <w:ilvl w:val="0"/>
                <w:numId w:val="11"/>
              </w:numPr>
              <w:spacing w:line="240" w:lineRule="auto"/>
              <w:rPr>
                <w:lang w:eastAsia="es-ES" w:bidi="ar-SA"/>
              </w:rPr>
            </w:pPr>
            <w:r>
              <w:rPr>
                <w:lang w:eastAsia="es-ES" w:bidi="ar-SA"/>
              </w:rPr>
              <w:t>¿Qué va a tener nuestro prototipo?</w:t>
            </w:r>
          </w:p>
          <w:p w14:paraId="210367A9" w14:textId="4EDBF3D2" w:rsidR="00F13F8B" w:rsidRDefault="00F13F8B" w:rsidP="0051473E">
            <w:pPr>
              <w:pStyle w:val="Prrafodelista"/>
              <w:numPr>
                <w:ilvl w:val="0"/>
                <w:numId w:val="11"/>
              </w:numPr>
              <w:spacing w:line="240" w:lineRule="auto"/>
              <w:rPr>
                <w:lang w:eastAsia="es-ES" w:bidi="ar-SA"/>
              </w:rPr>
            </w:pPr>
            <w:r>
              <w:rPr>
                <w:lang w:eastAsia="es-ES" w:bidi="ar-SA"/>
              </w:rPr>
              <w:t>¿Qué patrones he detectar? ¿Qué va a ser objeto de estudio?</w:t>
            </w:r>
          </w:p>
          <w:p w14:paraId="1AAC7193" w14:textId="69C40DA8" w:rsidR="00F13F8B" w:rsidRDefault="008360DD" w:rsidP="0051473E">
            <w:pPr>
              <w:pStyle w:val="Prrafodelista"/>
              <w:numPr>
                <w:ilvl w:val="0"/>
                <w:numId w:val="11"/>
              </w:numPr>
              <w:spacing w:line="240" w:lineRule="auto"/>
              <w:rPr>
                <w:lang w:eastAsia="es-ES" w:bidi="ar-SA"/>
              </w:rPr>
            </w:pPr>
            <w:r>
              <w:rPr>
                <w:lang w:eastAsia="es-ES" w:bidi="ar-SA"/>
              </w:rPr>
              <w:t xml:space="preserve">. </w:t>
            </w:r>
            <w:r w:rsidR="00F13F8B">
              <w:rPr>
                <w:lang w:eastAsia="es-ES" w:bidi="ar-SA"/>
              </w:rPr>
              <w:t>¿En qué plataforma hacemos la aplicación gráfica? ¿Node.js (sin complicación, ya sabía en su día utilizarlo) o usar PHP (un reto, no sabía utilizarlo)?</w:t>
            </w:r>
          </w:p>
          <w:p w14:paraId="1A7A0925" w14:textId="1A600DD7" w:rsidR="00F13F8B" w:rsidRDefault="00F13F8B" w:rsidP="0051473E">
            <w:pPr>
              <w:pStyle w:val="Prrafodelista"/>
              <w:numPr>
                <w:ilvl w:val="0"/>
                <w:numId w:val="11"/>
              </w:numPr>
              <w:spacing w:line="240" w:lineRule="auto"/>
              <w:rPr>
                <w:lang w:eastAsia="es-ES" w:bidi="ar-SA"/>
              </w:rPr>
            </w:pPr>
            <w:r>
              <w:rPr>
                <w:lang w:eastAsia="es-ES" w:bidi="ar-SA"/>
              </w:rPr>
              <w:t>¿Algún problema con el cliente?</w:t>
            </w:r>
          </w:p>
        </w:tc>
      </w:tr>
      <w:tr w:rsidR="00F13F8B" w14:paraId="1769CC76" w14:textId="77777777" w:rsidTr="00D50F5B">
        <w:tc>
          <w:tcPr>
            <w:tcW w:w="1951" w:type="dxa"/>
            <w:vAlign w:val="center"/>
          </w:tcPr>
          <w:p w14:paraId="0AF14180" w14:textId="3281A260" w:rsidR="00F13F8B" w:rsidRDefault="00F13F8B" w:rsidP="00D50F5B">
            <w:pPr>
              <w:spacing w:line="240" w:lineRule="auto"/>
              <w:ind w:firstLine="0"/>
              <w:jc w:val="center"/>
              <w:rPr>
                <w:lang w:eastAsia="es-ES" w:bidi="ar-SA"/>
              </w:rPr>
            </w:pPr>
            <w:r>
              <w:rPr>
                <w:lang w:eastAsia="es-ES" w:bidi="ar-SA"/>
              </w:rPr>
              <w:t>Reunión para explicación de</w:t>
            </w:r>
          </w:p>
          <w:p w14:paraId="478FD984" w14:textId="10CF2E89" w:rsidR="00F13F8B" w:rsidRDefault="00F13F8B" w:rsidP="00D50F5B">
            <w:pPr>
              <w:spacing w:line="240" w:lineRule="auto"/>
              <w:ind w:firstLine="0"/>
              <w:jc w:val="center"/>
              <w:rPr>
                <w:lang w:eastAsia="es-ES" w:bidi="ar-SA"/>
              </w:rPr>
            </w:pPr>
          </w:p>
        </w:tc>
        <w:tc>
          <w:tcPr>
            <w:tcW w:w="1190" w:type="dxa"/>
            <w:vAlign w:val="center"/>
          </w:tcPr>
          <w:p w14:paraId="684813B0" w14:textId="77777777" w:rsidR="00D103B0" w:rsidRDefault="00D103B0" w:rsidP="00D50F5B">
            <w:pPr>
              <w:spacing w:line="240" w:lineRule="auto"/>
              <w:ind w:firstLine="0"/>
              <w:jc w:val="center"/>
              <w:rPr>
                <w:lang w:eastAsia="es-ES" w:bidi="ar-SA"/>
              </w:rPr>
            </w:pPr>
            <w:r>
              <w:rPr>
                <w:lang w:eastAsia="es-ES" w:bidi="ar-SA"/>
              </w:rPr>
              <w:t>22 de febrero de 2018.</w:t>
            </w:r>
          </w:p>
          <w:p w14:paraId="74987956" w14:textId="77777777" w:rsidR="00F13F8B" w:rsidRDefault="00F13F8B" w:rsidP="00D50F5B">
            <w:pPr>
              <w:spacing w:line="240" w:lineRule="auto"/>
              <w:ind w:firstLine="0"/>
              <w:jc w:val="center"/>
            </w:pPr>
          </w:p>
        </w:tc>
        <w:tc>
          <w:tcPr>
            <w:tcW w:w="1957" w:type="dxa"/>
            <w:vAlign w:val="center"/>
          </w:tcPr>
          <w:p w14:paraId="32E10963" w14:textId="77777777" w:rsidR="00F13F8B" w:rsidRDefault="00F13F8B" w:rsidP="00D50F5B">
            <w:pPr>
              <w:spacing w:line="240" w:lineRule="auto"/>
              <w:ind w:firstLine="0"/>
              <w:jc w:val="center"/>
              <w:rPr>
                <w:lang w:eastAsia="es-ES" w:bidi="ar-SA"/>
              </w:rPr>
            </w:pPr>
            <w:r>
              <w:rPr>
                <w:lang w:eastAsia="es-ES" w:bidi="ar-SA"/>
              </w:rPr>
              <w:t>Gregorio Diaz Descalzo.</w:t>
            </w:r>
          </w:p>
          <w:p w14:paraId="7E31E584" w14:textId="323F1837" w:rsidR="00F13F8B" w:rsidRDefault="00F13F8B" w:rsidP="00D50F5B">
            <w:pPr>
              <w:spacing w:line="240" w:lineRule="auto"/>
              <w:ind w:firstLine="0"/>
              <w:jc w:val="center"/>
              <w:rPr>
                <w:lang w:eastAsia="es-ES" w:bidi="ar-SA"/>
              </w:rPr>
            </w:pPr>
            <w:r>
              <w:rPr>
                <w:lang w:eastAsia="es-ES" w:bidi="ar-SA"/>
              </w:rPr>
              <w:t>Enrique Brazález Segovia.</w:t>
            </w:r>
          </w:p>
          <w:p w14:paraId="1873D706" w14:textId="1F93F446" w:rsidR="00F13F8B" w:rsidRDefault="00F13F8B" w:rsidP="0051473E">
            <w:pPr>
              <w:spacing w:line="240" w:lineRule="auto"/>
              <w:ind w:firstLine="0"/>
              <w:jc w:val="center"/>
              <w:rPr>
                <w:lang w:eastAsia="es-ES" w:bidi="ar-SA"/>
              </w:rPr>
            </w:pPr>
            <w:r>
              <w:rPr>
                <w:lang w:eastAsia="es-ES" w:bidi="ar-SA"/>
              </w:rPr>
              <w:t>Fernando Luján Martínez.</w:t>
            </w:r>
          </w:p>
        </w:tc>
        <w:tc>
          <w:tcPr>
            <w:tcW w:w="4253" w:type="dxa"/>
            <w:vAlign w:val="center"/>
          </w:tcPr>
          <w:p w14:paraId="40178121" w14:textId="16403C69" w:rsidR="00F13F8B" w:rsidRDefault="00F13F8B" w:rsidP="0051473E">
            <w:pPr>
              <w:pStyle w:val="Prrafodelista"/>
              <w:numPr>
                <w:ilvl w:val="0"/>
                <w:numId w:val="11"/>
              </w:numPr>
              <w:spacing w:line="240" w:lineRule="auto"/>
              <w:rPr>
                <w:lang w:eastAsia="es-ES" w:bidi="ar-SA"/>
              </w:rPr>
            </w:pPr>
            <w:r>
              <w:rPr>
                <w:lang w:eastAsia="es-ES" w:bidi="ar-SA"/>
              </w:rPr>
              <w:t>Fundamentos teóricos y explicación de patrones.</w:t>
            </w:r>
          </w:p>
          <w:p w14:paraId="2F0CC18B" w14:textId="15EB60D1" w:rsidR="00F13F8B" w:rsidRDefault="00F13F8B" w:rsidP="0051473E">
            <w:pPr>
              <w:pStyle w:val="Prrafodelista"/>
              <w:numPr>
                <w:ilvl w:val="0"/>
                <w:numId w:val="11"/>
              </w:numPr>
              <w:spacing w:line="240" w:lineRule="auto"/>
              <w:rPr>
                <w:lang w:eastAsia="es-ES" w:bidi="ar-SA"/>
              </w:rPr>
            </w:pPr>
            <w:r>
              <w:rPr>
                <w:lang w:eastAsia="es-ES" w:bidi="ar-SA"/>
              </w:rPr>
              <w:t>Aceptación o denegación de los patrones presentados.</w:t>
            </w:r>
          </w:p>
        </w:tc>
      </w:tr>
      <w:tr w:rsidR="00F13F8B" w14:paraId="028A42B1" w14:textId="77777777" w:rsidTr="00D50F5B">
        <w:tc>
          <w:tcPr>
            <w:tcW w:w="1951" w:type="dxa"/>
            <w:vAlign w:val="center"/>
          </w:tcPr>
          <w:p w14:paraId="70675DB5" w14:textId="4B44A2B9" w:rsidR="00F13F8B" w:rsidRDefault="00F13F8B" w:rsidP="00D50F5B">
            <w:pPr>
              <w:spacing w:line="240" w:lineRule="auto"/>
              <w:ind w:firstLine="0"/>
              <w:jc w:val="center"/>
              <w:rPr>
                <w:lang w:eastAsia="es-ES" w:bidi="ar-SA"/>
              </w:rPr>
            </w:pPr>
            <w:r>
              <w:rPr>
                <w:lang w:eastAsia="es-ES" w:bidi="ar-SA"/>
              </w:rPr>
              <w:t>Reunión para concretar y validar los patrones con el cliente.</w:t>
            </w:r>
          </w:p>
          <w:p w14:paraId="43697E15" w14:textId="6AD14752" w:rsidR="00F13F8B" w:rsidRDefault="00F13F8B" w:rsidP="00D50F5B">
            <w:pPr>
              <w:spacing w:line="240" w:lineRule="auto"/>
              <w:ind w:firstLine="0"/>
              <w:jc w:val="center"/>
              <w:rPr>
                <w:lang w:eastAsia="es-ES" w:bidi="ar-SA"/>
              </w:rPr>
            </w:pPr>
          </w:p>
        </w:tc>
        <w:tc>
          <w:tcPr>
            <w:tcW w:w="1190" w:type="dxa"/>
            <w:vAlign w:val="center"/>
          </w:tcPr>
          <w:p w14:paraId="4116C3E5" w14:textId="37A7BCEB" w:rsidR="00F13F8B" w:rsidRDefault="00F13F8B" w:rsidP="00D50F5B">
            <w:pPr>
              <w:spacing w:line="240" w:lineRule="auto"/>
              <w:ind w:firstLine="0"/>
              <w:jc w:val="center"/>
            </w:pPr>
            <w:r>
              <w:t>23/2/2018</w:t>
            </w:r>
          </w:p>
        </w:tc>
        <w:tc>
          <w:tcPr>
            <w:tcW w:w="1957" w:type="dxa"/>
            <w:vAlign w:val="center"/>
          </w:tcPr>
          <w:p w14:paraId="4CCE4F25" w14:textId="77777777" w:rsidR="00F13F8B" w:rsidRDefault="00F13F8B" w:rsidP="00D50F5B">
            <w:pPr>
              <w:spacing w:line="240" w:lineRule="auto"/>
              <w:ind w:firstLine="0"/>
              <w:jc w:val="center"/>
              <w:rPr>
                <w:lang w:eastAsia="es-ES" w:bidi="ar-SA"/>
              </w:rPr>
            </w:pPr>
            <w:r>
              <w:rPr>
                <w:lang w:eastAsia="es-ES" w:bidi="ar-SA"/>
              </w:rPr>
              <w:t>Francisco José Polo Sánchez.</w:t>
            </w:r>
          </w:p>
          <w:p w14:paraId="216600FC" w14:textId="12FA8295" w:rsidR="00F13F8B" w:rsidRDefault="00F13F8B" w:rsidP="0051473E">
            <w:pPr>
              <w:spacing w:line="240" w:lineRule="auto"/>
              <w:ind w:firstLine="0"/>
              <w:jc w:val="center"/>
              <w:rPr>
                <w:lang w:eastAsia="es-ES" w:bidi="ar-SA"/>
              </w:rPr>
            </w:pPr>
            <w:r>
              <w:rPr>
                <w:lang w:eastAsia="es-ES" w:bidi="ar-SA"/>
              </w:rPr>
              <w:t>Enrique Brazález Segovia.</w:t>
            </w:r>
          </w:p>
        </w:tc>
        <w:tc>
          <w:tcPr>
            <w:tcW w:w="4253" w:type="dxa"/>
            <w:vAlign w:val="center"/>
          </w:tcPr>
          <w:p w14:paraId="1E217DA0" w14:textId="1A97F867" w:rsidR="00F13F8B" w:rsidRDefault="00F13F8B" w:rsidP="0051473E">
            <w:pPr>
              <w:pStyle w:val="Prrafodelista"/>
              <w:numPr>
                <w:ilvl w:val="0"/>
                <w:numId w:val="11"/>
              </w:numPr>
              <w:spacing w:line="240" w:lineRule="auto"/>
              <w:rPr>
                <w:lang w:eastAsia="es-ES" w:bidi="ar-SA"/>
              </w:rPr>
            </w:pPr>
            <w:r>
              <w:rPr>
                <w:lang w:eastAsia="es-ES" w:bidi="ar-SA"/>
              </w:rPr>
              <w:t>Fundamentos teóricos y funcionamiento de los patrones.</w:t>
            </w:r>
          </w:p>
          <w:p w14:paraId="05DD2464" w14:textId="71CC73BB" w:rsidR="00F13F8B" w:rsidRDefault="00F13F8B" w:rsidP="0051473E">
            <w:pPr>
              <w:pStyle w:val="Prrafodelista"/>
              <w:numPr>
                <w:ilvl w:val="0"/>
                <w:numId w:val="11"/>
              </w:numPr>
              <w:spacing w:line="240" w:lineRule="auto"/>
              <w:rPr>
                <w:lang w:eastAsia="es-ES" w:bidi="ar-SA"/>
              </w:rPr>
            </w:pPr>
            <w:r>
              <w:rPr>
                <w:lang w:eastAsia="es-ES" w:bidi="ar-SA"/>
              </w:rPr>
              <w:t>Aceptación o denegación de los patrones ideados.</w:t>
            </w:r>
          </w:p>
          <w:p w14:paraId="0FC9CBD3" w14:textId="6B86BA45" w:rsidR="00F13F8B" w:rsidRDefault="00F13F8B" w:rsidP="0051473E">
            <w:pPr>
              <w:pStyle w:val="Prrafodelista"/>
              <w:numPr>
                <w:ilvl w:val="0"/>
                <w:numId w:val="11"/>
              </w:numPr>
              <w:spacing w:line="240" w:lineRule="auto"/>
              <w:rPr>
                <w:lang w:eastAsia="es-ES" w:bidi="ar-SA"/>
              </w:rPr>
            </w:pPr>
            <w:r>
              <w:rPr>
                <w:lang w:eastAsia="es-ES" w:bidi="ar-SA"/>
              </w:rPr>
              <w:t>Posibles mejoras en los patrones.</w:t>
            </w:r>
          </w:p>
          <w:p w14:paraId="61408063" w14:textId="042383A2" w:rsidR="00F13F8B" w:rsidRDefault="00F13F8B" w:rsidP="0051473E">
            <w:pPr>
              <w:pStyle w:val="Prrafodelista"/>
              <w:numPr>
                <w:ilvl w:val="0"/>
                <w:numId w:val="11"/>
              </w:numPr>
              <w:spacing w:line="240" w:lineRule="auto"/>
              <w:rPr>
                <w:lang w:eastAsia="es-ES" w:bidi="ar-SA"/>
              </w:rPr>
            </w:pPr>
            <w:r>
              <w:rPr>
                <w:lang w:eastAsia="es-ES" w:bidi="ar-SA"/>
              </w:rPr>
              <w:t>Apreciaciones que se podrían hacer extras utilizando el log de errores.</w:t>
            </w:r>
          </w:p>
        </w:tc>
      </w:tr>
      <w:tr w:rsidR="00F13F8B" w14:paraId="07AB99BB" w14:textId="77777777" w:rsidTr="00D50F5B">
        <w:tc>
          <w:tcPr>
            <w:tcW w:w="1951" w:type="dxa"/>
            <w:vAlign w:val="center"/>
          </w:tcPr>
          <w:p w14:paraId="1010864B" w14:textId="77777777" w:rsidR="00F13F8B" w:rsidRDefault="00F13F8B" w:rsidP="00D50F5B">
            <w:pPr>
              <w:spacing w:line="240" w:lineRule="auto"/>
              <w:ind w:firstLine="0"/>
              <w:jc w:val="center"/>
              <w:rPr>
                <w:lang w:eastAsia="es-ES" w:bidi="ar-SA"/>
              </w:rPr>
            </w:pPr>
            <w:r>
              <w:rPr>
                <w:lang w:eastAsia="es-ES" w:bidi="ar-SA"/>
              </w:rPr>
              <w:t>Reunión para revisión de código y comunicación de patrones definitivos</w:t>
            </w:r>
          </w:p>
          <w:p w14:paraId="446D3D18" w14:textId="5CD97F1F" w:rsidR="00F13F8B" w:rsidRDefault="00F13F8B" w:rsidP="00D50F5B">
            <w:pPr>
              <w:spacing w:line="240" w:lineRule="auto"/>
              <w:ind w:firstLine="0"/>
              <w:jc w:val="center"/>
              <w:rPr>
                <w:lang w:eastAsia="es-ES" w:bidi="ar-SA"/>
              </w:rPr>
            </w:pPr>
          </w:p>
        </w:tc>
        <w:tc>
          <w:tcPr>
            <w:tcW w:w="1190" w:type="dxa"/>
            <w:vAlign w:val="center"/>
          </w:tcPr>
          <w:p w14:paraId="6BC0354C" w14:textId="77777777" w:rsidR="00D103B0" w:rsidRDefault="00D103B0" w:rsidP="00D50F5B">
            <w:pPr>
              <w:spacing w:line="240" w:lineRule="auto"/>
              <w:ind w:firstLine="0"/>
              <w:jc w:val="center"/>
              <w:rPr>
                <w:lang w:eastAsia="es-ES" w:bidi="ar-SA"/>
              </w:rPr>
            </w:pPr>
            <w:r>
              <w:rPr>
                <w:lang w:eastAsia="es-ES" w:bidi="ar-SA"/>
              </w:rPr>
              <w:t>22 de febrero de 2018.</w:t>
            </w:r>
          </w:p>
          <w:p w14:paraId="2DCD944B" w14:textId="77777777" w:rsidR="00F13F8B" w:rsidRDefault="00F13F8B" w:rsidP="00D50F5B">
            <w:pPr>
              <w:spacing w:line="240" w:lineRule="auto"/>
              <w:ind w:firstLine="0"/>
              <w:jc w:val="center"/>
            </w:pPr>
          </w:p>
        </w:tc>
        <w:tc>
          <w:tcPr>
            <w:tcW w:w="1957" w:type="dxa"/>
            <w:vAlign w:val="center"/>
          </w:tcPr>
          <w:p w14:paraId="28CBDEAD" w14:textId="77777777" w:rsidR="00F13F8B" w:rsidRDefault="00F13F8B" w:rsidP="00D50F5B">
            <w:pPr>
              <w:spacing w:line="240" w:lineRule="auto"/>
              <w:ind w:firstLine="0"/>
              <w:jc w:val="center"/>
              <w:rPr>
                <w:lang w:eastAsia="es-ES" w:bidi="ar-SA"/>
              </w:rPr>
            </w:pPr>
            <w:r>
              <w:rPr>
                <w:lang w:eastAsia="es-ES" w:bidi="ar-SA"/>
              </w:rPr>
              <w:t>Gregorio Diaz Descalzo.</w:t>
            </w:r>
          </w:p>
          <w:p w14:paraId="302A6426" w14:textId="29F2E93B" w:rsidR="00F13F8B" w:rsidRDefault="00F13F8B" w:rsidP="00D50F5B">
            <w:pPr>
              <w:spacing w:line="240" w:lineRule="auto"/>
              <w:ind w:firstLine="0"/>
              <w:jc w:val="center"/>
              <w:rPr>
                <w:lang w:eastAsia="es-ES" w:bidi="ar-SA"/>
              </w:rPr>
            </w:pPr>
            <w:r>
              <w:rPr>
                <w:lang w:eastAsia="es-ES" w:bidi="ar-SA"/>
              </w:rPr>
              <w:t>Enrique Brazález Segovia.</w:t>
            </w:r>
          </w:p>
          <w:p w14:paraId="42BEBB2A" w14:textId="0E1BDA10" w:rsidR="00F13F8B" w:rsidRDefault="00F13F8B" w:rsidP="00D50F5B">
            <w:pPr>
              <w:spacing w:line="240" w:lineRule="auto"/>
              <w:ind w:firstLine="0"/>
              <w:jc w:val="center"/>
              <w:rPr>
                <w:lang w:eastAsia="es-ES" w:bidi="ar-SA"/>
              </w:rPr>
            </w:pPr>
            <w:r>
              <w:rPr>
                <w:lang w:eastAsia="es-ES" w:bidi="ar-SA"/>
              </w:rPr>
              <w:t>Fernando Luján Martínez.</w:t>
            </w:r>
          </w:p>
        </w:tc>
        <w:tc>
          <w:tcPr>
            <w:tcW w:w="4253" w:type="dxa"/>
            <w:vAlign w:val="center"/>
          </w:tcPr>
          <w:p w14:paraId="23323F94" w14:textId="66EA4E7B" w:rsidR="00F13F8B" w:rsidRDefault="00F13F8B" w:rsidP="0051473E">
            <w:pPr>
              <w:pStyle w:val="Prrafodelista"/>
              <w:numPr>
                <w:ilvl w:val="0"/>
                <w:numId w:val="11"/>
              </w:numPr>
              <w:spacing w:line="240" w:lineRule="auto"/>
              <w:rPr>
                <w:lang w:eastAsia="es-ES" w:bidi="ar-SA"/>
              </w:rPr>
            </w:pPr>
            <w:r>
              <w:rPr>
                <w:lang w:eastAsia="es-ES" w:bidi="ar-SA"/>
              </w:rPr>
              <w:t>Comunicación de los patrones definitivos.</w:t>
            </w:r>
          </w:p>
          <w:p w14:paraId="59BDC7FD" w14:textId="695F88D3" w:rsidR="00F13F8B" w:rsidRDefault="00F13F8B" w:rsidP="0051473E">
            <w:pPr>
              <w:pStyle w:val="Prrafodelista"/>
              <w:numPr>
                <w:ilvl w:val="0"/>
                <w:numId w:val="11"/>
              </w:numPr>
              <w:spacing w:line="240" w:lineRule="auto"/>
              <w:rPr>
                <w:lang w:eastAsia="es-ES" w:bidi="ar-SA"/>
              </w:rPr>
            </w:pPr>
            <w:r>
              <w:rPr>
                <w:lang w:eastAsia="es-ES" w:bidi="ar-SA"/>
              </w:rPr>
              <w:t>Exposición de dudas en un patrón, puesto que no se sabía en su día como plantearlo.</w:t>
            </w:r>
          </w:p>
          <w:p w14:paraId="2A1F23C2" w14:textId="4E6F6BC6" w:rsidR="00F13F8B" w:rsidRDefault="00F13F8B" w:rsidP="0051473E">
            <w:pPr>
              <w:pStyle w:val="Prrafodelista"/>
              <w:numPr>
                <w:ilvl w:val="0"/>
                <w:numId w:val="11"/>
              </w:numPr>
              <w:spacing w:line="240" w:lineRule="auto"/>
              <w:rPr>
                <w:lang w:eastAsia="es-ES" w:bidi="ar-SA"/>
              </w:rPr>
            </w:pPr>
            <w:r>
              <w:rPr>
                <w:lang w:eastAsia="es-ES" w:bidi="ar-SA"/>
              </w:rPr>
              <w:t>Coordinación del trabajo de fin de grado.</w:t>
            </w:r>
          </w:p>
        </w:tc>
      </w:tr>
    </w:tbl>
    <w:p w14:paraId="1D213656" w14:textId="05FCE329" w:rsidR="00F13F8B" w:rsidRPr="008119CB" w:rsidRDefault="00F13F8B" w:rsidP="005B2D11">
      <w:pPr>
        <w:pStyle w:val="Standard"/>
      </w:pPr>
    </w:p>
    <w:p w14:paraId="71D18F00" w14:textId="51366884" w:rsidR="005B2D11" w:rsidRPr="005B2D11" w:rsidRDefault="005B2D11" w:rsidP="00E34980">
      <w:pPr>
        <w:pStyle w:val="Captulo-Nivel2"/>
      </w:pPr>
      <w:bookmarkStart w:id="136" w:name="_Toc512374359"/>
      <w:r w:rsidRPr="005B2D11">
        <w:lastRenderedPageBreak/>
        <w:t>Reunión 7. Reunión del comienzo del segundo</w:t>
      </w:r>
      <w:bookmarkEnd w:id="136"/>
    </w:p>
    <w:p w14:paraId="21854817"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112B6A8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49A2A485"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2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F8E563C" w14:textId="77777777" w:rsidR="005B2D11" w:rsidRPr="000A4550" w:rsidRDefault="005B2D11" w:rsidP="005B2D11">
      <w:pPr>
        <w:rPr>
          <w:rFonts w:cs="Times New Roman"/>
        </w:rPr>
      </w:pPr>
      <w:r>
        <w:rPr>
          <w:rFonts w:cs="Times New Roman"/>
        </w:rPr>
        <w:t>Los asistentes de la reunión son:</w:t>
      </w:r>
    </w:p>
    <w:p w14:paraId="128F266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18C1C2FF"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C62683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6459718" w14:textId="069B253B" w:rsidR="005B2D11" w:rsidRDefault="005B2D11" w:rsidP="00E34980">
      <w:pPr>
        <w:pStyle w:val="Captulo-Nivel2"/>
      </w:pPr>
      <w:bookmarkStart w:id="137" w:name="_Toc512374360"/>
      <w:r>
        <w:t>Asuntos que tratar</w:t>
      </w:r>
      <w:bookmarkEnd w:id="137"/>
    </w:p>
    <w:p w14:paraId="76C250A0"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179C1352" w14:textId="77777777" w:rsidR="005B2D11" w:rsidRDefault="005B2D11" w:rsidP="00655489">
      <w:pPr>
        <w:pStyle w:val="Prrafodelista"/>
        <w:numPr>
          <w:ilvl w:val="0"/>
          <w:numId w:val="11"/>
        </w:numPr>
        <w:rPr>
          <w:lang w:eastAsia="es-ES" w:bidi="ar-SA"/>
        </w:rPr>
      </w:pPr>
      <w:r>
        <w:rPr>
          <w:lang w:eastAsia="es-ES" w:bidi="ar-SA"/>
        </w:rPr>
        <w:t>¿Qué va a tener nuestro prototipo?</w:t>
      </w:r>
    </w:p>
    <w:p w14:paraId="599DFABE" w14:textId="77777777" w:rsidR="005B2D11" w:rsidRDefault="005B2D11" w:rsidP="00655489">
      <w:pPr>
        <w:pStyle w:val="Prrafodelista"/>
        <w:numPr>
          <w:ilvl w:val="0"/>
          <w:numId w:val="11"/>
        </w:numPr>
        <w:rPr>
          <w:lang w:eastAsia="es-ES" w:bidi="ar-SA"/>
        </w:rPr>
      </w:pPr>
      <w:r>
        <w:rPr>
          <w:lang w:eastAsia="es-ES" w:bidi="ar-SA"/>
        </w:rPr>
        <w:t>¿Qué patrones he detectar? ¿Qué va a ser objeto de estudio?</w:t>
      </w:r>
    </w:p>
    <w:p w14:paraId="1CA92F94" w14:textId="77777777" w:rsidR="005B2D11" w:rsidRDefault="005B2D11" w:rsidP="00655489">
      <w:pPr>
        <w:pStyle w:val="Prrafodelista"/>
        <w:numPr>
          <w:ilvl w:val="0"/>
          <w:numId w:val="11"/>
        </w:numPr>
        <w:rPr>
          <w:lang w:eastAsia="es-ES" w:bidi="ar-SA"/>
        </w:rPr>
      </w:pPr>
      <w:r>
        <w:rPr>
          <w:lang w:eastAsia="es-ES" w:bidi="ar-SA"/>
        </w:rPr>
        <w:t>¿En qué plataforma hacemos la aplicación gráfica? ¿Node.js (sin complicación, ya sabía en su día utilizarlo) o usar PHP (un reto, no sabía utilizarlo)?</w:t>
      </w:r>
    </w:p>
    <w:p w14:paraId="21931177" w14:textId="77777777" w:rsidR="005B2D11" w:rsidRDefault="005B2D11" w:rsidP="00655489">
      <w:pPr>
        <w:pStyle w:val="Prrafodelista"/>
        <w:numPr>
          <w:ilvl w:val="0"/>
          <w:numId w:val="11"/>
        </w:numPr>
        <w:rPr>
          <w:lang w:eastAsia="es-ES" w:bidi="ar-SA"/>
        </w:rPr>
      </w:pPr>
      <w:r>
        <w:rPr>
          <w:lang w:eastAsia="es-ES" w:bidi="ar-SA"/>
        </w:rPr>
        <w:t>¿Algún problema con el cliente?</w:t>
      </w:r>
    </w:p>
    <w:p w14:paraId="2211CDC3" w14:textId="13A15F9C" w:rsidR="005B2D11" w:rsidRDefault="005B2D11" w:rsidP="00E34980">
      <w:pPr>
        <w:pStyle w:val="Captulo-Nivel2"/>
      </w:pPr>
      <w:bookmarkStart w:id="138" w:name="_Toc512374361"/>
      <w:r>
        <w:t>Información recogida</w:t>
      </w:r>
      <w:bookmarkEnd w:id="138"/>
    </w:p>
    <w:p w14:paraId="200F68EA" w14:textId="77777777" w:rsidR="005B2D11" w:rsidRDefault="005B2D11" w:rsidP="005B2D11">
      <w:pPr>
        <w:rPr>
          <w:lang w:eastAsia="es-ES" w:bidi="ar-SA"/>
        </w:rPr>
      </w:pPr>
      <w:r>
        <w:rPr>
          <w:lang w:eastAsia="es-ES" w:bidi="ar-SA"/>
        </w:rPr>
        <w:t>Lo más representativo de esta reunión fue el planteamiento de objetivos de este sprint. Los objetivos que se deberían de cumplir serían los siguientes:</w:t>
      </w:r>
    </w:p>
    <w:p w14:paraId="0A389FE5" w14:textId="77777777" w:rsidR="005B2D11" w:rsidRPr="003148C1" w:rsidRDefault="005B2D11" w:rsidP="00655489">
      <w:pPr>
        <w:pStyle w:val="Prrafodelista"/>
        <w:numPr>
          <w:ilvl w:val="0"/>
          <w:numId w:val="11"/>
        </w:numPr>
        <w:rPr>
          <w:b/>
          <w:lang w:eastAsia="es-ES" w:bidi="ar-SA"/>
        </w:rPr>
      </w:pPr>
      <w:r w:rsidRPr="003148C1">
        <w:rPr>
          <w:b/>
          <w:lang w:eastAsia="es-ES" w:bidi="ar-SA"/>
        </w:rPr>
        <w:lastRenderedPageBreak/>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 tanto a nivel de parque eólico como a nivel de aerogenerador individual.</w:t>
      </w:r>
    </w:p>
    <w:p w14:paraId="395AC139" w14:textId="77777777" w:rsidR="005B2D11" w:rsidRPr="002A760F" w:rsidRDefault="005B2D11" w:rsidP="00655489">
      <w:pPr>
        <w:pStyle w:val="Prrafodelista"/>
        <w:numPr>
          <w:ilvl w:val="0"/>
          <w:numId w:val="11"/>
        </w:numPr>
        <w:rPr>
          <w:b/>
          <w:lang w:eastAsia="es-ES" w:bidi="ar-SA"/>
        </w:rPr>
      </w:pPr>
      <w:r w:rsidRPr="002A760F">
        <w:rPr>
          <w:b/>
          <w:lang w:eastAsia="es-ES" w:bidi="ar-SA"/>
        </w:rPr>
        <w:t>Los eventos complejos de interés deberán de insertarse en una base de datos MySQL.</w:t>
      </w:r>
      <w:r>
        <w:rPr>
          <w:b/>
          <w:lang w:eastAsia="es-ES" w:bidi="ar-SA"/>
        </w:rPr>
        <w:t xml:space="preserve"> </w:t>
      </w:r>
      <w:r>
        <w:rPr>
          <w:lang w:eastAsia="es-ES" w:bidi="ar-SA"/>
        </w:rPr>
        <w:t xml:space="preserve">El Scrum </w:t>
      </w:r>
      <w:proofErr w:type="gramStart"/>
      <w:r>
        <w:rPr>
          <w:lang w:eastAsia="es-ES" w:bidi="ar-SA"/>
        </w:rPr>
        <w:t>Master</w:t>
      </w:r>
      <w:proofErr w:type="gramEnd"/>
      <w:r>
        <w:rPr>
          <w:lang w:eastAsia="es-ES" w:bidi="ar-SA"/>
        </w:rPr>
        <w:t xml:space="preserve"> sugirió utilizar un todo en uno para incorporar tanto PHP como algún sistema gestor de base de datos como es MySQL, en concreto se tomó la decisión de utilizar XAMPP. Se eligió XAMPP porque es gratuito, y era el que más documentación tenía para poder consultar dudas. </w:t>
      </w:r>
    </w:p>
    <w:p w14:paraId="2D8AB107" w14:textId="19300632" w:rsidR="005B2D11" w:rsidRDefault="005B2D11" w:rsidP="00C47536">
      <w:pPr>
        <w:pStyle w:val="Prrafodelista"/>
        <w:numPr>
          <w:ilvl w:val="0"/>
          <w:numId w:val="11"/>
        </w:numPr>
        <w:rPr>
          <w:lang w:eastAsia="es-ES" w:bidi="ar-SA"/>
        </w:rPr>
      </w:pPr>
      <w:r>
        <w:rPr>
          <w:lang w:eastAsia="es-ES" w:bidi="ar-SA"/>
        </w:rPr>
        <w:t>Deberemos de traducir los patrones una vez implementados e integrados en el ESB, a través de Medit4CEP, ya que es mucho más visual su representación que el propio código. Sirve como apoyo adicional al código para su comprensión.</w:t>
      </w:r>
    </w:p>
    <w:p w14:paraId="2771FE8A" w14:textId="1B8A8E88" w:rsidR="005B2D11" w:rsidRDefault="005B2D11" w:rsidP="005B2D11">
      <w:pPr>
        <w:rPr>
          <w:lang w:eastAsia="es-ES" w:bidi="ar-SA"/>
        </w:rPr>
      </w:pPr>
      <w:r>
        <w:rPr>
          <w:lang w:eastAsia="es-ES" w:bidi="ar-SA"/>
        </w:rPr>
        <w:t>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log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5B3EC880" w14:textId="77777777" w:rsidR="005B2D11" w:rsidRDefault="005B2D11" w:rsidP="005B2D11">
      <w:pPr>
        <w:rPr>
          <w:lang w:eastAsia="es-ES" w:bidi="ar-SA"/>
        </w:rPr>
      </w:pPr>
      <w:r>
        <w:rPr>
          <w:lang w:eastAsia="es-ES" w:bidi="ar-SA"/>
        </w:rPr>
        <w:t xml:space="preserve">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w:t>
      </w:r>
      <w:r>
        <w:rPr>
          <w:lang w:eastAsia="es-ES" w:bidi="ar-SA"/>
        </w:rPr>
        <w:lastRenderedPageBreak/>
        <w:t>este trabajo de fin de grado, se decidió utilizar PHP, tal y como el servicio técnico de informáticos del cliente utilizaba. Esta decisión facilitó la integración de nuestro trabajo, con el sistema de “Ingeboards” que el cliente estaba desarrollando y me ayudó a adquirir más conocimientos acerca de una tecnología que hasta el momento me era desconocida.</w:t>
      </w:r>
    </w:p>
    <w:p w14:paraId="2EC9EAAA" w14:textId="6DA116A3" w:rsidR="005B2D11" w:rsidRPr="00FB480C" w:rsidRDefault="00083E8F" w:rsidP="005B2D11">
      <w:pPr>
        <w:rPr>
          <w:lang w:eastAsia="es-ES" w:bidi="ar-SA"/>
        </w:rPr>
      </w:pPr>
      <w:r>
        <w:rPr>
          <w:lang w:eastAsia="es-ES" w:bidi="ar-SA"/>
        </w:rPr>
        <w:t xml:space="preserve">Debido al problema de coordinación se dedicó unos minutos para solucionar este altercado. </w:t>
      </w:r>
      <w:r w:rsidR="005B2D11">
        <w:rPr>
          <w:lang w:eastAsia="es-ES" w:bidi="ar-SA"/>
        </w:rPr>
        <w:t>Exceptuando el problema de coordinación que se solucionó gracias a la intervención de Francisco José Polo, no hubo ningún otro problema que destacar.</w:t>
      </w:r>
    </w:p>
    <w:p w14:paraId="133C3C20" w14:textId="7CA6F3C7" w:rsidR="005B2D11" w:rsidRDefault="005B2D11" w:rsidP="00E34980">
      <w:pPr>
        <w:pStyle w:val="Captulo-Nivel2"/>
      </w:pPr>
      <w:bookmarkStart w:id="139" w:name="_Toc512374362"/>
      <w:r>
        <w:t>Próximos pasos</w:t>
      </w:r>
      <w:bookmarkEnd w:id="139"/>
    </w:p>
    <w:p w14:paraId="46F4A49C" w14:textId="24CF73E1" w:rsidR="005B2D11" w:rsidRPr="00530274" w:rsidRDefault="005B2D11" w:rsidP="00530274">
      <w:pPr>
        <w:rPr>
          <w:lang w:eastAsia="es-ES" w:bidi="ar-SA"/>
        </w:rPr>
      </w:pPr>
      <w:r>
        <w:rPr>
          <w:lang w:eastAsia="es-ES" w:bidi="ar-SA"/>
        </w:rPr>
        <w:t>Como consecuencia de esta primera reunión queda fijado llevar a cabo los objetivos nombrados en el punto 3 de esta reunión.</w:t>
      </w:r>
    </w:p>
    <w:p w14:paraId="0C339648" w14:textId="542ACC32" w:rsidR="005B2D11" w:rsidRPr="005B2D11" w:rsidRDefault="005B2D11" w:rsidP="00E34980">
      <w:pPr>
        <w:pStyle w:val="Captulo-Nivel2"/>
      </w:pPr>
      <w:bookmarkStart w:id="140" w:name="_Toc512374363"/>
      <w:r w:rsidRPr="005B2D11">
        <w:t>Reunión 8. Reunión para explicación de</w:t>
      </w:r>
      <w:bookmarkEnd w:id="140"/>
      <w:r w:rsidRPr="005B2D11">
        <w:t xml:space="preserve"> </w:t>
      </w:r>
    </w:p>
    <w:p w14:paraId="04603D2E"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7B17D052"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5B9FC5FC" w14:textId="7332520F"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sidR="009F04E3">
        <w:rPr>
          <w:rFonts w:cs="Times New Roman"/>
          <w:szCs w:val="24"/>
        </w:rPr>
        <w:t>2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B7B397A" w14:textId="77777777" w:rsidR="005B2D11" w:rsidRPr="000A4550" w:rsidRDefault="005B2D11" w:rsidP="005B2D11">
      <w:pPr>
        <w:rPr>
          <w:rFonts w:cs="Times New Roman"/>
        </w:rPr>
      </w:pPr>
      <w:r>
        <w:rPr>
          <w:rFonts w:cs="Times New Roman"/>
        </w:rPr>
        <w:t>Los asistentes de la reunión son:</w:t>
      </w:r>
    </w:p>
    <w:p w14:paraId="6158CA7F"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65D476D"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389D98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3A6B8522" w14:textId="77777777" w:rsidR="005B2D11" w:rsidRDefault="005B2D11" w:rsidP="00E34980">
      <w:pPr>
        <w:pStyle w:val="Captulo-Nivel2"/>
      </w:pPr>
      <w:bookmarkStart w:id="141" w:name="_Toc512374364"/>
      <w:r>
        <w:t>Asuntos que tratar</w:t>
      </w:r>
      <w:bookmarkEnd w:id="141"/>
    </w:p>
    <w:p w14:paraId="49DF48CF" w14:textId="77777777" w:rsidR="005B2D11" w:rsidRDefault="005B2D11" w:rsidP="005B2D11">
      <w:pPr>
        <w:rPr>
          <w:lang w:eastAsia="es-ES" w:bidi="ar-SA"/>
        </w:rPr>
      </w:pPr>
      <w:r>
        <w:rPr>
          <w:lang w:eastAsia="es-ES" w:bidi="ar-SA"/>
        </w:rPr>
        <w:lastRenderedPageBreak/>
        <w:t xml:space="preserve">En esta reunión se propusieron las primeras versiones de los patrones, para que el Scrum </w:t>
      </w:r>
      <w:proofErr w:type="gramStart"/>
      <w:r>
        <w:rPr>
          <w:lang w:eastAsia="es-ES" w:bidi="ar-SA"/>
        </w:rPr>
        <w:t>Master</w:t>
      </w:r>
      <w:proofErr w:type="gramEnd"/>
      <w:r>
        <w:rPr>
          <w:lang w:eastAsia="es-ES" w:bidi="ar-SA"/>
        </w:rPr>
        <w:t xml:space="preserve"> </w:t>
      </w:r>
    </w:p>
    <w:p w14:paraId="15F916C7" w14:textId="77777777" w:rsidR="005B2D11" w:rsidRDefault="005B2D11" w:rsidP="00655489">
      <w:pPr>
        <w:pStyle w:val="Prrafodelista"/>
        <w:numPr>
          <w:ilvl w:val="0"/>
          <w:numId w:val="11"/>
        </w:numPr>
        <w:rPr>
          <w:lang w:eastAsia="es-ES" w:bidi="ar-SA"/>
        </w:rPr>
      </w:pPr>
      <w:r>
        <w:rPr>
          <w:lang w:eastAsia="es-ES" w:bidi="ar-SA"/>
        </w:rPr>
        <w:t>Fundamentos teóricos y explicación de patrones.</w:t>
      </w:r>
    </w:p>
    <w:p w14:paraId="12785E7B" w14:textId="3B0F5CE3" w:rsidR="00A66BBD" w:rsidRDefault="005B2D11" w:rsidP="0035022C">
      <w:pPr>
        <w:pStyle w:val="Prrafodelista"/>
        <w:numPr>
          <w:ilvl w:val="0"/>
          <w:numId w:val="11"/>
        </w:numPr>
        <w:rPr>
          <w:lang w:eastAsia="es-ES" w:bidi="ar-SA"/>
        </w:rPr>
      </w:pPr>
      <w:r>
        <w:rPr>
          <w:lang w:eastAsia="es-ES" w:bidi="ar-SA"/>
        </w:rPr>
        <w:t>Aceptación o denegación de los patrones presentados.</w:t>
      </w:r>
    </w:p>
    <w:p w14:paraId="4B61F960" w14:textId="77777777" w:rsidR="005B2D11" w:rsidRDefault="005B2D11" w:rsidP="00E34980">
      <w:pPr>
        <w:pStyle w:val="Captulo-Nivel2"/>
        <w:rPr>
          <w:lang w:eastAsia="es-ES" w:bidi="ar-SA"/>
        </w:rPr>
      </w:pPr>
      <w:bookmarkStart w:id="142" w:name="_Toc512374365"/>
      <w:r>
        <w:t>Información</w:t>
      </w:r>
      <w:r>
        <w:rPr>
          <w:lang w:eastAsia="es-ES" w:bidi="ar-SA"/>
        </w:rPr>
        <w:t xml:space="preserve"> recogida</w:t>
      </w:r>
      <w:bookmarkEnd w:id="142"/>
    </w:p>
    <w:p w14:paraId="08A8BF5B" w14:textId="6DDA0D1A" w:rsidR="005B2D11" w:rsidRDefault="005B2D11" w:rsidP="005B2D11">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que he pensado por el momento miden productividad y rendimiento. La gran diferencia entre ellos la podemos ver en</w:t>
      </w:r>
      <w:r>
        <w:rPr>
          <w:rFonts w:cs="Times New Roman"/>
        </w:rPr>
        <w:t xml:space="preserve"> la</w:t>
      </w:r>
      <w:r w:rsidRPr="00165C72">
        <w:rPr>
          <w:rFonts w:cs="Times New Roman"/>
        </w:rPr>
        <w:t xml:space="preserve"> </w:t>
      </w:r>
      <w:r>
        <w:rPr>
          <w:rFonts w:cs="Times New Roman"/>
        </w:rPr>
        <w:fldChar w:fldCharType="begin"/>
      </w:r>
      <w:r>
        <w:rPr>
          <w:rFonts w:cs="Times New Roman"/>
        </w:rPr>
        <w:instrText xml:space="preserve"> REF _Ref507410157 \h </w:instrText>
      </w:r>
      <w:r>
        <w:rPr>
          <w:rFonts w:cs="Times New Roman"/>
        </w:rPr>
      </w:r>
      <w:r>
        <w:rPr>
          <w:rFonts w:cs="Times New Roman"/>
        </w:rPr>
        <w:fldChar w:fldCharType="separate"/>
      </w:r>
      <w:r w:rsidR="00AC166E">
        <w:t xml:space="preserve">Tabla </w:t>
      </w:r>
      <w:r w:rsidR="00AC166E">
        <w:rPr>
          <w:noProof/>
        </w:rPr>
        <w:t>14</w:t>
      </w:r>
      <w:r>
        <w:rPr>
          <w:rFonts w:cs="Times New Roman"/>
        </w:rPr>
        <w:fldChar w:fldCharType="end"/>
      </w:r>
      <w:r w:rsidR="00A66BBD">
        <w:rPr>
          <w:rFonts w:cs="Times New Roman"/>
        </w:rPr>
        <w:t>.</w:t>
      </w:r>
    </w:p>
    <w:p w14:paraId="46EDBAC8" w14:textId="6AC0139B" w:rsidR="005B2D11" w:rsidRDefault="005B2D11" w:rsidP="005B2D11">
      <w:pPr>
        <w:pStyle w:val="Descripcin"/>
        <w:keepNext/>
      </w:pPr>
      <w:bookmarkStart w:id="143" w:name="_Ref507410157"/>
      <w:bookmarkStart w:id="144" w:name="_Toc511324254"/>
      <w:r>
        <w:t xml:space="preserve">Tabla </w:t>
      </w:r>
      <w:r>
        <w:fldChar w:fldCharType="begin"/>
      </w:r>
      <w:r>
        <w:instrText xml:space="preserve"> SEQ Tabla \* ARABIC </w:instrText>
      </w:r>
      <w:r>
        <w:fldChar w:fldCharType="separate"/>
      </w:r>
      <w:r w:rsidR="00AC166E">
        <w:rPr>
          <w:noProof/>
        </w:rPr>
        <w:t>14</w:t>
      </w:r>
      <w:r>
        <w:fldChar w:fldCharType="end"/>
      </w:r>
      <w:bookmarkEnd w:id="143"/>
      <w:r>
        <w:t>. Factores enfrentados.</w:t>
      </w:r>
      <w:bookmarkEnd w:id="144"/>
    </w:p>
    <w:tbl>
      <w:tblPr>
        <w:tblStyle w:val="Tablaconcuadrcula4-nfasis5"/>
        <w:tblW w:w="0" w:type="auto"/>
        <w:jc w:val="center"/>
        <w:tblLook w:val="04A0" w:firstRow="1" w:lastRow="0" w:firstColumn="1" w:lastColumn="0" w:noHBand="0" w:noVBand="1"/>
      </w:tblPr>
      <w:tblGrid>
        <w:gridCol w:w="4247"/>
        <w:gridCol w:w="4247"/>
      </w:tblGrid>
      <w:tr w:rsidR="005B2D11" w:rsidRPr="00165C72" w14:paraId="653B8598" w14:textId="77777777" w:rsidTr="005B2D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292356C9" w14:textId="77777777" w:rsidR="005B2D11" w:rsidRPr="00165C72" w:rsidRDefault="005B2D11" w:rsidP="005B2D11">
            <w:pPr>
              <w:jc w:val="center"/>
              <w:rPr>
                <w:rFonts w:cs="Times New Roman"/>
              </w:rPr>
            </w:pPr>
            <w:r w:rsidRPr="00165C72">
              <w:rPr>
                <w:rFonts w:cs="Times New Roman"/>
              </w:rPr>
              <w:t>Rendimiento</w:t>
            </w:r>
          </w:p>
        </w:tc>
        <w:tc>
          <w:tcPr>
            <w:tcW w:w="4247" w:type="dxa"/>
          </w:tcPr>
          <w:p w14:paraId="4BC5257A" w14:textId="77777777" w:rsidR="005B2D11" w:rsidRPr="00165C72" w:rsidRDefault="005B2D11" w:rsidP="005B2D11">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5B2D11" w:rsidRPr="00165C72" w14:paraId="3D256EB3" w14:textId="77777777" w:rsidTr="005B2D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378114FA" w14:textId="77777777" w:rsidR="005B2D11" w:rsidRPr="00165C72" w:rsidRDefault="005B2D11" w:rsidP="005B2D11">
            <w:pPr>
              <w:jc w:val="center"/>
              <w:rPr>
                <w:rFonts w:cs="Times New Roman"/>
              </w:rPr>
            </w:pPr>
            <w:r w:rsidRPr="00165C72">
              <w:rPr>
                <w:rFonts w:cs="Times New Roman"/>
              </w:rPr>
              <w:t>Viento VS Potencia producida</w:t>
            </w:r>
          </w:p>
        </w:tc>
        <w:tc>
          <w:tcPr>
            <w:tcW w:w="4247" w:type="dxa"/>
          </w:tcPr>
          <w:p w14:paraId="6E0E7EDA" w14:textId="77777777" w:rsidR="005B2D11" w:rsidRPr="00165C72" w:rsidRDefault="005B2D11" w:rsidP="005B2D11">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1428DFC5" w14:textId="5E089929" w:rsidR="005B2D11" w:rsidRDefault="005B2D11" w:rsidP="005B2D11">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w:t>
      </w:r>
      <w:proofErr w:type="gramStart"/>
      <w:r>
        <w:rPr>
          <w:rFonts w:cs="Times New Roman"/>
        </w:rPr>
        <w:t>los mismos</w:t>
      </w:r>
      <w:proofErr w:type="gramEnd"/>
      <w:r>
        <w:rPr>
          <w:rFonts w:cs="Times New Roman"/>
        </w:rPr>
        <w:t>.</w:t>
      </w:r>
    </w:p>
    <w:p w14:paraId="1F945C3C" w14:textId="77777777" w:rsidR="005B2D11" w:rsidRPr="007A7660" w:rsidRDefault="005B2D11" w:rsidP="00655489">
      <w:pPr>
        <w:pStyle w:val="Prrafodelista"/>
        <w:numPr>
          <w:ilvl w:val="0"/>
          <w:numId w:val="16"/>
        </w:numPr>
        <w:rPr>
          <w:b/>
          <w:sz w:val="28"/>
          <w:szCs w:val="28"/>
        </w:rPr>
      </w:pPr>
      <w:r w:rsidRPr="007A7660">
        <w:rPr>
          <w:b/>
          <w:sz w:val="28"/>
          <w:szCs w:val="28"/>
        </w:rPr>
        <w:t>Patrón de Rendimiento</w:t>
      </w:r>
    </w:p>
    <w:p w14:paraId="0E72119D" w14:textId="54B47237" w:rsidR="007A7660" w:rsidRDefault="005B2D11" w:rsidP="005B2D11">
      <w:r>
        <w:t>Para medir el rendimiento nos centraremos en el estudio de la curva de potencia de los aerogeneradores. Sin embargo, hay ciertos problemas a la hora de comparar “el buen rendimiento”, ya que no todos los molinos, reciben en un instante X, una velocidad de viento Y. El viento en una región tan amplia como un parque eólico es variable, ya bien sea por la disposición de los aerogeneradores (en matriz, en filas irregulares, etc.) o bien por la disposición geógrafica en la que se encuentran (uno encima de un cerro, otro en mitad de una llanura, etc.). Por tanto, este patrón lo que intenta es ver qué aerogeneradores son los mejores en distintos intervalos de viento. Los intervalos de análisis son unitarios, es decir, de 0 a 1, de 1 a 2, y así hasta 18, puesto que a partir de 18 se da la potencia nominal del aerogenerador que estamos estudiando. Por ejemplo, en la</w:t>
      </w:r>
      <w:r w:rsidR="00797440">
        <w:t xml:space="preserve"> </w:t>
      </w:r>
      <w:r w:rsidR="00797440">
        <w:fldChar w:fldCharType="begin"/>
      </w:r>
      <w:r w:rsidR="00797440">
        <w:instrText xml:space="preserve"> REF _Ref508623641 \h </w:instrText>
      </w:r>
      <w:r w:rsidR="00797440">
        <w:fldChar w:fldCharType="separate"/>
      </w:r>
      <w:r w:rsidR="00AC166E">
        <w:t xml:space="preserve">Tabla </w:t>
      </w:r>
      <w:r w:rsidR="00AC166E">
        <w:rPr>
          <w:noProof/>
        </w:rPr>
        <w:t>15</w:t>
      </w:r>
      <w:r w:rsidR="00797440">
        <w:fldChar w:fldCharType="end"/>
      </w:r>
      <w:r>
        <w:t xml:space="preserve">, vemos el estudio del </w:t>
      </w:r>
      <w:r>
        <w:lastRenderedPageBreak/>
        <w:t>rendimiento en el intervalo que va de 6 a 7 y de 7 a 8, en el día 1 de enero.</w:t>
      </w:r>
    </w:p>
    <w:p w14:paraId="12AB3353" w14:textId="27ADD6E2" w:rsidR="005B2D11" w:rsidRPr="008F74B1" w:rsidRDefault="005B2D11" w:rsidP="007A7660">
      <w:r>
        <w:t>Estas mediciones son comparables entre sí, y sí que se podrían analizar por algún tipo de criterio sin tener en cuenta la disposición geográfica. Por ejemplo, se podrían ver las desviaciones en tanto por ciento con respecto la media, o entre ellos. A raíz de ahí, veremos que aerogeneradores son los “peores”. En teoría, todos los aeros son iguales, sin embargo, si hay una diferencia significativa puede que haya un fallo que el sistema de monitorización no haya detectado. Además, gracias a este control podremos prevenir este tipo de deficiencias. Para discretar este análisis y verlo más visual e intuitivo podemos hacer un análisis por ranking de rendimient</w:t>
      </w:r>
      <w:r w:rsidR="007A7660">
        <w:t xml:space="preserve">o en cada intervalo de tiempo. </w:t>
      </w:r>
    </w:p>
    <w:tbl>
      <w:tblPr>
        <w:tblStyle w:val="Tablaconcuadrcula4-nfasis5"/>
        <w:tblpPr w:leftFromText="141" w:rightFromText="141" w:vertAnchor="text" w:horzAnchor="margin" w:tblpXSpec="center" w:tblpY="553"/>
        <w:tblW w:w="8642" w:type="dxa"/>
        <w:tblLayout w:type="fixed"/>
        <w:tblLook w:val="04A0" w:firstRow="1" w:lastRow="0" w:firstColumn="1" w:lastColumn="0" w:noHBand="0" w:noVBand="1"/>
      </w:tblPr>
      <w:tblGrid>
        <w:gridCol w:w="846"/>
        <w:gridCol w:w="1276"/>
        <w:gridCol w:w="1417"/>
        <w:gridCol w:w="1134"/>
        <w:gridCol w:w="1134"/>
        <w:gridCol w:w="1701"/>
        <w:gridCol w:w="1134"/>
      </w:tblGrid>
      <w:tr w:rsidR="0058223E" w:rsidRPr="00E24AD9" w14:paraId="0388377F" w14:textId="77777777" w:rsidTr="007A7660">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Pr>
          <w:p w14:paraId="476A07D2" w14:textId="77777777" w:rsidR="0058223E" w:rsidRPr="00E24AD9" w:rsidRDefault="0058223E" w:rsidP="0058223E">
            <w:pPr>
              <w:ind w:firstLine="0"/>
              <w:jc w:val="center"/>
              <w:rPr>
                <w:rFonts w:cs="Times New Roman"/>
              </w:rPr>
            </w:pPr>
            <w:bookmarkStart w:id="145" w:name="_Ref507410240"/>
            <w:r w:rsidRPr="00E24AD9">
              <w:rPr>
                <w:rFonts w:cs="Times New Roman"/>
              </w:rPr>
              <w:t>ID de aero</w:t>
            </w:r>
          </w:p>
        </w:tc>
        <w:tc>
          <w:tcPr>
            <w:tcW w:w="1276" w:type="dxa"/>
          </w:tcPr>
          <w:p w14:paraId="49BAE080"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Intervalo m/s</w:t>
            </w:r>
          </w:p>
        </w:tc>
        <w:tc>
          <w:tcPr>
            <w:tcW w:w="1417" w:type="dxa"/>
          </w:tcPr>
          <w:p w14:paraId="214366D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intervalo</w:t>
            </w:r>
          </w:p>
        </w:tc>
        <w:tc>
          <w:tcPr>
            <w:tcW w:w="1134" w:type="dxa"/>
          </w:tcPr>
          <w:p w14:paraId="31CD25DD"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Sigma</w:t>
            </w:r>
          </w:p>
        </w:tc>
        <w:tc>
          <w:tcPr>
            <w:tcW w:w="1134" w:type="dxa"/>
          </w:tcPr>
          <w:p w14:paraId="26326E5F"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aero</w:t>
            </w:r>
          </w:p>
        </w:tc>
        <w:tc>
          <w:tcPr>
            <w:tcW w:w="1701" w:type="dxa"/>
          </w:tcPr>
          <w:p w14:paraId="77C0F93E"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redicción</w:t>
            </w:r>
          </w:p>
        </w:tc>
        <w:tc>
          <w:tcPr>
            <w:tcW w:w="1134" w:type="dxa"/>
          </w:tcPr>
          <w:p w14:paraId="4126AB5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58223E" w:rsidRPr="00E24AD9" w14:paraId="713206FB"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BC5C587"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0D377CF9"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24C22763"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476DCD04"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5A5EFA4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23 W</w:t>
            </w:r>
          </w:p>
        </w:tc>
        <w:tc>
          <w:tcPr>
            <w:tcW w:w="1701" w:type="dxa"/>
          </w:tcPr>
          <w:p w14:paraId="08B552B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2F33CC51"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262081FB"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2742B6EF"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4570AA1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6,7)</w:t>
            </w:r>
          </w:p>
        </w:tc>
        <w:tc>
          <w:tcPr>
            <w:tcW w:w="1417" w:type="dxa"/>
          </w:tcPr>
          <w:p w14:paraId="0E3A2833"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6824D8F5"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68A4243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425 W</w:t>
            </w:r>
          </w:p>
        </w:tc>
        <w:tc>
          <w:tcPr>
            <w:tcW w:w="1701" w:type="dxa"/>
          </w:tcPr>
          <w:p w14:paraId="7C0D48EF"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24B3F09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r w:rsidR="0058223E" w:rsidRPr="00E24AD9" w14:paraId="5A1C9EF7"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82740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24E0FD9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666DFE1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24BACAC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2D02BE4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50 W</w:t>
            </w:r>
          </w:p>
        </w:tc>
        <w:tc>
          <w:tcPr>
            <w:tcW w:w="1701" w:type="dxa"/>
          </w:tcPr>
          <w:p w14:paraId="5D4AEFF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1EE53485"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º</w:t>
            </w:r>
          </w:p>
        </w:tc>
      </w:tr>
      <w:tr w:rsidR="0058223E" w:rsidRPr="00E24AD9" w14:paraId="40AB1D71"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170B62F8"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2AE0738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7FBCB4B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056CE26A"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3D36B69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50 W</w:t>
            </w:r>
          </w:p>
        </w:tc>
        <w:tc>
          <w:tcPr>
            <w:tcW w:w="1701" w:type="dxa"/>
          </w:tcPr>
          <w:p w14:paraId="77071CD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6EA2C1C"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58223E" w:rsidRPr="00E24AD9" w14:paraId="7CDDBD49"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F9547C5"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1CEF5AF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7,8)</w:t>
            </w:r>
          </w:p>
        </w:tc>
        <w:tc>
          <w:tcPr>
            <w:tcW w:w="1417" w:type="dxa"/>
          </w:tcPr>
          <w:p w14:paraId="258155B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6DC2898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5B23BCE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610 W</w:t>
            </w:r>
          </w:p>
        </w:tc>
        <w:tc>
          <w:tcPr>
            <w:tcW w:w="1701" w:type="dxa"/>
          </w:tcPr>
          <w:p w14:paraId="05133CF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4E17A9E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630BA786"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61B386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3F3A614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3DB245F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7B3313E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718EA84E"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36 W</w:t>
            </w:r>
          </w:p>
        </w:tc>
        <w:tc>
          <w:tcPr>
            <w:tcW w:w="1701" w:type="dxa"/>
          </w:tcPr>
          <w:p w14:paraId="08DBA51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D57F98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4CDCBF9C" w14:textId="2A8C7052" w:rsidR="005B2D11" w:rsidRDefault="005B2D11" w:rsidP="005B2D11">
      <w:pPr>
        <w:pStyle w:val="Descripcin"/>
        <w:keepNext/>
      </w:pPr>
      <w:bookmarkStart w:id="146" w:name="_Ref508623641"/>
      <w:bookmarkStart w:id="147" w:name="_Toc511324255"/>
      <w:r>
        <w:t xml:space="preserve">Tabla </w:t>
      </w:r>
      <w:r>
        <w:fldChar w:fldCharType="begin"/>
      </w:r>
      <w:r>
        <w:instrText xml:space="preserve"> SEQ Tabla \* ARABIC </w:instrText>
      </w:r>
      <w:r>
        <w:fldChar w:fldCharType="separate"/>
      </w:r>
      <w:r w:rsidR="00AC166E">
        <w:rPr>
          <w:noProof/>
        </w:rPr>
        <w:t>15</w:t>
      </w:r>
      <w:r>
        <w:fldChar w:fldCharType="end"/>
      </w:r>
      <w:bookmarkEnd w:id="145"/>
      <w:bookmarkEnd w:id="146"/>
      <w:r>
        <w:t>. Mediciones rendimiento el día 1 de enero.</w:t>
      </w:r>
      <w:bookmarkEnd w:id="147"/>
    </w:p>
    <w:p w14:paraId="02D5B696" w14:textId="77777777" w:rsidR="005B2D11" w:rsidRDefault="005B2D11" w:rsidP="005B2D11"/>
    <w:p w14:paraId="217E32BE" w14:textId="77777777" w:rsidR="009A64D5" w:rsidRDefault="005B2D11" w:rsidP="005B2D11">
      <w:r>
        <w:t xml:space="preserve">Teniendo en cuenta la tabla anterior hemos visto que en el intervalo de tiempo [6,7), que las posiciones en función de la media obtenida por aerogenerador es en primera posición el aero 3, en segunda el aero 2, y en tercero el aero 1. </w:t>
      </w:r>
    </w:p>
    <w:p w14:paraId="5BCA3CD5" w14:textId="43C88271" w:rsidR="005B2D11" w:rsidRDefault="005B2D11" w:rsidP="005B2D11">
      <w:r>
        <w:t xml:space="preserve">Si lo representamos en un evento, </w:t>
      </w:r>
    </w:p>
    <w:p w14:paraId="788C94E3" w14:textId="77777777" w:rsidR="005B2D11" w:rsidRPr="00CE6021" w:rsidRDefault="005B2D11" w:rsidP="005B2D11">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4438D3AF" w14:textId="77777777" w:rsidR="005B2D11" w:rsidRPr="00CE6021" w:rsidRDefault="005B2D11" w:rsidP="005B2D11">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531DA6EE" w14:textId="4B8F1832" w:rsidR="005B2D11" w:rsidRDefault="005B2D11" w:rsidP="005B2D11">
      <w:pPr>
        <w:ind w:firstLine="0"/>
        <w:jc w:val="center"/>
      </w:pPr>
      <m:oMathPara>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m:oMathPara>
    </w:p>
    <w:p w14:paraId="3399E7CE" w14:textId="7BBA4D40" w:rsidR="005B2D11" w:rsidRDefault="005B2D11" w:rsidP="005B2D11">
      <w:r>
        <w:t>tendría la siguiente forma:</w:t>
      </w:r>
    </w:p>
    <w:p w14:paraId="325EA087" w14:textId="77777777" w:rsidR="005B2D11" w:rsidRPr="00CE6021" w:rsidRDefault="005B2D11" w:rsidP="005B2D11">
      <m:oMathPara>
        <m:oMath>
          <m:r>
            <w:rPr>
              <w:rFonts w:ascii="Cambria Math" w:hAnsi="Cambria Math"/>
            </w:rPr>
            <w:lastRenderedPageBreak/>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r>
                <w:rPr>
                  <w:rFonts w:ascii="Cambria Math" w:hAnsi="Cambria Math"/>
                </w:rPr>
                <m:t>,[6,7)</m:t>
              </m:r>
            </m:e>
          </m:d>
          <m:r>
            <w:rPr>
              <w:rFonts w:ascii="Cambria Math" w:hAnsi="Cambria Math"/>
            </w:rPr>
            <m:t>={aero 3, aero 2, aero 1}</m:t>
          </m:r>
        </m:oMath>
      </m:oMathPara>
    </w:p>
    <w:p w14:paraId="73413AF3" w14:textId="5DCACBE2" w:rsidR="005B2D11" w:rsidRDefault="005B2D11" w:rsidP="005B2D11">
      <w:r>
        <w:t>Veremos pues que los elementos del evento quedan ordenados, según los datos obtenidos. Bien, supongamos que el día 2 de enero se obtiene, el siguiente evento:</w:t>
      </w:r>
    </w:p>
    <w:p w14:paraId="287F694D"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r>
                <w:rPr>
                  <w:rFonts w:ascii="Cambria Math" w:hAnsi="Cambria Math"/>
                </w:rPr>
                <m:t>,[6,7)</m:t>
              </m:r>
            </m:e>
          </m:d>
          <m:r>
            <w:rPr>
              <w:rFonts w:ascii="Cambria Math" w:hAnsi="Cambria Math"/>
            </w:rPr>
            <m:t>={aero 2, aero 3, aero 1}</m:t>
          </m:r>
        </m:oMath>
      </m:oMathPara>
    </w:p>
    <w:p w14:paraId="7AD8254C" w14:textId="77777777" w:rsidR="009A64D5" w:rsidRDefault="009A64D5" w:rsidP="009A64D5"/>
    <w:p w14:paraId="4132144F" w14:textId="62AF518B" w:rsidR="005B2D11" w:rsidRPr="00CE6021" w:rsidRDefault="005B2D11" w:rsidP="009A64D5">
      <w:r>
        <w:t>Como podemos observar dentro de este ranking, de un día para otro, el aero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w:t>
      </w:r>
      <w:r w:rsidR="009A64D5">
        <w:t>edicciones a corto-medio plazo.</w:t>
      </w:r>
    </w:p>
    <w:p w14:paraId="3941F7FC" w14:textId="18B2807F" w:rsidR="005B2D11" w:rsidRPr="009A64D5" w:rsidRDefault="00BE6EEC" w:rsidP="00655489">
      <w:pPr>
        <w:pStyle w:val="Prrafodelista"/>
        <w:numPr>
          <w:ilvl w:val="0"/>
          <w:numId w:val="16"/>
        </w:numPr>
        <w:rPr>
          <w:b/>
          <w:sz w:val="28"/>
          <w:szCs w:val="28"/>
        </w:rPr>
      </w:pPr>
      <w:r>
        <w:rPr>
          <w:b/>
          <w:sz w:val="28"/>
          <w:szCs w:val="28"/>
        </w:rPr>
        <w:t>Patron de Productividad</w:t>
      </w:r>
    </w:p>
    <w:p w14:paraId="3D29FBA2" w14:textId="77D3701F" w:rsidR="00E40D06" w:rsidRDefault="00002665" w:rsidP="00002665">
      <w:r>
        <w:rPr>
          <w:noProof/>
        </w:rPr>
        <w:drawing>
          <wp:anchor distT="0" distB="0" distL="114300" distR="114300" simplePos="0" relativeHeight="251662336" behindDoc="0" locked="0" layoutInCell="1" allowOverlap="1" wp14:anchorId="5532E84B" wp14:editId="34E5AC4B">
            <wp:simplePos x="0" y="0"/>
            <wp:positionH relativeFrom="margin">
              <wp:posOffset>-117475</wp:posOffset>
            </wp:positionH>
            <wp:positionV relativeFrom="paragraph">
              <wp:posOffset>2400300</wp:posOffset>
            </wp:positionV>
            <wp:extent cx="5544185" cy="2962275"/>
            <wp:effectExtent l="0" t="0" r="18415" b="9525"/>
            <wp:wrapSquare wrapText="bothSides"/>
            <wp:docPr id="9" name="Gráfico 9">
              <a:extLst xmlns:a="http://schemas.openxmlformats.org/drawingml/2006/main">
                <a:ext uri="{FF2B5EF4-FFF2-40B4-BE49-F238E27FC236}">
                  <a16:creationId xmlns:a16="http://schemas.microsoft.com/office/drawing/2014/main" id="{3A0F73F7-58CA-4D78-9042-8924D08D93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page">
              <wp14:pctWidth>0</wp14:pctWidth>
            </wp14:sizeRelH>
            <wp14:sizeRelV relativeFrom="page">
              <wp14:pctHeight>0</wp14:pctHeight>
            </wp14:sizeRelV>
          </wp:anchor>
        </w:drawing>
      </w:r>
      <w:r w:rsidR="00E40D06">
        <w:rPr>
          <w:noProof/>
        </w:rPr>
        <mc:AlternateContent>
          <mc:Choice Requires="wps">
            <w:drawing>
              <wp:anchor distT="0" distB="0" distL="114300" distR="114300" simplePos="0" relativeHeight="251663360" behindDoc="0" locked="0" layoutInCell="1" allowOverlap="1" wp14:anchorId="27E7B4AA" wp14:editId="5FBEC663">
                <wp:simplePos x="0" y="0"/>
                <wp:positionH relativeFrom="margin">
                  <wp:align>left</wp:align>
                </wp:positionH>
                <wp:positionV relativeFrom="paragraph">
                  <wp:posOffset>5140960</wp:posOffset>
                </wp:positionV>
                <wp:extent cx="5363210" cy="276535"/>
                <wp:effectExtent l="0" t="0" r="8890" b="9525"/>
                <wp:wrapSquare wrapText="bothSides"/>
                <wp:docPr id="15" name="Cuadro de texto 15"/>
                <wp:cNvGraphicFramePr/>
                <a:graphic xmlns:a="http://schemas.openxmlformats.org/drawingml/2006/main">
                  <a:graphicData uri="http://schemas.microsoft.com/office/word/2010/wordprocessingShape">
                    <wps:wsp>
                      <wps:cNvSpPr txBox="1"/>
                      <wps:spPr>
                        <a:xfrm>
                          <a:off x="0" y="0"/>
                          <a:ext cx="5363210" cy="276535"/>
                        </a:xfrm>
                        <a:prstGeom prst="rect">
                          <a:avLst/>
                        </a:prstGeom>
                        <a:solidFill>
                          <a:prstClr val="white"/>
                        </a:solidFill>
                        <a:ln>
                          <a:noFill/>
                        </a:ln>
                      </wps:spPr>
                      <wps:txbx>
                        <w:txbxContent>
                          <w:p w14:paraId="092A9FC9" w14:textId="6B477809" w:rsidR="00AC166E" w:rsidRPr="007C24FA" w:rsidRDefault="00AC166E" w:rsidP="005B2D11">
                            <w:pPr>
                              <w:pStyle w:val="Descripcin"/>
                              <w:jc w:val="center"/>
                              <w:rPr>
                                <w:rFonts w:ascii="Times New Roman" w:hAnsi="Times New Roman"/>
                                <w:noProof/>
                              </w:rPr>
                            </w:pPr>
                            <w:bookmarkStart w:id="148" w:name="_Ref507415147"/>
                            <w:bookmarkStart w:id="149" w:name="_Toc511338181"/>
                            <w:r>
                              <w:t xml:space="preserve">Ilustración </w:t>
                            </w:r>
                            <w:r>
                              <w:fldChar w:fldCharType="begin"/>
                            </w:r>
                            <w:r>
                              <w:instrText xml:space="preserve"> SEQ Ilustración \* ARABIC </w:instrText>
                            </w:r>
                            <w:r>
                              <w:fldChar w:fldCharType="separate"/>
                            </w:r>
                            <w:r>
                              <w:rPr>
                                <w:noProof/>
                              </w:rPr>
                              <w:t>17</w:t>
                            </w:r>
                            <w:r>
                              <w:fldChar w:fldCharType="end"/>
                            </w:r>
                            <w:bookmarkEnd w:id="148"/>
                            <w:r>
                              <w:t>. Grafíco de potencia producida el día 1 de enero.</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7B4AA" id="Cuadro de texto 15" o:spid="_x0000_s1031" type="#_x0000_t202" style="position:absolute;left:0;text-align:left;margin-left:0;margin-top:404.8pt;width:422.3pt;height:21.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" stroked="f">
                <v:textbox inset="0,0,0,0">
                  <w:txbxContent>
                    <w:p w14:paraId="092A9FC9" w14:textId="6B477809" w:rsidR="00AC166E" w:rsidRPr="007C24FA" w:rsidRDefault="00AC166E" w:rsidP="005B2D11">
                      <w:pPr>
                        <w:pStyle w:val="Descripcin"/>
                        <w:jc w:val="center"/>
                        <w:rPr>
                          <w:rFonts w:ascii="Times New Roman" w:hAnsi="Times New Roman"/>
                          <w:noProof/>
                        </w:rPr>
                      </w:pPr>
                      <w:bookmarkStart w:id="150" w:name="_Ref507415147"/>
                      <w:bookmarkStart w:id="151" w:name="_Toc511338181"/>
                      <w:r>
                        <w:t xml:space="preserve">Ilustración </w:t>
                      </w:r>
                      <w:r>
                        <w:fldChar w:fldCharType="begin"/>
                      </w:r>
                      <w:r>
                        <w:instrText xml:space="preserve"> SEQ Ilustración \* ARABIC </w:instrText>
                      </w:r>
                      <w:r>
                        <w:fldChar w:fldCharType="separate"/>
                      </w:r>
                      <w:r>
                        <w:rPr>
                          <w:noProof/>
                        </w:rPr>
                        <w:t>17</w:t>
                      </w:r>
                      <w:r>
                        <w:fldChar w:fldCharType="end"/>
                      </w:r>
                      <w:bookmarkEnd w:id="150"/>
                      <w:r>
                        <w:t>. Grafíco de potencia producida el día 1 de enero.</w:t>
                      </w:r>
                      <w:bookmarkEnd w:id="151"/>
                    </w:p>
                  </w:txbxContent>
                </v:textbox>
                <w10:wrap type="square" anchorx="margin"/>
              </v:shape>
            </w:pict>
          </mc:Fallback>
        </mc:AlternateContent>
      </w:r>
      <w:r w:rsidR="005B2D11">
        <w:t xml:space="preserve">En cuanto a lo que productividad se refiere, enfrentamos dos factores muy importantes que son la potencia producida y el tiempo. Esta vez, como hemos comentado anteriormente, el factor geográfico y la posición de los aerogeneradores es muy relevante para encontrar un criterio que nos permita decir cuál es más productivo que otro. En la </w:t>
      </w:r>
      <w:r w:rsidR="005B2D11">
        <w:fldChar w:fldCharType="begin"/>
      </w:r>
      <w:r w:rsidR="005B2D11">
        <w:instrText xml:space="preserve"> REF _Ref507415147 \h </w:instrText>
      </w:r>
      <w:r w:rsidR="005B2D11">
        <w:fldChar w:fldCharType="separate"/>
      </w:r>
      <w:r w:rsidR="00AC166E">
        <w:t xml:space="preserve">Ilustración </w:t>
      </w:r>
      <w:r w:rsidR="00AC166E">
        <w:rPr>
          <w:noProof/>
        </w:rPr>
        <w:t>17</w:t>
      </w:r>
      <w:r w:rsidR="005B2D11">
        <w:fldChar w:fldCharType="end"/>
      </w:r>
      <w:r w:rsidR="005B2D11">
        <w:t xml:space="preserve">, vemos lo que producen 6 aerogeneradores a lo largo de un día. Como podemos observar sus líneas </w:t>
      </w:r>
      <w:r w:rsidR="005B2D11">
        <w:lastRenderedPageBreak/>
        <w:t>de tendencia lineales indican cual es más productivo el uno con respecto el otro. Sin embargo, estas mediciones son dependientes del viento. Por tanto, el q</w:t>
      </w:r>
      <w:r w:rsidR="009A64D5">
        <w:t xml:space="preserve">ue reciba más viento, es el que </w:t>
      </w:r>
      <w:r w:rsidR="005B2D11">
        <w:t xml:space="preserve">más produce. </w:t>
      </w:r>
    </w:p>
    <w:p w14:paraId="11327634" w14:textId="695AFB61" w:rsidR="005B2D11" w:rsidRDefault="005B2D11" w:rsidP="005B2D11">
      <w:r>
        <w:t xml:space="preserve">Dicho lo anterior, hemos de incorporar el estudio del contexto de cada generador, tanto el factor geográfico, como su lugar dentro de la formación del parque. Debido a estos dos criterios, en condiciones normales, todos y cada uno de los aeros están destinados a ser uno más productivos que otros. Por lo tanto, no podemos hacer un análisis cuantitativo únicamente fijándonos en los valores numéricos de su producción, obviando la situación dentro del parque del aerogenerador. </w:t>
      </w:r>
    </w:p>
    <w:p w14:paraId="48D227C1" w14:textId="1096DCE6" w:rsidR="004D41E3" w:rsidRDefault="005B2D11" w:rsidP="004D41E3">
      <w:r>
        <w:t xml:space="preserve">Por tanto, lo que haremos es analizar los desplazamientos dentro de ese orden al que están destinados a producir cada uno de los aerogeneradores. En la </w:t>
      </w:r>
      <w:r>
        <w:fldChar w:fldCharType="begin"/>
      </w:r>
      <w:r>
        <w:instrText xml:space="preserve"> REF _Ref507415370 \h </w:instrText>
      </w:r>
      <w:r>
        <w:fldChar w:fldCharType="separate"/>
      </w:r>
      <w:r w:rsidR="00AC166E">
        <w:rPr>
          <w:b/>
          <w:bCs/>
        </w:rPr>
        <w:t>¡Error! No se encuentra el origen de la referencia.</w:t>
      </w:r>
      <w:r>
        <w:fldChar w:fldCharType="end"/>
      </w:r>
      <w:r>
        <w:t>, vemos un ejemplo de las mediciones de los días 1 y 2 de enero.</w:t>
      </w:r>
    </w:p>
    <w:p w14:paraId="0DC805B2" w14:textId="1033A2A1" w:rsidR="00A66BBD" w:rsidRPr="00A66BBD" w:rsidRDefault="00A66BBD" w:rsidP="00A66BBD">
      <w:pPr>
        <w:ind w:firstLine="0"/>
        <w:rPr>
          <w:i/>
        </w:rPr>
      </w:pPr>
      <w:bookmarkStart w:id="152" w:name="_Toc511324256"/>
      <w:r w:rsidRPr="00002665">
        <w:rPr>
          <w:i/>
        </w:rPr>
        <w:t xml:space="preserve">Tabla </w:t>
      </w:r>
      <w:r w:rsidRPr="00002665">
        <w:rPr>
          <w:i/>
        </w:rPr>
        <w:fldChar w:fldCharType="begin"/>
      </w:r>
      <w:r w:rsidRPr="00002665">
        <w:rPr>
          <w:i/>
        </w:rPr>
        <w:instrText xml:space="preserve"> SEQ Tabla \* ARABIC </w:instrText>
      </w:r>
      <w:r w:rsidRPr="00002665">
        <w:rPr>
          <w:i/>
        </w:rPr>
        <w:fldChar w:fldCharType="separate"/>
      </w:r>
      <w:r w:rsidR="00AC166E">
        <w:rPr>
          <w:i/>
          <w:noProof/>
        </w:rPr>
        <w:t>16</w:t>
      </w:r>
      <w:r w:rsidRPr="00002665">
        <w:rPr>
          <w:i/>
        </w:rPr>
        <w:fldChar w:fldCharType="end"/>
      </w:r>
      <w:r w:rsidRPr="00002665">
        <w:rPr>
          <w:i/>
        </w:rPr>
        <w:t>. Medidas de productividad el día 1 de enero.</w:t>
      </w:r>
      <w:bookmarkEnd w:id="152"/>
    </w:p>
    <w:tbl>
      <w:tblPr>
        <w:tblStyle w:val="Tablaconcuadrcula4-nfasis5"/>
        <w:tblpPr w:leftFromText="141" w:rightFromText="141" w:vertAnchor="page" w:horzAnchor="margin" w:tblpY="7028"/>
        <w:tblW w:w="8784" w:type="dxa"/>
        <w:tblLayout w:type="fixed"/>
        <w:tblLook w:val="04A0" w:firstRow="1" w:lastRow="0" w:firstColumn="1" w:lastColumn="0" w:noHBand="0" w:noVBand="1"/>
      </w:tblPr>
      <w:tblGrid>
        <w:gridCol w:w="846"/>
        <w:gridCol w:w="1276"/>
        <w:gridCol w:w="2126"/>
        <w:gridCol w:w="1984"/>
        <w:gridCol w:w="1418"/>
        <w:gridCol w:w="1134"/>
      </w:tblGrid>
      <w:tr w:rsidR="00A66BBD" w:rsidRPr="00E24AD9" w14:paraId="5BD5A1B5" w14:textId="77777777" w:rsidTr="004A7F04">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846" w:type="dxa"/>
          </w:tcPr>
          <w:p w14:paraId="7320BF9B" w14:textId="77777777" w:rsidR="00A66BBD" w:rsidRPr="00E24AD9" w:rsidRDefault="00A66BBD" w:rsidP="004A7F04">
            <w:pPr>
              <w:ind w:firstLine="0"/>
              <w:jc w:val="center"/>
              <w:rPr>
                <w:rFonts w:cs="Times New Roman"/>
              </w:rPr>
            </w:pPr>
            <w:r w:rsidRPr="00E24AD9">
              <w:rPr>
                <w:rFonts w:cs="Times New Roman"/>
              </w:rPr>
              <w:t>ID de aero</w:t>
            </w:r>
          </w:p>
        </w:tc>
        <w:tc>
          <w:tcPr>
            <w:tcW w:w="1276" w:type="dxa"/>
          </w:tcPr>
          <w:p w14:paraId="4A6391BF"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Día</w:t>
            </w:r>
          </w:p>
        </w:tc>
        <w:tc>
          <w:tcPr>
            <w:tcW w:w="2126" w:type="dxa"/>
          </w:tcPr>
          <w:p w14:paraId="68DB30B7"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tencia producida (en día)</w:t>
            </w:r>
          </w:p>
        </w:tc>
        <w:tc>
          <w:tcPr>
            <w:tcW w:w="1984" w:type="dxa"/>
          </w:tcPr>
          <w:p w14:paraId="3BE8BEA3"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Nº Eventos representativos</w:t>
            </w:r>
          </w:p>
        </w:tc>
        <w:tc>
          <w:tcPr>
            <w:tcW w:w="1418" w:type="dxa"/>
          </w:tcPr>
          <w:p w14:paraId="6AE64B1A"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aero</w:t>
            </w:r>
          </w:p>
        </w:tc>
        <w:tc>
          <w:tcPr>
            <w:tcW w:w="1134" w:type="dxa"/>
          </w:tcPr>
          <w:p w14:paraId="1FDC271F" w14:textId="77777777" w:rsidR="00A66BBD" w:rsidRPr="00E24AD9" w:rsidRDefault="00A66BBD" w:rsidP="004A7F04">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A66BBD" w:rsidRPr="00E24AD9" w14:paraId="321F3FE5" w14:textId="77777777" w:rsidTr="004A7F04">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DA9879A" w14:textId="77777777" w:rsidR="00A66BBD" w:rsidRPr="00E24AD9" w:rsidRDefault="00A66BBD" w:rsidP="004A7F04">
            <w:pPr>
              <w:ind w:firstLine="0"/>
              <w:jc w:val="center"/>
              <w:rPr>
                <w:rFonts w:cs="Times New Roman"/>
              </w:rPr>
            </w:pPr>
            <w:r w:rsidRPr="00E24AD9">
              <w:rPr>
                <w:rFonts w:cs="Times New Roman"/>
              </w:rPr>
              <w:t>1</w:t>
            </w:r>
          </w:p>
        </w:tc>
        <w:tc>
          <w:tcPr>
            <w:tcW w:w="1276" w:type="dxa"/>
            <w:vAlign w:val="center"/>
          </w:tcPr>
          <w:p w14:paraId="5BC3F988"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0848C767"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4200 W</w:t>
            </w:r>
          </w:p>
        </w:tc>
        <w:tc>
          <w:tcPr>
            <w:tcW w:w="1984" w:type="dxa"/>
            <w:vAlign w:val="center"/>
          </w:tcPr>
          <w:p w14:paraId="6B166A98"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5604418D"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400 W</w:t>
            </w:r>
          </w:p>
        </w:tc>
        <w:tc>
          <w:tcPr>
            <w:tcW w:w="1134" w:type="dxa"/>
            <w:vAlign w:val="center"/>
          </w:tcPr>
          <w:p w14:paraId="7C53B3A2"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º</w:t>
            </w:r>
          </w:p>
        </w:tc>
      </w:tr>
      <w:tr w:rsidR="00A66BBD" w:rsidRPr="00E24AD9" w14:paraId="7D706B22" w14:textId="77777777" w:rsidTr="004A7F04">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73E2F959" w14:textId="77777777" w:rsidR="00A66BBD" w:rsidRPr="00E24AD9" w:rsidRDefault="00A66BBD" w:rsidP="004A7F04">
            <w:pPr>
              <w:ind w:firstLine="0"/>
              <w:jc w:val="center"/>
              <w:rPr>
                <w:rFonts w:cs="Times New Roman"/>
              </w:rPr>
            </w:pPr>
            <w:r w:rsidRPr="00E24AD9">
              <w:rPr>
                <w:rFonts w:cs="Times New Roman"/>
              </w:rPr>
              <w:t>2</w:t>
            </w:r>
          </w:p>
        </w:tc>
        <w:tc>
          <w:tcPr>
            <w:tcW w:w="1276" w:type="dxa"/>
            <w:vAlign w:val="center"/>
          </w:tcPr>
          <w:p w14:paraId="6584BE45"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30844F7C"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EEA0988"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w:t>
            </w:r>
          </w:p>
        </w:tc>
        <w:tc>
          <w:tcPr>
            <w:tcW w:w="1418" w:type="dxa"/>
            <w:vAlign w:val="center"/>
          </w:tcPr>
          <w:p w14:paraId="537C9D2B"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1500 W</w:t>
            </w:r>
          </w:p>
        </w:tc>
        <w:tc>
          <w:tcPr>
            <w:tcW w:w="1134" w:type="dxa"/>
            <w:vAlign w:val="center"/>
          </w:tcPr>
          <w:p w14:paraId="6EA650A3"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A66BBD" w:rsidRPr="00E24AD9" w14:paraId="72814E69" w14:textId="77777777" w:rsidTr="004A7F04">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CCAE32C" w14:textId="77777777" w:rsidR="00A66BBD" w:rsidRPr="00E24AD9" w:rsidRDefault="00A66BBD" w:rsidP="004A7F04">
            <w:pPr>
              <w:ind w:firstLine="0"/>
              <w:jc w:val="center"/>
              <w:rPr>
                <w:rFonts w:cs="Times New Roman"/>
              </w:rPr>
            </w:pPr>
            <w:r w:rsidRPr="00E24AD9">
              <w:rPr>
                <w:rFonts w:cs="Times New Roman"/>
              </w:rPr>
              <w:t>3</w:t>
            </w:r>
          </w:p>
        </w:tc>
        <w:tc>
          <w:tcPr>
            <w:tcW w:w="1276" w:type="dxa"/>
            <w:vAlign w:val="center"/>
          </w:tcPr>
          <w:p w14:paraId="6E79F782"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58191EFA"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6C63443"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0CCFC735"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000 W</w:t>
            </w:r>
          </w:p>
        </w:tc>
        <w:tc>
          <w:tcPr>
            <w:tcW w:w="1134" w:type="dxa"/>
            <w:vAlign w:val="center"/>
          </w:tcPr>
          <w:p w14:paraId="1A1A0011"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A66BBD" w:rsidRPr="00E24AD9" w14:paraId="3F2543DD" w14:textId="77777777" w:rsidTr="004A7F04">
        <w:trPr>
          <w:trHeight w:val="432"/>
        </w:trPr>
        <w:tc>
          <w:tcPr>
            <w:cnfStyle w:val="001000000000" w:firstRow="0" w:lastRow="0" w:firstColumn="1" w:lastColumn="0" w:oddVBand="0" w:evenVBand="0" w:oddHBand="0" w:evenHBand="0" w:firstRowFirstColumn="0" w:firstRowLastColumn="0" w:lastRowFirstColumn="0" w:lastRowLastColumn="0"/>
            <w:tcW w:w="846" w:type="dxa"/>
            <w:vAlign w:val="center"/>
          </w:tcPr>
          <w:p w14:paraId="65AA01DC" w14:textId="77777777" w:rsidR="00A66BBD" w:rsidRPr="00E24AD9" w:rsidRDefault="00A66BBD" w:rsidP="004A7F04">
            <w:pPr>
              <w:ind w:firstLine="0"/>
              <w:jc w:val="center"/>
              <w:rPr>
                <w:rFonts w:cs="Times New Roman"/>
              </w:rPr>
            </w:pPr>
            <w:r w:rsidRPr="00E24AD9">
              <w:rPr>
                <w:rFonts w:cs="Times New Roman"/>
              </w:rPr>
              <w:t>1</w:t>
            </w:r>
          </w:p>
        </w:tc>
        <w:tc>
          <w:tcPr>
            <w:tcW w:w="1276" w:type="dxa"/>
            <w:vAlign w:val="center"/>
          </w:tcPr>
          <w:p w14:paraId="46164E88"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60CF89AD"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100 W</w:t>
            </w:r>
          </w:p>
        </w:tc>
        <w:tc>
          <w:tcPr>
            <w:tcW w:w="1984" w:type="dxa"/>
            <w:vAlign w:val="center"/>
          </w:tcPr>
          <w:p w14:paraId="14E19CA0"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2E425362"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66 W</w:t>
            </w:r>
          </w:p>
        </w:tc>
        <w:tc>
          <w:tcPr>
            <w:tcW w:w="1134" w:type="dxa"/>
            <w:vAlign w:val="center"/>
          </w:tcPr>
          <w:p w14:paraId="4185A55A"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A66BBD" w:rsidRPr="00E24AD9" w14:paraId="3D21ED11" w14:textId="77777777" w:rsidTr="004A7F04">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3A94AC8" w14:textId="77777777" w:rsidR="00A66BBD" w:rsidRPr="00E24AD9" w:rsidRDefault="00A66BBD" w:rsidP="004A7F04">
            <w:pPr>
              <w:ind w:firstLine="0"/>
              <w:jc w:val="center"/>
              <w:rPr>
                <w:rFonts w:cs="Times New Roman"/>
              </w:rPr>
            </w:pPr>
            <w:r w:rsidRPr="00E24AD9">
              <w:rPr>
                <w:rFonts w:cs="Times New Roman"/>
              </w:rPr>
              <w:t>2</w:t>
            </w:r>
          </w:p>
        </w:tc>
        <w:tc>
          <w:tcPr>
            <w:tcW w:w="1276" w:type="dxa"/>
            <w:vAlign w:val="center"/>
          </w:tcPr>
          <w:p w14:paraId="60A697CC"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721A4F56"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200 W</w:t>
            </w:r>
          </w:p>
        </w:tc>
        <w:tc>
          <w:tcPr>
            <w:tcW w:w="1984" w:type="dxa"/>
            <w:vAlign w:val="center"/>
          </w:tcPr>
          <w:p w14:paraId="76629B76"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3FF2FC92"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1066 W</w:t>
            </w:r>
          </w:p>
        </w:tc>
        <w:tc>
          <w:tcPr>
            <w:tcW w:w="1134" w:type="dxa"/>
            <w:vAlign w:val="center"/>
          </w:tcPr>
          <w:p w14:paraId="67D04CDF" w14:textId="77777777" w:rsidR="00A66BBD" w:rsidRPr="00E24AD9" w:rsidRDefault="00A66BBD" w:rsidP="004A7F04">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A66BBD" w:rsidRPr="00E24AD9" w14:paraId="7415FFC0" w14:textId="77777777" w:rsidTr="004A7F04">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99067C9" w14:textId="77777777" w:rsidR="00A66BBD" w:rsidRPr="00E24AD9" w:rsidRDefault="00A66BBD" w:rsidP="004A7F04">
            <w:pPr>
              <w:ind w:firstLine="0"/>
              <w:jc w:val="center"/>
              <w:rPr>
                <w:rFonts w:cs="Times New Roman"/>
              </w:rPr>
            </w:pPr>
            <w:r w:rsidRPr="00E24AD9">
              <w:rPr>
                <w:rFonts w:cs="Times New Roman"/>
              </w:rPr>
              <w:t>3</w:t>
            </w:r>
          </w:p>
        </w:tc>
        <w:tc>
          <w:tcPr>
            <w:tcW w:w="1276" w:type="dxa"/>
            <w:vAlign w:val="center"/>
          </w:tcPr>
          <w:p w14:paraId="13EA7638"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24C600E9"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000 W</w:t>
            </w:r>
          </w:p>
        </w:tc>
        <w:tc>
          <w:tcPr>
            <w:tcW w:w="1984" w:type="dxa"/>
            <w:vAlign w:val="center"/>
          </w:tcPr>
          <w:p w14:paraId="5B1DB7D2"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1E21D094"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33 W</w:t>
            </w:r>
          </w:p>
        </w:tc>
        <w:tc>
          <w:tcPr>
            <w:tcW w:w="1134" w:type="dxa"/>
            <w:vAlign w:val="center"/>
          </w:tcPr>
          <w:p w14:paraId="124B76B7" w14:textId="77777777" w:rsidR="00A66BBD" w:rsidRPr="00E24AD9" w:rsidRDefault="00A66BBD" w:rsidP="004A7F04">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7FFD85FB" w14:textId="77777777" w:rsidR="00A66BBD" w:rsidRDefault="00A66BBD" w:rsidP="005B2D11"/>
    <w:p w14:paraId="5E15F4A4" w14:textId="5B8B09A2" w:rsidR="005B2D11" w:rsidRDefault="005B2D11" w:rsidP="005B2D11">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xml:space="preserve">. Veremos que el día uno de enero no cumple con el orden ideal, podremos decir que el parque ha producido lo que se esperaba el 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xml:space="preserve">. Si analizamos R2 y R3, vemos que la productividad del aero 2 ha bajado muchísimo, esto no debería de pasar, puesto que el aero 2 en condiciones normales, debería de estar de los primeros. Esta bajada, </w:t>
      </w:r>
      <w:r>
        <w:lastRenderedPageBreak/>
        <w:t>puede ser señal de que hay algún fallo mecánico, alguna reparación, un evento inesperado etc. En base a las traslaciones de esta especie de ranking podremos implantar medidas preventivas cuando más nos convenga.</w:t>
      </w:r>
    </w:p>
    <w:p w14:paraId="71DFFF67" w14:textId="1AB2368A" w:rsidR="00D101DD" w:rsidRDefault="005B2D11" w:rsidP="005B2D11">
      <w:pPr>
        <w:ind w:firstLine="0"/>
      </w:pPr>
      <w:r w:rsidRPr="001909A3">
        <w:rPr>
          <w:highlight w:val="yellow"/>
        </w:rPr>
        <w:t>ATENCIÓN. “Que el aerogenerador dibuje una curva de potencia más elevada con respecto el resto, no implica que produzca más (sea el más productivo)”</w:t>
      </w:r>
    </w:p>
    <w:p w14:paraId="0E19B0A5" w14:textId="464F2731" w:rsidR="00D101DD" w:rsidRDefault="00D101DD" w:rsidP="00D101DD">
      <w:r>
        <w:t xml:space="preserve">Una vez expuestos los patrones a implementar, el Scrum </w:t>
      </w:r>
      <w:proofErr w:type="gramStart"/>
      <w:r>
        <w:t>Master</w:t>
      </w:r>
      <w:proofErr w:type="gramEnd"/>
      <w:r>
        <w:t>, dio el visto bueno a los patrones a implementar, era una buena solución y con una dificultad adecuada. Sin embargo, quedó pendiente que el cliente lo verificará y viera el visto bueno o las apreciaciones necesarias para ajustarse a sus necesidades.</w:t>
      </w:r>
    </w:p>
    <w:p w14:paraId="37AE10DA" w14:textId="5FA0A4B3" w:rsidR="009254A0" w:rsidRDefault="00BE6EEC" w:rsidP="00E34980">
      <w:pPr>
        <w:pStyle w:val="Captulo-Nivel2"/>
      </w:pPr>
      <w:bookmarkStart w:id="153" w:name="_Toc512374366"/>
      <w:r>
        <w:t>Próximos pasos</w:t>
      </w:r>
      <w:bookmarkEnd w:id="153"/>
    </w:p>
    <w:p w14:paraId="659F530C" w14:textId="1B0F077A" w:rsidR="009254A0" w:rsidRDefault="009254A0" w:rsidP="009254A0">
      <w:pPr>
        <w:rPr>
          <w:lang w:eastAsia="es-ES" w:bidi="ar-SA"/>
        </w:rPr>
      </w:pPr>
      <w:r>
        <w:rPr>
          <w:lang w:eastAsia="es-ES" w:bidi="ar-SA"/>
        </w:rPr>
        <w:t>Como consecuencia de esta reunión y antes de emp</w:t>
      </w:r>
      <w:r w:rsidR="009F04E3">
        <w:rPr>
          <w:lang w:eastAsia="es-ES" w:bidi="ar-SA"/>
        </w:rPr>
        <w:t>ezar a implementar los patrones,</w:t>
      </w:r>
      <w:r>
        <w:rPr>
          <w:lang w:eastAsia="es-ES" w:bidi="ar-SA"/>
        </w:rPr>
        <w:t xml:space="preserve"> deberemos de comunicarnos con el cliente y cerciorarnos de que las ideas planteadas son correctas y </w:t>
      </w:r>
      <w:r w:rsidR="009F04E3">
        <w:rPr>
          <w:lang w:eastAsia="es-ES" w:bidi="ar-SA"/>
        </w:rPr>
        <w:t>solventa sus necesidades</w:t>
      </w:r>
      <w:r>
        <w:rPr>
          <w:lang w:eastAsia="es-ES" w:bidi="ar-SA"/>
        </w:rPr>
        <w:t xml:space="preserve">. Por tanto, Enrique se deberá de reunir a solas con Francisco José Polo </w:t>
      </w:r>
      <w:r w:rsidR="009F04E3">
        <w:rPr>
          <w:lang w:eastAsia="es-ES" w:bidi="ar-SA"/>
        </w:rPr>
        <w:t>para</w:t>
      </w:r>
      <w:r>
        <w:rPr>
          <w:lang w:eastAsia="es-ES" w:bidi="ar-SA"/>
        </w:rPr>
        <w:t xml:space="preserve"> confirmar el enunciado de los patrones, así como estructurarlos y definir de una vez por todas qué patron se va a implementar</w:t>
      </w:r>
      <w:r w:rsidR="009F04E3">
        <w:rPr>
          <w:lang w:eastAsia="es-ES" w:bidi="ar-SA"/>
        </w:rPr>
        <w:t>,</w:t>
      </w:r>
      <w:r>
        <w:rPr>
          <w:lang w:eastAsia="es-ES" w:bidi="ar-SA"/>
        </w:rPr>
        <w:t xml:space="preserve"> y cuál es el límite de nuestro proyecto. </w:t>
      </w:r>
    </w:p>
    <w:p w14:paraId="1A4F4D3B" w14:textId="5E8B4F90" w:rsidR="00862D41" w:rsidRDefault="00862D41" w:rsidP="00E34980">
      <w:pPr>
        <w:pStyle w:val="Captulo-Nivel2"/>
      </w:pPr>
      <w:bookmarkStart w:id="154" w:name="_Toc512374367"/>
      <w:r w:rsidRPr="005B2D11">
        <w:t xml:space="preserve">Reunión </w:t>
      </w:r>
      <w:r>
        <w:t>9</w:t>
      </w:r>
      <w:r w:rsidRPr="005B2D11">
        <w:t xml:space="preserve">. </w:t>
      </w:r>
      <w:r>
        <w:t xml:space="preserve">Reunión para concretar y validar los patrones con </w:t>
      </w:r>
      <w:r w:rsidR="00BE6EEC">
        <w:t>el cliente</w:t>
      </w:r>
      <w:bookmarkEnd w:id="154"/>
    </w:p>
    <w:p w14:paraId="11C71A95" w14:textId="23EEBF3C" w:rsidR="009F04E3" w:rsidRPr="00743DF0" w:rsidRDefault="00BE6EEC" w:rsidP="009F04E3">
      <w:pPr>
        <w:rPr>
          <w:rFonts w:cs="Times New Roman"/>
        </w:rPr>
      </w:pPr>
      <w:r>
        <w:rPr>
          <w:rFonts w:cs="Times New Roman"/>
        </w:rPr>
        <w:t xml:space="preserve">En esta reunión se procedió a la validación de los fundamentos funcionales que tienen los patrones ideados, así como posibles retoques que mejorarán la exactitud de los eventos de interés a detectar. </w:t>
      </w:r>
    </w:p>
    <w:p w14:paraId="333F2AB3" w14:textId="77777777" w:rsidR="00BE6EEC" w:rsidRPr="00743DF0" w:rsidRDefault="00BE6EEC" w:rsidP="00BE6EEC">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029B2A6D" w14:textId="244468A5" w:rsidR="009F04E3" w:rsidRDefault="009F04E3" w:rsidP="009F04E3">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0: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5B7448F" w14:textId="77777777" w:rsidR="009F04E3" w:rsidRPr="000A4550" w:rsidRDefault="009F04E3" w:rsidP="009F04E3">
      <w:pPr>
        <w:rPr>
          <w:rFonts w:cs="Times New Roman"/>
        </w:rPr>
      </w:pPr>
      <w:r>
        <w:rPr>
          <w:rFonts w:cs="Times New Roman"/>
        </w:rPr>
        <w:t>Los asistentes de la reunión son:</w:t>
      </w:r>
    </w:p>
    <w:p w14:paraId="639A67B4" w14:textId="77777777" w:rsidR="00BE6EEC" w:rsidRPr="00537D53" w:rsidRDefault="00BE6EEC" w:rsidP="00BE6EEC">
      <w:pPr>
        <w:pStyle w:val="Prrafodelista"/>
        <w:numPr>
          <w:ilvl w:val="0"/>
          <w:numId w:val="10"/>
        </w:numPr>
        <w:rPr>
          <w:rFonts w:cs="Times New Roman"/>
          <w:szCs w:val="24"/>
        </w:rPr>
      </w:pPr>
      <w:r>
        <w:rPr>
          <w:rFonts w:cs="Times New Roman"/>
          <w:szCs w:val="24"/>
        </w:rPr>
        <w:t xml:space="preserve">Francisco José Polo Sánchez. Jefe de departamento de I+D+i de Ingeteam </w:t>
      </w:r>
      <w:r>
        <w:rPr>
          <w:rFonts w:cs="Times New Roman"/>
          <w:szCs w:val="24"/>
        </w:rPr>
        <w:lastRenderedPageBreak/>
        <w:t>Service.</w:t>
      </w:r>
    </w:p>
    <w:p w14:paraId="35895DDA" w14:textId="77777777" w:rsidR="00BE6EEC" w:rsidRDefault="00BE6EEC" w:rsidP="00BE6EEC">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BD5098A" w14:textId="16428E5B" w:rsidR="009F04E3" w:rsidRDefault="009F04E3" w:rsidP="00E34980">
      <w:pPr>
        <w:pStyle w:val="Captulo-Nivel2"/>
      </w:pPr>
      <w:bookmarkStart w:id="155" w:name="_Toc512374368"/>
      <w:r>
        <w:t>A</w:t>
      </w:r>
      <w:r w:rsidR="00BE6EEC">
        <w:t>suntos que tratar</w:t>
      </w:r>
      <w:bookmarkEnd w:id="155"/>
    </w:p>
    <w:p w14:paraId="0C4A692D" w14:textId="7A4B7370" w:rsidR="00BE6EEC" w:rsidRPr="00BE6EEC" w:rsidRDefault="00BE6EEC" w:rsidP="00BE6EEC">
      <w:pPr>
        <w:pStyle w:val="Standard"/>
      </w:pPr>
      <w:r>
        <w:t>Los puntos que se desarrollarán en esta reunión son los siguientes:</w:t>
      </w:r>
    </w:p>
    <w:p w14:paraId="3F0A9E4E" w14:textId="66C43A5A" w:rsidR="00BE6EEC" w:rsidRDefault="00BE6EEC" w:rsidP="00790DFF">
      <w:pPr>
        <w:pStyle w:val="Standard"/>
        <w:numPr>
          <w:ilvl w:val="0"/>
          <w:numId w:val="17"/>
        </w:numPr>
      </w:pPr>
      <w:r>
        <w:t>Fundamentos teóricos y funcionamiento de los patrones.</w:t>
      </w:r>
    </w:p>
    <w:p w14:paraId="10FF7E1E" w14:textId="66D22658" w:rsidR="00BE6EEC" w:rsidRDefault="00BE6EEC" w:rsidP="00790DFF">
      <w:pPr>
        <w:pStyle w:val="Standard"/>
        <w:numPr>
          <w:ilvl w:val="0"/>
          <w:numId w:val="17"/>
        </w:numPr>
      </w:pPr>
      <w:r>
        <w:t>Aceptación o denegación de los patrones ideados.</w:t>
      </w:r>
    </w:p>
    <w:p w14:paraId="07989129" w14:textId="01885927" w:rsidR="00BE6EEC" w:rsidRDefault="00BE6EEC" w:rsidP="00790DFF">
      <w:pPr>
        <w:pStyle w:val="Standard"/>
        <w:numPr>
          <w:ilvl w:val="0"/>
          <w:numId w:val="17"/>
        </w:numPr>
      </w:pPr>
      <w:r>
        <w:t>Posibles mejoras en los patrones.</w:t>
      </w:r>
    </w:p>
    <w:p w14:paraId="66D0ED28" w14:textId="48FA217B" w:rsidR="00BE6EEC" w:rsidRPr="00BE6EEC" w:rsidRDefault="00BE6EEC" w:rsidP="00790DFF">
      <w:pPr>
        <w:pStyle w:val="Standard"/>
        <w:numPr>
          <w:ilvl w:val="0"/>
          <w:numId w:val="17"/>
        </w:numPr>
      </w:pPr>
      <w:r>
        <w:t>Apreciaciones que se podrían hacer extras utilizando el log de errores.</w:t>
      </w:r>
    </w:p>
    <w:p w14:paraId="0BCFE175" w14:textId="77777777" w:rsidR="00501000" w:rsidRDefault="00BE6EEC" w:rsidP="00E34980">
      <w:pPr>
        <w:pStyle w:val="Captulo-Nivel2"/>
      </w:pPr>
      <w:bookmarkStart w:id="156" w:name="_Toc512374369"/>
      <w:r>
        <w:t>INformación recogida</w:t>
      </w:r>
      <w:bookmarkEnd w:id="156"/>
    </w:p>
    <w:p w14:paraId="4C8F4529" w14:textId="23C7FC15" w:rsidR="00D32B11" w:rsidRDefault="00BE6EEC" w:rsidP="00BA7CD6">
      <w:pPr>
        <w:pStyle w:val="Standard"/>
        <w:ind w:firstLine="709"/>
        <w:rPr>
          <w:rFonts w:ascii="Times New Roman" w:hAnsi="Times New Roman" w:cs="Times New Roman"/>
        </w:rPr>
      </w:pPr>
      <w:r w:rsidRPr="00501000">
        <w:rPr>
          <w:rFonts w:ascii="Times New Roman" w:hAnsi="Times New Roman" w:cs="Times New Roman"/>
        </w:rPr>
        <w:t xml:space="preserve">En primer lugar, Enrique expusó todos los puntos que definen los patrones ideados, que intentan medir productividad y rendimiento. </w:t>
      </w:r>
      <w:r w:rsidR="00501000" w:rsidRPr="00501000">
        <w:rPr>
          <w:rFonts w:ascii="Times New Roman" w:hAnsi="Times New Roman" w:cs="Times New Roman"/>
        </w:rPr>
        <w:t>Una vez hecho esto Francisco José dio el visto bueno a los patrones. Sin embargo</w:t>
      </w:r>
      <w:r w:rsidR="00501000">
        <w:rPr>
          <w:rFonts w:ascii="Times New Roman" w:hAnsi="Times New Roman" w:cs="Times New Roman"/>
        </w:rPr>
        <w:t>, corregió algunos aspectos que eran incorrectos, mejorando así el funcionamiento del algoritmo CEP.</w:t>
      </w:r>
    </w:p>
    <w:p w14:paraId="4A1E8579" w14:textId="2AB1AF40" w:rsidR="00ED4B47" w:rsidRDefault="00ED4B47" w:rsidP="00ED4B47">
      <w:pPr>
        <w:pStyle w:val="Standard"/>
        <w:ind w:firstLine="709"/>
        <w:rPr>
          <w:rFonts w:ascii="Times New Roman" w:hAnsi="Times New Roman" w:cs="Times New Roman"/>
        </w:rPr>
      </w:pPr>
      <w:r>
        <w:rPr>
          <w:rFonts w:ascii="Times New Roman" w:hAnsi="Times New Roman" w:cs="Times New Roman"/>
        </w:rPr>
        <w:t>Dio la aprobación completa al patrón para esquematizar la productividad, le pareció interesante. Destacó que analizar cualititativamente los aerogeneradores como si fueran corredores en una carrera, normalizando las condiciones geográficas, mediante los desplazamientos en un ranking, era una buena idea.</w:t>
      </w:r>
    </w:p>
    <w:p w14:paraId="021860D0" w14:textId="6C2AF875" w:rsidR="00BA7CD6" w:rsidRDefault="00BA7CD6" w:rsidP="00BA7CD6">
      <w:pPr>
        <w:pStyle w:val="Standard"/>
        <w:ind w:firstLine="709"/>
        <w:rPr>
          <w:rFonts w:ascii="Times New Roman" w:hAnsi="Times New Roman" w:cs="Times New Roman"/>
        </w:rPr>
      </w:pPr>
      <w:r>
        <w:rPr>
          <w:rFonts w:ascii="Times New Roman" w:hAnsi="Times New Roman" w:cs="Times New Roman"/>
        </w:rPr>
        <w:t>Un</w:t>
      </w:r>
      <w:r w:rsidR="00ED4B47">
        <w:rPr>
          <w:rFonts w:ascii="Times New Roman" w:hAnsi="Times New Roman" w:cs="Times New Roman"/>
        </w:rPr>
        <w:t>a</w:t>
      </w:r>
      <w:r>
        <w:rPr>
          <w:rFonts w:ascii="Times New Roman" w:hAnsi="Times New Roman" w:cs="Times New Roman"/>
        </w:rPr>
        <w:t xml:space="preserve">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5EE91FB3"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30720BBE" w14:textId="77777777"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B750BA4" w14:textId="6CB12D06"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13533BA" w14:textId="17CFA945" w:rsidR="00BA7CD6" w:rsidRDefault="00BA7CD6" w:rsidP="00BA7CD6">
      <w:pPr>
        <w:ind w:firstLine="0"/>
      </w:pPr>
      <w:r>
        <w:t>Después de la intervención del cliente estipulamos que un evento queda representado como:</w:t>
      </w:r>
    </w:p>
    <w:p w14:paraId="50A821FF" w14:textId="77777777" w:rsidR="00BA7CD6" w:rsidRPr="00CE6021" w:rsidRDefault="00BA7CD6" w:rsidP="00BA7CD6">
      <w:pPr>
        <w:ind w:firstLine="0"/>
      </w:pPr>
      <m:oMathPara>
        <m:oMath>
          <m:r>
            <w:rPr>
              <w:rFonts w:ascii="Cambria Math" w:hAnsi="Cambria Math"/>
            </w:rPr>
            <w:lastRenderedPageBreak/>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5D2D2381" w14:textId="31BFA98A"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7B7ECF9" w14:textId="0655BA58"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E2910BD" w14:textId="3A9ACAFC" w:rsidR="000E6874" w:rsidRDefault="00BB16CB" w:rsidP="000E6874">
      <w:pPr>
        <w:pStyle w:val="Standard"/>
        <w:ind w:firstLine="709"/>
        <w:rPr>
          <w:rFonts w:ascii="Times New Roman" w:hAnsi="Times New Roman" w:cs="Times New Roman"/>
        </w:rPr>
      </w:pPr>
      <w:r>
        <w:rPr>
          <w:rFonts w:ascii="Times New Roman" w:hAnsi="Times New Roman" w:cs="Times New Roman"/>
        </w:rPr>
        <w:t>Las</w:t>
      </w:r>
      <w:r w:rsidRPr="00BB16CB">
        <w:rPr>
          <w:rFonts w:ascii="Times New Roman" w:hAnsi="Times New Roman" w:cs="Times New Roman"/>
        </w:rPr>
        <w:t xml:space="preserve"> variaciones de potencia producida en los intervalos centrales de la curva son </w:t>
      </w:r>
      <w:r w:rsidR="00ED4B47">
        <w:rPr>
          <w:rFonts w:ascii="Times New Roman" w:hAnsi="Times New Roman" w:cs="Times New Roman"/>
        </w:rPr>
        <w:t>demasiado grandes</w:t>
      </w:r>
      <w:r w:rsidRPr="00BB16CB">
        <w:rPr>
          <w:rFonts w:ascii="Times New Roman" w:hAnsi="Times New Roman" w:cs="Times New Roman"/>
        </w:rPr>
        <w:t>, de tal forma que</w:t>
      </w:r>
      <w:r>
        <w:rPr>
          <w:rFonts w:ascii="Times New Roman" w:hAnsi="Times New Roman" w:cs="Times New Roman"/>
        </w:rPr>
        <w:t xml:space="preserve"> al</w:t>
      </w:r>
      <w:r w:rsidRPr="00BB16CB">
        <w:rPr>
          <w:rFonts w:ascii="Times New Roman" w:hAnsi="Times New Roman" w:cs="Times New Roman"/>
        </w:rPr>
        <w:t xml:space="preserve"> minimizar el intervalo </w:t>
      </w:r>
      <w:r>
        <w:rPr>
          <w:rFonts w:ascii="Times New Roman" w:hAnsi="Times New Roman" w:cs="Times New Roman"/>
        </w:rPr>
        <w:t>obtendremos</w:t>
      </w:r>
      <w:r w:rsidRPr="00BB16CB">
        <w:rPr>
          <w:rFonts w:ascii="Times New Roman" w:hAnsi="Times New Roman" w:cs="Times New Roman"/>
        </w:rPr>
        <w:t xml:space="preserve"> más precisión en el análisis</w:t>
      </w:r>
      <w:r w:rsidR="00ED4B47">
        <w:rPr>
          <w:rFonts w:ascii="Times New Roman" w:hAnsi="Times New Roman" w:cs="Times New Roman"/>
        </w:rPr>
        <w:t>, ya que reducimos las desviaciones en los diferentes dominios de viento.</w:t>
      </w:r>
      <w:r w:rsidR="000E6874">
        <w:rPr>
          <w:rFonts w:ascii="Times New Roman" w:hAnsi="Times New Roman" w:cs="Times New Roman"/>
        </w:rPr>
        <w:t xml:space="preserve"> Además, sugirió separar el análisis a través de tres patrones distintos pero complementarios entre sí, son los siguientes:</w:t>
      </w:r>
    </w:p>
    <w:p w14:paraId="29CAD014" w14:textId="1C355F54"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desviaciones.</w:t>
      </w:r>
      <w:r>
        <w:rPr>
          <w:rFonts w:ascii="Times New Roman" w:hAnsi="Times New Roman" w:cs="Times New Roman"/>
        </w:rPr>
        <w:t xml:space="preserve"> Cada X tiempo se recogerían los datos de los distintos aerogeneradores, de tal forma que haríamos un análisis de sus desviaciones típicas y consideraremos que aquel que tenga una desviación mayor, es más irregular, y, por tanto, peor con respecto el resto.  </w:t>
      </w:r>
    </w:p>
    <w:p w14:paraId="5CF9558E" w14:textId="1CF3056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puntos fuera de los intervalos de confianza en los bines de viento</w:t>
      </w:r>
      <w:r>
        <w:rPr>
          <w:rFonts w:ascii="Times New Roman" w:hAnsi="Times New Roman" w:cs="Times New Roman"/>
        </w:rPr>
        <w:t xml:space="preserve">. Este patrón nace a raíz del anterior, </w:t>
      </w:r>
      <w:r w:rsidR="004451A7">
        <w:rPr>
          <w:rFonts w:ascii="Times New Roman" w:hAnsi="Times New Roman" w:cs="Times New Roman"/>
        </w:rPr>
        <w:t>ya que,</w:t>
      </w:r>
      <w:r>
        <w:rPr>
          <w:rFonts w:ascii="Times New Roman" w:hAnsi="Times New Roman" w:cs="Times New Roman"/>
        </w:rPr>
        <w:t xml:space="preserve"> a través de </w:t>
      </w:r>
      <w:r w:rsidR="004451A7">
        <w:rPr>
          <w:rFonts w:ascii="Times New Roman" w:hAnsi="Times New Roman" w:cs="Times New Roman"/>
        </w:rPr>
        <w:t>la desviación típica obtenida</w:t>
      </w:r>
      <w:r>
        <w:rPr>
          <w:rFonts w:ascii="Times New Roman" w:hAnsi="Times New Roman" w:cs="Times New Roman"/>
        </w:rPr>
        <w:t xml:space="preserve"> de cada aerogenerador en un bin de viento, podremos obtener el intervalo de confianza de sus mediciones. </w:t>
      </w:r>
      <w:r w:rsidR="004451A7">
        <w:rPr>
          <w:rFonts w:ascii="Times New Roman" w:hAnsi="Times New Roman" w:cs="Times New Roman"/>
        </w:rPr>
        <w:t>Contaremos</w:t>
      </w:r>
      <w:r>
        <w:rPr>
          <w:rFonts w:ascii="Times New Roman" w:hAnsi="Times New Roman" w:cs="Times New Roman"/>
        </w:rPr>
        <w:t xml:space="preserve"> cuantos puntos se</w:t>
      </w:r>
      <w:r w:rsidR="004451A7">
        <w:rPr>
          <w:rFonts w:ascii="Times New Roman" w:hAnsi="Times New Roman" w:cs="Times New Roman"/>
        </w:rPr>
        <w:t xml:space="preserve"> quedan fueran de ese intervalo, de tal forma que aislaremos qué puntos no son normales dentro de los datos obtenidos en ese tiempo. Estos puntos pueden ser el indicio de que pueda haber alguna avería mecánica a corto-medio plazo. Por lo general, podremos tener la hipótesis de que el aerogenerador que más puntos tenga fuera de su intervalo de confianza será el peor. También se sugirió hacer un ranking con este criterio.</w:t>
      </w:r>
    </w:p>
    <w:p w14:paraId="4473D164" w14:textId="58C4069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media y bajadas en tanto por ciento del unos con respecto otros</w:t>
      </w:r>
      <w:r>
        <w:rPr>
          <w:rFonts w:ascii="Times New Roman" w:hAnsi="Times New Roman" w:cs="Times New Roman"/>
        </w:rPr>
        <w:t>.</w:t>
      </w:r>
      <w:r w:rsidR="004451A7">
        <w:rPr>
          <w:rFonts w:ascii="Times New Roman" w:hAnsi="Times New Roman" w:cs="Times New Roman"/>
        </w:rPr>
        <w:t xml:space="preserve"> A través de las medias obtenidas por cada aerogenerador en los diferentes bines de viento</w:t>
      </w:r>
      <w:r w:rsidR="007542EA">
        <w:rPr>
          <w:rFonts w:ascii="Times New Roman" w:hAnsi="Times New Roman" w:cs="Times New Roman"/>
        </w:rPr>
        <w:t>,</w:t>
      </w:r>
      <w:r w:rsidR="004451A7">
        <w:rPr>
          <w:rFonts w:ascii="Times New Roman" w:hAnsi="Times New Roman" w:cs="Times New Roman"/>
        </w:rPr>
        <w:t xml:space="preserve"> analizar</w:t>
      </w:r>
      <w:r w:rsidR="007542EA">
        <w:rPr>
          <w:rFonts w:ascii="Times New Roman" w:hAnsi="Times New Roman" w:cs="Times New Roman"/>
        </w:rPr>
        <w:t>emos</w:t>
      </w:r>
      <w:r w:rsidR="004451A7">
        <w:rPr>
          <w:rFonts w:ascii="Times New Roman" w:hAnsi="Times New Roman" w:cs="Times New Roman"/>
        </w:rPr>
        <w:t xml:space="preserve"> las bajadas de rendimiento</w:t>
      </w:r>
      <w:r w:rsidR="007542EA">
        <w:rPr>
          <w:rFonts w:ascii="Times New Roman" w:hAnsi="Times New Roman" w:cs="Times New Roman"/>
        </w:rPr>
        <w:t>,</w:t>
      </w:r>
      <w:r w:rsidR="004451A7">
        <w:rPr>
          <w:rFonts w:ascii="Times New Roman" w:hAnsi="Times New Roman" w:cs="Times New Roman"/>
        </w:rPr>
        <w:t xml:space="preserve"> con respecto </w:t>
      </w:r>
      <w:r w:rsidR="007542EA">
        <w:rPr>
          <w:rFonts w:ascii="Times New Roman" w:hAnsi="Times New Roman" w:cs="Times New Roman"/>
        </w:rPr>
        <w:t>s</w:t>
      </w:r>
      <w:r w:rsidR="004451A7">
        <w:rPr>
          <w:rFonts w:ascii="Times New Roman" w:hAnsi="Times New Roman" w:cs="Times New Roman"/>
        </w:rPr>
        <w:t xml:space="preserve">us propias medias o de las del resto de aerogeneradores. Es interesante analizar para un bin de viento, porqué un aerogenerador ha bajado su rendimiento en un </w:t>
      </w:r>
      <w:r w:rsidR="007542EA">
        <w:rPr>
          <w:rFonts w:ascii="Times New Roman" w:hAnsi="Times New Roman" w:cs="Times New Roman"/>
        </w:rPr>
        <w:t>tanto por ciento</w:t>
      </w:r>
      <w:r w:rsidR="004451A7">
        <w:rPr>
          <w:rFonts w:ascii="Times New Roman" w:hAnsi="Times New Roman" w:cs="Times New Roman"/>
        </w:rPr>
        <w:t xml:space="preserve"> con respecto lo obtenido en el día anterior.</w:t>
      </w:r>
    </w:p>
    <w:p w14:paraId="31B02085" w14:textId="680F11FF" w:rsidR="00BE6EEC" w:rsidRPr="00BE6EEC" w:rsidRDefault="00BE6EEC" w:rsidP="00E34980">
      <w:pPr>
        <w:pStyle w:val="Captulo-Nivel2"/>
      </w:pPr>
      <w:bookmarkStart w:id="157" w:name="_Toc512374370"/>
      <w:r>
        <w:t>Próximos pasos</w:t>
      </w:r>
      <w:bookmarkEnd w:id="157"/>
    </w:p>
    <w:p w14:paraId="46823E78" w14:textId="398B4057" w:rsidR="009F04E3" w:rsidRDefault="007542EA" w:rsidP="009F04E3">
      <w:pPr>
        <w:pStyle w:val="Standard"/>
      </w:pPr>
      <w:r>
        <w:t xml:space="preserve">En esta reunión se confirmaron todos y cada uno de los patrones a implementar, hasta este </w:t>
      </w:r>
      <w:r>
        <w:lastRenderedPageBreak/>
        <w:t>momento no se acotó la amplitud del proyecto, ni las funcionalidades que iba a tener el prototipo de esta iteración. Hecho esto, aquí empezó la implementación de los patrones. Las tareas fruto de esta reunión son:</w:t>
      </w:r>
    </w:p>
    <w:p w14:paraId="2E3019A1" w14:textId="70FFC66D" w:rsidR="007542EA" w:rsidRDefault="007542EA" w:rsidP="007542EA">
      <w:pPr>
        <w:pStyle w:val="Standard"/>
        <w:numPr>
          <w:ilvl w:val="0"/>
          <w:numId w:val="11"/>
        </w:numPr>
      </w:pPr>
      <w:r>
        <w:t>Implementar el patrón para medir productividad.</w:t>
      </w:r>
    </w:p>
    <w:p w14:paraId="1F6C2575" w14:textId="16828656" w:rsidR="007542EA" w:rsidRDefault="007542EA" w:rsidP="007542EA">
      <w:pPr>
        <w:pStyle w:val="Standard"/>
        <w:numPr>
          <w:ilvl w:val="0"/>
          <w:numId w:val="11"/>
        </w:numPr>
      </w:pPr>
      <w:r>
        <w:t>Implementar el patrón para medir rendimiento.</w:t>
      </w:r>
    </w:p>
    <w:p w14:paraId="73ACB223" w14:textId="178DA0EA" w:rsidR="00862D41" w:rsidRDefault="007542EA" w:rsidP="007542EA">
      <w:pPr>
        <w:pStyle w:val="Standard"/>
        <w:numPr>
          <w:ilvl w:val="0"/>
          <w:numId w:val="11"/>
        </w:numPr>
      </w:pPr>
      <w:r>
        <w:t>Cambiar el filtrado de datos para que los intervalos sean los correspondientes a los bines de viento, y no en intervalos unitarios.</w:t>
      </w:r>
    </w:p>
    <w:p w14:paraId="2F62E9A8" w14:textId="2004374D" w:rsidR="00D721C6" w:rsidRDefault="00D721C6" w:rsidP="007542EA">
      <w:pPr>
        <w:pStyle w:val="Standard"/>
        <w:numPr>
          <w:ilvl w:val="0"/>
          <w:numId w:val="11"/>
        </w:numPr>
      </w:pPr>
      <w:r>
        <w:t xml:space="preserve">Cambiar el flujo de envío de alertas del ESB, para </w:t>
      </w:r>
      <w:r w:rsidRPr="00D721C6">
        <w:t xml:space="preserve">que se añada una tupla a la base de datos MySQL correspondiente al evento complejo </w:t>
      </w:r>
      <w:r>
        <w:t>detectado.</w:t>
      </w:r>
    </w:p>
    <w:p w14:paraId="5CCA4A34" w14:textId="6AA10D5B" w:rsidR="00D721C6" w:rsidRDefault="00D721C6" w:rsidP="00D721C6">
      <w:pPr>
        <w:pStyle w:val="Standard"/>
      </w:pPr>
    </w:p>
    <w:p w14:paraId="150E0727" w14:textId="74A9BD01" w:rsidR="00D721C6" w:rsidRPr="005B2D11" w:rsidRDefault="00D721C6" w:rsidP="00E34980">
      <w:pPr>
        <w:pStyle w:val="Captulo-Nivel2"/>
      </w:pPr>
      <w:bookmarkStart w:id="158" w:name="_Toc512374371"/>
      <w:r w:rsidRPr="005B2D11">
        <w:t xml:space="preserve">Reunión </w:t>
      </w:r>
      <w:r>
        <w:t>10. Reunión para revisión de código y comunicación de patrones definitivos</w:t>
      </w:r>
      <w:bookmarkEnd w:id="158"/>
    </w:p>
    <w:p w14:paraId="4F9853C2" w14:textId="77777777" w:rsidR="00D721C6" w:rsidRPr="00743DF0" w:rsidRDefault="00D721C6" w:rsidP="00D721C6">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21D20CF3" w14:textId="77777777" w:rsidR="00D721C6" w:rsidRPr="00743DF0" w:rsidRDefault="00D721C6" w:rsidP="00D721C6">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2478718" w14:textId="013C1631" w:rsidR="00D721C6" w:rsidRDefault="00D721C6" w:rsidP="00D721C6">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1 de marzo</w:t>
      </w:r>
      <w:r w:rsidRPr="00743DF0">
        <w:rPr>
          <w:rFonts w:cs="Times New Roman"/>
          <w:szCs w:val="24"/>
        </w:rPr>
        <w:t xml:space="preserve"> de 2018.</w:t>
      </w:r>
    </w:p>
    <w:p w14:paraId="5D165BC3" w14:textId="77777777" w:rsidR="00D721C6" w:rsidRPr="000A4550" w:rsidRDefault="00D721C6" w:rsidP="00D721C6">
      <w:pPr>
        <w:rPr>
          <w:rFonts w:cs="Times New Roman"/>
        </w:rPr>
      </w:pPr>
      <w:r>
        <w:rPr>
          <w:rFonts w:cs="Times New Roman"/>
        </w:rPr>
        <w:t>Los asistentes de la reunión son:</w:t>
      </w:r>
    </w:p>
    <w:p w14:paraId="3DCB42F3" w14:textId="77777777" w:rsidR="00D721C6" w:rsidRDefault="00D721C6" w:rsidP="00D721C6">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9D42876" w14:textId="77777777" w:rsidR="00D721C6" w:rsidRPr="007008F0" w:rsidRDefault="00D721C6" w:rsidP="00D721C6">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1B211BF3" w14:textId="77777777" w:rsidR="00D721C6" w:rsidRDefault="00D721C6" w:rsidP="00D721C6">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6039EE06" w14:textId="77777777" w:rsidR="00D721C6" w:rsidRDefault="00D721C6" w:rsidP="00E34980">
      <w:pPr>
        <w:pStyle w:val="Captulo-Nivel2"/>
      </w:pPr>
      <w:bookmarkStart w:id="159" w:name="_Toc512374372"/>
      <w:r>
        <w:t>Asuntos que tratar</w:t>
      </w:r>
      <w:bookmarkEnd w:id="159"/>
    </w:p>
    <w:p w14:paraId="7B5A9055" w14:textId="0883304E" w:rsidR="00D721C6" w:rsidRDefault="00AA75F7" w:rsidP="00D721C6">
      <w:pPr>
        <w:rPr>
          <w:lang w:eastAsia="es-ES" w:bidi="ar-SA"/>
        </w:rPr>
      </w:pPr>
      <w:r>
        <w:rPr>
          <w:lang w:eastAsia="es-ES" w:bidi="ar-SA"/>
        </w:rPr>
        <w:t>Esta reunión sirvió como recurso para comunicar los patrones definitivos y para labores de coordinación dentro del trabajo de fin de grado. Los puntos de la reunión fueron:</w:t>
      </w:r>
    </w:p>
    <w:p w14:paraId="270C674B" w14:textId="0568A8F8" w:rsidR="00AA75F7" w:rsidRDefault="00AA75F7" w:rsidP="00AA75F7">
      <w:pPr>
        <w:pStyle w:val="Prrafodelista"/>
        <w:numPr>
          <w:ilvl w:val="0"/>
          <w:numId w:val="11"/>
        </w:numPr>
        <w:rPr>
          <w:lang w:eastAsia="es-ES" w:bidi="ar-SA"/>
        </w:rPr>
      </w:pPr>
      <w:r>
        <w:rPr>
          <w:lang w:eastAsia="es-ES" w:bidi="ar-SA"/>
        </w:rPr>
        <w:lastRenderedPageBreak/>
        <w:t>Comunicación de los patrones definitivos.</w:t>
      </w:r>
    </w:p>
    <w:p w14:paraId="1B26ECD7" w14:textId="4C2D867E" w:rsidR="00AA75F7" w:rsidRDefault="00DB7A58" w:rsidP="00AA75F7">
      <w:pPr>
        <w:pStyle w:val="Prrafodelista"/>
        <w:numPr>
          <w:ilvl w:val="0"/>
          <w:numId w:val="11"/>
        </w:numPr>
        <w:rPr>
          <w:lang w:eastAsia="es-ES" w:bidi="ar-SA"/>
        </w:rPr>
      </w:pPr>
      <w:r>
        <w:rPr>
          <w:lang w:eastAsia="es-ES" w:bidi="ar-SA"/>
        </w:rPr>
        <w:t>Exposición de dudas en un patrón, puesto que no se sabía en su día como plantearlo.</w:t>
      </w:r>
    </w:p>
    <w:p w14:paraId="098D6964" w14:textId="321792A9" w:rsidR="00DB7A58" w:rsidRDefault="00DB7A58" w:rsidP="00AA75F7">
      <w:pPr>
        <w:pStyle w:val="Prrafodelista"/>
        <w:numPr>
          <w:ilvl w:val="0"/>
          <w:numId w:val="11"/>
        </w:numPr>
        <w:rPr>
          <w:lang w:eastAsia="es-ES" w:bidi="ar-SA"/>
        </w:rPr>
      </w:pPr>
      <w:r>
        <w:rPr>
          <w:lang w:eastAsia="es-ES" w:bidi="ar-SA"/>
        </w:rPr>
        <w:t>Coordinación del trabajo de fin de grado.</w:t>
      </w:r>
    </w:p>
    <w:p w14:paraId="1A7DB9CC" w14:textId="15A3A364" w:rsidR="00D721C6" w:rsidRDefault="00D721C6" w:rsidP="00E34980">
      <w:pPr>
        <w:pStyle w:val="Captulo-Nivel2"/>
      </w:pPr>
      <w:bookmarkStart w:id="160" w:name="_Toc512374373"/>
      <w:r w:rsidRPr="00D721C6">
        <w:t>Información recogida</w:t>
      </w:r>
      <w:bookmarkEnd w:id="160"/>
    </w:p>
    <w:p w14:paraId="41BFEE4C" w14:textId="7AE4CC1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Se puso en conocimiento a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de cuáles iban a ser los patrones definitivos a implementar, ya dado el visto bueno por parte del cliente. E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vio correcto el enunciado de los patrones, y que eran posibles de implementar.</w:t>
      </w:r>
    </w:p>
    <w:p w14:paraId="367720D2" w14:textId="5E81FF8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A continuación, ya se había empezado a implementar el patrón que tenía que ver con la productividad. Sin embargo, la solución propuesta no estaba completa ya que a la hora de hacer un SELECT con una ventana temporal de tipo BATCH, no se conseguía añadir el ROW NUMBER para poder añadir una columna más que indique la posición de los aeros dentro del ranking. </w:t>
      </w:r>
      <w:r w:rsidR="005737E2" w:rsidRPr="00406537">
        <w:rPr>
          <w:rFonts w:ascii="Times New Roman" w:hAnsi="Times New Roman" w:cs="Times New Roman"/>
        </w:rPr>
        <w:t>Sin embargo, se pensó a hacer de otra forma</w:t>
      </w:r>
      <w:r w:rsidR="00406537" w:rsidRPr="00406537">
        <w:rPr>
          <w:rFonts w:ascii="Times New Roman" w:hAnsi="Times New Roman" w:cs="Times New Roman"/>
        </w:rPr>
        <w:t>,</w:t>
      </w:r>
      <w:r w:rsidR="005737E2" w:rsidRPr="00406537">
        <w:rPr>
          <w:rFonts w:ascii="Times New Roman" w:hAnsi="Times New Roman" w:cs="Times New Roman"/>
        </w:rPr>
        <w:t xml:space="preserve"> captura</w:t>
      </w:r>
      <w:r w:rsidR="00406537" w:rsidRPr="00406537">
        <w:rPr>
          <w:rFonts w:ascii="Times New Roman" w:hAnsi="Times New Roman" w:cs="Times New Roman"/>
        </w:rPr>
        <w:t>ndo</w:t>
      </w:r>
      <w:r w:rsidR="005737E2" w:rsidRPr="00406537">
        <w:rPr>
          <w:rFonts w:ascii="Times New Roman" w:hAnsi="Times New Roman" w:cs="Times New Roman"/>
        </w:rPr>
        <w:t xml:space="preserve"> tantos eventos seguidos como el número de aerogeneradores multiplicado por dos. De esta forma, capturaremos el ranking obtenido en dos días consecutivos y compararemos los unos con respecto los otros para ver si han cambiado las posiciones de un día para otro. </w:t>
      </w:r>
    </w:p>
    <w:p w14:paraId="3C356AA9" w14:textId="4B90DA06" w:rsidR="00406537" w:rsidRPr="00406537" w:rsidRDefault="00406537" w:rsidP="00406537">
      <w:pPr>
        <w:pStyle w:val="Standard"/>
        <w:ind w:firstLine="567"/>
        <w:rPr>
          <w:rFonts w:ascii="Times New Roman" w:hAnsi="Times New Roman" w:cs="Times New Roman"/>
        </w:rPr>
      </w:pPr>
      <w:r w:rsidRPr="00406537">
        <w:rPr>
          <w:rFonts w:ascii="Times New Roman" w:hAnsi="Times New Roman" w:cs="Times New Roman"/>
        </w:rPr>
        <w:t xml:space="preserve">Solucionado este problema a nivel de implementación, </w:t>
      </w:r>
      <w:r>
        <w:rPr>
          <w:rFonts w:ascii="Times New Roman" w:hAnsi="Times New Roman" w:cs="Times New Roman"/>
        </w:rPr>
        <w:t xml:space="preserve">pasamos a la coordinación del trabajo de fin de grado. Debido a que solo quedarían tres meses para la entrega </w:t>
      </w:r>
      <w:proofErr w:type="gramStart"/>
      <w:r>
        <w:rPr>
          <w:rFonts w:ascii="Times New Roman" w:hAnsi="Times New Roman" w:cs="Times New Roman"/>
        </w:rPr>
        <w:t>del mismo</w:t>
      </w:r>
      <w:proofErr w:type="gramEnd"/>
      <w:r>
        <w:rPr>
          <w:rFonts w:ascii="Times New Roman" w:hAnsi="Times New Roman" w:cs="Times New Roman"/>
        </w:rPr>
        <w:t>, el Scrum Master mandó a ambos alumnos empezar a elaborar la memoria en la medida de lo posible</w:t>
      </w:r>
      <w:r w:rsidR="00E40D06">
        <w:rPr>
          <w:rFonts w:ascii="Times New Roman" w:hAnsi="Times New Roman" w:cs="Times New Roman"/>
        </w:rPr>
        <w:t>,</w:t>
      </w:r>
      <w:r>
        <w:rPr>
          <w:rFonts w:ascii="Times New Roman" w:hAnsi="Times New Roman" w:cs="Times New Roman"/>
        </w:rPr>
        <w:t xml:space="preserve"> en concreto</w:t>
      </w:r>
      <w:r w:rsidR="00E40D06">
        <w:rPr>
          <w:rFonts w:ascii="Times New Roman" w:hAnsi="Times New Roman" w:cs="Times New Roman"/>
        </w:rPr>
        <w:t>,</w:t>
      </w:r>
      <w:r>
        <w:rPr>
          <w:rFonts w:ascii="Times New Roman" w:hAnsi="Times New Roman" w:cs="Times New Roman"/>
        </w:rPr>
        <w:t xml:space="preserve"> con los capítulos del estado del arte y a documentar el primer sprint. Además, se estipuló que iba a ver una reunión semanal a partir de la semana del 19 de marzo </w:t>
      </w:r>
      <w:r w:rsidR="00E40D06">
        <w:rPr>
          <w:rFonts w:ascii="Times New Roman" w:hAnsi="Times New Roman" w:cs="Times New Roman"/>
        </w:rPr>
        <w:t>debido a que había tener un mayor control de lo que se iba haciendo, y así evitar posibles atascos en las tareas del proyecto.</w:t>
      </w:r>
    </w:p>
    <w:p w14:paraId="033C655E" w14:textId="7DBA9A4A" w:rsidR="00E40D06" w:rsidRDefault="00E40D06" w:rsidP="00E34980">
      <w:pPr>
        <w:pStyle w:val="Captulo-Nivel2"/>
      </w:pPr>
      <w:bookmarkStart w:id="161" w:name="_Toc512374374"/>
      <w:r>
        <w:t>Próximos pasoS</w:t>
      </w:r>
      <w:bookmarkEnd w:id="161"/>
    </w:p>
    <w:p w14:paraId="3F8A4CAD" w14:textId="6D12CFAA" w:rsidR="00D721C6" w:rsidRDefault="00E40D06" w:rsidP="00D721C6">
      <w:pPr>
        <w:pStyle w:val="Standard"/>
      </w:pPr>
      <w:r>
        <w:t>Las tareas que deberemos desarrollar después de esta reunión son principalmente terminar de elaborar los patrones, empezar la memoria de trabajo de fin de grado, y continuar las tareas impuestas en el backlog.</w:t>
      </w:r>
      <w:r w:rsidR="00406537">
        <w:rPr>
          <w:lang w:eastAsia="es-ES" w:bidi="ar-SA"/>
        </w:rPr>
        <w:t xml:space="preserve"> </w:t>
      </w:r>
    </w:p>
    <w:p w14:paraId="6C961E0E" w14:textId="3F9C4560" w:rsidR="002D3E88" w:rsidRDefault="002D3E88" w:rsidP="00D12925">
      <w:pPr>
        <w:pStyle w:val="Captulo-Nivel2"/>
        <w:numPr>
          <w:ilvl w:val="2"/>
          <w:numId w:val="41"/>
        </w:numPr>
      </w:pPr>
      <w:bookmarkStart w:id="162" w:name="_Toc512374375"/>
      <w:r>
        <w:t>RESUMEN del desarrollo</w:t>
      </w:r>
      <w:bookmarkEnd w:id="162"/>
    </w:p>
    <w:tbl>
      <w:tblPr>
        <w:tblStyle w:val="Tablaconcuadrcula1clara"/>
        <w:tblW w:w="8784" w:type="dxa"/>
        <w:tblLook w:val="04A0" w:firstRow="1" w:lastRow="0" w:firstColumn="1" w:lastColumn="0" w:noHBand="0" w:noVBand="1"/>
      </w:tblPr>
      <w:tblGrid>
        <w:gridCol w:w="5807"/>
        <w:gridCol w:w="1559"/>
        <w:gridCol w:w="1418"/>
      </w:tblGrid>
      <w:tr w:rsidR="002D3E88" w14:paraId="4D7DF9CB" w14:textId="77777777" w:rsidTr="00B739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vAlign w:val="center"/>
          </w:tcPr>
          <w:p w14:paraId="13BB377F" w14:textId="381BC764" w:rsidR="002D3E88" w:rsidRDefault="00B739F0" w:rsidP="00B739F0">
            <w:pPr>
              <w:pStyle w:val="Standard"/>
              <w:jc w:val="center"/>
            </w:pPr>
            <w:r>
              <w:lastRenderedPageBreak/>
              <w:t>Historia de usuario</w:t>
            </w:r>
          </w:p>
        </w:tc>
        <w:tc>
          <w:tcPr>
            <w:tcW w:w="1559" w:type="dxa"/>
            <w:vAlign w:val="center"/>
          </w:tcPr>
          <w:p w14:paraId="3C92C95C" w14:textId="1DB42A78" w:rsidR="002D3E88" w:rsidRDefault="00B739F0" w:rsidP="00B739F0">
            <w:pPr>
              <w:pStyle w:val="Standard"/>
              <w:jc w:val="center"/>
              <w:cnfStyle w:val="100000000000" w:firstRow="1" w:lastRow="0" w:firstColumn="0" w:lastColumn="0" w:oddVBand="0" w:evenVBand="0" w:oddHBand="0" w:evenHBand="0" w:firstRowFirstColumn="0" w:firstRowLastColumn="0" w:lastRowFirstColumn="0" w:lastRowLastColumn="0"/>
            </w:pPr>
            <w:r>
              <w:t>Nº de Sprint</w:t>
            </w:r>
          </w:p>
        </w:tc>
        <w:tc>
          <w:tcPr>
            <w:tcW w:w="1418" w:type="dxa"/>
            <w:vAlign w:val="center"/>
          </w:tcPr>
          <w:p w14:paraId="6643AE2E" w14:textId="23E8326D" w:rsidR="002D3E88" w:rsidRDefault="002D3E88" w:rsidP="00B739F0">
            <w:pPr>
              <w:pStyle w:val="Standard"/>
              <w:jc w:val="center"/>
              <w:cnfStyle w:val="100000000000" w:firstRow="1" w:lastRow="0" w:firstColumn="0" w:lastColumn="0" w:oddVBand="0" w:evenVBand="0" w:oddHBand="0" w:evenHBand="0" w:firstRowFirstColumn="0" w:firstRowLastColumn="0" w:lastRowFirstColumn="0" w:lastRowLastColumn="0"/>
            </w:pPr>
            <w:r>
              <w:t>Horas</w:t>
            </w:r>
          </w:p>
        </w:tc>
      </w:tr>
      <w:tr w:rsidR="002D3E88" w14:paraId="53C6189F"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443EB311" w14:textId="4D519724" w:rsidR="002D3E88" w:rsidRPr="00295D54" w:rsidRDefault="00B739F0" w:rsidP="00B739F0">
            <w:pPr>
              <w:pStyle w:val="Standard"/>
              <w:jc w:val="left"/>
              <w:rPr>
                <w:b w:val="0"/>
              </w:rPr>
            </w:pPr>
            <w:r w:rsidRPr="00295D54">
              <w:rPr>
                <w:b w:val="0"/>
              </w:rPr>
              <w:t>Introducción a Tecnología CEP</w:t>
            </w:r>
          </w:p>
        </w:tc>
        <w:tc>
          <w:tcPr>
            <w:tcW w:w="1559" w:type="dxa"/>
            <w:vAlign w:val="center"/>
          </w:tcPr>
          <w:p w14:paraId="74E4CDD7" w14:textId="15130119"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0</w:t>
            </w:r>
          </w:p>
        </w:tc>
        <w:tc>
          <w:tcPr>
            <w:tcW w:w="1418" w:type="dxa"/>
            <w:vAlign w:val="center"/>
          </w:tcPr>
          <w:p w14:paraId="08B99CEE" w14:textId="5F9582B6"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22</w:t>
            </w:r>
          </w:p>
        </w:tc>
      </w:tr>
      <w:tr w:rsidR="002D3E88" w14:paraId="280C551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25C94794" w14:textId="39A1DC55" w:rsidR="002D3E88" w:rsidRPr="00295D54" w:rsidRDefault="00B739F0" w:rsidP="00B739F0">
            <w:pPr>
              <w:pStyle w:val="Standard"/>
              <w:jc w:val="left"/>
              <w:rPr>
                <w:b w:val="0"/>
              </w:rPr>
            </w:pPr>
            <w:r w:rsidRPr="00295D54">
              <w:rPr>
                <w:b w:val="0"/>
              </w:rPr>
              <w:t>Primer estudio de la curva de potencia</w:t>
            </w:r>
          </w:p>
        </w:tc>
        <w:tc>
          <w:tcPr>
            <w:tcW w:w="1559" w:type="dxa"/>
            <w:vAlign w:val="center"/>
          </w:tcPr>
          <w:p w14:paraId="71AB7482" w14:textId="5C5B805D" w:rsidR="002D3E88"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59A19CE1" w14:textId="37FB682E" w:rsidR="002D3E88" w:rsidRDefault="00363F3F" w:rsidP="00B739F0">
            <w:pPr>
              <w:pStyle w:val="Standard"/>
              <w:jc w:val="center"/>
              <w:cnfStyle w:val="000000000000" w:firstRow="0" w:lastRow="0" w:firstColumn="0" w:lastColumn="0" w:oddVBand="0" w:evenVBand="0" w:oddHBand="0" w:evenHBand="0" w:firstRowFirstColumn="0" w:firstRowLastColumn="0" w:lastRowFirstColumn="0" w:lastRowLastColumn="0"/>
            </w:pPr>
            <w:r>
              <w:t>4</w:t>
            </w:r>
          </w:p>
        </w:tc>
      </w:tr>
      <w:tr w:rsidR="00B739F0" w14:paraId="33072C9E"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5CE0C543" w14:textId="16B415B3" w:rsidR="00B739F0" w:rsidRPr="00295D54" w:rsidRDefault="00B739F0" w:rsidP="00B739F0">
            <w:pPr>
              <w:pStyle w:val="Standard"/>
              <w:jc w:val="left"/>
              <w:rPr>
                <w:b w:val="0"/>
              </w:rPr>
            </w:pPr>
            <w:r w:rsidRPr="00295D54">
              <w:rPr>
                <w:b w:val="0"/>
              </w:rPr>
              <w:t>Realizar el anteproyecto</w:t>
            </w:r>
          </w:p>
        </w:tc>
        <w:tc>
          <w:tcPr>
            <w:tcW w:w="1559" w:type="dxa"/>
            <w:vAlign w:val="center"/>
          </w:tcPr>
          <w:p w14:paraId="35FC9446" w14:textId="777C30D3" w:rsidR="00B739F0" w:rsidRDefault="00B739F0" w:rsidP="00B739F0">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35D121B7" w14:textId="7691EDA3" w:rsidR="00B739F0" w:rsidRDefault="00363F3F" w:rsidP="00B739F0">
            <w:pPr>
              <w:pStyle w:val="Standard"/>
              <w:jc w:val="center"/>
              <w:cnfStyle w:val="000000000000" w:firstRow="0" w:lastRow="0" w:firstColumn="0" w:lastColumn="0" w:oddVBand="0" w:evenVBand="0" w:oddHBand="0" w:evenHBand="0" w:firstRowFirstColumn="0" w:firstRowLastColumn="0" w:lastRowFirstColumn="0" w:lastRowLastColumn="0"/>
            </w:pPr>
            <w:r>
              <w:t>21</w:t>
            </w:r>
          </w:p>
        </w:tc>
      </w:tr>
      <w:tr w:rsidR="00363F3F" w14:paraId="120E75AD"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CA59AD6" w14:textId="484EF41E" w:rsidR="00363F3F" w:rsidRPr="00295D54" w:rsidRDefault="00363F3F" w:rsidP="00363F3F">
            <w:pPr>
              <w:pStyle w:val="Standard"/>
              <w:jc w:val="left"/>
              <w:rPr>
                <w:b w:val="0"/>
              </w:rPr>
            </w:pPr>
            <w:r w:rsidRPr="00295D54">
              <w:rPr>
                <w:b w:val="0"/>
              </w:rPr>
              <w:t>Recogida de requisitos y análisis de contexto</w:t>
            </w:r>
          </w:p>
        </w:tc>
        <w:tc>
          <w:tcPr>
            <w:tcW w:w="1559" w:type="dxa"/>
            <w:vAlign w:val="center"/>
          </w:tcPr>
          <w:p w14:paraId="2831E47A" w14:textId="15466FF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1D16E2FB" w14:textId="228E808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3</w:t>
            </w:r>
          </w:p>
        </w:tc>
      </w:tr>
      <w:tr w:rsidR="00363F3F" w14:paraId="777FB5E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78A7354" w14:textId="2356FD24" w:rsidR="00363F3F" w:rsidRPr="00295D54" w:rsidRDefault="00363F3F" w:rsidP="00363F3F">
            <w:pPr>
              <w:pStyle w:val="Standard"/>
              <w:jc w:val="left"/>
              <w:rPr>
                <w:b w:val="0"/>
              </w:rPr>
            </w:pPr>
            <w:r w:rsidRPr="00295D54">
              <w:rPr>
                <w:b w:val="0"/>
              </w:rPr>
              <w:t>Acoplamiento e implementación del ESB</w:t>
            </w:r>
          </w:p>
        </w:tc>
        <w:tc>
          <w:tcPr>
            <w:tcW w:w="1559" w:type="dxa"/>
            <w:vAlign w:val="center"/>
          </w:tcPr>
          <w:p w14:paraId="6577181C" w14:textId="710F96D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24E4C5A9" w14:textId="4FE4892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4</w:t>
            </w:r>
          </w:p>
        </w:tc>
      </w:tr>
      <w:tr w:rsidR="00363F3F" w14:paraId="7AF12A9E"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AB75818" w14:textId="3B22EA90" w:rsidR="00363F3F" w:rsidRPr="00295D54" w:rsidRDefault="00363F3F" w:rsidP="00363F3F">
            <w:pPr>
              <w:pStyle w:val="Standard"/>
              <w:jc w:val="left"/>
              <w:rPr>
                <w:b w:val="0"/>
              </w:rPr>
            </w:pPr>
            <w:r w:rsidRPr="00295D54">
              <w:rPr>
                <w:b w:val="0"/>
              </w:rPr>
              <w:t>Planificación del trabajo de fin de grado</w:t>
            </w:r>
          </w:p>
        </w:tc>
        <w:tc>
          <w:tcPr>
            <w:tcW w:w="1559" w:type="dxa"/>
            <w:vAlign w:val="center"/>
          </w:tcPr>
          <w:p w14:paraId="16BB8C81" w14:textId="260F12AB"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3409E70A" w14:textId="0D6EE1D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5</w:t>
            </w:r>
          </w:p>
        </w:tc>
      </w:tr>
      <w:tr w:rsidR="00363F3F" w14:paraId="20FB18EF"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0217DF80" w14:textId="2D407891" w:rsidR="00363F3F" w:rsidRPr="00295D54" w:rsidRDefault="00363F3F" w:rsidP="00363F3F">
            <w:pPr>
              <w:pStyle w:val="Standard"/>
              <w:jc w:val="left"/>
              <w:rPr>
                <w:b w:val="0"/>
              </w:rPr>
            </w:pPr>
            <w:r w:rsidRPr="00295D54">
              <w:rPr>
                <w:b w:val="0"/>
              </w:rPr>
              <w:t>Curso de Energía Eólica</w:t>
            </w:r>
          </w:p>
        </w:tc>
        <w:tc>
          <w:tcPr>
            <w:tcW w:w="1559" w:type="dxa"/>
            <w:vAlign w:val="center"/>
          </w:tcPr>
          <w:p w14:paraId="68E5E473" w14:textId="4ECCB7A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5679FD66" w14:textId="71DB60F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7</w:t>
            </w:r>
          </w:p>
        </w:tc>
      </w:tr>
      <w:tr w:rsidR="00363F3F" w14:paraId="70D52E0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C0B166A" w14:textId="588D7588" w:rsidR="00363F3F" w:rsidRPr="00295D54" w:rsidRDefault="00363F3F" w:rsidP="00363F3F">
            <w:pPr>
              <w:pStyle w:val="Standard"/>
              <w:jc w:val="left"/>
              <w:rPr>
                <w:b w:val="0"/>
              </w:rPr>
            </w:pPr>
            <w:r w:rsidRPr="00295D54">
              <w:rPr>
                <w:b w:val="0"/>
              </w:rPr>
              <w:t>Creación y acoplamiento del simulador con la Nube</w:t>
            </w:r>
          </w:p>
        </w:tc>
        <w:tc>
          <w:tcPr>
            <w:tcW w:w="1559" w:type="dxa"/>
            <w:vAlign w:val="center"/>
          </w:tcPr>
          <w:p w14:paraId="0067D57A" w14:textId="4C501483"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1</w:t>
            </w:r>
          </w:p>
        </w:tc>
        <w:tc>
          <w:tcPr>
            <w:tcW w:w="1418" w:type="dxa"/>
            <w:vAlign w:val="center"/>
          </w:tcPr>
          <w:p w14:paraId="2A754B44" w14:textId="08244F8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9</w:t>
            </w:r>
          </w:p>
        </w:tc>
      </w:tr>
      <w:tr w:rsidR="00363F3F" w14:paraId="69543799"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569F196D" w14:textId="2BD184AF" w:rsidR="00363F3F" w:rsidRPr="00295D54" w:rsidRDefault="00363F3F" w:rsidP="00363F3F">
            <w:pPr>
              <w:pStyle w:val="Standard"/>
              <w:jc w:val="left"/>
              <w:rPr>
                <w:b w:val="0"/>
              </w:rPr>
            </w:pPr>
            <w:r w:rsidRPr="00295D54">
              <w:rPr>
                <w:b w:val="0"/>
              </w:rPr>
              <w:t>Aprender PHP y familiarización con tecnología web</w:t>
            </w:r>
          </w:p>
        </w:tc>
        <w:tc>
          <w:tcPr>
            <w:tcW w:w="1559" w:type="dxa"/>
            <w:vAlign w:val="center"/>
          </w:tcPr>
          <w:p w14:paraId="309F52F9" w14:textId="2695C36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6B3EF54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38C11811"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94B3B78" w14:textId="046F5D93" w:rsidR="00363F3F" w:rsidRPr="00295D54" w:rsidRDefault="00363F3F" w:rsidP="00363F3F">
            <w:pPr>
              <w:pStyle w:val="Standard"/>
              <w:jc w:val="left"/>
              <w:rPr>
                <w:b w:val="0"/>
              </w:rPr>
            </w:pPr>
            <w:r w:rsidRPr="00295D54">
              <w:rPr>
                <w:b w:val="0"/>
              </w:rPr>
              <w:t xml:space="preserve">Estudio de factores externos distintos de potencia y velocidad de viento </w:t>
            </w:r>
          </w:p>
        </w:tc>
        <w:tc>
          <w:tcPr>
            <w:tcW w:w="1559" w:type="dxa"/>
            <w:vAlign w:val="center"/>
          </w:tcPr>
          <w:p w14:paraId="0635542C" w14:textId="4705216C"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46EACCD6"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3FDD214B"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98B172C" w14:textId="3C6A41DD" w:rsidR="00363F3F" w:rsidRPr="00295D54" w:rsidRDefault="00363F3F" w:rsidP="00363F3F">
            <w:pPr>
              <w:pStyle w:val="Standard"/>
              <w:jc w:val="left"/>
              <w:rPr>
                <w:b w:val="0"/>
              </w:rPr>
            </w:pPr>
            <w:r w:rsidRPr="00295D54">
              <w:rPr>
                <w:b w:val="0"/>
              </w:rPr>
              <w:t>Estudio de curva de potencia</w:t>
            </w:r>
          </w:p>
        </w:tc>
        <w:tc>
          <w:tcPr>
            <w:tcW w:w="1559" w:type="dxa"/>
            <w:vAlign w:val="center"/>
          </w:tcPr>
          <w:p w14:paraId="6804DA9C" w14:textId="2ADA01C2"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1D43749B"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6FDE865C"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607AE497" w14:textId="5D04C66B" w:rsidR="00363F3F" w:rsidRPr="00295D54" w:rsidRDefault="00363F3F" w:rsidP="00363F3F">
            <w:pPr>
              <w:pStyle w:val="Standard"/>
              <w:jc w:val="left"/>
              <w:rPr>
                <w:b w:val="0"/>
              </w:rPr>
            </w:pPr>
            <w:r w:rsidRPr="00295D54">
              <w:rPr>
                <w:b w:val="0"/>
              </w:rPr>
              <w:t>Implementar patrones</w:t>
            </w:r>
          </w:p>
        </w:tc>
        <w:tc>
          <w:tcPr>
            <w:tcW w:w="1559" w:type="dxa"/>
            <w:vAlign w:val="center"/>
          </w:tcPr>
          <w:p w14:paraId="65A068EB" w14:textId="54A11391"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55E5E712"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717DD440"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575C18C" w14:textId="710F4968" w:rsidR="00363F3F" w:rsidRPr="00295D54" w:rsidRDefault="00363F3F" w:rsidP="00363F3F">
            <w:pPr>
              <w:pStyle w:val="Standard"/>
              <w:jc w:val="left"/>
              <w:rPr>
                <w:b w:val="0"/>
              </w:rPr>
            </w:pPr>
            <w:r w:rsidRPr="00295D54">
              <w:rPr>
                <w:b w:val="0"/>
              </w:rPr>
              <w:t>Documentación</w:t>
            </w:r>
          </w:p>
        </w:tc>
        <w:tc>
          <w:tcPr>
            <w:tcW w:w="1559" w:type="dxa"/>
            <w:vAlign w:val="center"/>
          </w:tcPr>
          <w:p w14:paraId="018EDC93" w14:textId="64455B36"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2</w:t>
            </w:r>
          </w:p>
        </w:tc>
        <w:tc>
          <w:tcPr>
            <w:tcW w:w="1418" w:type="dxa"/>
            <w:vAlign w:val="center"/>
          </w:tcPr>
          <w:p w14:paraId="60B0962B"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678E848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92AE0B1" w14:textId="4B85C7BD" w:rsidR="00363F3F" w:rsidRPr="00295D54" w:rsidRDefault="00363F3F" w:rsidP="00363F3F">
            <w:pPr>
              <w:pStyle w:val="Standard"/>
              <w:jc w:val="left"/>
              <w:rPr>
                <w:b w:val="0"/>
              </w:rPr>
            </w:pPr>
            <w:r w:rsidRPr="00295D54">
              <w:rPr>
                <w:b w:val="0"/>
              </w:rPr>
              <w:t>Aprendizaje CakePHP</w:t>
            </w:r>
          </w:p>
        </w:tc>
        <w:tc>
          <w:tcPr>
            <w:tcW w:w="1559" w:type="dxa"/>
            <w:vAlign w:val="center"/>
          </w:tcPr>
          <w:p w14:paraId="7CFAE168" w14:textId="5B99DCE9"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3FA63D68"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3DDEB757"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7B163BAB" w14:textId="1F308489" w:rsidR="00363F3F" w:rsidRPr="00295D54" w:rsidRDefault="00363F3F" w:rsidP="00363F3F">
            <w:pPr>
              <w:pStyle w:val="Standard"/>
              <w:jc w:val="left"/>
              <w:rPr>
                <w:b w:val="0"/>
              </w:rPr>
            </w:pPr>
            <w:r w:rsidRPr="00295D54">
              <w:rPr>
                <w:b w:val="0"/>
              </w:rPr>
              <w:t>Diseño y arquitectura</w:t>
            </w:r>
          </w:p>
        </w:tc>
        <w:tc>
          <w:tcPr>
            <w:tcW w:w="1559" w:type="dxa"/>
            <w:vAlign w:val="center"/>
          </w:tcPr>
          <w:p w14:paraId="1EFBF70D" w14:textId="540A386A"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43415ECD"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56FDBAD8"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438EF5CF" w14:textId="555AF2C8" w:rsidR="00363F3F" w:rsidRPr="00295D54" w:rsidRDefault="00363F3F" w:rsidP="00363F3F">
            <w:pPr>
              <w:pStyle w:val="Standard"/>
              <w:jc w:val="left"/>
              <w:rPr>
                <w:b w:val="0"/>
              </w:rPr>
            </w:pPr>
            <w:r w:rsidRPr="00295D54">
              <w:rPr>
                <w:b w:val="0"/>
              </w:rPr>
              <w:t>Implementación</w:t>
            </w:r>
          </w:p>
        </w:tc>
        <w:tc>
          <w:tcPr>
            <w:tcW w:w="1559" w:type="dxa"/>
            <w:vAlign w:val="center"/>
          </w:tcPr>
          <w:p w14:paraId="5E78D240" w14:textId="483A66A5"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5C26C919"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5AA150B0"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0A1BFFF" w14:textId="00EF7331" w:rsidR="00363F3F" w:rsidRPr="00295D54" w:rsidRDefault="00363F3F" w:rsidP="00363F3F">
            <w:pPr>
              <w:pStyle w:val="Standard"/>
              <w:jc w:val="left"/>
              <w:rPr>
                <w:b w:val="0"/>
              </w:rPr>
            </w:pPr>
            <w:r w:rsidRPr="00295D54">
              <w:rPr>
                <w:b w:val="0"/>
              </w:rPr>
              <w:t>Documentación</w:t>
            </w:r>
          </w:p>
        </w:tc>
        <w:tc>
          <w:tcPr>
            <w:tcW w:w="1559" w:type="dxa"/>
            <w:vAlign w:val="center"/>
          </w:tcPr>
          <w:p w14:paraId="484F6670" w14:textId="20E24003"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2919B77F"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644DAF2A" w14:textId="77777777" w:rsidTr="00B739F0">
        <w:tc>
          <w:tcPr>
            <w:cnfStyle w:val="001000000000" w:firstRow="0" w:lastRow="0" w:firstColumn="1" w:lastColumn="0" w:oddVBand="0" w:evenVBand="0" w:oddHBand="0" w:evenHBand="0" w:firstRowFirstColumn="0" w:firstRowLastColumn="0" w:lastRowFirstColumn="0" w:lastRowLastColumn="0"/>
            <w:tcW w:w="5807" w:type="dxa"/>
            <w:vAlign w:val="center"/>
          </w:tcPr>
          <w:p w14:paraId="38EEB990" w14:textId="608C9740" w:rsidR="00363F3F" w:rsidRPr="00295D54" w:rsidRDefault="00363F3F" w:rsidP="00363F3F">
            <w:pPr>
              <w:pStyle w:val="Standard"/>
              <w:jc w:val="left"/>
              <w:rPr>
                <w:b w:val="0"/>
              </w:rPr>
            </w:pPr>
            <w:r w:rsidRPr="00295D54">
              <w:rPr>
                <w:b w:val="0"/>
              </w:rPr>
              <w:t>Retoques de patrones</w:t>
            </w:r>
          </w:p>
        </w:tc>
        <w:tc>
          <w:tcPr>
            <w:tcW w:w="1559" w:type="dxa"/>
            <w:vAlign w:val="center"/>
          </w:tcPr>
          <w:p w14:paraId="3951A361" w14:textId="1ACD35D0"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3</w:t>
            </w:r>
          </w:p>
        </w:tc>
        <w:tc>
          <w:tcPr>
            <w:tcW w:w="1418" w:type="dxa"/>
            <w:vAlign w:val="center"/>
          </w:tcPr>
          <w:p w14:paraId="0BF58075"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r w:rsidR="00363F3F" w14:paraId="6EF57AF2" w14:textId="77777777" w:rsidTr="00CB561A">
        <w:tc>
          <w:tcPr>
            <w:cnfStyle w:val="001000000000" w:firstRow="0" w:lastRow="0" w:firstColumn="1" w:lastColumn="0" w:oddVBand="0" w:evenVBand="0" w:oddHBand="0" w:evenHBand="0" w:firstRowFirstColumn="0" w:firstRowLastColumn="0" w:lastRowFirstColumn="0" w:lastRowLastColumn="0"/>
            <w:tcW w:w="5807" w:type="dxa"/>
            <w:tcBorders>
              <w:left w:val="nil"/>
              <w:bottom w:val="nil"/>
            </w:tcBorders>
            <w:vAlign w:val="center"/>
          </w:tcPr>
          <w:p w14:paraId="39B223D4" w14:textId="77777777" w:rsidR="00363F3F" w:rsidRDefault="00363F3F" w:rsidP="00363F3F">
            <w:pPr>
              <w:pStyle w:val="Standard"/>
              <w:jc w:val="left"/>
            </w:pPr>
          </w:p>
        </w:tc>
        <w:tc>
          <w:tcPr>
            <w:tcW w:w="1559" w:type="dxa"/>
            <w:vAlign w:val="center"/>
          </w:tcPr>
          <w:p w14:paraId="021551AA" w14:textId="103D02B2"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r>
              <w:t>Total</w:t>
            </w:r>
          </w:p>
        </w:tc>
        <w:tc>
          <w:tcPr>
            <w:tcW w:w="1418" w:type="dxa"/>
            <w:vAlign w:val="center"/>
          </w:tcPr>
          <w:p w14:paraId="06EA8B7A" w14:textId="77777777" w:rsidR="00363F3F" w:rsidRDefault="00363F3F" w:rsidP="00363F3F">
            <w:pPr>
              <w:pStyle w:val="Standard"/>
              <w:jc w:val="center"/>
              <w:cnfStyle w:val="000000000000" w:firstRow="0" w:lastRow="0" w:firstColumn="0" w:lastColumn="0" w:oddVBand="0" w:evenVBand="0" w:oddHBand="0" w:evenHBand="0" w:firstRowFirstColumn="0" w:firstRowLastColumn="0" w:lastRowFirstColumn="0" w:lastRowLastColumn="0"/>
            </w:pPr>
          </w:p>
        </w:tc>
      </w:tr>
    </w:tbl>
    <w:p w14:paraId="691E5222" w14:textId="77777777" w:rsidR="002D3E88" w:rsidRPr="002D3E88" w:rsidRDefault="002D3E88" w:rsidP="002D3E88">
      <w:pPr>
        <w:pStyle w:val="Standard"/>
      </w:pPr>
    </w:p>
    <w:p w14:paraId="6F679EF8" w14:textId="77777777" w:rsidR="002D3E88" w:rsidRPr="008A6DD1" w:rsidRDefault="002D3E88" w:rsidP="00D721C6">
      <w:pPr>
        <w:pStyle w:val="Standard"/>
      </w:pPr>
    </w:p>
    <w:p w14:paraId="780327D9" w14:textId="78DFC552" w:rsidR="005B2D11" w:rsidRDefault="005B2D11" w:rsidP="005B2D11">
      <w:pPr>
        <w:pStyle w:val="Captulo-Nivel1"/>
        <w:numPr>
          <w:ilvl w:val="0"/>
          <w:numId w:val="0"/>
        </w:numPr>
        <w:ind w:left="947" w:hanging="947"/>
        <w:jc w:val="right"/>
      </w:pPr>
    </w:p>
    <w:p w14:paraId="3BA1E149" w14:textId="77777777" w:rsidR="005B2D11" w:rsidRDefault="005B2D11" w:rsidP="005B2D11">
      <w:pPr>
        <w:pStyle w:val="Captulo-Nivel1"/>
        <w:numPr>
          <w:ilvl w:val="0"/>
          <w:numId w:val="0"/>
        </w:numPr>
        <w:ind w:left="947" w:hanging="947"/>
        <w:sectPr w:rsidR="005B2D11" w:rsidSect="00F644DE">
          <w:type w:val="oddPage"/>
          <w:pgSz w:w="11906" w:h="16838" w:code="9"/>
          <w:pgMar w:top="1418" w:right="1134" w:bottom="1985" w:left="1985" w:header="720" w:footer="1134" w:gutter="0"/>
          <w:cols w:space="720"/>
          <w:titlePg/>
        </w:sectPr>
      </w:pPr>
    </w:p>
    <w:p w14:paraId="69570114" w14:textId="0E047161" w:rsidR="00222BE9" w:rsidRDefault="00E06C03" w:rsidP="00C87981">
      <w:pPr>
        <w:pStyle w:val="Captulo-Nivel1"/>
        <w:jc w:val="right"/>
      </w:pPr>
      <w:bookmarkStart w:id="163" w:name="_Ref506551049"/>
      <w:bookmarkStart w:id="164" w:name="_Ref506551518"/>
      <w:bookmarkStart w:id="165" w:name="_Toc512374376"/>
      <w:r>
        <w:lastRenderedPageBreak/>
        <w:t>Experimentos y resultados</w:t>
      </w:r>
      <w:bookmarkEnd w:id="128"/>
      <w:bookmarkEnd w:id="163"/>
      <w:bookmarkEnd w:id="164"/>
      <w:bookmarkEnd w:id="165"/>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166" w:name="_Ref506551058"/>
      <w:bookmarkStart w:id="167" w:name="_Ref506551531"/>
      <w:bookmarkStart w:id="168" w:name="_Toc512374377"/>
      <w:r>
        <w:lastRenderedPageBreak/>
        <w:t>Conclusiones y propuestas</w:t>
      </w:r>
      <w:bookmarkEnd w:id="166"/>
      <w:bookmarkEnd w:id="167"/>
      <w:bookmarkEnd w:id="168"/>
    </w:p>
    <w:p w14:paraId="182D16F0" w14:textId="04400A9A" w:rsidR="00222BE9" w:rsidRDefault="00E06C03" w:rsidP="0057480E">
      <w:pPr>
        <w:pStyle w:val="Captulo-Nivel2"/>
        <w:numPr>
          <w:ilvl w:val="1"/>
          <w:numId w:val="4"/>
        </w:numPr>
      </w:pPr>
      <w:bookmarkStart w:id="169" w:name="_Toc512374378"/>
      <w:r>
        <w:t>Conclusiones</w:t>
      </w:r>
      <w:bookmarkEnd w:id="169"/>
    </w:p>
    <w:p w14:paraId="6571DF62" w14:textId="21706864" w:rsidR="00222BE9" w:rsidRDefault="00370741">
      <w:pPr>
        <w:pStyle w:val="Standard"/>
      </w:pPr>
      <w:r>
        <w:t>Dos páginas ricas de conclusiones.</w:t>
      </w:r>
    </w:p>
    <w:p w14:paraId="706184FD" w14:textId="6463D15D" w:rsidR="00DC6991" w:rsidRDefault="00DC6991" w:rsidP="00DC6991">
      <w:pPr>
        <w:pStyle w:val="Standard"/>
        <w:numPr>
          <w:ilvl w:val="0"/>
          <w:numId w:val="11"/>
        </w:numPr>
      </w:pPr>
      <w:r>
        <w:t xml:space="preserve">Acabado este proyecto hemos de </w:t>
      </w:r>
      <w:r w:rsidR="009132A7">
        <w:t>destacar el objetivo</w:t>
      </w:r>
    </w:p>
    <w:p w14:paraId="35C27C1E" w14:textId="162D1748" w:rsidR="00370741" w:rsidRDefault="00370741" w:rsidP="00370741">
      <w:pPr>
        <w:pStyle w:val="Standard"/>
        <w:numPr>
          <w:ilvl w:val="0"/>
          <w:numId w:val="11"/>
        </w:numPr>
      </w:pPr>
      <w:r>
        <w:t>Repetir el objetivo.</w:t>
      </w:r>
    </w:p>
    <w:p w14:paraId="5AE2E299" w14:textId="47ABBF0C" w:rsidR="00370741" w:rsidRDefault="009132A7" w:rsidP="00370741">
      <w:pPr>
        <w:pStyle w:val="Standard"/>
        <w:numPr>
          <w:ilvl w:val="0"/>
          <w:numId w:val="11"/>
        </w:numPr>
      </w:pPr>
      <w:r>
        <w:t>Introducción de lo que abarca CEP OTRA VEZ.</w:t>
      </w:r>
    </w:p>
    <w:p w14:paraId="22CCF8CB" w14:textId="2AAD0276" w:rsidR="009132A7" w:rsidRDefault="009132A7" w:rsidP="00370741">
      <w:pPr>
        <w:pStyle w:val="Standard"/>
        <w:numPr>
          <w:ilvl w:val="0"/>
          <w:numId w:val="11"/>
        </w:numPr>
      </w:pPr>
      <w:r>
        <w:t>QUÉ HACE CEP en palabras breves.</w:t>
      </w:r>
    </w:p>
    <w:p w14:paraId="4A442688" w14:textId="5E79E8D9" w:rsidR="009132A7" w:rsidRDefault="009132A7" w:rsidP="00370741">
      <w:pPr>
        <w:pStyle w:val="Standard"/>
        <w:numPr>
          <w:ilvl w:val="0"/>
          <w:numId w:val="11"/>
        </w:numPr>
      </w:pPr>
      <w:r>
        <w:t>QUÉ NO HACE.</w:t>
      </w:r>
    </w:p>
    <w:p w14:paraId="05E6C446" w14:textId="38ADED72" w:rsidR="009132A7" w:rsidRDefault="009132A7" w:rsidP="00370741">
      <w:pPr>
        <w:pStyle w:val="Standard"/>
        <w:numPr>
          <w:ilvl w:val="0"/>
          <w:numId w:val="11"/>
        </w:numPr>
      </w:pPr>
      <w:r>
        <w:t>Deficiencias que presenta, ventajas absolutas fruto de su trabajo</w:t>
      </w:r>
    </w:p>
    <w:p w14:paraId="037B11D9" w14:textId="50656EEC" w:rsidR="009132A7" w:rsidRDefault="00010C46" w:rsidP="00370741">
      <w:pPr>
        <w:pStyle w:val="Standard"/>
        <w:numPr>
          <w:ilvl w:val="0"/>
          <w:numId w:val="11"/>
        </w:numPr>
      </w:pPr>
      <w:r>
        <w:t>Qué me ha aportado realizar el proyecto como ingeniero informático.</w:t>
      </w:r>
    </w:p>
    <w:p w14:paraId="5E5D29AD" w14:textId="43860E24" w:rsidR="00010C46" w:rsidRDefault="00010C46" w:rsidP="00370741">
      <w:pPr>
        <w:pStyle w:val="Standard"/>
        <w:numPr>
          <w:ilvl w:val="0"/>
          <w:numId w:val="11"/>
        </w:numPr>
      </w:pPr>
      <w:r>
        <w:t>Qué me ha aportado trabajar con Ingeteam como cliente.</w:t>
      </w:r>
    </w:p>
    <w:p w14:paraId="5C939967" w14:textId="77777777" w:rsidR="00222BE9" w:rsidRDefault="00E06C03" w:rsidP="0057480E">
      <w:pPr>
        <w:pStyle w:val="Captulo-Nivel2"/>
        <w:numPr>
          <w:ilvl w:val="1"/>
          <w:numId w:val="4"/>
        </w:numPr>
      </w:pPr>
      <w:r>
        <w:t xml:space="preserve"> </w:t>
      </w:r>
      <w:bookmarkStart w:id="170" w:name="_Toc512374379"/>
      <w:r>
        <w:t>Trabajo futuro</w:t>
      </w:r>
      <w:bookmarkEnd w:id="170"/>
    </w:p>
    <w:p w14:paraId="43E8B560" w14:textId="0FE41D9A" w:rsidR="002B0105" w:rsidRDefault="005240E3" w:rsidP="002B0105">
      <w:r>
        <w:t xml:space="preserve">Conforme se </w:t>
      </w:r>
      <w:r w:rsidR="00193460">
        <w:t>ha ido</w:t>
      </w:r>
      <w:r>
        <w:t xml:space="preserve"> avanzando en el desarrollo de esta aplicación</w:t>
      </w:r>
      <w:r w:rsidR="00193460">
        <w:t>,</w:t>
      </w:r>
      <w:r>
        <w:t xml:space="preserve"> se han descubierto multitud de mejoras y modificaciones que pueden servir </w:t>
      </w:r>
      <w:r w:rsidR="00193460">
        <w:t xml:space="preserve">para </w:t>
      </w:r>
      <w:r>
        <w:t xml:space="preserve">hacer </w:t>
      </w:r>
      <w:r w:rsidR="00FB7877">
        <w:t xml:space="preserve">más </w:t>
      </w:r>
      <w:r w:rsidR="00AD2A29">
        <w:t>versátil</w:t>
      </w:r>
      <w:r w:rsidR="00193460">
        <w:t xml:space="preserve"> y eficiente</w:t>
      </w:r>
      <w:r w:rsidR="00AD2A29">
        <w:t xml:space="preserve"> la aplicación</w:t>
      </w:r>
      <w:r>
        <w:t>.</w:t>
      </w:r>
      <w:r w:rsidR="00AD2A29">
        <w:t xml:space="preserve"> Como consecuencia de estas deficiencias, se describen a continuación </w:t>
      </w:r>
      <w:r w:rsidR="002B0105">
        <w:t>varias ampliaciones y líneas de trabajo futuras para mejorar el sistema:</w:t>
      </w:r>
    </w:p>
    <w:p w14:paraId="15A59DAA" w14:textId="4B3C4633" w:rsidR="002B0105" w:rsidRPr="002B0105" w:rsidRDefault="002B0105" w:rsidP="002B0105">
      <w:pPr>
        <w:pStyle w:val="Prrafodelista"/>
        <w:numPr>
          <w:ilvl w:val="0"/>
          <w:numId w:val="11"/>
        </w:numPr>
        <w:rPr>
          <w:b/>
        </w:rPr>
      </w:pPr>
      <w:r w:rsidRPr="002B0105">
        <w:rPr>
          <w:b/>
        </w:rPr>
        <w:t>Ingreso de patrones desde la interfaz.</w:t>
      </w:r>
      <w:r w:rsidR="00DC33C4">
        <w:t xml:space="preserve"> Una de las deficiencias que tiene nuestro diseño </w:t>
      </w:r>
      <w:r w:rsidR="00242962">
        <w:t>es la integración de nuevos</w:t>
      </w:r>
      <w:r w:rsidR="00DC33C4">
        <w:t xml:space="preserve"> patrones en el motor CEP</w:t>
      </w:r>
      <w:r w:rsidR="00242962">
        <w:t>. P</w:t>
      </w:r>
      <w:r w:rsidR="00DC33C4">
        <w:t xml:space="preserve">or ello uno de los siguientes pasos </w:t>
      </w:r>
      <w:r w:rsidR="00242962">
        <w:t>podría ser que desde la aplicación web se nos permitiera introducir nuevos patrones y se incorpora</w:t>
      </w:r>
      <w:r w:rsidR="00BE7D9E">
        <w:t>sen</w:t>
      </w:r>
      <w:r w:rsidR="00242962">
        <w:t xml:space="preserve"> directamente en nuestra aplicación CEP. Dotando de comunicación directa entre el ESB y el servidor donde esté ubicado el servicio web. Como hemos visto, el ESB está dotado de conectores que permiten la comunicación</w:t>
      </w:r>
      <w:r w:rsidR="00193460">
        <w:t xml:space="preserve"> de muchas formas con componentes externos</w:t>
      </w:r>
      <w:r w:rsidR="00242962">
        <w:t>, simplemente sería rediseñar otro flujo de interacción en el ESB que permita la entrada de estos patrones a través de AJAX, o bien de una petición POST.</w:t>
      </w:r>
    </w:p>
    <w:p w14:paraId="1D8822BE" w14:textId="3A6A1472" w:rsidR="0082758C" w:rsidRPr="0082758C" w:rsidRDefault="002B0105" w:rsidP="0082758C">
      <w:pPr>
        <w:pStyle w:val="Prrafodelista"/>
        <w:numPr>
          <w:ilvl w:val="0"/>
          <w:numId w:val="11"/>
        </w:numPr>
        <w:rPr>
          <w:b/>
        </w:rPr>
      </w:pPr>
      <w:r w:rsidRPr="002B0105">
        <w:rPr>
          <w:b/>
        </w:rPr>
        <w:t>Dar de baja los patrones desde la interfaz.</w:t>
      </w:r>
      <w:r w:rsidR="0082758C">
        <w:rPr>
          <w:b/>
        </w:rPr>
        <w:t xml:space="preserve"> </w:t>
      </w:r>
      <w:r w:rsidR="0082758C">
        <w:t xml:space="preserve">Uno de los problemas que tiene la aplicación es que no </w:t>
      </w:r>
      <w:r w:rsidR="00242962">
        <w:t xml:space="preserve">podemos </w:t>
      </w:r>
      <w:r w:rsidR="0082758C">
        <w:t>dar de baja un patrón una vez lo metemos e</w:t>
      </w:r>
      <w:r w:rsidR="00242962">
        <w:t xml:space="preserve">n nuestro </w:t>
      </w:r>
      <w:r w:rsidR="00242962">
        <w:lastRenderedPageBreak/>
        <w:t>motor CEP. Tal y como lo tenemos planteado hasta el momento, deberemos de resetear el ESB para quitar los patrones</w:t>
      </w:r>
      <w:r w:rsidR="00BE7D9E">
        <w:t>. La idea es similar a la del punto anterior, esos patrones una vez dados de alta en el sistema podrían ser incorporados en una base de datos. Y a través de peticiones al servidor ser incorporados en el motor CEP o no. Recordemos que el ESB sólo está explotando su potencial en un porcentaje muy bajo, podemos sacarle muchísimo más partido.</w:t>
      </w:r>
    </w:p>
    <w:p w14:paraId="238D3885" w14:textId="2FAA10B9" w:rsidR="002B0105" w:rsidRPr="002B0105" w:rsidRDefault="002B0105" w:rsidP="002B0105">
      <w:pPr>
        <w:pStyle w:val="Prrafodelista"/>
        <w:numPr>
          <w:ilvl w:val="0"/>
          <w:numId w:val="11"/>
        </w:numPr>
        <w:rPr>
          <w:b/>
        </w:rPr>
      </w:pPr>
      <w:r w:rsidRPr="002B0105">
        <w:rPr>
          <w:b/>
        </w:rPr>
        <w:t>Depurar la aplicación web.</w:t>
      </w:r>
      <w:r w:rsidR="00242962">
        <w:rPr>
          <w:b/>
        </w:rPr>
        <w:t xml:space="preserve"> </w:t>
      </w:r>
      <w:r w:rsidR="00242962">
        <w:t xml:space="preserve">El diseño de la aplicación web tiene deficiencias a nivel de seguridad y no explota del todo CakePHP. Una de las líneas de trabajo futuras, sería la depuración del código de la página para que siguiera más fielmente el patrón MVC y conseguir un trabajo más responsive. Hasta el momento la aplicación gráfica abarca las funcionalidades más básicas para que la visualización de alarmas sea </w:t>
      </w:r>
      <w:r w:rsidR="00BE7D9E">
        <w:t xml:space="preserve">efectiva, no </w:t>
      </w:r>
      <w:r w:rsidR="004E7673">
        <w:t>obstante,</w:t>
      </w:r>
      <w:r w:rsidR="00BE7D9E">
        <w:t xml:space="preserve"> es mejorable.</w:t>
      </w:r>
    </w:p>
    <w:p w14:paraId="2C9B6CD2" w14:textId="2F815EA7" w:rsidR="002B0105" w:rsidRPr="002B0105" w:rsidRDefault="002B0105" w:rsidP="002B0105">
      <w:pPr>
        <w:pStyle w:val="Prrafodelista"/>
        <w:numPr>
          <w:ilvl w:val="0"/>
          <w:numId w:val="11"/>
        </w:numPr>
        <w:rPr>
          <w:b/>
        </w:rPr>
      </w:pPr>
      <w:r w:rsidRPr="002B0105">
        <w:rPr>
          <w:b/>
        </w:rPr>
        <w:t>Migración de MySQL a MongoDB.</w:t>
      </w:r>
      <w:r w:rsidR="00BE7D9E">
        <w:rPr>
          <w:b/>
        </w:rPr>
        <w:t xml:space="preserve"> </w:t>
      </w:r>
      <w:r w:rsidR="004E7673">
        <w:t>Uno</w:t>
      </w:r>
      <w:r w:rsidR="00BE7D9E">
        <w:t xml:space="preserve"> de los problemas que tiene nuestra aplicación es que el transformador de los datos de entrada es específico para un modelo de aerogenerador concreto, al igual que las tablas MySQL creadas. La migración a MongoDB </w:t>
      </w:r>
      <w:r w:rsidR="00141EE1">
        <w:t>la hemos visto</w:t>
      </w:r>
      <w:r w:rsidR="00BE7D9E">
        <w:t xml:space="preserve"> necesaria conforme hemos ido avanzando a lo largo del proyecto.</w:t>
      </w:r>
      <w:r w:rsidR="00141EE1">
        <w:t xml:space="preserve"> Sin embargo, el cliente todavía no ha dado el paso para migrar su sistema actual a MongoDB, por ello hemos intentado hacer un sistema totalmente compatible con lo que tienen implantado hasta el momento. No obstante, este cambio es necesario en el futuro, ya que se ganará dinamicidad, versatilidad y se explotará al 100 % el Procesamiento de Eventos Complejos. </w:t>
      </w:r>
    </w:p>
    <w:p w14:paraId="712F0FB9" w14:textId="625976DD" w:rsidR="002B0105" w:rsidRPr="002B0105" w:rsidRDefault="002B0105" w:rsidP="002B0105">
      <w:pPr>
        <w:pStyle w:val="Prrafodelista"/>
        <w:numPr>
          <w:ilvl w:val="0"/>
          <w:numId w:val="11"/>
        </w:numPr>
        <w:rPr>
          <w:b/>
        </w:rPr>
      </w:pPr>
      <w:r w:rsidRPr="002B0105">
        <w:rPr>
          <w:b/>
        </w:rPr>
        <w:t>Conexión real con los PLCs de los aerogeneradores.</w:t>
      </w:r>
      <w:r w:rsidR="00141EE1">
        <w:rPr>
          <w:b/>
        </w:rPr>
        <w:t xml:space="preserve"> </w:t>
      </w:r>
      <w:r w:rsidR="00141EE1">
        <w:t>Esta aplicación simula el flujo de datos real, haciendo uso de delays, y timestamps ficticios. La idea de CEP, es conectar a tiempo real su motor de proce</w:t>
      </w:r>
      <w:r w:rsidR="005A6B5F">
        <w:t>sa</w:t>
      </w:r>
      <w:r w:rsidR="00141EE1">
        <w:t xml:space="preserve">miento con los productores de eventos. Sin embargo, esto no es posible debido a la arquitectura de los parques eólicos, o con el que hemos estado trabajando actualmente. Por ello, una línea de trabajo futura puede ser el estudio de implantar una vía de comunicación entre los PLCs de monitorización de los aerogeneradores, con las subestaciones de los parques, para que estas deriven la información sacada a tiempo a real al motor CEP desplegando todo el potencial de Eolic Event Consumer. </w:t>
      </w:r>
    </w:p>
    <w:p w14:paraId="1F437E34" w14:textId="0B40DD34" w:rsidR="005B590A" w:rsidRDefault="005B590A" w:rsidP="005B590A">
      <w:pPr>
        <w:pStyle w:val="Prrafodelista"/>
        <w:numPr>
          <w:ilvl w:val="0"/>
          <w:numId w:val="11"/>
        </w:numPr>
        <w:rPr>
          <w:b/>
        </w:rPr>
      </w:pPr>
      <w:r>
        <w:rPr>
          <w:b/>
        </w:rPr>
        <w:t>Exprimir Esper-EPL</w:t>
      </w:r>
      <w:r w:rsidR="00422492">
        <w:rPr>
          <w:b/>
        </w:rPr>
        <w:t xml:space="preserve">. </w:t>
      </w:r>
      <w:r w:rsidR="00422492">
        <w:t xml:space="preserve"> Los patrones implementados en Esper-EPL solo exprimen el jugo de la sintáxis en un 30 %. Por ello uno de los trabajos futuros, sería trabajar </w:t>
      </w:r>
      <w:r w:rsidR="00422492">
        <w:lastRenderedPageBreak/>
        <w:t xml:space="preserve">en implementar patrones mucho más potentes haciendo uso de más funcionalidades que el lenguaje ofrece. La documentación y la librería de Esper ofrece multitud de operadores y funciones muy útiles, y que están sin explotar del todo en este trabajo de fin de grado. </w:t>
      </w:r>
    </w:p>
    <w:p w14:paraId="19A76353" w14:textId="459BF1A8" w:rsidR="002B0105" w:rsidRPr="002B0105" w:rsidRDefault="002B0105" w:rsidP="005B590A">
      <w:pPr>
        <w:pStyle w:val="Prrafodelista"/>
        <w:numPr>
          <w:ilvl w:val="0"/>
          <w:numId w:val="11"/>
        </w:numPr>
        <w:rPr>
          <w:b/>
        </w:rPr>
      </w:pPr>
      <w:r w:rsidRPr="002B0105">
        <w:rPr>
          <w:b/>
        </w:rPr>
        <w:t>Depurar los patrones y optimizarlos</w:t>
      </w:r>
      <w:r w:rsidR="005B590A">
        <w:rPr>
          <w:b/>
        </w:rPr>
        <w:t xml:space="preserve"> contando con más factores</w:t>
      </w:r>
      <w:r w:rsidRPr="002B0105">
        <w:rPr>
          <w:b/>
        </w:rPr>
        <w:t>.</w:t>
      </w:r>
      <w:r w:rsidR="00422492">
        <w:rPr>
          <w:b/>
        </w:rPr>
        <w:t xml:space="preserve"> </w:t>
      </w:r>
      <w:r w:rsidR="00422492">
        <w:t>Los patrones que hemos implementado para ver el rendimiento y productividad de los aerogeneradores son básicos, ya que solo hacemos uso de unas pocas variables que el sistema de monitorización provee. Actualmente utilizamos variables como son, potencia producida, transcurso del tiempo, velocidad del viento, el momento en el que se generan los datos en el aerogenerador y el momento en el que la información pasa por el motor CEP. Además de estas variables, otra versión posterior de los patrones puede ser jugar con la dirección del viento, la presión atmosférica, la temperatura en los distintos componentes del aerogenerador, volúmenes de aceite, suciedad en los rodamientos de las partes mecánicas del aerogenerador, etc. De esta forma, ajustaremos mucho más los patrones para que saquen alertas más específicas.</w:t>
      </w:r>
    </w:p>
    <w:p w14:paraId="6C2093CE" w14:textId="3E23F339" w:rsidR="009C1BCD" w:rsidRPr="009C1BCD" w:rsidRDefault="002B0105" w:rsidP="005B590A">
      <w:pPr>
        <w:pStyle w:val="Prrafodelista"/>
        <w:numPr>
          <w:ilvl w:val="0"/>
          <w:numId w:val="11"/>
        </w:numPr>
        <w:rPr>
          <w:b/>
        </w:rPr>
      </w:pPr>
      <w:r w:rsidRPr="002B0105">
        <w:rPr>
          <w:b/>
        </w:rPr>
        <w:t>Contrastar las alertas captadas con el log de errores real.</w:t>
      </w:r>
      <w:r w:rsidR="00422492">
        <w:rPr>
          <w:b/>
        </w:rPr>
        <w:t xml:space="preserve"> </w:t>
      </w:r>
      <w:r w:rsidR="00422492">
        <w:t>El propio sistema de monitorización de los aerogeneradores ya tiene incorporado un log de errores donde se pueden ver</w:t>
      </w:r>
      <w:r w:rsidR="009C1BCD">
        <w:t xml:space="preserve"> alertas tipo como son:</w:t>
      </w:r>
    </w:p>
    <w:p w14:paraId="53F1C44F" w14:textId="1D5A37F9" w:rsidR="002B0105" w:rsidRPr="009C1BCD" w:rsidRDefault="009C1BCD" w:rsidP="009C1BCD">
      <w:pPr>
        <w:pStyle w:val="Prrafodelista"/>
        <w:numPr>
          <w:ilvl w:val="1"/>
          <w:numId w:val="11"/>
        </w:numPr>
        <w:rPr>
          <w:b/>
        </w:rPr>
      </w:pPr>
      <w:r>
        <w:t>Paradas del aerogenerador por velocidad excesiva.</w:t>
      </w:r>
    </w:p>
    <w:p w14:paraId="2922096D" w14:textId="63977747" w:rsidR="009C1BCD" w:rsidRPr="009C1BCD" w:rsidRDefault="009C1BCD" w:rsidP="009C1BCD">
      <w:pPr>
        <w:pStyle w:val="Prrafodelista"/>
        <w:numPr>
          <w:ilvl w:val="1"/>
          <w:numId w:val="11"/>
        </w:numPr>
      </w:pPr>
      <w:r w:rsidRPr="009C1BCD">
        <w:t>Paradas por mantenimiento.</w:t>
      </w:r>
    </w:p>
    <w:p w14:paraId="44C7CD03" w14:textId="18C3A8A7" w:rsidR="009C1BCD" w:rsidRPr="009C1BCD" w:rsidRDefault="009C1BCD" w:rsidP="009C1BCD">
      <w:pPr>
        <w:pStyle w:val="Prrafodelista"/>
        <w:numPr>
          <w:ilvl w:val="1"/>
          <w:numId w:val="11"/>
        </w:numPr>
      </w:pPr>
      <w:r w:rsidRPr="009C1BCD">
        <w:t>Cortocircuito en sistema de control del PITCH.</w:t>
      </w:r>
    </w:p>
    <w:p w14:paraId="2529D5ED" w14:textId="0AE7AF56" w:rsidR="009C1BCD" w:rsidRPr="009C1BCD" w:rsidRDefault="009C1BCD" w:rsidP="009C1BCD">
      <w:pPr>
        <w:pStyle w:val="Prrafodelista"/>
        <w:numPr>
          <w:ilvl w:val="1"/>
          <w:numId w:val="11"/>
        </w:numPr>
      </w:pPr>
      <w:r w:rsidRPr="009C1BCD">
        <w:t>Subida de temperatura en el aceite de la multiplicadora.</w:t>
      </w:r>
    </w:p>
    <w:p w14:paraId="36FDA91F" w14:textId="10D81C94" w:rsidR="009C1BCD" w:rsidRDefault="009C1BCD" w:rsidP="009C1BCD">
      <w:pPr>
        <w:pStyle w:val="Prrafodelista"/>
        <w:numPr>
          <w:ilvl w:val="1"/>
          <w:numId w:val="11"/>
        </w:numPr>
      </w:pPr>
      <w:r w:rsidRPr="009C1BCD">
        <w:t>Etc</w:t>
      </w:r>
      <w:r>
        <w:t>.</w:t>
      </w:r>
    </w:p>
    <w:p w14:paraId="4DCD00F4" w14:textId="35FAEC7C" w:rsidR="009C1BCD" w:rsidRPr="009C1BCD" w:rsidRDefault="009C1BCD" w:rsidP="009C1BCD">
      <w:pPr>
        <w:ind w:left="1287" w:firstLine="0"/>
      </w:pPr>
      <w:r>
        <w:t>Sería bastante interesante poder contrastar la información que las alertas del sistema CEP genera</w:t>
      </w:r>
      <w:r w:rsidR="008C4425">
        <w:t>,</w:t>
      </w:r>
      <w:r>
        <w:t xml:space="preserve"> con el log de errores de la propia máquina, para de esta forma analizar patrones de eventos en búsqueda de poder predecir posibles desperfectos en los aerogeneradores. </w:t>
      </w:r>
      <w:r w:rsidR="008C4425">
        <w:t>Desta forma, podríamos aprovechar</w:t>
      </w:r>
      <w:r>
        <w:t xml:space="preserve"> los momentos en que sopla poco viento para realizar labores de mantenimiento que </w:t>
      </w:r>
      <w:r w:rsidR="008C4425">
        <w:t>impidan el desgaste.</w:t>
      </w:r>
    </w:p>
    <w:p w14:paraId="669503CD" w14:textId="02B1CE7D" w:rsidR="002B0105" w:rsidRPr="008C4425" w:rsidRDefault="002B0105" w:rsidP="005B590A">
      <w:pPr>
        <w:pStyle w:val="Prrafodelista"/>
        <w:numPr>
          <w:ilvl w:val="0"/>
          <w:numId w:val="11"/>
        </w:numPr>
        <w:rPr>
          <w:b/>
        </w:rPr>
      </w:pPr>
      <w:r w:rsidRPr="002B0105">
        <w:rPr>
          <w:b/>
        </w:rPr>
        <w:t>Adaptar Medit4CEP para la aplicación web.</w:t>
      </w:r>
      <w:r w:rsidR="008C4425">
        <w:rPr>
          <w:b/>
        </w:rPr>
        <w:t xml:space="preserve"> </w:t>
      </w:r>
      <w:r w:rsidR="008C4425">
        <w:t xml:space="preserve">La aplicación Medit4CEP está </w:t>
      </w:r>
      <w:r w:rsidR="008C4425">
        <w:lastRenderedPageBreak/>
        <w:t xml:space="preserve">dotada de una interfaz gráfica para que cualquier persona que no tenga conocimientos de programación pueda generar un patrón. Una idea para trabajar en el </w:t>
      </w:r>
      <w:r w:rsidR="005A6B5F">
        <w:t>futuro</w:t>
      </w:r>
      <w:r w:rsidR="008C4425">
        <w:t xml:space="preserve"> sería elaborar un sistema que se integre en la aplicación web de Eolic Event Consumer, para poder generar patrones </w:t>
      </w:r>
      <w:r w:rsidR="00193460">
        <w:t>a través de una interfaz gráfica como lo hace Medit4CEP.</w:t>
      </w:r>
    </w:p>
    <w:p w14:paraId="52C4EA05" w14:textId="6C58FB58" w:rsidR="008C4425" w:rsidRPr="005B590A" w:rsidRDefault="008C4425" w:rsidP="005B590A">
      <w:pPr>
        <w:pStyle w:val="Prrafodelista"/>
        <w:numPr>
          <w:ilvl w:val="0"/>
          <w:numId w:val="11"/>
        </w:numPr>
        <w:rPr>
          <w:b/>
        </w:rPr>
      </w:pPr>
      <w:r>
        <w:rPr>
          <w:b/>
        </w:rPr>
        <w:t>Automatización de la generación de patrones.</w:t>
      </w:r>
      <w:r>
        <w:t xml:space="preserve"> </w:t>
      </w:r>
      <w:r w:rsidR="00193460">
        <w:t>Otra línea de trabajo puede ser hacer uso de otras técnicas de Big Data para generar modelos que se puedan traducir en patrones de eventos complejos. Por ejemplo, podríamos almacenar todos los datos que se han dado en varios años, y que un algoritmo en base a la información producida por los aeros cruzada con las alarmas</w:t>
      </w:r>
      <w:r w:rsidR="005A6B5F">
        <w:t xml:space="preserve">, </w:t>
      </w:r>
      <w:r w:rsidR="00193460">
        <w:t>genere varios modelos, que enuncien patrones y se despleguen en el motor CEP.</w:t>
      </w:r>
    </w:p>
    <w:p w14:paraId="1FBED812" w14:textId="77777777" w:rsidR="005240E3" w:rsidRDefault="005240E3">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33E1E">
      <w:pPr>
        <w:pStyle w:val="Captulo-Nivel1"/>
        <w:numPr>
          <w:ilvl w:val="0"/>
          <w:numId w:val="0"/>
        </w:numPr>
        <w:ind w:left="947"/>
        <w:jc w:val="left"/>
      </w:pPr>
      <w:bookmarkStart w:id="171" w:name="_Toc512374380"/>
      <w:r>
        <w:lastRenderedPageBreak/>
        <w:t>Bibliografía</w:t>
      </w:r>
      <w:bookmarkEnd w:id="171"/>
    </w:p>
    <w:p w14:paraId="242204DB" w14:textId="22A8E9BA" w:rsidR="002B2D82" w:rsidRDefault="002B2D82" w:rsidP="006726A4">
      <w:r>
        <w:t xml:space="preserve">En esta sección veremos todas las referencias bibliográficas </w:t>
      </w:r>
      <w:r w:rsidR="00E76A6E">
        <w:t>de las que ha nacido este trabajo de fin de grado a través del estándar IEE.</w:t>
      </w:r>
    </w:p>
    <w:p w14:paraId="1AAD1D6A" w14:textId="76A11472" w:rsidR="00233E1E" w:rsidRPr="00233E1E" w:rsidRDefault="002B2D82" w:rsidP="00233E1E">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233E1E" w:rsidRPr="00233E1E">
        <w:rPr>
          <w:rFonts w:cs="Times New Roman"/>
          <w:noProof/>
          <w:lang w:val="en-US"/>
        </w:rPr>
        <w:t>[1]</w:t>
      </w:r>
      <w:r w:rsidR="00233E1E" w:rsidRPr="00233E1E">
        <w:rPr>
          <w:rFonts w:cs="Times New Roman"/>
          <w:noProof/>
          <w:lang w:val="en-US"/>
        </w:rPr>
        <w:tab/>
        <w:t xml:space="preserve">X. Zhao, H. Fan, H. Zhu, Z. Fu, and H. Fu, “The Design of the Internet of Things Solution for Food Supply Chain,” </w:t>
      </w:r>
      <w:r w:rsidR="00233E1E" w:rsidRPr="00233E1E">
        <w:rPr>
          <w:rFonts w:cs="Times New Roman"/>
          <w:i/>
          <w:iCs/>
          <w:noProof/>
          <w:lang w:val="en-US"/>
        </w:rPr>
        <w:t xml:space="preserve">Proc. 2015 Int. </w:t>
      </w:r>
      <w:r w:rsidR="00233E1E" w:rsidRPr="00233E1E">
        <w:rPr>
          <w:rFonts w:cs="Times New Roman"/>
          <w:i/>
          <w:iCs/>
          <w:noProof/>
        </w:rPr>
        <w:t>Conf. Educ. Manag. Inf. Med.</w:t>
      </w:r>
      <w:r w:rsidR="00233E1E" w:rsidRPr="00233E1E">
        <w:rPr>
          <w:rFonts w:cs="Times New Roman"/>
          <w:noProof/>
        </w:rPr>
        <w:t>, vol. 49, no. Emim, pp. 314–318, 2015.</w:t>
      </w:r>
    </w:p>
    <w:p w14:paraId="7E4E1FBB"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w:t>
      </w:r>
      <w:r w:rsidRPr="00233E1E">
        <w:rPr>
          <w:rFonts w:cs="Times New Roman"/>
          <w:noProof/>
        </w:rPr>
        <w:tab/>
        <w:t>M. Antonio and R. Borja Díaz, “Energía eólica,” vol. 1, pp. 54–57, 2013.</w:t>
      </w:r>
    </w:p>
    <w:p w14:paraId="162439EE"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3]</w:t>
      </w:r>
      <w:r w:rsidRPr="00233E1E">
        <w:rPr>
          <w:rFonts w:cs="Times New Roman"/>
          <w:noProof/>
          <w:lang w:val="en-US"/>
        </w:rPr>
        <w:tab/>
        <w:t xml:space="preserve">IBM, “Business Rules Management System | IBM Digital Business Automation.” [Online]. Available: https://www.ibm.com/cloud/automation-software/business-decision. </w:t>
      </w:r>
      <w:r w:rsidRPr="00233E1E">
        <w:rPr>
          <w:rFonts w:cs="Times New Roman"/>
          <w:noProof/>
        </w:rPr>
        <w:t>[Accessed: 29-Jan-2018].</w:t>
      </w:r>
    </w:p>
    <w:p w14:paraId="06CF0FA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4]</w:t>
      </w:r>
      <w:r w:rsidRPr="00233E1E">
        <w:rPr>
          <w:rFonts w:cs="Times New Roman"/>
          <w:noProof/>
        </w:rPr>
        <w:tab/>
        <w:t xml:space="preserve">R. E. SIEMENS Gamesa, “Gamesa consolida una tecnología propia para el mantenimiento predictivo de sus aerogeneradores,” </w:t>
      </w:r>
      <w:r w:rsidRPr="00233E1E">
        <w:rPr>
          <w:rFonts w:cs="Times New Roman"/>
          <w:i/>
          <w:iCs/>
          <w:noProof/>
        </w:rPr>
        <w:t>29-10-2008</w:t>
      </w:r>
      <w:r w:rsidRPr="00233E1E">
        <w:rPr>
          <w:rFonts w:cs="Times New Roman"/>
          <w:noProof/>
        </w:rPr>
        <w:t xml:space="preserve">, 2018. </w:t>
      </w:r>
      <w:r w:rsidRPr="00233E1E">
        <w:rPr>
          <w:rFonts w:cs="Times New Roman"/>
          <w:noProof/>
          <w:lang w:val="en-US"/>
        </w:rPr>
        <w:t xml:space="preserve">[Online]. Available: http://www.siemensgamesa.com/es/comunicacion/noticias/gamesa-consolida-una-tecnologia-propia-para-el-mantenimiento-predictivo-de-sus-aerogeneradores.html?idCategoria=0&amp;fechaDesde=&amp;especifica=0&amp;texto=&amp;fechaHasta=. </w:t>
      </w:r>
      <w:r w:rsidRPr="00233E1E">
        <w:rPr>
          <w:rFonts w:cs="Times New Roman"/>
          <w:noProof/>
        </w:rPr>
        <w:t>[Accessed: 14-Mar-2018].</w:t>
      </w:r>
    </w:p>
    <w:p w14:paraId="5097D88D" w14:textId="77777777" w:rsidR="00233E1E" w:rsidRPr="00233E1E" w:rsidRDefault="00233E1E" w:rsidP="00233E1E">
      <w:pPr>
        <w:autoSpaceDE w:val="0"/>
        <w:adjustRightInd w:val="0"/>
        <w:ind w:left="640" w:hanging="640"/>
        <w:rPr>
          <w:rFonts w:cs="Times New Roman"/>
          <w:noProof/>
        </w:rPr>
      </w:pPr>
      <w:r w:rsidRPr="00233E1E">
        <w:rPr>
          <w:rFonts w:cs="Times New Roman"/>
          <w:noProof/>
        </w:rPr>
        <w:t>[5]</w:t>
      </w:r>
      <w:r w:rsidRPr="00233E1E">
        <w:rPr>
          <w:rFonts w:cs="Times New Roman"/>
          <w:noProof/>
        </w:rPr>
        <w:tab/>
        <w:t>Microsoft Corporation, “La Arquitectura Orientada a Servicios (SOA) aplicada al mundo real,” 2006.</w:t>
      </w:r>
    </w:p>
    <w:p w14:paraId="6C5B681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6]</w:t>
      </w:r>
      <w:r w:rsidRPr="00233E1E">
        <w:rPr>
          <w:rFonts w:cs="Times New Roman"/>
          <w:noProof/>
        </w:rPr>
        <w:tab/>
        <w:t>S. O. Tortosa, A. O. Baíllo, and R. B. Plata, “Arquitectura Orientada a Servicios Para La Distribuidos,” pp. 3–10, 2006.</w:t>
      </w:r>
    </w:p>
    <w:p w14:paraId="09B6515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7]</w:t>
      </w:r>
      <w:r w:rsidRPr="00233E1E">
        <w:rPr>
          <w:rFonts w:cs="Times New Roman"/>
          <w:noProof/>
          <w:lang w:val="en-US"/>
        </w:rPr>
        <w:tab/>
        <w:t xml:space="preserve">D. Luckham and R. Schulte, “Event Processing Glossary - Version 2.0,” </w:t>
      </w:r>
      <w:r w:rsidRPr="00233E1E">
        <w:rPr>
          <w:rFonts w:cs="Times New Roman"/>
          <w:i/>
          <w:iCs/>
          <w:noProof/>
          <w:lang w:val="en-US"/>
        </w:rPr>
        <w:t>Processing</w:t>
      </w:r>
      <w:r w:rsidRPr="00233E1E">
        <w:rPr>
          <w:rFonts w:cs="Times New Roman"/>
          <w:noProof/>
          <w:lang w:val="en-US"/>
        </w:rPr>
        <w:t xml:space="preserve">, no. </w:t>
      </w:r>
      <w:r w:rsidRPr="00233E1E">
        <w:rPr>
          <w:rFonts w:cs="Times New Roman"/>
          <w:noProof/>
        </w:rPr>
        <w:t>July, pp. 1–19, 2011.</w:t>
      </w:r>
    </w:p>
    <w:p w14:paraId="325C5067" w14:textId="77777777" w:rsidR="00233E1E" w:rsidRPr="00233E1E" w:rsidRDefault="00233E1E" w:rsidP="00233E1E">
      <w:pPr>
        <w:autoSpaceDE w:val="0"/>
        <w:adjustRightInd w:val="0"/>
        <w:ind w:left="640" w:hanging="640"/>
        <w:rPr>
          <w:rFonts w:cs="Times New Roman"/>
          <w:noProof/>
        </w:rPr>
      </w:pPr>
      <w:r w:rsidRPr="00233E1E">
        <w:rPr>
          <w:rFonts w:cs="Times New Roman"/>
          <w:noProof/>
        </w:rPr>
        <w:t>[8]</w:t>
      </w:r>
      <w:r w:rsidRPr="00233E1E">
        <w:rPr>
          <w:rFonts w:cs="Times New Roman"/>
          <w:noProof/>
        </w:rPr>
        <w:tab/>
        <w:t>S. Moreno Saiz, “Estudio de Arquitecturas Software para Servicios de Internet de las Cosas,” 2015.</w:t>
      </w:r>
    </w:p>
    <w:p w14:paraId="1A853D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lastRenderedPageBreak/>
        <w:t>[9]</w:t>
      </w:r>
      <w:r w:rsidRPr="00233E1E">
        <w:rPr>
          <w:rFonts w:cs="Times New Roman"/>
          <w:noProof/>
        </w:rPr>
        <w:tab/>
        <w:t xml:space="preserve">Exforsys Inc, “Arquitectura impulsada por eventos SOA 2.0 | Capacitación y consultoría en TI - Exforsys,” </w:t>
      </w:r>
      <w:r w:rsidRPr="00233E1E">
        <w:rPr>
          <w:rFonts w:cs="Times New Roman"/>
          <w:i/>
          <w:iCs/>
          <w:noProof/>
        </w:rPr>
        <w:t>7-7-2007</w:t>
      </w:r>
      <w:r w:rsidRPr="00233E1E">
        <w:rPr>
          <w:rFonts w:cs="Times New Roman"/>
          <w:noProof/>
        </w:rPr>
        <w:t xml:space="preserve">, 2007. </w:t>
      </w:r>
      <w:r w:rsidRPr="00233E1E">
        <w:rPr>
          <w:rFonts w:cs="Times New Roman"/>
          <w:noProof/>
          <w:lang w:val="en-US"/>
        </w:rPr>
        <w:t>[Online]. Available: http://www.exforsys.com/tutorials/soa/soa-event-driven-architecture.html. [Accessed: 16-Mar-2018].</w:t>
      </w:r>
    </w:p>
    <w:p w14:paraId="048DDAE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0]</w:t>
      </w:r>
      <w:r w:rsidRPr="00233E1E">
        <w:rPr>
          <w:rFonts w:cs="Times New Roman"/>
          <w:noProof/>
        </w:rPr>
        <w:tab/>
        <w:t xml:space="preserve">Chris Taylor, “El papel del CEP en un entorno de Arquitectura Orientada a Servicios,” </w:t>
      </w:r>
      <w:r w:rsidRPr="00233E1E">
        <w:rPr>
          <w:rFonts w:cs="Times New Roman"/>
          <w:i/>
          <w:iCs/>
          <w:noProof/>
        </w:rPr>
        <w:t>12-10-2017</w:t>
      </w:r>
      <w:r w:rsidRPr="00233E1E">
        <w:rPr>
          <w:rFonts w:cs="Times New Roman"/>
          <w:noProof/>
        </w:rPr>
        <w:t xml:space="preserve">, 2017. </w:t>
      </w:r>
      <w:r w:rsidRPr="00233E1E">
        <w:rPr>
          <w:rFonts w:cs="Times New Roman"/>
          <w:noProof/>
          <w:lang w:val="en-US"/>
        </w:rPr>
        <w:t>[Online]. Available: https://www.megapractical.com/blog-de-arquitectura-soa-y-desarrollo-de-software/el-papel-del-cep-en-un-entorno-de-arquitectura-orientada-a-servicios. [Accessed: 16-Mar-2018].</w:t>
      </w:r>
    </w:p>
    <w:p w14:paraId="5113127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1]</w:t>
      </w:r>
      <w:r w:rsidRPr="00233E1E">
        <w:rPr>
          <w:rFonts w:cs="Times New Roman"/>
          <w:noProof/>
          <w:lang w:val="en-US"/>
        </w:rPr>
        <w:tab/>
        <w:t xml:space="preserve">P. Russom, “Big data analytics,” </w:t>
      </w:r>
      <w:r w:rsidRPr="00233E1E">
        <w:rPr>
          <w:rFonts w:cs="Times New Roman"/>
          <w:i/>
          <w:iCs/>
          <w:noProof/>
          <w:lang w:val="en-US"/>
        </w:rPr>
        <w:t>TDWI Best Pract. Rep.</w:t>
      </w:r>
      <w:r w:rsidRPr="00233E1E">
        <w:rPr>
          <w:rFonts w:cs="Times New Roman"/>
          <w:noProof/>
          <w:lang w:val="en-US"/>
        </w:rPr>
        <w:t>, pp. 1–35, 2011.</w:t>
      </w:r>
    </w:p>
    <w:p w14:paraId="63B8AE4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2]</w:t>
      </w:r>
      <w:r w:rsidRPr="00233E1E">
        <w:rPr>
          <w:rFonts w:cs="Times New Roman"/>
          <w:noProof/>
          <w:lang w:val="en-US"/>
        </w:rPr>
        <w:tab/>
        <w:t xml:space="preserve">M. Döhring </w:t>
      </w:r>
      <w:r w:rsidRPr="00233E1E">
        <w:rPr>
          <w:rFonts w:cs="Times New Roman"/>
          <w:i/>
          <w:iCs/>
          <w:noProof/>
          <w:lang w:val="en-US"/>
        </w:rPr>
        <w:t>et al.</w:t>
      </w:r>
      <w:r w:rsidRPr="00233E1E">
        <w:rPr>
          <w:rFonts w:cs="Times New Roman"/>
          <w:noProof/>
          <w:lang w:val="en-US"/>
        </w:rPr>
        <w:t xml:space="preserve">, “The convergence of workflows, business rules and complex events: Defining a reference architecture and approaching realization challenges,” </w:t>
      </w:r>
      <w:r w:rsidRPr="00233E1E">
        <w:rPr>
          <w:rFonts w:cs="Times New Roman"/>
          <w:i/>
          <w:iCs/>
          <w:noProof/>
          <w:lang w:val="en-US"/>
        </w:rPr>
        <w:t>ICEIS 2010 - Proc. 12th Int. Conf. Enterp. Inf. Syst.</w:t>
      </w:r>
      <w:r w:rsidRPr="00233E1E">
        <w:rPr>
          <w:rFonts w:cs="Times New Roman"/>
          <w:noProof/>
          <w:lang w:val="en-US"/>
        </w:rPr>
        <w:t>, vol. 3 ISAS, no. January 2010, pp. 338–343, 2010.</w:t>
      </w:r>
    </w:p>
    <w:p w14:paraId="3F01EEF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3]</w:t>
      </w:r>
      <w:r w:rsidRPr="00233E1E">
        <w:rPr>
          <w:rFonts w:cs="Times New Roman"/>
          <w:noProof/>
          <w:lang w:val="en-US"/>
        </w:rPr>
        <w:tab/>
        <w:t>J. Boubeta, “Model-Driven Development of Domain-Specific Interfaces for Complex Event Processing in Service-Oriented Architectures.,” p. 223, 2014.</w:t>
      </w:r>
    </w:p>
    <w:p w14:paraId="48389301" w14:textId="77777777" w:rsidR="00233E1E" w:rsidRPr="00233E1E" w:rsidRDefault="00233E1E" w:rsidP="00233E1E">
      <w:pPr>
        <w:autoSpaceDE w:val="0"/>
        <w:adjustRightInd w:val="0"/>
        <w:ind w:left="640" w:hanging="640"/>
        <w:rPr>
          <w:rFonts w:cs="Times New Roman"/>
          <w:noProof/>
        </w:rPr>
      </w:pPr>
      <w:r w:rsidRPr="00233E1E">
        <w:rPr>
          <w:rFonts w:cs="Times New Roman"/>
          <w:noProof/>
        </w:rPr>
        <w:t>[14]</w:t>
      </w:r>
      <w:r w:rsidRPr="00233E1E">
        <w:rPr>
          <w:rFonts w:cs="Times New Roman"/>
          <w:noProof/>
        </w:rPr>
        <w:tab/>
        <w:t xml:space="preserve">J. B. Puig, G. O. Bellot, and I. M. Bulo, “Procesamiento de Eventos Complejos en Entornos SOA: Caso de Estudio para la Detecci{ó}n Temprana de Epidemias,” </w:t>
      </w:r>
      <w:r w:rsidRPr="00233E1E">
        <w:rPr>
          <w:rFonts w:cs="Times New Roman"/>
          <w:i/>
          <w:iCs/>
          <w:noProof/>
        </w:rPr>
        <w:t>VII Jornadas Cienc. En Ing. Serv.</w:t>
      </w:r>
      <w:r w:rsidRPr="00233E1E">
        <w:rPr>
          <w:rFonts w:cs="Times New Roman"/>
          <w:noProof/>
        </w:rPr>
        <w:t>, pp. 63–76, 2011.</w:t>
      </w:r>
    </w:p>
    <w:p w14:paraId="3D6C6614"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15]</w:t>
      </w:r>
      <w:r w:rsidRPr="00233E1E">
        <w:rPr>
          <w:rFonts w:cs="Times New Roman"/>
          <w:noProof/>
        </w:rPr>
        <w:tab/>
        <w:t xml:space="preserve">Alberto del Barrio de Pablos, “Introducción al procesamiento de Eventos Complejos I - Decide Soluciones,” </w:t>
      </w:r>
      <w:r w:rsidRPr="00233E1E">
        <w:rPr>
          <w:rFonts w:cs="Times New Roman"/>
          <w:i/>
          <w:iCs/>
          <w:noProof/>
        </w:rPr>
        <w:t>2013-09-15</w:t>
      </w:r>
      <w:r w:rsidRPr="00233E1E">
        <w:rPr>
          <w:rFonts w:cs="Times New Roman"/>
          <w:noProof/>
        </w:rPr>
        <w:t xml:space="preserve">, 2018. </w:t>
      </w:r>
      <w:r w:rsidRPr="00233E1E">
        <w:rPr>
          <w:rFonts w:cs="Times New Roman"/>
          <w:noProof/>
          <w:lang w:val="en-US"/>
        </w:rPr>
        <w:t>[Online]. Available: http://decidesoluciones.es/introduccion-al-procesamiento-de-eventos-complejos-i/. [Accessed: 15-Mar-2018].</w:t>
      </w:r>
    </w:p>
    <w:p w14:paraId="0294E98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6]</w:t>
      </w:r>
      <w:r w:rsidRPr="00233E1E">
        <w:rPr>
          <w:rFonts w:cs="Times New Roman"/>
          <w:noProof/>
          <w:lang w:val="en-US"/>
        </w:rPr>
        <w:tab/>
        <w:t xml:space="preserve">B. B. M. Michelson and E. Links, “Event-Driven Architecture Overview 2011,” </w:t>
      </w:r>
      <w:r w:rsidRPr="00233E1E">
        <w:rPr>
          <w:rFonts w:cs="Times New Roman"/>
          <w:i/>
          <w:iCs/>
          <w:noProof/>
          <w:lang w:val="en-US"/>
        </w:rPr>
        <w:t>Architecture</w:t>
      </w:r>
      <w:r w:rsidRPr="00233E1E">
        <w:rPr>
          <w:rFonts w:cs="Times New Roman"/>
          <w:noProof/>
          <w:lang w:val="en-US"/>
        </w:rPr>
        <w:t>, 2011.</w:t>
      </w:r>
    </w:p>
    <w:p w14:paraId="25CEC45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7]</w:t>
      </w:r>
      <w:r w:rsidRPr="00233E1E">
        <w:rPr>
          <w:rFonts w:cs="Times New Roman"/>
          <w:noProof/>
          <w:lang w:val="en-US"/>
        </w:rPr>
        <w:tab/>
        <w:t>EsperTech, “Esper - EsperTech.” [Online]. Available: http://www.espertech.com/esper/. [Accessed: 29-Jan-2018].</w:t>
      </w:r>
    </w:p>
    <w:p w14:paraId="084F2C95"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lastRenderedPageBreak/>
        <w:t>[18]</w:t>
      </w:r>
      <w:r w:rsidRPr="00233E1E">
        <w:rPr>
          <w:rFonts w:cs="Times New Roman"/>
          <w:noProof/>
          <w:lang w:val="en-US"/>
        </w:rPr>
        <w:tab/>
        <w:t xml:space="preserve">Esper, “Esper Reference,” </w:t>
      </w:r>
      <w:r w:rsidRPr="00233E1E">
        <w:rPr>
          <w:rFonts w:cs="Times New Roman"/>
          <w:i/>
          <w:iCs/>
          <w:noProof/>
          <w:lang w:val="en-US"/>
        </w:rPr>
        <w:t>Esper Core Engine</w:t>
      </w:r>
      <w:r w:rsidRPr="00233E1E">
        <w:rPr>
          <w:rFonts w:cs="Times New Roman"/>
          <w:noProof/>
          <w:lang w:val="en-US"/>
        </w:rPr>
        <w:t>, vol. 2014, p. 2014, 2012.</w:t>
      </w:r>
    </w:p>
    <w:p w14:paraId="606DF49E"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19]</w:t>
      </w:r>
      <w:r w:rsidRPr="00233E1E">
        <w:rPr>
          <w:rFonts w:cs="Times New Roman"/>
          <w:noProof/>
          <w:lang w:val="en-US"/>
        </w:rPr>
        <w:tab/>
        <w:t>Oracle, “Introduction to Oracle CQL,” 2009. [Online]. Available: https://docs.oracle.com/cd/E16764_01/doc.1111/e12048/intro.htm. [Accessed: 28-Mar-2018].</w:t>
      </w:r>
    </w:p>
    <w:p w14:paraId="754E3CD8"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0]</w:t>
      </w:r>
      <w:r w:rsidRPr="00233E1E">
        <w:rPr>
          <w:rFonts w:cs="Times New Roman"/>
          <w:noProof/>
          <w:lang w:val="en-US"/>
        </w:rPr>
        <w:tab/>
        <w:t>C. G. V, “SQLstream s-Server,” 2018.</w:t>
      </w:r>
    </w:p>
    <w:p w14:paraId="5581167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1]</w:t>
      </w:r>
      <w:r w:rsidRPr="00233E1E">
        <w:rPr>
          <w:rFonts w:cs="Times New Roman"/>
          <w:noProof/>
          <w:lang w:val="en-US"/>
        </w:rPr>
        <w:tab/>
        <w:t>SQLStream, “SQLStream downloads and pricing.” [Online]. Available: http://sqlstream.com/download/. [Accessed: 28-Mar-2018].</w:t>
      </w:r>
    </w:p>
    <w:p w14:paraId="5446BD26"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2]</w:t>
      </w:r>
      <w:r w:rsidRPr="00233E1E">
        <w:rPr>
          <w:rFonts w:cs="Times New Roman"/>
          <w:noProof/>
          <w:lang w:val="en-US"/>
        </w:rPr>
        <w:tab/>
        <w:t xml:space="preserve">SAP Company., “SYBASE Price List as of 2 Feb 2018,” </w:t>
      </w:r>
      <w:r w:rsidRPr="00233E1E">
        <w:rPr>
          <w:rFonts w:cs="Times New Roman"/>
          <w:i/>
          <w:iCs/>
          <w:noProof/>
          <w:lang w:val="en-US"/>
        </w:rPr>
        <w:t>2/2/2018</w:t>
      </w:r>
      <w:r w:rsidRPr="00233E1E">
        <w:rPr>
          <w:rFonts w:cs="Times New Roman"/>
          <w:noProof/>
          <w:lang w:val="en-US"/>
        </w:rPr>
        <w:t>, 2018. [Online]. Available: http://www.kernelsoftware.com/products/catalog/sybase.html. [Accessed: 28-Mar-2018].</w:t>
      </w:r>
    </w:p>
    <w:p w14:paraId="38D33B5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3]</w:t>
      </w:r>
      <w:r w:rsidRPr="00233E1E">
        <w:rPr>
          <w:rFonts w:cs="Times New Roman"/>
          <w:noProof/>
          <w:lang w:val="en-US"/>
        </w:rPr>
        <w:tab/>
        <w:t xml:space="preserve">Chakray, “Comparativa ESB Open Source -  Chakray,” </w:t>
      </w:r>
      <w:r w:rsidRPr="00233E1E">
        <w:rPr>
          <w:rFonts w:cs="Times New Roman"/>
          <w:i/>
          <w:iCs/>
          <w:noProof/>
          <w:lang w:val="en-US"/>
        </w:rPr>
        <w:t>13-1-2017</w:t>
      </w:r>
      <w:r w:rsidRPr="00233E1E">
        <w:rPr>
          <w:rFonts w:cs="Times New Roman"/>
          <w:noProof/>
          <w:lang w:val="en-US"/>
        </w:rPr>
        <w:t>, 2017. [Online]. Available: https://www.chakray.com/comparativa-esb-open-source/. [Accessed: 12-Apr-2018].</w:t>
      </w:r>
    </w:p>
    <w:p w14:paraId="1A97441B"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4]</w:t>
      </w:r>
      <w:r w:rsidRPr="00233E1E">
        <w:rPr>
          <w:rFonts w:cs="Times New Roman"/>
          <w:noProof/>
          <w:lang w:val="en-US"/>
        </w:rPr>
        <w:tab/>
        <w:t xml:space="preserve">Jess Thompson, “FuseSource Is a New Competitor in the Supported Open-Source ESB Market,” </w:t>
      </w:r>
      <w:r w:rsidRPr="00233E1E">
        <w:rPr>
          <w:rFonts w:cs="Times New Roman"/>
          <w:i/>
          <w:iCs/>
          <w:noProof/>
          <w:lang w:val="en-US"/>
        </w:rPr>
        <w:t>29-10-2010</w:t>
      </w:r>
      <w:r w:rsidRPr="00233E1E">
        <w:rPr>
          <w:rFonts w:cs="Times New Roman"/>
          <w:noProof/>
          <w:lang w:val="en-US"/>
        </w:rPr>
        <w:t>, 2010. [Online]. Available: https://www.gartner.com/doc/1459835/fusesource-new-competitor-supported-opensource. [Accessed: 12-Apr-2018].</w:t>
      </w:r>
    </w:p>
    <w:p w14:paraId="381C83B2"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25]</w:t>
      </w:r>
      <w:r w:rsidRPr="00233E1E">
        <w:rPr>
          <w:rFonts w:cs="Times New Roman"/>
          <w:noProof/>
          <w:lang w:val="en-US"/>
        </w:rPr>
        <w:tab/>
        <w:t xml:space="preserve">AdroitLogic, “UltraESB-X | Light-weight And Lean Enterprise Integration | AdroitLogic,” </w:t>
      </w:r>
      <w:r w:rsidRPr="00233E1E">
        <w:rPr>
          <w:rFonts w:cs="Times New Roman"/>
          <w:i/>
          <w:iCs/>
          <w:noProof/>
          <w:lang w:val="en-US"/>
        </w:rPr>
        <w:t>12-4-2018</w:t>
      </w:r>
      <w:r w:rsidRPr="00233E1E">
        <w:rPr>
          <w:rFonts w:cs="Times New Roman"/>
          <w:noProof/>
          <w:lang w:val="en-US"/>
        </w:rPr>
        <w:t>, 2018. [Online]. Available: https://www.adroitlogic.com/products/ultraesb/. [Accessed: 12-Apr-2018].</w:t>
      </w:r>
    </w:p>
    <w:p w14:paraId="38F50CDF" w14:textId="77777777" w:rsidR="00233E1E" w:rsidRPr="00233E1E" w:rsidRDefault="00233E1E" w:rsidP="00233E1E">
      <w:pPr>
        <w:autoSpaceDE w:val="0"/>
        <w:adjustRightInd w:val="0"/>
        <w:ind w:left="640" w:hanging="640"/>
        <w:rPr>
          <w:rFonts w:cs="Times New Roman"/>
          <w:noProof/>
        </w:rPr>
      </w:pPr>
      <w:r w:rsidRPr="00233E1E">
        <w:rPr>
          <w:rFonts w:cs="Times New Roman"/>
          <w:noProof/>
          <w:lang w:val="en-US"/>
        </w:rPr>
        <w:t>[26]</w:t>
      </w:r>
      <w:r w:rsidRPr="00233E1E">
        <w:rPr>
          <w:rFonts w:cs="Times New Roman"/>
          <w:noProof/>
          <w:lang w:val="en-US"/>
        </w:rPr>
        <w:tab/>
        <w:t xml:space="preserve">Chris Haddad, “ESB Comparison,” </w:t>
      </w:r>
      <w:r w:rsidRPr="00233E1E">
        <w:rPr>
          <w:rFonts w:cs="Times New Roman"/>
          <w:i/>
          <w:iCs/>
          <w:noProof/>
          <w:lang w:val="en-US"/>
        </w:rPr>
        <w:t>4-8-2012</w:t>
      </w:r>
      <w:r w:rsidRPr="00233E1E">
        <w:rPr>
          <w:rFonts w:cs="Times New Roman"/>
          <w:noProof/>
          <w:lang w:val="en-US"/>
        </w:rPr>
        <w:t xml:space="preserve">, 2012. [Online]. Available: https://dzone.com/articles/esb-comparison. </w:t>
      </w:r>
      <w:r w:rsidRPr="00233E1E">
        <w:rPr>
          <w:rFonts w:cs="Times New Roman"/>
          <w:noProof/>
        </w:rPr>
        <w:t>[Accessed: 12-Apr-2018].</w:t>
      </w:r>
    </w:p>
    <w:p w14:paraId="2BFB8C3F"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7]</w:t>
      </w:r>
      <w:r w:rsidRPr="00233E1E">
        <w:rPr>
          <w:rFonts w:cs="Times New Roman"/>
          <w:noProof/>
        </w:rPr>
        <w:tab/>
        <w:t xml:space="preserve">Z. Cataldi, “La ingeniería del software,” </w:t>
      </w:r>
      <w:r w:rsidRPr="00233E1E">
        <w:rPr>
          <w:rFonts w:cs="Times New Roman"/>
          <w:i/>
          <w:iCs/>
          <w:noProof/>
        </w:rPr>
        <w:t>Una Metodol. para el diseño, Desarro. y evaluación Softw. Educ.</w:t>
      </w:r>
      <w:r w:rsidRPr="00233E1E">
        <w:rPr>
          <w:rFonts w:cs="Times New Roman"/>
          <w:noProof/>
        </w:rPr>
        <w:t>, pp. 33–57, 2000.</w:t>
      </w:r>
    </w:p>
    <w:p w14:paraId="6C40206E"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8]</w:t>
      </w:r>
      <w:r w:rsidRPr="00233E1E">
        <w:rPr>
          <w:rFonts w:cs="Times New Roman"/>
          <w:noProof/>
        </w:rPr>
        <w:tab/>
        <w:t xml:space="preserve">Norberto Figuerola, “Desarrollo de Software – ¿Metodología Tradicional o Agil ? </w:t>
      </w:r>
      <w:r w:rsidRPr="00233E1E">
        <w:rPr>
          <w:rFonts w:cs="Times New Roman"/>
          <w:noProof/>
          <w:lang w:val="en-US"/>
        </w:rPr>
        <w:t xml:space="preserve">| PMQuality,” 2011. [Online]. Available: </w:t>
      </w:r>
      <w:r w:rsidRPr="00233E1E">
        <w:rPr>
          <w:rFonts w:cs="Times New Roman"/>
          <w:noProof/>
          <w:lang w:val="en-US"/>
        </w:rPr>
        <w:lastRenderedPageBreak/>
        <w:t xml:space="preserve">https://pmqlinkedin.wordpress.com/about/metodologia-tradicional-o-agil/. </w:t>
      </w:r>
      <w:r w:rsidRPr="00233E1E">
        <w:rPr>
          <w:rFonts w:cs="Times New Roman"/>
          <w:noProof/>
        </w:rPr>
        <w:t>[Accessed: 19-Mar-2018].</w:t>
      </w:r>
    </w:p>
    <w:p w14:paraId="73290A1A" w14:textId="77777777" w:rsidR="00233E1E" w:rsidRPr="00233E1E" w:rsidRDefault="00233E1E" w:rsidP="00233E1E">
      <w:pPr>
        <w:autoSpaceDE w:val="0"/>
        <w:adjustRightInd w:val="0"/>
        <w:ind w:left="640" w:hanging="640"/>
        <w:rPr>
          <w:rFonts w:cs="Times New Roman"/>
          <w:noProof/>
        </w:rPr>
      </w:pPr>
      <w:r w:rsidRPr="00233E1E">
        <w:rPr>
          <w:rFonts w:cs="Times New Roman"/>
          <w:noProof/>
        </w:rPr>
        <w:t>[29]</w:t>
      </w:r>
      <w:r w:rsidRPr="00233E1E">
        <w:rPr>
          <w:rFonts w:cs="Times New Roman"/>
          <w:noProof/>
        </w:rPr>
        <w:tab/>
        <w:t xml:space="preserve">Maria Eugenia Arevalo Lizardo, “Diferencias entre Metodologías Tradicionales y Ágiles #MetodologiasAgiles,” </w:t>
      </w:r>
      <w:r w:rsidRPr="00233E1E">
        <w:rPr>
          <w:rFonts w:cs="Times New Roman"/>
          <w:i/>
          <w:iCs/>
          <w:noProof/>
        </w:rPr>
        <w:t>15-10-2011</w:t>
      </w:r>
      <w:r w:rsidRPr="00233E1E">
        <w:rPr>
          <w:rFonts w:cs="Times New Roman"/>
          <w:noProof/>
        </w:rPr>
        <w:t xml:space="preserve">, 2011. </w:t>
      </w:r>
      <w:r w:rsidRPr="00233E1E">
        <w:rPr>
          <w:rFonts w:cs="Times New Roman"/>
          <w:noProof/>
          <w:lang w:val="en-US"/>
        </w:rPr>
        <w:t xml:space="preserve">[Online]. Available: https://arevalomaria.wordpress.com/2011/11/15/diferencias-entre-metodologias-tradicionales-y-agiles-metodologiasagiles/. </w:t>
      </w:r>
      <w:r w:rsidRPr="00233E1E">
        <w:rPr>
          <w:rFonts w:cs="Times New Roman"/>
          <w:noProof/>
        </w:rPr>
        <w:t>[Accessed: 19-Mar-2018].</w:t>
      </w:r>
    </w:p>
    <w:p w14:paraId="08758840"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0]</w:t>
      </w:r>
      <w:r w:rsidRPr="00233E1E">
        <w:rPr>
          <w:rFonts w:cs="Times New Roman"/>
          <w:noProof/>
        </w:rPr>
        <w:tab/>
        <w:t xml:space="preserve">M. Trigas Gallego and A. C. Domingo Troncho, “Gestión de Proyectos Informáticos. Metodología Scrum.,” </w:t>
      </w:r>
      <w:r w:rsidRPr="00233E1E">
        <w:rPr>
          <w:rFonts w:cs="Times New Roman"/>
          <w:i/>
          <w:iCs/>
          <w:noProof/>
        </w:rPr>
        <w:t>Openaccess.Uoc.Edu</w:t>
      </w:r>
      <w:r w:rsidRPr="00233E1E">
        <w:rPr>
          <w:rFonts w:cs="Times New Roman"/>
          <w:noProof/>
        </w:rPr>
        <w:t>, p. 56, 2012.</w:t>
      </w:r>
    </w:p>
    <w:p w14:paraId="1FF8BC0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1]</w:t>
      </w:r>
      <w:r w:rsidRPr="00233E1E">
        <w:rPr>
          <w:rFonts w:cs="Times New Roman"/>
          <w:noProof/>
        </w:rPr>
        <w:tab/>
        <w:t xml:space="preserve">Kanbantool, “Metodología Kanban.” [Online]. </w:t>
      </w:r>
      <w:r w:rsidRPr="00233E1E">
        <w:rPr>
          <w:rFonts w:cs="Times New Roman"/>
          <w:noProof/>
          <w:lang w:val="en-US"/>
        </w:rPr>
        <w:t xml:space="preserve">Available: https://kanbantool.com/es/metodologia-kanban. </w:t>
      </w:r>
      <w:r w:rsidRPr="00233E1E">
        <w:rPr>
          <w:rFonts w:cs="Times New Roman"/>
          <w:noProof/>
        </w:rPr>
        <w:t>[Accessed: 27-Mar-2018].</w:t>
      </w:r>
    </w:p>
    <w:p w14:paraId="2451CB35" w14:textId="77777777" w:rsidR="00233E1E" w:rsidRPr="00233E1E" w:rsidRDefault="00233E1E" w:rsidP="00233E1E">
      <w:pPr>
        <w:autoSpaceDE w:val="0"/>
        <w:adjustRightInd w:val="0"/>
        <w:ind w:left="640" w:hanging="640"/>
        <w:rPr>
          <w:rFonts w:cs="Times New Roman"/>
          <w:noProof/>
        </w:rPr>
      </w:pPr>
      <w:r w:rsidRPr="00233E1E">
        <w:rPr>
          <w:rFonts w:cs="Times New Roman"/>
          <w:noProof/>
        </w:rPr>
        <w:t>[32]</w:t>
      </w:r>
      <w:r w:rsidRPr="00233E1E">
        <w:rPr>
          <w:rFonts w:cs="Times New Roman"/>
          <w:noProof/>
        </w:rPr>
        <w:tab/>
        <w:t xml:space="preserve">J. Joskowicz, “Reglas y prácticas en eXtreme Programming,” </w:t>
      </w:r>
      <w:r w:rsidRPr="00233E1E">
        <w:rPr>
          <w:rFonts w:cs="Times New Roman"/>
          <w:i/>
          <w:iCs/>
          <w:noProof/>
        </w:rPr>
        <w:t>Univ. Vigo. España</w:t>
      </w:r>
      <w:r w:rsidRPr="00233E1E">
        <w:rPr>
          <w:rFonts w:cs="Times New Roman"/>
          <w:noProof/>
        </w:rPr>
        <w:t>, pp. 1–22, 2008.</w:t>
      </w:r>
    </w:p>
    <w:p w14:paraId="70ED7D5A"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3]</w:t>
      </w:r>
      <w:r w:rsidRPr="00233E1E">
        <w:rPr>
          <w:rFonts w:cs="Times New Roman"/>
          <w:noProof/>
        </w:rPr>
        <w:tab/>
        <w:t xml:space="preserve">M. J. Pérez Pérez, “Guía Comparativa de Metodologías Ágiles,” </w:t>
      </w:r>
      <w:r w:rsidRPr="00233E1E">
        <w:rPr>
          <w:rFonts w:cs="Times New Roman"/>
          <w:i/>
          <w:iCs/>
          <w:noProof/>
        </w:rPr>
        <w:t xml:space="preserve">Univ. </w:t>
      </w:r>
      <w:r w:rsidRPr="00233E1E">
        <w:rPr>
          <w:rFonts w:cs="Times New Roman"/>
          <w:i/>
          <w:iCs/>
          <w:noProof/>
          <w:lang w:val="en-US"/>
        </w:rPr>
        <w:t>Valladolid</w:t>
      </w:r>
      <w:r w:rsidRPr="00233E1E">
        <w:rPr>
          <w:rFonts w:cs="Times New Roman"/>
          <w:noProof/>
          <w:lang w:val="en-US"/>
        </w:rPr>
        <w:t>, pp. 3–117, 2012.</w:t>
      </w:r>
    </w:p>
    <w:p w14:paraId="61EEE260"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4]</w:t>
      </w:r>
      <w:r w:rsidRPr="00233E1E">
        <w:rPr>
          <w:rFonts w:cs="Times New Roman"/>
          <w:noProof/>
          <w:lang w:val="en-US"/>
        </w:rPr>
        <w:tab/>
        <w:t>Eclipse, “Eclipse - The Eclipse Foundation open source community website.” [Online]. Available: https://www.eclipse.org/. [Accessed: 29-Jan-2018].</w:t>
      </w:r>
    </w:p>
    <w:p w14:paraId="246F604F"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5]</w:t>
      </w:r>
      <w:r w:rsidRPr="00233E1E">
        <w:rPr>
          <w:rFonts w:cs="Times New Roman"/>
          <w:noProof/>
          <w:lang w:val="en-US"/>
        </w:rPr>
        <w:tab/>
        <w:t>Eclipse Egit, “EGit.” [Online]. Available: http://www.eclipse.org/egit/. [Accessed: 29-Jan-2018].</w:t>
      </w:r>
    </w:p>
    <w:p w14:paraId="5FCE6B99"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6]</w:t>
      </w:r>
      <w:r w:rsidRPr="00233E1E">
        <w:rPr>
          <w:rFonts w:cs="Times New Roman"/>
          <w:noProof/>
          <w:lang w:val="en-US"/>
        </w:rPr>
        <w:tab/>
        <w:t>MuleSoft, “Anypoint Studio // Documentación de MuleSoft.” [Online]. Available: https://docs.mulesoft.com/anypoint-studio/v/6/. [Accessed: 29-Jan-2018].</w:t>
      </w:r>
    </w:p>
    <w:p w14:paraId="0D02AF9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lang w:val="en-US"/>
        </w:rPr>
        <w:t>[37]</w:t>
      </w:r>
      <w:r w:rsidRPr="00233E1E">
        <w:rPr>
          <w:rFonts w:cs="Times New Roman"/>
          <w:noProof/>
          <w:lang w:val="en-US"/>
        </w:rPr>
        <w:tab/>
        <w:t xml:space="preserve">J. Boubeta-Puig, G. Ortiz, and I. Medina-Bulo, “MEdit4CEP: A model-driven solution for real-time decision making in SOA 2.0,” </w:t>
      </w:r>
      <w:r w:rsidRPr="00233E1E">
        <w:rPr>
          <w:rFonts w:cs="Times New Roman"/>
          <w:i/>
          <w:iCs/>
          <w:noProof/>
          <w:lang w:val="en-US"/>
        </w:rPr>
        <w:t>Knowledge-Based Syst.</w:t>
      </w:r>
      <w:r w:rsidRPr="00233E1E">
        <w:rPr>
          <w:rFonts w:cs="Times New Roman"/>
          <w:noProof/>
          <w:lang w:val="en-US"/>
        </w:rPr>
        <w:t>, vol. 89, pp. 97–112, Nov. 2015.</w:t>
      </w:r>
    </w:p>
    <w:p w14:paraId="3B15FF21" w14:textId="77777777" w:rsidR="00233E1E" w:rsidRPr="00233E1E" w:rsidRDefault="00233E1E" w:rsidP="00233E1E">
      <w:pPr>
        <w:autoSpaceDE w:val="0"/>
        <w:adjustRightInd w:val="0"/>
        <w:ind w:left="640" w:hanging="640"/>
        <w:rPr>
          <w:rFonts w:cs="Times New Roman"/>
          <w:noProof/>
          <w:lang w:val="en-US"/>
        </w:rPr>
      </w:pPr>
      <w:r w:rsidRPr="00233E1E">
        <w:rPr>
          <w:rFonts w:cs="Times New Roman"/>
          <w:noProof/>
        </w:rPr>
        <w:t>[38]</w:t>
      </w:r>
      <w:r w:rsidRPr="00233E1E">
        <w:rPr>
          <w:rFonts w:cs="Times New Roman"/>
          <w:noProof/>
        </w:rPr>
        <w:tab/>
        <w:t xml:space="preserve">CakePHP Community, “¿Qué es CakePHP? y ¿Por qué usarlo? - 2.x,” 2016. </w:t>
      </w:r>
      <w:r w:rsidRPr="00233E1E">
        <w:rPr>
          <w:rFonts w:cs="Times New Roman"/>
          <w:noProof/>
          <w:lang w:val="en-US"/>
        </w:rPr>
        <w:t>[Online]. Available: https://book.cakephp.org/2.0/es/cakephp-overview/what-is-cakephp-why-use-it.html. [Accessed: 12-Apr-2018].</w:t>
      </w:r>
    </w:p>
    <w:p w14:paraId="55E96A55" w14:textId="77777777" w:rsidR="00233E1E" w:rsidRPr="00233E1E" w:rsidRDefault="00233E1E" w:rsidP="00233E1E">
      <w:pPr>
        <w:autoSpaceDE w:val="0"/>
        <w:adjustRightInd w:val="0"/>
        <w:ind w:left="640" w:hanging="640"/>
        <w:rPr>
          <w:rFonts w:cs="Times New Roman"/>
          <w:noProof/>
        </w:rPr>
      </w:pPr>
      <w:r w:rsidRPr="00233E1E">
        <w:rPr>
          <w:rFonts w:cs="Times New Roman"/>
          <w:noProof/>
        </w:rPr>
        <w:lastRenderedPageBreak/>
        <w:t>[39]</w:t>
      </w:r>
      <w:r w:rsidRPr="00233E1E">
        <w:rPr>
          <w:rFonts w:cs="Times New Roman"/>
          <w:noProof/>
        </w:rPr>
        <w:tab/>
        <w:t xml:space="preserve">Project Management Institute, </w:t>
      </w:r>
      <w:r w:rsidRPr="00233E1E">
        <w:rPr>
          <w:rFonts w:cs="Times New Roman"/>
          <w:i/>
          <w:iCs/>
          <w:noProof/>
        </w:rPr>
        <w:t>Guía de los fundamentos para la dirección de proyectos (guía del PMBOK®)</w:t>
      </w:r>
      <w:r w:rsidRPr="00233E1E">
        <w:rPr>
          <w:rFonts w:cs="Times New Roman"/>
          <w:noProof/>
        </w:rPr>
        <w:t>. 2013.</w:t>
      </w:r>
    </w:p>
    <w:p w14:paraId="2FC2EE87" w14:textId="77777777" w:rsidR="002B2D82" w:rsidRPr="00EC370D" w:rsidRDefault="002B2D82" w:rsidP="002B2D82">
      <w:pPr>
        <w:rPr>
          <w:lang w:val="en-US"/>
        </w:rPr>
      </w:pPr>
      <w:r>
        <w:fldChar w:fldCharType="end"/>
      </w:r>
    </w:p>
    <w:p w14:paraId="286B238E" w14:textId="236D3625" w:rsidR="00282A13" w:rsidRPr="00FC7405" w:rsidRDefault="00282A13" w:rsidP="002B2D82">
      <w:pPr>
        <w:rPr>
          <w:lang w:val="en-US"/>
        </w:rPr>
        <w:sectPr w:rsidR="00282A13" w:rsidRPr="00FC7405"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pPr>
      <w:bookmarkStart w:id="172" w:name="_Toc512374381"/>
      <w:r>
        <w:lastRenderedPageBreak/>
        <w:t>Anexos</w:t>
      </w:r>
      <w:bookmarkEnd w:id="172"/>
    </w:p>
    <w:p w14:paraId="3658D3E5" w14:textId="3ABBE28C" w:rsidR="00222BE9" w:rsidRDefault="00E06C03" w:rsidP="00E34980">
      <w:pPr>
        <w:pStyle w:val="Seccin-ANEXO"/>
      </w:pPr>
      <w:r>
        <w:t xml:space="preserve"> </w:t>
      </w:r>
      <w:bookmarkStart w:id="173" w:name="_Toc512374382"/>
      <w:r>
        <w:t xml:space="preserve">Ejemplo de uso de </w:t>
      </w:r>
      <w:r w:rsidRPr="00C87981">
        <w:t>la</w:t>
      </w:r>
      <w:r>
        <w:t xml:space="preserve"> herramienta</w:t>
      </w:r>
      <w:bookmarkEnd w:id="173"/>
    </w:p>
    <w:p w14:paraId="08C5BD95" w14:textId="77777777" w:rsidR="00222BE9" w:rsidRDefault="00E06C03">
      <w:pPr>
        <w:pStyle w:val="Standard"/>
      </w:pPr>
      <w:r>
        <w:t>adflñkajf qelrkj qer lqewrj hqlkrj qlhr lqjr lkqrk ckzfjasdlfh qenrl jqelrkj qleh hnlqwerj qw</w:t>
      </w:r>
    </w:p>
    <w:p w14:paraId="25069FBF" w14:textId="77777777" w:rsidR="00222BE9" w:rsidRDefault="00E06C03">
      <w:pPr>
        <w:pStyle w:val="Standard"/>
      </w:pPr>
      <w:r>
        <w:t>lajfa lnfladsjf asdfn ladfj aldfladjf ladjflñaeyrqehrn lqwerj oqewrh nqer</w:t>
      </w:r>
    </w:p>
    <w:p w14:paraId="25B50DC4" w14:textId="77777777" w:rsidR="004A6127" w:rsidRDefault="004A6127">
      <w:pPr>
        <w:pStyle w:val="Standard"/>
      </w:pPr>
    </w:p>
    <w:p w14:paraId="0A2B3915" w14:textId="77777777" w:rsidR="00222BE9" w:rsidRDefault="00E06C03" w:rsidP="00E34980">
      <w:pPr>
        <w:pStyle w:val="Seccin-ANEXO"/>
      </w:pPr>
      <w:r>
        <w:t xml:space="preserve"> </w:t>
      </w:r>
      <w:bookmarkStart w:id="174" w:name="_Toc512374383"/>
      <w:r>
        <w:t>Manual de usuario</w:t>
      </w:r>
      <w:bookmarkEnd w:id="174"/>
    </w:p>
    <w:p w14:paraId="3739942D" w14:textId="77777777" w:rsidR="00222BE9" w:rsidRDefault="00E06C03">
      <w:pPr>
        <w:pStyle w:val="Standard"/>
      </w:pPr>
      <w:r>
        <w:t>lkadfjla jdflqjer qertkj qer'ijqtej qoier hnqert</w:t>
      </w:r>
    </w:p>
    <w:p w14:paraId="36F64902" w14:textId="77777777" w:rsidR="00222BE9" w:rsidRDefault="00E06C03">
      <w:pPr>
        <w:pStyle w:val="Standard"/>
      </w:pPr>
      <w:r>
        <w:t>kllñkalñkdfg laesrfj lqñwer hnladf fjowqehtn lkwrjeoyhk lñkjje wlkjwenr ñljwer k</w:t>
      </w:r>
    </w:p>
    <w:p w14:paraId="39695E69" w14:textId="704F8711" w:rsidR="00222BE9" w:rsidRDefault="00222BE9">
      <w:pPr>
        <w:pStyle w:val="Standard"/>
      </w:pPr>
    </w:p>
    <w:p w14:paraId="35FD95E1" w14:textId="7FA81E54" w:rsidR="00631149" w:rsidRDefault="00631149">
      <w:pPr>
        <w:pStyle w:val="Standard"/>
      </w:pPr>
    </w:p>
    <w:p w14:paraId="18C1E09D" w14:textId="77777777" w:rsidR="00631149" w:rsidRDefault="00631149" w:rsidP="00631149"/>
    <w:p w14:paraId="60D2A500" w14:textId="77777777" w:rsidR="00631149" w:rsidRPr="008119CB" w:rsidRDefault="00631149" w:rsidP="00631149">
      <w:pPr>
        <w:pStyle w:val="Captulo-Nivel2"/>
        <w:numPr>
          <w:ilvl w:val="3"/>
          <w:numId w:val="4"/>
        </w:numPr>
      </w:pPr>
      <w:bookmarkStart w:id="175" w:name="_Toc512374333"/>
      <w:r w:rsidRPr="008119CB">
        <w:t xml:space="preserve">Reunión 1. </w:t>
      </w:r>
      <w:r>
        <w:t>“Conocemos al cliente, primera toma con experto”</w:t>
      </w:r>
      <w:bookmarkEnd w:id="175"/>
    </w:p>
    <w:p w14:paraId="0C10D329" w14:textId="77777777" w:rsidR="00631149" w:rsidRPr="00743DF0" w:rsidRDefault="00631149" w:rsidP="00631149">
      <w:pPr>
        <w:rPr>
          <w:rFonts w:cs="Times New Roman"/>
        </w:rPr>
      </w:pPr>
      <w:r w:rsidRPr="00743DF0">
        <w:rPr>
          <w:rFonts w:cs="Times New Roman"/>
        </w:rPr>
        <w:t>En esta reunión tomaremos un primer contacto oficial con el cliente, “Ingeteam”.</w:t>
      </w:r>
    </w:p>
    <w:p w14:paraId="7C817D6B" w14:textId="77777777" w:rsidR="00631149" w:rsidRPr="00743DF0" w:rsidRDefault="00631149" w:rsidP="0063114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3, 02006 Albacete. Oficinas de Ingeteam S.A.</w:t>
      </w:r>
    </w:p>
    <w:p w14:paraId="0EB5748D" w14:textId="77777777" w:rsidR="00631149" w:rsidRDefault="00631149" w:rsidP="00631149">
      <w:pPr>
        <w:pStyle w:val="Prrafodelista"/>
        <w:numPr>
          <w:ilvl w:val="0"/>
          <w:numId w:val="10"/>
        </w:numPr>
        <w:rPr>
          <w:rFonts w:cs="Times New Roman"/>
          <w:szCs w:val="24"/>
        </w:rPr>
      </w:pPr>
      <w:r w:rsidRPr="00743DF0">
        <w:rPr>
          <w:rFonts w:cs="Times New Roman"/>
          <w:szCs w:val="24"/>
        </w:rPr>
        <w:t xml:space="preserve">Hora y fecha de la reunión. A las 8:15 el día </w:t>
      </w:r>
      <w:r>
        <w:rPr>
          <w:rFonts w:cs="Times New Roman"/>
          <w:szCs w:val="24"/>
        </w:rPr>
        <w:t>9</w:t>
      </w:r>
      <w:r w:rsidRPr="00743DF0">
        <w:rPr>
          <w:rFonts w:cs="Times New Roman"/>
          <w:szCs w:val="24"/>
        </w:rPr>
        <w:t xml:space="preserve"> de enero de 2018.</w:t>
      </w:r>
    </w:p>
    <w:p w14:paraId="6244F04E" w14:textId="77777777" w:rsidR="00631149" w:rsidRDefault="00631149" w:rsidP="00631149">
      <w:pPr>
        <w:rPr>
          <w:rFonts w:cs="Times New Roman"/>
        </w:rPr>
      </w:pPr>
      <w:r>
        <w:rPr>
          <w:rFonts w:cs="Times New Roman"/>
        </w:rPr>
        <w:t>Los asistentes de la reunión son:</w:t>
      </w:r>
    </w:p>
    <w:p w14:paraId="09C3CB30" w14:textId="77777777" w:rsidR="00631149" w:rsidRPr="00537D53" w:rsidRDefault="00631149" w:rsidP="0063114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3756A4AA" w14:textId="77777777" w:rsidR="00631149" w:rsidRDefault="00631149" w:rsidP="0063114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11F7D864" w14:textId="77777777" w:rsidR="00631149" w:rsidRPr="007008F0" w:rsidRDefault="00631149" w:rsidP="00631149">
      <w:pPr>
        <w:pStyle w:val="Prrafodelista"/>
        <w:numPr>
          <w:ilvl w:val="0"/>
          <w:numId w:val="10"/>
        </w:numPr>
        <w:rPr>
          <w:rFonts w:cs="Times New Roman"/>
          <w:szCs w:val="24"/>
        </w:rPr>
      </w:pPr>
      <w:r>
        <w:rPr>
          <w:rFonts w:cs="Times New Roman"/>
          <w:szCs w:val="24"/>
        </w:rPr>
        <w:lastRenderedPageBreak/>
        <w:t>Enrique Brazález Segovia. Desarrollador y encargado de defender este trabajo de fin de grado.</w:t>
      </w:r>
    </w:p>
    <w:p w14:paraId="6C352481" w14:textId="77777777" w:rsidR="00631149" w:rsidRDefault="00631149" w:rsidP="00631149">
      <w:pPr>
        <w:pStyle w:val="Captulo-Nivel2"/>
        <w:numPr>
          <w:ilvl w:val="4"/>
          <w:numId w:val="4"/>
        </w:numPr>
      </w:pPr>
      <w:bookmarkStart w:id="176" w:name="_Toc512374334"/>
      <w:r>
        <w:t>Asuntos que tratar</w:t>
      </w:r>
      <w:bookmarkEnd w:id="176"/>
    </w:p>
    <w:p w14:paraId="4DC66133" w14:textId="77777777" w:rsidR="00631149" w:rsidRDefault="00631149" w:rsidP="00631149">
      <w:pPr>
        <w:rPr>
          <w:lang w:eastAsia="es-ES" w:bidi="ar-SA"/>
        </w:rPr>
      </w:pPr>
      <w:r>
        <w:rPr>
          <w:lang w:eastAsia="es-ES" w:bidi="ar-SA"/>
        </w:rPr>
        <w:t>Debido a que ninguno de los asistentes es Salazar, enlace directo con la empresa, tendremos que explicar cuáles son los objetivos de nuestro proyecto, cuál es la tecnología que utilizaremos y la capacidad de análisis que tiene el procesamiento de eventos complejos. Los temas que se tomaron en la reunión fueron:</w:t>
      </w:r>
    </w:p>
    <w:p w14:paraId="4E8BB093" w14:textId="77777777" w:rsidR="00631149" w:rsidRDefault="00631149" w:rsidP="00631149">
      <w:pPr>
        <w:pStyle w:val="Prrafodelista"/>
        <w:numPr>
          <w:ilvl w:val="0"/>
          <w:numId w:val="11"/>
        </w:numPr>
        <w:rPr>
          <w:lang w:eastAsia="es-ES" w:bidi="ar-SA"/>
        </w:rPr>
      </w:pPr>
      <w:r>
        <w:rPr>
          <w:lang w:eastAsia="es-ES" w:bidi="ar-SA"/>
        </w:rPr>
        <w:t>Presentación.</w:t>
      </w:r>
    </w:p>
    <w:p w14:paraId="6001E971" w14:textId="77777777" w:rsidR="00631149" w:rsidRDefault="00631149" w:rsidP="00631149">
      <w:pPr>
        <w:pStyle w:val="Prrafodelista"/>
        <w:numPr>
          <w:ilvl w:val="0"/>
          <w:numId w:val="11"/>
        </w:numPr>
        <w:rPr>
          <w:lang w:eastAsia="es-ES" w:bidi="ar-SA"/>
        </w:rPr>
      </w:pPr>
      <w:r>
        <w:rPr>
          <w:lang w:eastAsia="es-ES" w:bidi="ar-SA"/>
        </w:rPr>
        <w:t>Objetivos del proyecto.</w:t>
      </w:r>
    </w:p>
    <w:p w14:paraId="44657F6C" w14:textId="77777777" w:rsidR="00631149" w:rsidRDefault="00631149" w:rsidP="00631149">
      <w:pPr>
        <w:pStyle w:val="Prrafodelista"/>
        <w:numPr>
          <w:ilvl w:val="0"/>
          <w:numId w:val="11"/>
        </w:numPr>
        <w:rPr>
          <w:lang w:eastAsia="es-ES" w:bidi="ar-SA"/>
        </w:rPr>
      </w:pPr>
      <w:r>
        <w:rPr>
          <w:lang w:eastAsia="es-ES" w:bidi="ar-SA"/>
        </w:rPr>
        <w:t>CEP.</w:t>
      </w:r>
    </w:p>
    <w:p w14:paraId="04D6373E" w14:textId="77777777" w:rsidR="00631149" w:rsidRDefault="00631149" w:rsidP="00631149">
      <w:pPr>
        <w:pStyle w:val="Prrafodelista"/>
        <w:numPr>
          <w:ilvl w:val="0"/>
          <w:numId w:val="11"/>
        </w:numPr>
        <w:rPr>
          <w:lang w:eastAsia="es-ES" w:bidi="ar-SA"/>
        </w:rPr>
      </w:pPr>
      <w:r>
        <w:rPr>
          <w:lang w:eastAsia="es-ES" w:bidi="ar-SA"/>
        </w:rPr>
        <w:t>Situación actual del contexto.</w:t>
      </w:r>
    </w:p>
    <w:p w14:paraId="2911F34E" w14:textId="77777777" w:rsidR="00631149" w:rsidRDefault="00631149" w:rsidP="00631149">
      <w:pPr>
        <w:pStyle w:val="Prrafodelista"/>
        <w:numPr>
          <w:ilvl w:val="0"/>
          <w:numId w:val="11"/>
        </w:numPr>
        <w:rPr>
          <w:lang w:eastAsia="es-ES" w:bidi="ar-SA"/>
        </w:rPr>
      </w:pPr>
      <w:r>
        <w:rPr>
          <w:lang w:eastAsia="es-ES" w:bidi="ar-SA"/>
        </w:rPr>
        <w:t>Clase introductoria de energía eólica.</w:t>
      </w:r>
    </w:p>
    <w:p w14:paraId="30AFD080" w14:textId="77777777" w:rsidR="00631149" w:rsidRDefault="00631149" w:rsidP="00631149">
      <w:pPr>
        <w:pStyle w:val="Prrafodelista"/>
        <w:numPr>
          <w:ilvl w:val="0"/>
          <w:numId w:val="11"/>
        </w:numPr>
        <w:rPr>
          <w:lang w:eastAsia="es-ES" w:bidi="ar-SA"/>
        </w:rPr>
      </w:pPr>
      <w:r>
        <w:rPr>
          <w:lang w:eastAsia="es-ES" w:bidi="ar-SA"/>
        </w:rPr>
        <w:t>¿Qué tipo de aerogenerador vamos a analizar?</w:t>
      </w:r>
    </w:p>
    <w:p w14:paraId="63DE9E2E" w14:textId="77777777" w:rsidR="00631149" w:rsidRDefault="00631149" w:rsidP="00631149">
      <w:pPr>
        <w:pStyle w:val="Captulo-Nivel2"/>
        <w:numPr>
          <w:ilvl w:val="4"/>
          <w:numId w:val="4"/>
        </w:numPr>
      </w:pPr>
      <w:bookmarkStart w:id="177" w:name="_Toc512374335"/>
      <w:r>
        <w:t>Información recogida</w:t>
      </w:r>
      <w:bookmarkEnd w:id="177"/>
    </w:p>
    <w:p w14:paraId="6E674930" w14:textId="77777777" w:rsidR="00631149" w:rsidRDefault="00631149" w:rsidP="00631149">
      <w:pPr>
        <w:rPr>
          <w:lang w:eastAsia="es-ES" w:bidi="ar-SA"/>
        </w:rPr>
      </w:pPr>
      <w:r>
        <w:rPr>
          <w:lang w:eastAsia="es-ES" w:bidi="ar-SA"/>
        </w:rPr>
        <w:t xml:space="preserve">La situación con el cliente en un primer momento es buena. Los asistentes conversan y tratan los problemas sin ningún problema. A priori no parece que vayan a haber conflictos a lo largo del ciclo de vida del proyecto. </w:t>
      </w:r>
    </w:p>
    <w:p w14:paraId="0B6FA7A8" w14:textId="77777777" w:rsidR="00631149" w:rsidRDefault="00631149" w:rsidP="00631149">
      <w:pPr>
        <w:pStyle w:val="Captulo-Nivel2"/>
        <w:numPr>
          <w:ilvl w:val="4"/>
          <w:numId w:val="4"/>
        </w:numPr>
      </w:pPr>
      <w:bookmarkStart w:id="178" w:name="_Toc512374336"/>
      <w:r>
        <w:t>Próximos pasos</w:t>
      </w:r>
      <w:bookmarkEnd w:id="178"/>
    </w:p>
    <w:p w14:paraId="557F9D30" w14:textId="77777777" w:rsidR="00631149" w:rsidRDefault="00631149" w:rsidP="00631149">
      <w:pPr>
        <w:rPr>
          <w:lang w:eastAsia="es-ES" w:bidi="ar-SA"/>
        </w:rPr>
      </w:pPr>
      <w:r>
        <w:rPr>
          <w:lang w:eastAsia="es-ES" w:bidi="ar-SA"/>
        </w:rPr>
        <w:t>En esta reunión se han acordado las siguientes tareas:</w:t>
      </w:r>
    </w:p>
    <w:p w14:paraId="1BBE2D61" w14:textId="77777777" w:rsidR="00631149" w:rsidRDefault="00631149" w:rsidP="00631149">
      <w:pPr>
        <w:pStyle w:val="Prrafodelista"/>
        <w:numPr>
          <w:ilvl w:val="0"/>
          <w:numId w:val="11"/>
        </w:numPr>
        <w:rPr>
          <w:lang w:eastAsia="es-ES" w:bidi="ar-SA"/>
        </w:rPr>
      </w:pPr>
      <w:r>
        <w:rPr>
          <w:lang w:eastAsia="es-ES" w:bidi="ar-SA"/>
        </w:rPr>
        <w:t>Petición de datos sintéticos al parque eólico de Arroyal, Burgos. El encargado de recoger esta información es Vicente, para después proporcionar los datos al desarrollador, Enrique.</w:t>
      </w:r>
    </w:p>
    <w:p w14:paraId="69DFAE23" w14:textId="77777777" w:rsidR="00631149" w:rsidRDefault="00631149" w:rsidP="00631149">
      <w:pPr>
        <w:pStyle w:val="Prrafodelista"/>
        <w:numPr>
          <w:ilvl w:val="0"/>
          <w:numId w:val="11"/>
        </w:numPr>
        <w:rPr>
          <w:lang w:eastAsia="es-ES" w:bidi="ar-SA"/>
        </w:rPr>
      </w:pPr>
      <w:r>
        <w:rPr>
          <w:lang w:eastAsia="es-ES" w:bidi="ar-SA"/>
        </w:rPr>
        <w:t>Elaboración de modelo de datos a partir de los datos sintéticos obtenidos por Vicente, para comenzar con el primer prototipo de la iteración primera del proyecto y estudio de los conocimientos aportados por la clase introductoria de energía eólica.</w:t>
      </w:r>
    </w:p>
    <w:p w14:paraId="452874FE" w14:textId="77777777" w:rsidR="00631149" w:rsidRDefault="00631149" w:rsidP="00631149">
      <w:pPr>
        <w:pStyle w:val="Prrafodelista"/>
        <w:numPr>
          <w:ilvl w:val="0"/>
          <w:numId w:val="11"/>
        </w:numPr>
        <w:rPr>
          <w:lang w:eastAsia="es-ES" w:bidi="ar-SA"/>
        </w:rPr>
      </w:pPr>
      <w:r>
        <w:rPr>
          <w:lang w:eastAsia="es-ES" w:bidi="ar-SA"/>
        </w:rPr>
        <w:t xml:space="preserve">Antonio deberá de hablar con Pedro para coordinar al desarrollador, y fijar el </w:t>
      </w:r>
      <w:r>
        <w:rPr>
          <w:lang w:eastAsia="es-ES" w:bidi="ar-SA"/>
        </w:rPr>
        <w:lastRenderedPageBreak/>
        <w:t>encargado de controlar el progreso de las reuniones.</w:t>
      </w:r>
    </w:p>
    <w:p w14:paraId="3C1D0CEA" w14:textId="77777777" w:rsidR="00631149" w:rsidRDefault="00631149" w:rsidP="00631149">
      <w:pPr>
        <w:pStyle w:val="Standard"/>
      </w:pPr>
    </w:p>
    <w:p w14:paraId="41854247" w14:textId="77777777" w:rsidR="00631149" w:rsidRPr="008119CB" w:rsidRDefault="00631149" w:rsidP="00631149">
      <w:pPr>
        <w:pStyle w:val="Captulo-Nivel2"/>
        <w:numPr>
          <w:ilvl w:val="3"/>
          <w:numId w:val="4"/>
        </w:numPr>
      </w:pPr>
      <w:bookmarkStart w:id="179" w:name="_Toc512374337"/>
      <w:r w:rsidRPr="008119CB">
        <w:t>Reunión 2. “Inicio del proyecto de trabajo de fin de grado”</w:t>
      </w:r>
      <w:bookmarkEnd w:id="179"/>
    </w:p>
    <w:p w14:paraId="304C6C65" w14:textId="77777777" w:rsidR="00631149" w:rsidRPr="00743DF0" w:rsidRDefault="00631149" w:rsidP="00631149">
      <w:pPr>
        <w:rPr>
          <w:rFonts w:cs="Times New Roman"/>
        </w:rPr>
      </w:pPr>
      <w:r w:rsidRPr="00743DF0">
        <w:rPr>
          <w:rFonts w:cs="Times New Roman"/>
        </w:rPr>
        <w:t xml:space="preserve">En esta reunión </w:t>
      </w:r>
      <w:r>
        <w:rPr>
          <w:rFonts w:cs="Times New Roman"/>
        </w:rPr>
        <w:t>comenzaremos la iteración 1 “Inicio del proyecto”.</w:t>
      </w:r>
    </w:p>
    <w:p w14:paraId="7EE726EB" w14:textId="77777777" w:rsidR="00631149" w:rsidRPr="00743DF0" w:rsidRDefault="00631149" w:rsidP="0063114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04CD0979" w14:textId="77777777" w:rsidR="00631149" w:rsidRDefault="00631149" w:rsidP="0063114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8:00</w:t>
      </w:r>
      <w:r w:rsidRPr="00743DF0">
        <w:rPr>
          <w:rFonts w:cs="Times New Roman"/>
          <w:szCs w:val="24"/>
        </w:rPr>
        <w:t xml:space="preserve"> el día </w:t>
      </w:r>
      <w:r>
        <w:rPr>
          <w:rFonts w:cs="Times New Roman"/>
          <w:szCs w:val="24"/>
        </w:rPr>
        <w:t>11</w:t>
      </w:r>
      <w:r w:rsidRPr="00743DF0">
        <w:rPr>
          <w:rFonts w:cs="Times New Roman"/>
          <w:szCs w:val="24"/>
        </w:rPr>
        <w:t xml:space="preserve"> de enero de 2018.</w:t>
      </w:r>
    </w:p>
    <w:p w14:paraId="48F1236D" w14:textId="77777777" w:rsidR="00631149" w:rsidRDefault="00631149" w:rsidP="00631149">
      <w:pPr>
        <w:rPr>
          <w:rFonts w:cs="Times New Roman"/>
        </w:rPr>
      </w:pPr>
      <w:r>
        <w:rPr>
          <w:rFonts w:cs="Times New Roman"/>
        </w:rPr>
        <w:t>Los asistentes de la reunión son:</w:t>
      </w:r>
    </w:p>
    <w:p w14:paraId="65E8D67A" w14:textId="77777777" w:rsidR="00631149" w:rsidRDefault="00631149" w:rsidP="0063114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078E3E8" w14:textId="77777777" w:rsidR="00631149" w:rsidRPr="007008F0" w:rsidRDefault="00631149" w:rsidP="0063114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28CC101A" w14:textId="77777777" w:rsidR="00631149" w:rsidRPr="007008F0" w:rsidRDefault="00631149" w:rsidP="0063114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37928099" w14:textId="77777777" w:rsidR="00631149" w:rsidRDefault="00631149" w:rsidP="00631149">
      <w:pPr>
        <w:pStyle w:val="Captulo-Nivel2"/>
        <w:numPr>
          <w:ilvl w:val="4"/>
          <w:numId w:val="4"/>
        </w:numPr>
      </w:pPr>
      <w:bookmarkStart w:id="180" w:name="_Toc512374338"/>
      <w:r>
        <w:t>Asuntos que tratar</w:t>
      </w:r>
      <w:bookmarkEnd w:id="180"/>
    </w:p>
    <w:p w14:paraId="0A5C4E8B" w14:textId="77777777" w:rsidR="00631149" w:rsidRDefault="00631149" w:rsidP="00631149">
      <w:pPr>
        <w:rPr>
          <w:lang w:eastAsia="es-ES" w:bidi="ar-SA"/>
        </w:rPr>
      </w:pPr>
      <w:r>
        <w:rPr>
          <w:lang w:eastAsia="es-ES" w:bidi="ar-SA"/>
        </w:rPr>
        <w:t>En resumen, esta reunión es para atender aspectos relacionados con la elaboración del trabajo de fin de grado de cara a la universidad. Es decir, de cara a la presentación del anteproyecto y los criterios de la convocatoria. Los temas que se trataron fueron:</w:t>
      </w:r>
    </w:p>
    <w:p w14:paraId="123DDFA0" w14:textId="77777777" w:rsidR="00631149" w:rsidRDefault="00631149" w:rsidP="00631149">
      <w:pPr>
        <w:pStyle w:val="Prrafodelista"/>
        <w:numPr>
          <w:ilvl w:val="0"/>
          <w:numId w:val="11"/>
        </w:numPr>
        <w:rPr>
          <w:lang w:eastAsia="es-ES" w:bidi="ar-SA"/>
        </w:rPr>
      </w:pPr>
      <w:r>
        <w:rPr>
          <w:lang w:eastAsia="es-ES" w:bidi="ar-SA"/>
        </w:rPr>
        <w:t>Criterios de evaluación de la convocatoria.</w:t>
      </w:r>
    </w:p>
    <w:p w14:paraId="6AB8A848" w14:textId="77777777" w:rsidR="00631149" w:rsidRDefault="00631149" w:rsidP="00631149">
      <w:pPr>
        <w:pStyle w:val="Prrafodelista"/>
        <w:numPr>
          <w:ilvl w:val="0"/>
          <w:numId w:val="11"/>
        </w:numPr>
        <w:rPr>
          <w:lang w:eastAsia="es-ES" w:bidi="ar-SA"/>
        </w:rPr>
      </w:pPr>
      <w:r>
        <w:rPr>
          <w:lang w:eastAsia="es-ES" w:bidi="ar-SA"/>
        </w:rPr>
        <w:t>Aclaración de las fechas de las que disponemos.</w:t>
      </w:r>
    </w:p>
    <w:p w14:paraId="491CC3F9" w14:textId="77777777" w:rsidR="00631149" w:rsidRDefault="00631149" w:rsidP="00631149">
      <w:pPr>
        <w:pStyle w:val="Prrafodelista"/>
        <w:numPr>
          <w:ilvl w:val="0"/>
          <w:numId w:val="11"/>
        </w:numPr>
        <w:rPr>
          <w:lang w:eastAsia="es-ES" w:bidi="ar-SA"/>
        </w:rPr>
      </w:pPr>
      <w:r>
        <w:rPr>
          <w:lang w:eastAsia="es-ES" w:bidi="ar-SA"/>
        </w:rPr>
        <w:t>Explicación de cómo hacer el anteproyecto.</w:t>
      </w:r>
    </w:p>
    <w:p w14:paraId="6F96FDEC" w14:textId="77777777" w:rsidR="00631149" w:rsidRDefault="00631149" w:rsidP="00631149">
      <w:pPr>
        <w:pStyle w:val="Prrafodelista"/>
        <w:numPr>
          <w:ilvl w:val="0"/>
          <w:numId w:val="11"/>
        </w:numPr>
        <w:rPr>
          <w:lang w:eastAsia="es-ES" w:bidi="ar-SA"/>
        </w:rPr>
      </w:pPr>
      <w:r>
        <w:rPr>
          <w:lang w:eastAsia="es-ES" w:bidi="ar-SA"/>
        </w:rPr>
        <w:t>Definir planificación del proyecto.</w:t>
      </w:r>
    </w:p>
    <w:p w14:paraId="0E98381B" w14:textId="77777777" w:rsidR="00631149" w:rsidRDefault="00631149" w:rsidP="00631149">
      <w:pPr>
        <w:pStyle w:val="Prrafodelista"/>
        <w:numPr>
          <w:ilvl w:val="0"/>
          <w:numId w:val="11"/>
        </w:numPr>
        <w:rPr>
          <w:lang w:eastAsia="es-ES" w:bidi="ar-SA"/>
        </w:rPr>
      </w:pPr>
      <w:r>
        <w:rPr>
          <w:lang w:eastAsia="es-ES" w:bidi="ar-SA"/>
        </w:rPr>
        <w:t>¿Qué metodología vamos a utilizar? ¿Qué iteraciones nos vamos a marcar?</w:t>
      </w:r>
    </w:p>
    <w:p w14:paraId="00AD108C" w14:textId="77777777" w:rsidR="00631149" w:rsidRPr="00143E0B" w:rsidRDefault="00631149" w:rsidP="00631149">
      <w:pPr>
        <w:pStyle w:val="Prrafodelista"/>
        <w:numPr>
          <w:ilvl w:val="0"/>
          <w:numId w:val="11"/>
        </w:numPr>
        <w:rPr>
          <w:lang w:eastAsia="es-ES" w:bidi="ar-SA"/>
        </w:rPr>
      </w:pPr>
      <w:r>
        <w:rPr>
          <w:lang w:eastAsia="es-ES" w:bidi="ar-SA"/>
        </w:rPr>
        <w:t>Explicación de sistema de citas.</w:t>
      </w:r>
    </w:p>
    <w:p w14:paraId="0A6068D6" w14:textId="77777777" w:rsidR="00631149" w:rsidRDefault="00631149" w:rsidP="00631149">
      <w:pPr>
        <w:pStyle w:val="Captulo-Nivel2"/>
        <w:numPr>
          <w:ilvl w:val="4"/>
          <w:numId w:val="4"/>
        </w:numPr>
      </w:pPr>
      <w:bookmarkStart w:id="181" w:name="_Toc512374339"/>
      <w:r>
        <w:t>Información recogida</w:t>
      </w:r>
      <w:bookmarkEnd w:id="181"/>
    </w:p>
    <w:p w14:paraId="2FA28008" w14:textId="77777777" w:rsidR="00631149" w:rsidRDefault="00631149" w:rsidP="00631149">
      <w:r>
        <w:lastRenderedPageBreak/>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08169148" w14:textId="77777777" w:rsidR="00631149" w:rsidRDefault="00631149" w:rsidP="00631149">
      <w:r>
        <w:t>Hablando de las fechas nos imponemos como fecha límite para tenerlo todo terminado, el día 17 de junio de 2018, a efectos de la presentación para la defensa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p>
    <w:p w14:paraId="64D0353B" w14:textId="77777777" w:rsidR="00631149" w:rsidRDefault="00631149" w:rsidP="00631149">
      <w:r>
        <w:t>En cuanto al anteproyecto, hemos discutido sobre todo los aspectos referentes a la justificación de las competencias. En concreto hemos tomado las siguientes notas, tanto Fernando como yo:</w:t>
      </w:r>
    </w:p>
    <w:p w14:paraId="2297183A" w14:textId="77777777" w:rsidR="00631149" w:rsidRDefault="00631149" w:rsidP="00631149">
      <w:pPr>
        <w:pStyle w:val="Prrafodelista"/>
        <w:numPr>
          <w:ilvl w:val="0"/>
          <w:numId w:val="11"/>
        </w:numPr>
      </w:pPr>
      <w:r w:rsidRPr="00351EB5">
        <w:rPr>
          <w:b/>
        </w:rPr>
        <w:t>Primera competencia</w:t>
      </w:r>
      <w:r>
        <w:rPr>
          <w:b/>
        </w:rPr>
        <w:t>.</w:t>
      </w:r>
      <w:r>
        <w:t xml:space="preserve"> Aportar que vamos a usar una metodología ágil. El uso de la tecnología CEP de forma eficiente y con pruebas de la evaluación (pruebas de carga y estrés). Aportar que es barato puesto que no necesitamos ningún tipo de base de datos para guardar la información.</w:t>
      </w:r>
    </w:p>
    <w:p w14:paraId="19892790" w14:textId="77777777" w:rsidR="00631149" w:rsidRDefault="00631149" w:rsidP="00631149">
      <w:pPr>
        <w:pStyle w:val="Prrafodelista"/>
        <w:numPr>
          <w:ilvl w:val="0"/>
          <w:numId w:val="11"/>
        </w:numPr>
      </w:pPr>
      <w:r w:rsidRPr="00351EB5">
        <w:rPr>
          <w:b/>
        </w:rPr>
        <w:t>Segunda competencia.</w:t>
      </w:r>
      <w:r>
        <w:t xml:space="preserve"> Se van a recoger todos y cada uno de los requisitos necesarios para conseguir que el proyecto sea aceptable y cumpla con todo lo impuesto por el cliente.</w:t>
      </w:r>
    </w:p>
    <w:p w14:paraId="3DBF8585" w14:textId="77777777" w:rsidR="00631149" w:rsidRDefault="00631149" w:rsidP="00631149">
      <w:pPr>
        <w:pStyle w:val="Prrafodelista"/>
        <w:numPr>
          <w:ilvl w:val="0"/>
          <w:numId w:val="11"/>
        </w:numPr>
      </w:pPr>
      <w:r w:rsidRPr="00351EB5">
        <w:rPr>
          <w:b/>
        </w:rPr>
        <w:t>Tercera competencia.</w:t>
      </w:r>
      <w:r>
        <w:t xml:space="preserve"> Descripción de las metodologías y herramientas que vamos a utilizar.</w:t>
      </w:r>
    </w:p>
    <w:p w14:paraId="777220B8" w14:textId="77777777" w:rsidR="00631149" w:rsidRDefault="00631149" w:rsidP="00631149">
      <w:pPr>
        <w:pStyle w:val="Prrafodelista"/>
        <w:numPr>
          <w:ilvl w:val="0"/>
          <w:numId w:val="11"/>
        </w:numPr>
      </w:pPr>
      <w:r w:rsidRPr="00351EB5">
        <w:rPr>
          <w:b/>
        </w:rPr>
        <w:t>Cuarta competencia.</w:t>
      </w:r>
      <w:r>
        <w:t xml:space="preserve"> Discusión y debate acerca qué tecnologías utilizar y porqué CEP es la más viable.</w:t>
      </w:r>
    </w:p>
    <w:p w14:paraId="705E3823" w14:textId="77777777" w:rsidR="00631149" w:rsidRDefault="00631149" w:rsidP="00631149">
      <w:pPr>
        <w:pStyle w:val="Prrafodelista"/>
        <w:numPr>
          <w:ilvl w:val="0"/>
          <w:numId w:val="11"/>
        </w:numPr>
      </w:pPr>
      <w:r w:rsidRPr="00351EB5">
        <w:rPr>
          <w:b/>
        </w:rPr>
        <w:t>Quinta competencia.</w:t>
      </w:r>
      <w:r>
        <w:t xml:space="preserve"> Realizar un plan de gestión de riesgos tal y como hemos visto en Gestión de Proyectos Software. </w:t>
      </w:r>
    </w:p>
    <w:p w14:paraId="699C9C4F" w14:textId="77777777" w:rsidR="00631149" w:rsidRDefault="00631149" w:rsidP="00631149">
      <w:pPr>
        <w:pStyle w:val="Prrafodelista"/>
        <w:numPr>
          <w:ilvl w:val="0"/>
          <w:numId w:val="11"/>
        </w:numPr>
      </w:pPr>
      <w:r w:rsidRPr="00351EB5">
        <w:rPr>
          <w:b/>
        </w:rPr>
        <w:t>Sexta competencia.</w:t>
      </w:r>
      <w:r>
        <w:t xml:space="preserve"> Control de recursos humanos, fallos en las herramientas, contacto continuo con el cliente. </w:t>
      </w:r>
    </w:p>
    <w:p w14:paraId="38257DCF" w14:textId="77777777" w:rsidR="00631149" w:rsidRDefault="00631149" w:rsidP="00631149">
      <w:r>
        <w:t xml:space="preserve">Por último, en la última parte de la reunión se hace muchísimo hincapié en la importancia de la inclusión de bibliografía debido a que es una de las partes clave del trabajo </w:t>
      </w:r>
      <w:r>
        <w:lastRenderedPageBreak/>
        <w:t xml:space="preserve">de fin de grado. De esta forma, no tendremos problemas en aspectos referentes a la propiedad intelectual. </w:t>
      </w:r>
    </w:p>
    <w:p w14:paraId="11583263" w14:textId="77777777" w:rsidR="00631149" w:rsidRDefault="00631149" w:rsidP="00631149">
      <w:pPr>
        <w:pStyle w:val="Captulo-Nivel2"/>
        <w:numPr>
          <w:ilvl w:val="4"/>
          <w:numId w:val="4"/>
        </w:numPr>
      </w:pPr>
      <w:bookmarkStart w:id="182" w:name="_Toc512374340"/>
      <w:r>
        <w:t>Próximos pasos</w:t>
      </w:r>
      <w:bookmarkEnd w:id="182"/>
    </w:p>
    <w:p w14:paraId="7F91BEAD" w14:textId="77777777" w:rsidR="00631149" w:rsidRDefault="00631149" w:rsidP="00631149">
      <w:pPr>
        <w:ind w:firstLine="0"/>
        <w:rPr>
          <w:lang w:eastAsia="es-ES" w:bidi="ar-SA"/>
        </w:rPr>
      </w:pPr>
      <w:r>
        <w:rPr>
          <w:lang w:eastAsia="es-ES" w:bidi="ar-SA"/>
        </w:rPr>
        <w:t>En esta reunión se han acordado las siguientes tareas:</w:t>
      </w:r>
    </w:p>
    <w:p w14:paraId="154CF454" w14:textId="77777777" w:rsidR="00631149" w:rsidRDefault="00631149" w:rsidP="00631149">
      <w:pPr>
        <w:pStyle w:val="Prrafodelista"/>
        <w:numPr>
          <w:ilvl w:val="0"/>
          <w:numId w:val="11"/>
        </w:numPr>
        <w:rPr>
          <w:lang w:eastAsia="es-ES" w:bidi="ar-SA"/>
        </w:rPr>
      </w:pPr>
      <w:r>
        <w:rPr>
          <w:lang w:eastAsia="es-ES" w:bidi="ar-SA"/>
        </w:rPr>
        <w:t>El anteproyecto ha de estar hecho a primeros de febrero.</w:t>
      </w:r>
    </w:p>
    <w:p w14:paraId="4445E932" w14:textId="77777777" w:rsidR="00631149" w:rsidRDefault="00631149" w:rsidP="00631149">
      <w:pPr>
        <w:pStyle w:val="Prrafodelista"/>
        <w:numPr>
          <w:ilvl w:val="0"/>
          <w:numId w:val="11"/>
        </w:numPr>
        <w:rPr>
          <w:lang w:eastAsia="es-ES" w:bidi="ar-SA"/>
        </w:rPr>
      </w:pPr>
      <w:r>
        <w:rPr>
          <w:lang w:eastAsia="es-ES" w:bidi="ar-SA"/>
        </w:rPr>
        <w:t xml:space="preserve">Establecer un primer flujo de datos en esta primera iteración que coja los datos a través de “Thingspeak” con un pequeño muestreo de datos. No hace falta con el modelo de datos real, aunque sí se puede mejor. </w:t>
      </w:r>
    </w:p>
    <w:p w14:paraId="49100339" w14:textId="77777777" w:rsidR="00631149" w:rsidRDefault="00631149" w:rsidP="00631149">
      <w:pPr>
        <w:pStyle w:val="Prrafodelista"/>
        <w:numPr>
          <w:ilvl w:val="0"/>
          <w:numId w:val="11"/>
        </w:numPr>
        <w:rPr>
          <w:lang w:eastAsia="es-ES" w:bidi="ar-SA"/>
        </w:rPr>
      </w:pPr>
      <w:r>
        <w:rPr>
          <w:lang w:eastAsia="es-ES" w:bidi="ar-SA"/>
        </w:rPr>
        <w:t>Utilizar algún control de versiones como podría ser GitHub. Como utilizaremos Eclipse, se toma la decisión de acoplarlo todo utilizando EGit, que es la distribución de Git para el IDE de Eclipse.</w:t>
      </w:r>
    </w:p>
    <w:p w14:paraId="0658764E" w14:textId="77777777" w:rsidR="00631149" w:rsidRDefault="00631149" w:rsidP="00631149">
      <w:pPr>
        <w:pStyle w:val="Prrafodelista"/>
        <w:numPr>
          <w:ilvl w:val="0"/>
          <w:numId w:val="11"/>
        </w:numPr>
        <w:rPr>
          <w:lang w:eastAsia="es-ES" w:bidi="ar-SA"/>
        </w:rPr>
      </w:pPr>
      <w:r>
        <w:rPr>
          <w:lang w:eastAsia="es-ES" w:bidi="ar-SA"/>
        </w:rPr>
        <w:t>Utilizar algún programa tipo “Kunagi” para llevar la gestión de las tareas e historias de usuario de los sprints.</w:t>
      </w:r>
    </w:p>
    <w:p w14:paraId="0ABF4496" w14:textId="77777777" w:rsidR="00631149" w:rsidRDefault="00631149" w:rsidP="00631149">
      <w:pPr>
        <w:pStyle w:val="Prrafodelista"/>
        <w:numPr>
          <w:ilvl w:val="0"/>
          <w:numId w:val="11"/>
        </w:numPr>
        <w:rPr>
          <w:lang w:eastAsia="es-ES" w:bidi="ar-SA"/>
        </w:rPr>
      </w:pPr>
      <w:r>
        <w:rPr>
          <w:lang w:eastAsia="es-ES" w:bidi="ar-SA"/>
        </w:rPr>
        <w:t xml:space="preserve">Hacer una planificación inicial con todos los hitos que tendría el proyecto, a nivel de reuniones, fechas de fin de iteración, y demás.  </w:t>
      </w:r>
    </w:p>
    <w:p w14:paraId="66B6F572" w14:textId="77777777" w:rsidR="00631149" w:rsidRPr="008119CB" w:rsidRDefault="00631149" w:rsidP="00631149">
      <w:pPr>
        <w:pStyle w:val="Captulo-Nivel2"/>
        <w:numPr>
          <w:ilvl w:val="3"/>
          <w:numId w:val="4"/>
        </w:numPr>
      </w:pPr>
      <w:bookmarkStart w:id="183" w:name="_Toc512374341"/>
      <w:r w:rsidRPr="00A128C4">
        <w:t>Reunión 3. “Dudas y problemas”</w:t>
      </w:r>
      <w:bookmarkEnd w:id="183"/>
    </w:p>
    <w:p w14:paraId="13F31725" w14:textId="77777777" w:rsidR="00631149" w:rsidRPr="00743DF0" w:rsidRDefault="00631149" w:rsidP="00631149">
      <w:pPr>
        <w:rPr>
          <w:rFonts w:cs="Times New Roman"/>
        </w:rPr>
      </w:pPr>
      <w:r w:rsidRPr="00743DF0">
        <w:rPr>
          <w:rFonts w:cs="Times New Roman"/>
        </w:rPr>
        <w:t>En esta reunión</w:t>
      </w:r>
      <w:r>
        <w:rPr>
          <w:rFonts w:cs="Times New Roman"/>
        </w:rPr>
        <w:t xml:space="preserve"> se resolvieron dudas del anteproyecto y ciertos problemas de colaboración por parte del cliente</w:t>
      </w:r>
      <w:r w:rsidRPr="00743DF0">
        <w:rPr>
          <w:rFonts w:cs="Times New Roman"/>
        </w:rPr>
        <w:t>.</w:t>
      </w:r>
    </w:p>
    <w:p w14:paraId="6FCB9C2A" w14:textId="77777777" w:rsidR="00631149" w:rsidRPr="00743DF0" w:rsidRDefault="00631149" w:rsidP="0063114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7132DA29" w14:textId="77777777" w:rsidR="00631149" w:rsidRDefault="00631149" w:rsidP="0063114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enero</w:t>
      </w:r>
      <w:r w:rsidRPr="00743DF0">
        <w:rPr>
          <w:rFonts w:cs="Times New Roman"/>
          <w:szCs w:val="24"/>
        </w:rPr>
        <w:t xml:space="preserve"> de 2018.</w:t>
      </w:r>
    </w:p>
    <w:p w14:paraId="46E84E1B" w14:textId="77777777" w:rsidR="00631149" w:rsidRDefault="00631149" w:rsidP="00631149">
      <w:pPr>
        <w:rPr>
          <w:rFonts w:cs="Times New Roman"/>
        </w:rPr>
      </w:pPr>
      <w:r>
        <w:rPr>
          <w:rFonts w:cs="Times New Roman"/>
        </w:rPr>
        <w:t>Los asistentes de la reunión son:</w:t>
      </w:r>
    </w:p>
    <w:p w14:paraId="59093B59" w14:textId="77777777" w:rsidR="00631149" w:rsidRDefault="00631149" w:rsidP="0063114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5236A17E" w14:textId="77777777" w:rsidR="00631149" w:rsidRPr="007008F0" w:rsidRDefault="00631149" w:rsidP="0063114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14DE48A6" w14:textId="77777777" w:rsidR="00631149" w:rsidRPr="007008F0" w:rsidRDefault="00631149" w:rsidP="00631149">
      <w:pPr>
        <w:pStyle w:val="Prrafodelista"/>
        <w:numPr>
          <w:ilvl w:val="0"/>
          <w:numId w:val="10"/>
        </w:numPr>
        <w:rPr>
          <w:rFonts w:cs="Times New Roman"/>
          <w:szCs w:val="24"/>
        </w:rPr>
      </w:pPr>
      <w:r>
        <w:rPr>
          <w:rFonts w:cs="Times New Roman"/>
          <w:szCs w:val="24"/>
        </w:rPr>
        <w:t xml:space="preserve">Fernando Luján Martínez. Desarrollador de trabajo de fin de grado paralelo, su </w:t>
      </w:r>
      <w:r>
        <w:rPr>
          <w:rFonts w:cs="Times New Roman"/>
          <w:szCs w:val="24"/>
        </w:rPr>
        <w:lastRenderedPageBreak/>
        <w:t>tutor también es Gregorio.</w:t>
      </w:r>
    </w:p>
    <w:p w14:paraId="2E95D508" w14:textId="77777777" w:rsidR="00631149" w:rsidRDefault="00631149" w:rsidP="00631149">
      <w:pPr>
        <w:pStyle w:val="Captulo-Nivel2"/>
        <w:numPr>
          <w:ilvl w:val="4"/>
          <w:numId w:val="4"/>
        </w:numPr>
      </w:pPr>
      <w:bookmarkStart w:id="184" w:name="_Toc512374342"/>
      <w:r>
        <w:t>Asuntos que tratar</w:t>
      </w:r>
      <w:bookmarkEnd w:id="184"/>
    </w:p>
    <w:p w14:paraId="451A6DBF" w14:textId="77777777" w:rsidR="00631149" w:rsidRDefault="00631149" w:rsidP="00631149">
      <w:pPr>
        <w:rPr>
          <w:lang w:eastAsia="es-ES" w:bidi="ar-SA"/>
        </w:rPr>
      </w:pPr>
      <w:r>
        <w:rPr>
          <w:lang w:eastAsia="es-ES" w:bidi="ar-SA"/>
        </w:rPr>
        <w:t>En resumen, esta reunión sirve como recursos para atender ciertos problemas a la hora de hacer el anteproyecto, y aspectos referentes a la coordinación Product Owner-Team en el proyecto. Los temas que se trataron fueron:</w:t>
      </w:r>
    </w:p>
    <w:p w14:paraId="21F10A10" w14:textId="77777777" w:rsidR="00631149" w:rsidRDefault="00631149" w:rsidP="00631149">
      <w:pPr>
        <w:pStyle w:val="Prrafodelista"/>
        <w:numPr>
          <w:ilvl w:val="0"/>
          <w:numId w:val="11"/>
        </w:numPr>
        <w:rPr>
          <w:lang w:eastAsia="es-ES" w:bidi="ar-SA"/>
        </w:rPr>
      </w:pPr>
      <w:r>
        <w:rPr>
          <w:lang w:eastAsia="es-ES" w:bidi="ar-SA"/>
        </w:rPr>
        <w:t>Dudas a la hora de realizar el anteproyecto, posibles restricciones, aspectos positivos, aspectos negativos.</w:t>
      </w:r>
    </w:p>
    <w:p w14:paraId="371BBAD7" w14:textId="77777777" w:rsidR="00631149" w:rsidRDefault="00631149" w:rsidP="00631149">
      <w:pPr>
        <w:pStyle w:val="Prrafodelista"/>
        <w:numPr>
          <w:ilvl w:val="0"/>
          <w:numId w:val="11"/>
        </w:numPr>
        <w:rPr>
          <w:lang w:eastAsia="es-ES" w:bidi="ar-SA"/>
        </w:rPr>
      </w:pPr>
      <w:r>
        <w:rPr>
          <w:lang w:eastAsia="es-ES" w:bidi="ar-SA"/>
        </w:rPr>
        <w:t>¿Dónde está Pedro?</w:t>
      </w:r>
    </w:p>
    <w:p w14:paraId="3DDB9855" w14:textId="77777777" w:rsidR="00631149" w:rsidRDefault="00631149" w:rsidP="00631149">
      <w:pPr>
        <w:pStyle w:val="Prrafodelista"/>
        <w:numPr>
          <w:ilvl w:val="0"/>
          <w:numId w:val="11"/>
        </w:numPr>
        <w:rPr>
          <w:lang w:eastAsia="es-ES" w:bidi="ar-SA"/>
        </w:rPr>
      </w:pPr>
      <w:r>
        <w:rPr>
          <w:lang w:eastAsia="es-ES" w:bidi="ar-SA"/>
        </w:rPr>
        <w:t>No sabemos de qué información bebe el motor de datos, hay que decidir cómo se nutre al motor que procesa los eventos.</w:t>
      </w:r>
    </w:p>
    <w:p w14:paraId="2C6FC0A2" w14:textId="77777777" w:rsidR="00631149" w:rsidRPr="00143E0B" w:rsidRDefault="00631149" w:rsidP="00631149">
      <w:pPr>
        <w:pStyle w:val="Prrafodelista"/>
        <w:numPr>
          <w:ilvl w:val="0"/>
          <w:numId w:val="11"/>
        </w:numPr>
        <w:rPr>
          <w:lang w:eastAsia="es-ES" w:bidi="ar-SA"/>
        </w:rPr>
      </w:pPr>
      <w:r>
        <w:rPr>
          <w:lang w:eastAsia="es-ES" w:bidi="ar-SA"/>
        </w:rPr>
        <w:t>Recogida de requisitos.</w:t>
      </w:r>
    </w:p>
    <w:p w14:paraId="563DD2D4" w14:textId="77777777" w:rsidR="00631149" w:rsidRDefault="00631149" w:rsidP="00631149">
      <w:pPr>
        <w:pStyle w:val="Captulo-Nivel2"/>
        <w:numPr>
          <w:ilvl w:val="4"/>
          <w:numId w:val="4"/>
        </w:numPr>
      </w:pPr>
      <w:bookmarkStart w:id="185" w:name="_Toc512374343"/>
      <w:r>
        <w:t>Información recogida</w:t>
      </w:r>
      <w:bookmarkEnd w:id="185"/>
    </w:p>
    <w:p w14:paraId="1CCDEFE6" w14:textId="77777777" w:rsidR="00631149" w:rsidRDefault="00631149" w:rsidP="00631149">
      <w:pPr>
        <w:rPr>
          <w:lang w:eastAsia="es-ES" w:bidi="ar-SA"/>
        </w:rPr>
      </w:pPr>
      <w:r>
        <w:rPr>
          <w:lang w:eastAsia="es-ES" w:bidi="ar-SA"/>
        </w:rPr>
        <w:t>En esta reunión se vieron las dudas que hubo a la hora de llevar a cabo el anteproyecto, sirvió para que Gregorio diera el visto bueno ya que el enunciado de las competencias es muy confuso. Tanto Fernando como yo, necesitábamos realizar esta prueba de aceptación para cerciorarnos de que íbamos por el buen camino.</w:t>
      </w:r>
    </w:p>
    <w:p w14:paraId="23791F13" w14:textId="77777777" w:rsidR="00631149" w:rsidRDefault="00631149" w:rsidP="00631149">
      <w:pPr>
        <w:rPr>
          <w:lang w:eastAsia="es-ES" w:bidi="ar-SA"/>
        </w:rPr>
      </w:pPr>
      <w:r>
        <w:rPr>
          <w:lang w:eastAsia="es-ES" w:bidi="ar-SA"/>
        </w:rPr>
        <w:t>Pedro fue nuestro primer enlace con Ingeteam para llevar a cabo este proyecto, sin embargo, por circunstancias que desconocemos se fue de la empresa sin comentarnos la situación. Un error por su parte al irse habiéndose comprometido con el proyecto. Sin embargo, se acordó establecer una reunión con Antonio y Vicente la semana próxima para solucionar todos los problemas de coordinación y enmarcar los límites de nuestro proyecto. De esta forma, fijaríamos qué debe de incluir nuestro proyecto y no desarrollar ni de menos ni de más.</w:t>
      </w:r>
    </w:p>
    <w:p w14:paraId="78A9F18B" w14:textId="77777777" w:rsidR="00631149" w:rsidRDefault="00631149" w:rsidP="00631149">
      <w:pPr>
        <w:rPr>
          <w:lang w:eastAsia="es-ES" w:bidi="ar-SA"/>
        </w:rPr>
      </w:pPr>
      <w:r>
        <w:rPr>
          <w:lang w:eastAsia="es-ES" w:bidi="ar-SA"/>
        </w:rPr>
        <w:t xml:space="preserve">La problemática de la entrada de datos era muy grande, debido a que no teníamos acceso directo al PLC. Por lo tanto, tomamos la decisión de que se simularía a través de un servicio FTP, donde se colocarían archivos de un formato X (.db, csv, o Excel) en un directorio y el Enterprise Service Bus se encargaría de procesar para detectar los eventos. Sin embargo, debido a una falta de tener un coordinador dentro de la empresa, no sabíamos </w:t>
      </w:r>
      <w:r>
        <w:rPr>
          <w:lang w:eastAsia="es-ES" w:bidi="ar-SA"/>
        </w:rPr>
        <w:lastRenderedPageBreak/>
        <w:t>en qué formato tomar los datos. En base a la facilidad de procesamiento, utilizaríamos archivos en formato csv.</w:t>
      </w:r>
    </w:p>
    <w:p w14:paraId="2AA452F0" w14:textId="77777777" w:rsidR="00631149" w:rsidRPr="00661041" w:rsidRDefault="00631149" w:rsidP="00631149">
      <w:pPr>
        <w:rPr>
          <w:lang w:eastAsia="es-ES" w:bidi="ar-SA"/>
        </w:rPr>
      </w:pPr>
      <w:r>
        <w:rPr>
          <w:lang w:eastAsia="es-ES" w:bidi="ar-SA"/>
        </w:rPr>
        <w:t>Finalmente, decidimos tomar los requisitos en formato de storyboards, y en lenguaje natural aquellos aspectos que no se pudieran llevar a cabo con esta técnica. Deberemos de enunciar todos los patrones implementados en EPL, a través de la herramienta Medit4CEP, ya que es mucho más visual que el propio código. Es importante que sepamos si el cliente tiene alguna preferencia en cuanto al lenguaje utilizado para desarrollar la aplicación gráfica.</w:t>
      </w:r>
    </w:p>
    <w:p w14:paraId="7D0E9B53" w14:textId="77777777" w:rsidR="00631149" w:rsidRDefault="00631149" w:rsidP="00631149">
      <w:pPr>
        <w:pStyle w:val="Captulo-Nivel2"/>
        <w:numPr>
          <w:ilvl w:val="4"/>
          <w:numId w:val="4"/>
        </w:numPr>
      </w:pPr>
      <w:bookmarkStart w:id="186" w:name="_Toc512374344"/>
      <w:r>
        <w:t>Próximos pasos</w:t>
      </w:r>
      <w:bookmarkEnd w:id="186"/>
    </w:p>
    <w:p w14:paraId="3469ACB3" w14:textId="77777777" w:rsidR="00631149" w:rsidRDefault="00631149" w:rsidP="00631149">
      <w:pPr>
        <w:rPr>
          <w:lang w:eastAsia="es-ES" w:bidi="ar-SA"/>
        </w:rPr>
      </w:pPr>
      <w:r>
        <w:rPr>
          <w:lang w:eastAsia="es-ES" w:bidi="ar-SA"/>
        </w:rPr>
        <w:t>En esta reunión se han acordado las siguientes tareas:</w:t>
      </w:r>
    </w:p>
    <w:p w14:paraId="55131815" w14:textId="77777777" w:rsidR="00631149" w:rsidRDefault="00631149" w:rsidP="00631149">
      <w:pPr>
        <w:pStyle w:val="Prrafodelista"/>
        <w:numPr>
          <w:ilvl w:val="0"/>
          <w:numId w:val="11"/>
        </w:numPr>
        <w:rPr>
          <w:lang w:eastAsia="es-ES" w:bidi="ar-SA"/>
        </w:rPr>
      </w:pPr>
      <w:r>
        <w:rPr>
          <w:lang w:eastAsia="es-ES" w:bidi="ar-SA"/>
        </w:rPr>
        <w:t>Enrique debe de contactar con la empresa y hacer que alguien, por ejemplo, Vicente o Antonio se haga cargo de la coordinación del proyecto dentro de la empresa. Para ello a la semana siguiente a esta reunión se ha de concertar una reunión para hablar estos aspectos.</w:t>
      </w:r>
    </w:p>
    <w:p w14:paraId="588FBB4A" w14:textId="77777777" w:rsidR="00631149" w:rsidRDefault="00631149" w:rsidP="00631149">
      <w:pPr>
        <w:pStyle w:val="Prrafodelista"/>
        <w:numPr>
          <w:ilvl w:val="0"/>
          <w:numId w:val="11"/>
        </w:numPr>
        <w:rPr>
          <w:lang w:eastAsia="es-ES" w:bidi="ar-SA"/>
        </w:rPr>
      </w:pPr>
      <w:r>
        <w:rPr>
          <w:lang w:eastAsia="es-ES" w:bidi="ar-SA"/>
        </w:rPr>
        <w:t>Terminar el anteproyecto para repasarlo con Gregorio, y dar últimas guías para la redacción tanto del mismo como el de la memoria final del trabajo de fin de grado.</w:t>
      </w:r>
    </w:p>
    <w:p w14:paraId="1D10E1AC" w14:textId="77777777" w:rsidR="00631149" w:rsidRDefault="00631149" w:rsidP="00631149">
      <w:pPr>
        <w:pStyle w:val="Prrafodelista"/>
        <w:numPr>
          <w:ilvl w:val="0"/>
          <w:numId w:val="11"/>
        </w:numPr>
        <w:rPr>
          <w:lang w:eastAsia="es-ES" w:bidi="ar-SA"/>
        </w:rPr>
      </w:pPr>
      <w:r>
        <w:rPr>
          <w:lang w:eastAsia="es-ES" w:bidi="ar-SA"/>
        </w:rPr>
        <w:t>Preparar storyboards.</w:t>
      </w:r>
    </w:p>
    <w:p w14:paraId="2BAE4A85" w14:textId="77777777" w:rsidR="00631149" w:rsidRDefault="00631149" w:rsidP="00631149">
      <w:pPr>
        <w:pStyle w:val="Prrafodelista"/>
        <w:numPr>
          <w:ilvl w:val="0"/>
          <w:numId w:val="11"/>
        </w:numPr>
        <w:rPr>
          <w:lang w:eastAsia="es-ES" w:bidi="ar-SA"/>
        </w:rPr>
      </w:pPr>
      <w:r>
        <w:rPr>
          <w:lang w:eastAsia="es-ES" w:bidi="ar-SA"/>
        </w:rPr>
        <w:t>Preparar el plan de gestión de riesgos.</w:t>
      </w:r>
    </w:p>
    <w:p w14:paraId="586D8B49" w14:textId="77777777" w:rsidR="00631149" w:rsidRDefault="00631149" w:rsidP="00631149">
      <w:pPr>
        <w:pStyle w:val="Prrafodelista"/>
        <w:numPr>
          <w:ilvl w:val="0"/>
          <w:numId w:val="11"/>
        </w:numPr>
        <w:rPr>
          <w:lang w:eastAsia="es-ES" w:bidi="ar-SA"/>
        </w:rPr>
      </w:pPr>
      <w:r>
        <w:rPr>
          <w:lang w:eastAsia="es-ES" w:bidi="ar-SA"/>
        </w:rPr>
        <w:t>Documentar todos los fallos que vayamos teniendo a lo largo de todo el proyecto.</w:t>
      </w:r>
    </w:p>
    <w:p w14:paraId="7D85477B" w14:textId="77777777" w:rsidR="00631149" w:rsidRPr="005B2D11" w:rsidRDefault="00631149" w:rsidP="00631149">
      <w:pPr>
        <w:pStyle w:val="Captulo-Nivel2"/>
        <w:numPr>
          <w:ilvl w:val="3"/>
          <w:numId w:val="4"/>
        </w:numPr>
      </w:pPr>
      <w:bookmarkStart w:id="187" w:name="_Toc512374345"/>
      <w:r w:rsidRPr="005B2D11">
        <w:t>Reunión 4. “Coordinación y análisis de la situación”</w:t>
      </w:r>
      <w:bookmarkEnd w:id="187"/>
    </w:p>
    <w:p w14:paraId="7D144353" w14:textId="77777777" w:rsidR="00631149" w:rsidRPr="00743DF0" w:rsidRDefault="00631149" w:rsidP="00631149">
      <w:pPr>
        <w:rPr>
          <w:rFonts w:cs="Times New Roman"/>
        </w:rPr>
      </w:pPr>
      <w:r w:rsidRPr="00743DF0">
        <w:rPr>
          <w:rFonts w:cs="Times New Roman"/>
        </w:rPr>
        <w:t>En esta reunión</w:t>
      </w:r>
      <w:r>
        <w:rPr>
          <w:rFonts w:cs="Times New Roman"/>
        </w:rPr>
        <w:t xml:space="preserve"> sirvió en su mayor parte para dar solución al problema de coordinación con el cliente, y volver explicar la mecánica de la tecnología CEP:</w:t>
      </w:r>
    </w:p>
    <w:p w14:paraId="0D67BAEC" w14:textId="77777777" w:rsidR="00631149" w:rsidRPr="00743DF0" w:rsidRDefault="00631149" w:rsidP="0063114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5F7A9546" w14:textId="77777777" w:rsidR="00631149" w:rsidRDefault="00631149" w:rsidP="0063114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w:t>
      </w:r>
      <w:r w:rsidRPr="00743DF0">
        <w:rPr>
          <w:rFonts w:cs="Times New Roman"/>
          <w:szCs w:val="24"/>
        </w:rPr>
        <w:t>:</w:t>
      </w:r>
      <w:r>
        <w:rPr>
          <w:rFonts w:cs="Times New Roman"/>
          <w:szCs w:val="24"/>
        </w:rPr>
        <w:t>30,</w:t>
      </w:r>
      <w:r w:rsidRPr="00743DF0">
        <w:rPr>
          <w:rFonts w:cs="Times New Roman"/>
          <w:szCs w:val="24"/>
        </w:rPr>
        <w:t xml:space="preserve"> el día </w:t>
      </w:r>
      <w:r>
        <w:rPr>
          <w:rFonts w:cs="Times New Roman"/>
          <w:szCs w:val="24"/>
        </w:rPr>
        <w:t>1</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CBD7857" w14:textId="77777777" w:rsidR="00631149" w:rsidRPr="000A4550" w:rsidRDefault="00631149" w:rsidP="00631149">
      <w:pPr>
        <w:rPr>
          <w:rFonts w:cs="Times New Roman"/>
        </w:rPr>
      </w:pPr>
      <w:r>
        <w:rPr>
          <w:rFonts w:cs="Times New Roman"/>
        </w:rPr>
        <w:t>Los asistentes de la reunión son:</w:t>
      </w:r>
    </w:p>
    <w:p w14:paraId="0BBEA09D" w14:textId="77777777" w:rsidR="00631149" w:rsidRDefault="00631149" w:rsidP="00631149">
      <w:pPr>
        <w:pStyle w:val="Prrafodelista"/>
        <w:numPr>
          <w:ilvl w:val="0"/>
          <w:numId w:val="10"/>
        </w:numPr>
        <w:rPr>
          <w:rFonts w:cs="Times New Roman"/>
          <w:szCs w:val="24"/>
        </w:rPr>
      </w:pPr>
      <w:r w:rsidRPr="00537D53">
        <w:rPr>
          <w:rFonts w:cs="Times New Roman"/>
          <w:szCs w:val="24"/>
        </w:rPr>
        <w:lastRenderedPageBreak/>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2B245604" w14:textId="77777777" w:rsidR="00631149" w:rsidRPr="00537D53" w:rsidRDefault="00631149" w:rsidP="0063114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2C04AD06" w14:textId="77777777" w:rsidR="00631149" w:rsidRDefault="00631149" w:rsidP="0063114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4A6E834A" w14:textId="77777777" w:rsidR="00631149" w:rsidRDefault="00631149" w:rsidP="0063114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0CAF8BFF" w14:textId="77777777" w:rsidR="00631149" w:rsidRPr="007008F0" w:rsidRDefault="00631149" w:rsidP="0063114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59A6E82" w14:textId="77777777" w:rsidR="00631149" w:rsidRPr="007008F0" w:rsidRDefault="00631149" w:rsidP="0063114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08E45E5" w14:textId="77777777" w:rsidR="00631149" w:rsidRDefault="00631149" w:rsidP="00631149">
      <w:pPr>
        <w:pStyle w:val="Captulo-Nivel2"/>
        <w:numPr>
          <w:ilvl w:val="4"/>
          <w:numId w:val="4"/>
        </w:numPr>
      </w:pPr>
      <w:bookmarkStart w:id="188" w:name="_Toc512374346"/>
      <w:r>
        <w:t>Asuntos que tratar</w:t>
      </w:r>
      <w:bookmarkEnd w:id="188"/>
    </w:p>
    <w:p w14:paraId="7D1C45C5" w14:textId="77777777" w:rsidR="00631149" w:rsidRDefault="00631149" w:rsidP="00631149">
      <w:pPr>
        <w:rPr>
          <w:lang w:eastAsia="es-ES" w:bidi="ar-SA"/>
        </w:rPr>
      </w:pPr>
      <w:r>
        <w:rPr>
          <w:lang w:eastAsia="es-ES" w:bidi="ar-SA"/>
        </w:rPr>
        <w:t>En resumen, esta reunión sirve como recursos para volver a explicar la mecánica de la tecnología CEP debido a que Pedro se fue, y hacer hincapié donde tendría cabida la aplicación, bien dentro del sistema de Ingeteam o a parte. Los temas que se trataron fueron:</w:t>
      </w:r>
    </w:p>
    <w:p w14:paraId="40AD7FC4" w14:textId="77777777" w:rsidR="00631149" w:rsidRDefault="00631149" w:rsidP="00631149">
      <w:pPr>
        <w:pStyle w:val="Prrafodelista"/>
        <w:numPr>
          <w:ilvl w:val="0"/>
          <w:numId w:val="11"/>
        </w:numPr>
        <w:rPr>
          <w:lang w:eastAsia="es-ES" w:bidi="ar-SA"/>
        </w:rPr>
      </w:pPr>
      <w:r>
        <w:rPr>
          <w:lang w:eastAsia="es-ES" w:bidi="ar-SA"/>
        </w:rPr>
        <w:t>¿Quién es el encargado de coordinar el proyecto como Pedro se fue?</w:t>
      </w:r>
    </w:p>
    <w:p w14:paraId="5B0B5CF1" w14:textId="77777777" w:rsidR="00631149" w:rsidRDefault="00631149" w:rsidP="00631149">
      <w:pPr>
        <w:pStyle w:val="Prrafodelista"/>
        <w:numPr>
          <w:ilvl w:val="0"/>
          <w:numId w:val="11"/>
        </w:numPr>
        <w:rPr>
          <w:lang w:eastAsia="es-ES" w:bidi="ar-SA"/>
        </w:rPr>
      </w:pPr>
      <w:r>
        <w:rPr>
          <w:lang w:eastAsia="es-ES" w:bidi="ar-SA"/>
        </w:rPr>
        <w:t>Explicar otra vez cómo es la mecánica de la tecnología CEP.</w:t>
      </w:r>
    </w:p>
    <w:p w14:paraId="5DF9621D" w14:textId="77777777" w:rsidR="00631149" w:rsidRDefault="00631149" w:rsidP="00631149">
      <w:pPr>
        <w:pStyle w:val="Prrafodelista"/>
        <w:numPr>
          <w:ilvl w:val="0"/>
          <w:numId w:val="11"/>
        </w:numPr>
        <w:rPr>
          <w:lang w:eastAsia="es-ES" w:bidi="ar-SA"/>
        </w:rPr>
      </w:pPr>
      <w:r>
        <w:rPr>
          <w:lang w:eastAsia="es-ES" w:bidi="ar-SA"/>
        </w:rPr>
        <w:t>¿Dónde vamos a integrar la aplicación?</w:t>
      </w:r>
    </w:p>
    <w:p w14:paraId="4335E733" w14:textId="77777777" w:rsidR="00631149" w:rsidRDefault="00631149" w:rsidP="00631149">
      <w:pPr>
        <w:pStyle w:val="Prrafodelista"/>
        <w:numPr>
          <w:ilvl w:val="0"/>
          <w:numId w:val="11"/>
        </w:numPr>
        <w:rPr>
          <w:lang w:eastAsia="es-ES" w:bidi="ar-SA"/>
        </w:rPr>
      </w:pPr>
      <w:r>
        <w:rPr>
          <w:lang w:eastAsia="es-ES" w:bidi="ar-SA"/>
        </w:rPr>
        <w:t>¿Cómo tenemos que mostrar la ocurrencia de los eventos complejos?</w:t>
      </w:r>
    </w:p>
    <w:p w14:paraId="05F36241" w14:textId="77777777" w:rsidR="00631149" w:rsidRDefault="00631149" w:rsidP="00631149">
      <w:pPr>
        <w:pStyle w:val="Prrafodelista"/>
        <w:numPr>
          <w:ilvl w:val="0"/>
          <w:numId w:val="11"/>
        </w:numPr>
        <w:rPr>
          <w:lang w:eastAsia="es-ES" w:bidi="ar-SA"/>
        </w:rPr>
      </w:pPr>
      <w:r>
        <w:rPr>
          <w:lang w:eastAsia="es-ES" w:bidi="ar-SA"/>
        </w:rPr>
        <w:t>¿Cuál es la nueva forma de trabajar después de irse Pedro?</w:t>
      </w:r>
    </w:p>
    <w:p w14:paraId="650CF91B" w14:textId="77777777" w:rsidR="00631149" w:rsidRDefault="00631149" w:rsidP="00631149">
      <w:pPr>
        <w:pStyle w:val="Prrafodelista"/>
        <w:numPr>
          <w:ilvl w:val="0"/>
          <w:numId w:val="11"/>
        </w:numPr>
        <w:rPr>
          <w:lang w:eastAsia="es-ES" w:bidi="ar-SA"/>
        </w:rPr>
      </w:pPr>
      <w:r>
        <w:rPr>
          <w:lang w:eastAsia="es-ES" w:bidi="ar-SA"/>
        </w:rPr>
        <w:t>Ingeboards y SCADA.</w:t>
      </w:r>
    </w:p>
    <w:p w14:paraId="3DBD6211" w14:textId="77777777" w:rsidR="00631149" w:rsidRDefault="00631149" w:rsidP="00631149">
      <w:pPr>
        <w:pStyle w:val="Captulo-Nivel2"/>
        <w:numPr>
          <w:ilvl w:val="4"/>
          <w:numId w:val="4"/>
        </w:numPr>
      </w:pPr>
      <w:bookmarkStart w:id="189" w:name="_Toc512374347"/>
      <w:r>
        <w:t>Información recogida</w:t>
      </w:r>
      <w:bookmarkEnd w:id="189"/>
    </w:p>
    <w:p w14:paraId="2567F72D" w14:textId="77777777" w:rsidR="00631149" w:rsidRDefault="00631149" w:rsidP="00631149">
      <w:pPr>
        <w:rPr>
          <w:lang w:eastAsia="es-ES" w:bidi="ar-SA"/>
        </w:rPr>
      </w:pPr>
      <w:r>
        <w:rPr>
          <w:lang w:eastAsia="es-ES" w:bidi="ar-SA"/>
        </w:rPr>
        <w:t>El encargado debido a la ausencia de Pedro en la empresa será Francisco José Polo. Se explicó cómo funcionaba la tecnología CEP haciendo mucho hincapié en que los desarrolladores no iban a hacer labores de estadísticos para descubrir por ellos mismos cuales son las causas por las que se desgastan los aerogeneradores. Los patrones han de ser implementados en base el enunciado de estos por el cliente en el formato: “Quiero detectar X, afectan Y, W, …, t variables y cada Z de tiempo.”</w:t>
      </w:r>
    </w:p>
    <w:p w14:paraId="20823A63" w14:textId="48B01FFC" w:rsidR="00631149" w:rsidRDefault="00631149" w:rsidP="00631149">
      <w:pPr>
        <w:rPr>
          <w:lang w:eastAsia="es-ES" w:bidi="ar-SA"/>
        </w:rPr>
      </w:pPr>
      <w:r>
        <w:rPr>
          <w:lang w:eastAsia="es-ES" w:bidi="ar-SA"/>
        </w:rPr>
        <w:lastRenderedPageBreak/>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rsidR="00AC166E">
        <w:t xml:space="preserve">Ilustración </w:t>
      </w:r>
      <w:r w:rsidR="00AC166E">
        <w:rPr>
          <w:noProof/>
        </w:rPr>
        <w:t>18</w:t>
      </w:r>
      <w:r>
        <w:rPr>
          <w:lang w:eastAsia="es-ES" w:bidi="ar-SA"/>
        </w:rPr>
        <w:fldChar w:fldCharType="end"/>
      </w:r>
      <w:r>
        <w:rPr>
          <w:lang w:eastAsia="es-ES" w:bidi="ar-SA"/>
        </w:rPr>
        <w:t xml:space="preserve">, observamos dos sistemas o estructuras, que colaboran entre sí. Por un lado, tenemos SCADA, que es el sistema que tiene almacenados todos los datos recogidos por los sistemas de monitorización de los aerogeneradores, además, de los logs de averías, y, por otro lado, tenemos Ingeboards, plataforma donde se visualiza la información dada por SCADA de una forma más legible. 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3F06B4EB" w14:textId="77777777" w:rsidR="00631149" w:rsidRDefault="00631149" w:rsidP="00631149">
      <w:pPr>
        <w:keepNext/>
        <w:jc w:val="center"/>
      </w:pPr>
      <w:r>
        <w:rPr>
          <w:noProof/>
        </w:rPr>
        <w:drawing>
          <wp:inline distT="0" distB="0" distL="0" distR="0" wp14:anchorId="39A82B8B" wp14:editId="039B35D0">
            <wp:extent cx="4337126" cy="2758966"/>
            <wp:effectExtent l="19050" t="19050" r="25400" b="228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77410" cy="2784592"/>
                    </a:xfrm>
                    <a:prstGeom prst="rect">
                      <a:avLst/>
                    </a:prstGeom>
                    <a:ln>
                      <a:solidFill>
                        <a:schemeClr val="tx1"/>
                      </a:solidFill>
                    </a:ln>
                  </pic:spPr>
                </pic:pic>
              </a:graphicData>
            </a:graphic>
          </wp:inline>
        </w:drawing>
      </w:r>
    </w:p>
    <w:p w14:paraId="7F5763C0" w14:textId="716045EF" w:rsidR="00631149" w:rsidRDefault="00631149" w:rsidP="00631149">
      <w:pPr>
        <w:pStyle w:val="Descripcin"/>
        <w:jc w:val="center"/>
      </w:pPr>
      <w:bookmarkStart w:id="190" w:name="_Ref505948692"/>
      <w:bookmarkStart w:id="191" w:name="_Toc511338175"/>
      <w:r>
        <w:t xml:space="preserve">Ilustración </w:t>
      </w:r>
      <w:r>
        <w:fldChar w:fldCharType="begin"/>
      </w:r>
      <w:r>
        <w:instrText xml:space="preserve"> SEQ Ilustración \* ARABIC </w:instrText>
      </w:r>
      <w:r>
        <w:fldChar w:fldCharType="separate"/>
      </w:r>
      <w:r w:rsidR="00AC166E">
        <w:rPr>
          <w:noProof/>
        </w:rPr>
        <w:t>18</w:t>
      </w:r>
      <w:r>
        <w:rPr>
          <w:noProof/>
        </w:rPr>
        <w:fldChar w:fldCharType="end"/>
      </w:r>
      <w:bookmarkEnd w:id="190"/>
      <w:r>
        <w:t>. Infraestructura del entorno de Eolic Event Consumer.</w:t>
      </w:r>
      <w:bookmarkEnd w:id="191"/>
    </w:p>
    <w:p w14:paraId="569AA86C" w14:textId="793DCCDA" w:rsidR="00631149" w:rsidRDefault="00631149" w:rsidP="00631149">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rsidR="00AC166E">
        <w:t xml:space="preserve">Ilustración </w:t>
      </w:r>
      <w:r w:rsidR="00AC166E">
        <w:rPr>
          <w:noProof/>
        </w:rPr>
        <w:t>19</w:t>
      </w:r>
      <w:r>
        <w:rPr>
          <w:lang w:eastAsia="es-ES" w:bidi="ar-SA"/>
        </w:rPr>
        <w:fldChar w:fldCharType="end"/>
      </w:r>
      <w:r>
        <w:rPr>
          <w:lang w:eastAsia="es-ES" w:bidi="ar-SA"/>
        </w:rPr>
        <w:t xml:space="preserve">. Como “Eolic Event Consumer” predice en base a los datos obtenidos de los activos, nuestra aplicación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063C11D4" w14:textId="77777777" w:rsidR="00631149" w:rsidRDefault="00631149" w:rsidP="00631149">
      <w:pPr>
        <w:keepNext/>
        <w:jc w:val="center"/>
      </w:pPr>
      <w:r>
        <w:rPr>
          <w:noProof/>
        </w:rPr>
        <w:lastRenderedPageBreak/>
        <w:drawing>
          <wp:inline distT="0" distB="0" distL="0" distR="0" wp14:anchorId="746C1685" wp14:editId="71A8E1BA">
            <wp:extent cx="3940235" cy="2743200"/>
            <wp:effectExtent l="19050" t="19050" r="22225" b="190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999129" cy="2784202"/>
                    </a:xfrm>
                    <a:prstGeom prst="rect">
                      <a:avLst/>
                    </a:prstGeom>
                    <a:ln>
                      <a:solidFill>
                        <a:schemeClr val="tx1"/>
                      </a:solidFill>
                    </a:ln>
                  </pic:spPr>
                </pic:pic>
              </a:graphicData>
            </a:graphic>
          </wp:inline>
        </w:drawing>
      </w:r>
    </w:p>
    <w:p w14:paraId="49849648" w14:textId="0239107B" w:rsidR="00631149" w:rsidRDefault="00631149" w:rsidP="00631149">
      <w:pPr>
        <w:pStyle w:val="Descripcin"/>
        <w:jc w:val="center"/>
      </w:pPr>
      <w:bookmarkStart w:id="192" w:name="_Ref505950735"/>
      <w:bookmarkStart w:id="193" w:name="_Toc511338176"/>
      <w:r>
        <w:t xml:space="preserve">Ilustración </w:t>
      </w:r>
      <w:r>
        <w:fldChar w:fldCharType="begin"/>
      </w:r>
      <w:r>
        <w:instrText xml:space="preserve"> SEQ Ilustración \* ARABIC </w:instrText>
      </w:r>
      <w:r>
        <w:fldChar w:fldCharType="separate"/>
      </w:r>
      <w:r w:rsidR="00AC166E">
        <w:rPr>
          <w:noProof/>
        </w:rPr>
        <w:t>19</w:t>
      </w:r>
      <w:r>
        <w:rPr>
          <w:noProof/>
        </w:rPr>
        <w:fldChar w:fldCharType="end"/>
      </w:r>
      <w:bookmarkEnd w:id="192"/>
      <w:r>
        <w:t>. Incorporación de CEP al sistema actual.</w:t>
      </w:r>
      <w:bookmarkEnd w:id="193"/>
    </w:p>
    <w:p w14:paraId="7E861EB2" w14:textId="77777777" w:rsidR="00631149" w:rsidRDefault="00631149" w:rsidP="00631149">
      <w:pPr>
        <w:rPr>
          <w:lang w:eastAsia="es-ES" w:bidi="ar-SA"/>
        </w:rPr>
      </w:pPr>
      <w:r>
        <w:rPr>
          <w:lang w:eastAsia="es-ES" w:bidi="ar-SA"/>
        </w:rPr>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7A548AFF" w14:textId="77777777" w:rsidR="00631149" w:rsidRDefault="00631149" w:rsidP="00631149">
      <w:pPr>
        <w:rPr>
          <w:lang w:eastAsia="es-ES" w:bidi="ar-SA"/>
        </w:rPr>
      </w:pPr>
      <w:r>
        <w:rPr>
          <w:lang w:eastAsia="es-ES" w:bidi="ar-SA"/>
        </w:rPr>
        <w:t>No obstante, esto será nuestro punto de partida, en base a las conclusiones sacadas tras analizar estos cuatro factores iremos teniendo en cuenta el resto.</w:t>
      </w:r>
    </w:p>
    <w:p w14:paraId="18654E0D" w14:textId="77777777" w:rsidR="00631149" w:rsidRDefault="00631149" w:rsidP="00631149">
      <w:pPr>
        <w:rPr>
          <w:lang w:eastAsia="es-ES" w:bidi="ar-SA"/>
        </w:rPr>
      </w:pPr>
      <w:r>
        <w:rPr>
          <w:lang w:eastAsia="es-ES" w:bidi="ar-SA"/>
        </w:rPr>
        <w:t>A la hora de analizar los datos deberemos de agruparlos por aerogenerador ya que las mediciones que se nos proporcionan son de un parque eólico. Por lo tanto, también sería interesante ver el rendimiento frente a otros parques para ver cuál es óptim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0170147B" w14:textId="77777777" w:rsidR="00631149" w:rsidRDefault="00631149" w:rsidP="00631149">
      <w:r>
        <w:rPr>
          <w:lang w:eastAsia="es-ES" w:bidi="ar-SA"/>
        </w:rPr>
        <w:lastRenderedPageBreak/>
        <w:t>Todo el sistema de Ingeboards está implementado con PHP 5 o posterior (no se sabía exactamente), de aquí podemos concluir en qué lenguaje deberemos de implementar la aplicación gráfica.</w:t>
      </w:r>
    </w:p>
    <w:p w14:paraId="43CE584C" w14:textId="77777777" w:rsidR="00631149" w:rsidRDefault="00631149" w:rsidP="00631149">
      <w:pPr>
        <w:pStyle w:val="Captulo-Nivel2"/>
        <w:numPr>
          <w:ilvl w:val="4"/>
          <w:numId w:val="4"/>
        </w:numPr>
      </w:pPr>
      <w:bookmarkStart w:id="194" w:name="_Toc512374348"/>
      <w:r>
        <w:t>Próximos pasos</w:t>
      </w:r>
      <w:bookmarkEnd w:id="194"/>
    </w:p>
    <w:p w14:paraId="5E1E3C7E" w14:textId="77777777" w:rsidR="00631149" w:rsidRDefault="00631149" w:rsidP="00631149">
      <w:pPr>
        <w:rPr>
          <w:lang w:eastAsia="es-ES" w:bidi="ar-SA"/>
        </w:rPr>
      </w:pPr>
      <w:r>
        <w:rPr>
          <w:lang w:eastAsia="es-ES" w:bidi="ar-SA"/>
        </w:rPr>
        <w:t>En esta reunión se han acordado las siguientes tareas:</w:t>
      </w:r>
    </w:p>
    <w:p w14:paraId="49038DC2" w14:textId="77777777" w:rsidR="00631149" w:rsidRDefault="00631149" w:rsidP="00631149">
      <w:pPr>
        <w:pStyle w:val="Prrafodelista"/>
        <w:numPr>
          <w:ilvl w:val="0"/>
          <w:numId w:val="11"/>
        </w:numPr>
        <w:rPr>
          <w:lang w:eastAsia="es-ES" w:bidi="ar-SA"/>
        </w:rPr>
      </w:pPr>
      <w:r>
        <w:rPr>
          <w:lang w:eastAsia="es-ES" w:bidi="ar-SA"/>
        </w:rPr>
        <w:t>Integrar la lectura de datos en formato .db.</w:t>
      </w:r>
    </w:p>
    <w:p w14:paraId="2862191B" w14:textId="77777777" w:rsidR="00631149" w:rsidRDefault="00631149" w:rsidP="00631149">
      <w:pPr>
        <w:pStyle w:val="Prrafodelista"/>
        <w:numPr>
          <w:ilvl w:val="0"/>
          <w:numId w:val="11"/>
        </w:numPr>
        <w:rPr>
          <w:lang w:eastAsia="es-ES" w:bidi="ar-SA"/>
        </w:rPr>
      </w:pPr>
      <w:r>
        <w:rPr>
          <w:lang w:eastAsia="es-ES" w:bidi="ar-SA"/>
        </w:rPr>
        <w:t>Filtrar los datos leídos debido a la lectura de valores nulos y registros diez minútales duplicados, porque afecta muchísimo al análisis de los datos.</w:t>
      </w:r>
    </w:p>
    <w:p w14:paraId="5669DB2D" w14:textId="77777777" w:rsidR="00631149" w:rsidRDefault="00631149" w:rsidP="00631149">
      <w:pPr>
        <w:pStyle w:val="Prrafodelista"/>
        <w:numPr>
          <w:ilvl w:val="0"/>
          <w:numId w:val="11"/>
        </w:numPr>
        <w:rPr>
          <w:lang w:eastAsia="es-ES" w:bidi="ar-SA"/>
        </w:rPr>
      </w:pPr>
      <w:r>
        <w:rPr>
          <w:lang w:eastAsia="es-ES" w:bidi="ar-SA"/>
        </w:rPr>
        <w:t>Establecer un flujo de datos donde se suelten .db en un directorio y se procese toda la información recogida.</w:t>
      </w:r>
    </w:p>
    <w:p w14:paraId="360A3A4B" w14:textId="77777777" w:rsidR="00631149" w:rsidRDefault="00631149" w:rsidP="00631149">
      <w:pPr>
        <w:pStyle w:val="Prrafodelista"/>
        <w:numPr>
          <w:ilvl w:val="0"/>
          <w:numId w:val="11"/>
        </w:numPr>
        <w:rPr>
          <w:lang w:eastAsia="es-ES" w:bidi="ar-SA"/>
        </w:rPr>
      </w:pPr>
      <w:r>
        <w:rPr>
          <w:lang w:eastAsia="es-ES" w:bidi="ar-SA"/>
        </w:rPr>
        <w:t>Mandar anteproyecto e información acerca el procesamiento de eventos complejos a Francisco José Polo.</w:t>
      </w:r>
    </w:p>
    <w:p w14:paraId="416B2D22" w14:textId="77777777" w:rsidR="00631149" w:rsidRDefault="00631149" w:rsidP="00631149">
      <w:pPr>
        <w:pStyle w:val="Prrafodelista"/>
        <w:numPr>
          <w:ilvl w:val="0"/>
          <w:numId w:val="11"/>
        </w:numPr>
        <w:rPr>
          <w:lang w:eastAsia="es-ES" w:bidi="ar-SA"/>
        </w:rPr>
      </w:pPr>
      <w:r>
        <w:rPr>
          <w:lang w:eastAsia="es-ES" w:bidi="ar-SA"/>
        </w:rPr>
        <w:t>Dar información en diez minútales del último año.</w:t>
      </w:r>
    </w:p>
    <w:p w14:paraId="47AF3BAE" w14:textId="77777777" w:rsidR="00631149" w:rsidRDefault="00631149" w:rsidP="00631149">
      <w:pPr>
        <w:pStyle w:val="Prrafodelista"/>
        <w:numPr>
          <w:ilvl w:val="0"/>
          <w:numId w:val="11"/>
        </w:numPr>
        <w:rPr>
          <w:lang w:eastAsia="es-ES" w:bidi="ar-SA"/>
        </w:rPr>
      </w:pPr>
      <w:r>
        <w:rPr>
          <w:lang w:eastAsia="es-ES" w:bidi="ar-SA"/>
        </w:rPr>
        <w:t>Antonio explicará a Fernando, todo lo referente acerca placas fotovoltaicas.</w:t>
      </w:r>
    </w:p>
    <w:p w14:paraId="2891633F" w14:textId="77777777" w:rsidR="00631149" w:rsidRPr="005B2D11" w:rsidRDefault="00631149" w:rsidP="00631149">
      <w:pPr>
        <w:pStyle w:val="Captulo-Nivel2"/>
        <w:numPr>
          <w:ilvl w:val="3"/>
          <w:numId w:val="4"/>
        </w:numPr>
      </w:pPr>
      <w:bookmarkStart w:id="195" w:name="_Toc512374349"/>
      <w:r w:rsidRPr="005B2D11">
        <w:t>Reunión 5. Clase tutorizada de energía eólica de Francisco José Polo</w:t>
      </w:r>
      <w:bookmarkEnd w:id="195"/>
    </w:p>
    <w:p w14:paraId="6C9923FA" w14:textId="77777777" w:rsidR="00631149" w:rsidRPr="00743DF0" w:rsidRDefault="00631149" w:rsidP="00631149">
      <w:pPr>
        <w:rPr>
          <w:rFonts w:cs="Times New Roman"/>
        </w:rPr>
      </w:pPr>
      <w:r>
        <w:rPr>
          <w:rFonts w:cs="Times New Roman"/>
        </w:rPr>
        <w:t>Se trata de una pequeña reunión que sirvió para conocer qué factores son claves para analizar las mediciones de un aerogenerador.</w:t>
      </w:r>
    </w:p>
    <w:p w14:paraId="4A062196" w14:textId="77777777" w:rsidR="00631149" w:rsidRPr="00743DF0" w:rsidRDefault="00631149" w:rsidP="0063114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68434364" w14:textId="77777777" w:rsidR="00631149" w:rsidRDefault="00631149" w:rsidP="0063114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8:15,</w:t>
      </w:r>
      <w:r w:rsidRPr="00743DF0">
        <w:rPr>
          <w:rFonts w:cs="Times New Roman"/>
          <w:szCs w:val="24"/>
        </w:rPr>
        <w:t xml:space="preserve"> el día </w:t>
      </w:r>
      <w:r>
        <w:rPr>
          <w:rFonts w:cs="Times New Roman"/>
          <w:szCs w:val="24"/>
        </w:rPr>
        <w:t>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77D539A" w14:textId="77777777" w:rsidR="00631149" w:rsidRPr="000A4550" w:rsidRDefault="00631149" w:rsidP="00631149">
      <w:pPr>
        <w:rPr>
          <w:rFonts w:cs="Times New Roman"/>
        </w:rPr>
      </w:pPr>
      <w:r>
        <w:rPr>
          <w:rFonts w:cs="Times New Roman"/>
        </w:rPr>
        <w:t>Los asistentes de la reunión son:</w:t>
      </w:r>
    </w:p>
    <w:p w14:paraId="1DFD39F4" w14:textId="77777777" w:rsidR="00631149" w:rsidRPr="00537D53" w:rsidRDefault="00631149" w:rsidP="0063114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16A4F4A0" w14:textId="77777777" w:rsidR="00631149" w:rsidRDefault="00631149" w:rsidP="0063114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1494D54" w14:textId="77777777" w:rsidR="00631149" w:rsidRDefault="00631149" w:rsidP="00631149">
      <w:pPr>
        <w:pStyle w:val="Captulo-Nivel2"/>
        <w:numPr>
          <w:ilvl w:val="4"/>
          <w:numId w:val="4"/>
        </w:numPr>
      </w:pPr>
      <w:bookmarkStart w:id="196" w:name="_Toc512374350"/>
      <w:r>
        <w:lastRenderedPageBreak/>
        <w:t>Asuntos que tratar</w:t>
      </w:r>
      <w:bookmarkEnd w:id="196"/>
    </w:p>
    <w:p w14:paraId="042879FE" w14:textId="77777777" w:rsidR="00631149" w:rsidRDefault="00631149" w:rsidP="00631149">
      <w:pPr>
        <w:rPr>
          <w:lang w:eastAsia="es-ES" w:bidi="ar-SA"/>
        </w:rPr>
      </w:pPr>
      <w:r>
        <w:rPr>
          <w:lang w:eastAsia="es-ES" w:bidi="ar-SA"/>
        </w:rPr>
        <w:t>Esta reunión es una clase para recoger toda la información que puede ser clave a la hora de tener que hacer el análisis. Los puntos de la reunión fueron:</w:t>
      </w:r>
    </w:p>
    <w:p w14:paraId="1FDCBD06" w14:textId="77777777" w:rsidR="00631149" w:rsidRDefault="00631149" w:rsidP="00631149">
      <w:pPr>
        <w:pStyle w:val="Prrafodelista"/>
        <w:numPr>
          <w:ilvl w:val="0"/>
          <w:numId w:val="11"/>
        </w:numPr>
        <w:rPr>
          <w:lang w:eastAsia="es-ES" w:bidi="ar-SA"/>
        </w:rPr>
      </w:pPr>
      <w:r>
        <w:rPr>
          <w:lang w:eastAsia="es-ES" w:bidi="ar-SA"/>
        </w:rPr>
        <w:t>Explicación del modelo de datos utilizado.</w:t>
      </w:r>
    </w:p>
    <w:p w14:paraId="724C480C" w14:textId="77777777" w:rsidR="00631149" w:rsidRDefault="00631149" w:rsidP="00631149">
      <w:pPr>
        <w:pStyle w:val="Prrafodelista"/>
        <w:numPr>
          <w:ilvl w:val="0"/>
          <w:numId w:val="11"/>
        </w:numPr>
        <w:rPr>
          <w:lang w:eastAsia="es-ES" w:bidi="ar-SA"/>
        </w:rPr>
      </w:pPr>
      <w:r>
        <w:rPr>
          <w:lang w:eastAsia="es-ES" w:bidi="ar-SA"/>
        </w:rPr>
        <w:t>¿Qué es el “SystemNumber”?</w:t>
      </w:r>
    </w:p>
    <w:p w14:paraId="7374EF64" w14:textId="77777777" w:rsidR="00631149" w:rsidRDefault="00631149" w:rsidP="00631149">
      <w:pPr>
        <w:pStyle w:val="Prrafodelista"/>
        <w:numPr>
          <w:ilvl w:val="0"/>
          <w:numId w:val="11"/>
        </w:numPr>
        <w:rPr>
          <w:lang w:eastAsia="es-ES" w:bidi="ar-SA"/>
        </w:rPr>
      </w:pPr>
      <w:r>
        <w:rPr>
          <w:lang w:eastAsia="es-ES" w:bidi="ar-SA"/>
        </w:rPr>
        <w:t>Nociones de energía eólica para tener en cuenta.</w:t>
      </w:r>
    </w:p>
    <w:p w14:paraId="6810B30E" w14:textId="77777777" w:rsidR="00631149" w:rsidRDefault="00631149" w:rsidP="00631149">
      <w:pPr>
        <w:pStyle w:val="Captulo-Nivel2"/>
        <w:numPr>
          <w:ilvl w:val="4"/>
          <w:numId w:val="4"/>
        </w:numPr>
      </w:pPr>
      <w:bookmarkStart w:id="197" w:name="_Toc512374351"/>
      <w:r>
        <w:t>Información recogida</w:t>
      </w:r>
      <w:bookmarkEnd w:id="197"/>
    </w:p>
    <w:p w14:paraId="63B2174C" w14:textId="77777777" w:rsidR="00631149" w:rsidRDefault="00631149" w:rsidP="00631149">
      <w:pPr>
        <w:rPr>
          <w:lang w:eastAsia="es-ES" w:bidi="ar-SA"/>
        </w:rPr>
      </w:pPr>
      <w:r>
        <w:rPr>
          <w:lang w:eastAsia="es-ES" w:bidi="ar-SA"/>
        </w:rPr>
        <w:t>Se dieron diferentes nociones, que son las siguientes:</w:t>
      </w:r>
    </w:p>
    <w:p w14:paraId="42349813" w14:textId="2ADD823D" w:rsidR="00631149" w:rsidRDefault="00631149" w:rsidP="00631149">
      <w:pPr>
        <w:pStyle w:val="Prrafodelista"/>
        <w:numPr>
          <w:ilvl w:val="0"/>
          <w:numId w:val="15"/>
        </w:numPr>
        <w:rPr>
          <w:lang w:eastAsia="es-ES" w:bidi="ar-SA"/>
        </w:rPr>
      </w:pPr>
      <w:r w:rsidRPr="009A407F">
        <w:rPr>
          <w:b/>
          <w:lang w:eastAsia="es-ES" w:bidi="ar-SA"/>
        </w:rPr>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AC166E">
        <w:t xml:space="preserve">Ilustración </w:t>
      </w:r>
      <w:r w:rsidR="00AC166E">
        <w:rPr>
          <w:noProof/>
        </w:rPr>
        <w:t>20</w:t>
      </w:r>
      <w:r>
        <w:rPr>
          <w:lang w:eastAsia="es-ES" w:bidi="ar-SA"/>
        </w:rPr>
        <w:fldChar w:fldCharType="end"/>
      </w:r>
      <w:r>
        <w:rPr>
          <w:lang w:eastAsia="es-ES" w:bidi="ar-SA"/>
        </w:rPr>
        <w:t xml:space="preserve"> podemos observar que no es trivial la formación que hacen los aerogeneradores en un parque eólico. Es un balance de costes y rendimiento. En un primer momento podríamos pensar que cuantos mas aerogeneradores en un mismo espacio pues más viento aprovecharíamos. Sin embargo, esto no es así, ya que una vez que pasa el viento a través de los aerogeneradores el viento genera turbulencias de forma que el viento pierde fuerza, y no es igual de aprovechable que al principio. Es un balance costes y rendimiento, ya que a mayor número de aerogeneradores más costes, a más distancia entre activos más costes debido al uso de cableado, de forma que en cada situación geográfica la formación óptima es distinta.</w:t>
      </w:r>
    </w:p>
    <w:p w14:paraId="76BAE618" w14:textId="77777777" w:rsidR="00631149" w:rsidRDefault="00631149" w:rsidP="00631149">
      <w:pPr>
        <w:pStyle w:val="Prrafodelista"/>
        <w:keepNext/>
        <w:ind w:left="1494" w:firstLine="0"/>
      </w:pPr>
      <w:r>
        <w:rPr>
          <w:noProof/>
        </w:rPr>
        <w:drawing>
          <wp:inline distT="0" distB="0" distL="0" distR="0" wp14:anchorId="76E88EAF" wp14:editId="52B6C1FD">
            <wp:extent cx="4278702" cy="1952204"/>
            <wp:effectExtent l="19050" t="19050" r="26670" b="1016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288380" cy="1956619"/>
                    </a:xfrm>
                    <a:prstGeom prst="rect">
                      <a:avLst/>
                    </a:prstGeom>
                    <a:ln>
                      <a:solidFill>
                        <a:schemeClr val="tx1"/>
                      </a:solidFill>
                    </a:ln>
                  </pic:spPr>
                </pic:pic>
              </a:graphicData>
            </a:graphic>
          </wp:inline>
        </w:drawing>
      </w:r>
    </w:p>
    <w:p w14:paraId="7B1A14B6" w14:textId="583F2B0E" w:rsidR="00631149" w:rsidRDefault="00631149" w:rsidP="00631149">
      <w:pPr>
        <w:pStyle w:val="Descripcin"/>
        <w:jc w:val="center"/>
      </w:pPr>
      <w:bookmarkStart w:id="198" w:name="_Ref506191985"/>
      <w:bookmarkStart w:id="199" w:name="_Toc511338177"/>
      <w:r>
        <w:t xml:space="preserve">Ilustración </w:t>
      </w:r>
      <w:r>
        <w:fldChar w:fldCharType="begin"/>
      </w:r>
      <w:r>
        <w:instrText xml:space="preserve"> SEQ Ilustración \* ARABIC </w:instrText>
      </w:r>
      <w:r>
        <w:fldChar w:fldCharType="separate"/>
      </w:r>
      <w:r w:rsidR="00AC166E">
        <w:rPr>
          <w:noProof/>
        </w:rPr>
        <w:t>20</w:t>
      </w:r>
      <w:r>
        <w:rPr>
          <w:noProof/>
        </w:rPr>
        <w:fldChar w:fldCharType="end"/>
      </w:r>
      <w:bookmarkEnd w:id="198"/>
      <w:r>
        <w:t>. Formaciones comunes y no comunes de un parque eólico.</w:t>
      </w:r>
      <w:bookmarkEnd w:id="199"/>
    </w:p>
    <w:p w14:paraId="32997CD5" w14:textId="77777777" w:rsidR="00631149" w:rsidRDefault="00631149" w:rsidP="00631149">
      <w:pPr>
        <w:pStyle w:val="Prrafodelista"/>
        <w:ind w:left="927" w:firstLine="0"/>
        <w:rPr>
          <w:rFonts w:cs="DejaVu Sans"/>
          <w:szCs w:val="24"/>
          <w:lang w:eastAsia="es-ES" w:bidi="ar-SA"/>
        </w:rPr>
      </w:pPr>
      <w:r w:rsidRPr="00EF4835">
        <w:rPr>
          <w:rFonts w:cs="DejaVu Sans"/>
          <w:szCs w:val="24"/>
          <w:lang w:eastAsia="es-ES" w:bidi="ar-SA"/>
        </w:rPr>
        <w:t xml:space="preserve">No hay una formación ideal, debido a que la dirección del viento predominante no </w:t>
      </w:r>
      <w:r w:rsidRPr="00EF4835">
        <w:rPr>
          <w:rFonts w:cs="DejaVu Sans"/>
          <w:szCs w:val="24"/>
          <w:lang w:eastAsia="es-ES" w:bidi="ar-SA"/>
        </w:rPr>
        <w:lastRenderedPageBreak/>
        <w:t>es siempre igual y en cada lugar es distinto. Por esta razón los aerogeneradores se ubican en lo alto de los cerros. El aire que fluye a través de la montaña es impulsado hacia la parte de arriba del terreno por lo que aprovechamos el doble de su fuerza</w:t>
      </w:r>
      <w:r>
        <w:rPr>
          <w:rFonts w:cs="DejaVu Sans"/>
          <w:szCs w:val="24"/>
          <w:lang w:eastAsia="es-ES" w:bidi="ar-SA"/>
        </w:rPr>
        <w:t xml:space="preserve"> reduciendo el espacio por donde el viento fluye</w:t>
      </w:r>
      <w:r w:rsidRPr="00EF4835">
        <w:rPr>
          <w:rFonts w:cs="DejaVu Sans"/>
          <w:szCs w:val="24"/>
          <w:lang w:eastAsia="es-ES" w:bidi="ar-SA"/>
        </w:rPr>
        <w:t>.</w:t>
      </w:r>
    </w:p>
    <w:p w14:paraId="4556D4D1" w14:textId="77777777" w:rsidR="00631149" w:rsidRDefault="00631149" w:rsidP="00631149">
      <w:pPr>
        <w:pStyle w:val="Prrafodelista"/>
        <w:ind w:left="927" w:firstLine="0"/>
        <w:rPr>
          <w:rFonts w:cs="DejaVu Sans"/>
          <w:szCs w:val="24"/>
          <w:lang w:eastAsia="es-ES" w:bidi="ar-SA"/>
        </w:rPr>
      </w:pPr>
    </w:p>
    <w:p w14:paraId="2F2F1CCF" w14:textId="77777777" w:rsidR="00631149" w:rsidRDefault="00631149" w:rsidP="00631149">
      <w:pPr>
        <w:pStyle w:val="Prrafodelista"/>
        <w:numPr>
          <w:ilvl w:val="0"/>
          <w:numId w:val="15"/>
        </w:numPr>
        <w:rPr>
          <w:lang w:eastAsia="es-ES" w:bidi="ar-SA"/>
        </w:rPr>
      </w:pPr>
      <w:r w:rsidRPr="007A7660">
        <w:rPr>
          <w:b/>
          <w:lang w:eastAsia="es-ES" w:bidi="ar-SA"/>
        </w:rPr>
        <w:t>Traducción del nombre de los activos.</w:t>
      </w:r>
      <w:r>
        <w:rPr>
          <w:lang w:eastAsia="es-ES" w:bidi="ar-SA"/>
        </w:rPr>
        <w:t xml:space="preserve"> Cada uno de los aerogeneradores están identificados por un número, este número es el “SystemNumber”. Este identificador es el que tiene dentro del sistema de SCADA. Sin embargo, en “Ingeboards” tiene otro identificador. Por ejemplo, en SCADA podríamos denominar a un aerogenerador con el id “92874621”, y en Ingeboards podríamos nombrar a ese mismo con el alias “LodosoA1”. Esto sucede porque el uso de la información en un sistema y otro es distinto, Ingeboards es utilizado por técnicos y SCADA es más para un uso más estadístico. </w:t>
      </w:r>
    </w:p>
    <w:p w14:paraId="3D710498" w14:textId="77777777" w:rsidR="00631149" w:rsidRPr="00EF4835" w:rsidRDefault="00631149" w:rsidP="00631149">
      <w:pPr>
        <w:pStyle w:val="Prrafodelista"/>
        <w:ind w:left="927" w:firstLine="0"/>
        <w:rPr>
          <w:lang w:eastAsia="es-ES" w:bidi="ar-SA"/>
        </w:rPr>
      </w:pPr>
    </w:p>
    <w:p w14:paraId="33CA1B6E" w14:textId="7F7AB0C1" w:rsidR="00631149" w:rsidRDefault="00631149" w:rsidP="00631149">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77696" behindDoc="0" locked="0" layoutInCell="1" allowOverlap="1" wp14:anchorId="483CEED6" wp14:editId="64A35F1B">
                <wp:simplePos x="0" y="0"/>
                <wp:positionH relativeFrom="column">
                  <wp:posOffset>3404326</wp:posOffset>
                </wp:positionH>
                <wp:positionV relativeFrom="paragraph">
                  <wp:posOffset>2426145</wp:posOffset>
                </wp:positionV>
                <wp:extent cx="2193290" cy="635"/>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77DDF30B" w14:textId="0FCFC2C1" w:rsidR="00AC166E" w:rsidRPr="00BD64DE" w:rsidRDefault="00AC166E" w:rsidP="00631149">
                            <w:pPr>
                              <w:pStyle w:val="Descripcin"/>
                              <w:rPr>
                                <w:rFonts w:cs="Mangal"/>
                                <w:noProof/>
                                <w:szCs w:val="21"/>
                              </w:rPr>
                            </w:pPr>
                            <w:bookmarkStart w:id="200" w:name="_Ref506194299"/>
                            <w:bookmarkStart w:id="201" w:name="_Toc511338178"/>
                            <w:r>
                              <w:t xml:space="preserve">Ilustración </w:t>
                            </w:r>
                            <w:r>
                              <w:fldChar w:fldCharType="begin"/>
                            </w:r>
                            <w:r>
                              <w:instrText xml:space="preserve"> SEQ Ilustración \* ARABIC </w:instrText>
                            </w:r>
                            <w:r>
                              <w:fldChar w:fldCharType="separate"/>
                            </w:r>
                            <w:r>
                              <w:rPr>
                                <w:noProof/>
                              </w:rPr>
                              <w:t>21</w:t>
                            </w:r>
                            <w:r>
                              <w:rPr>
                                <w:noProof/>
                              </w:rPr>
                              <w:fldChar w:fldCharType="end"/>
                            </w:r>
                            <w:bookmarkEnd w:id="200"/>
                            <w:r>
                              <w:t>. Jerarquía de factores.</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CEED6" id="Cuadro de texto 8" o:spid="_x0000_s1032" type="#_x0000_t202" style="position:absolute;left:0;text-align:left;margin-left:268.05pt;margin-top:191.05pt;width:172.7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" stroked="f">
                <v:textbox style="mso-fit-shape-to-text:t" inset="0,0,0,0">
                  <w:txbxContent>
                    <w:p w14:paraId="77DDF30B" w14:textId="0FCFC2C1" w:rsidR="00AC166E" w:rsidRPr="00BD64DE" w:rsidRDefault="00AC166E" w:rsidP="00631149">
                      <w:pPr>
                        <w:pStyle w:val="Descripcin"/>
                        <w:rPr>
                          <w:rFonts w:cs="Mangal"/>
                          <w:noProof/>
                          <w:szCs w:val="21"/>
                        </w:rPr>
                      </w:pPr>
                      <w:bookmarkStart w:id="202" w:name="_Ref506194299"/>
                      <w:bookmarkStart w:id="203" w:name="_Toc511338178"/>
                      <w:r>
                        <w:t xml:space="preserve">Ilustración </w:t>
                      </w:r>
                      <w:r>
                        <w:fldChar w:fldCharType="begin"/>
                      </w:r>
                      <w:r>
                        <w:instrText xml:space="preserve"> SEQ Ilustración \* ARABIC </w:instrText>
                      </w:r>
                      <w:r>
                        <w:fldChar w:fldCharType="separate"/>
                      </w:r>
                      <w:r>
                        <w:rPr>
                          <w:noProof/>
                        </w:rPr>
                        <w:t>21</w:t>
                      </w:r>
                      <w:r>
                        <w:rPr>
                          <w:noProof/>
                        </w:rPr>
                        <w:fldChar w:fldCharType="end"/>
                      </w:r>
                      <w:bookmarkEnd w:id="202"/>
                      <w:r>
                        <w:t>. Jerarquía de factores.</w:t>
                      </w:r>
                      <w:bookmarkEnd w:id="203"/>
                    </w:p>
                  </w:txbxContent>
                </v:textbox>
                <w10:wrap type="square"/>
              </v:shape>
            </w:pict>
          </mc:Fallback>
        </mc:AlternateContent>
      </w:r>
      <w:r w:rsidRPr="009A407F">
        <w:rPr>
          <w:b/>
          <w:noProof/>
        </w:rPr>
        <w:drawing>
          <wp:anchor distT="0" distB="0" distL="114300" distR="114300" simplePos="0" relativeHeight="251676672" behindDoc="0" locked="0" layoutInCell="1" allowOverlap="1" wp14:anchorId="6A848711" wp14:editId="793E8578">
            <wp:simplePos x="0" y="0"/>
            <wp:positionH relativeFrom="margin">
              <wp:align>right</wp:align>
            </wp:positionH>
            <wp:positionV relativeFrom="paragraph">
              <wp:posOffset>513260</wp:posOffset>
            </wp:positionV>
            <wp:extent cx="2193625" cy="1844043"/>
            <wp:effectExtent l="19050" t="19050" r="16510" b="2286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9A407F">
        <w:rPr>
          <w:b/>
          <w:noProof/>
        </w:rPr>
        <w:t>Factores involucrados.</w:t>
      </w:r>
      <w:r>
        <w:rPr>
          <w:lang w:eastAsia="es-ES" w:bidi="ar-SA"/>
        </w:rPr>
        <w:t xml:space="preserve"> A la hora de analizar los datos proporcionados por SCADA hemos de tener en cuenta una pequeña jerarquía de factores. Esta jerarquía es la vista en la </w:t>
      </w:r>
      <w:r>
        <w:rPr>
          <w:lang w:eastAsia="es-ES" w:bidi="ar-SA"/>
        </w:rPr>
        <w:fldChar w:fldCharType="begin"/>
      </w:r>
      <w:r>
        <w:rPr>
          <w:lang w:eastAsia="es-ES" w:bidi="ar-SA"/>
        </w:rPr>
        <w:instrText xml:space="preserve"> REF _Ref506194299 \h </w:instrText>
      </w:r>
      <w:r>
        <w:rPr>
          <w:lang w:eastAsia="es-ES" w:bidi="ar-SA"/>
        </w:rPr>
      </w:r>
      <w:r>
        <w:rPr>
          <w:lang w:eastAsia="es-ES" w:bidi="ar-SA"/>
        </w:rPr>
        <w:fldChar w:fldCharType="separate"/>
      </w:r>
      <w:r w:rsidR="00AC166E">
        <w:t xml:space="preserve">Ilustración </w:t>
      </w:r>
      <w:r w:rsidR="00AC166E">
        <w:rPr>
          <w:noProof/>
        </w:rPr>
        <w:t>21</w:t>
      </w:r>
      <w:r>
        <w:rPr>
          <w:lang w:eastAsia="es-ES" w:bidi="ar-SA"/>
        </w:rPr>
        <w:fldChar w:fldCharType="end"/>
      </w:r>
      <w:r>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producida. Por otro lado, la presión también es importante, aunque en menor medida. Cuanta más presión hay, mayor es la fuerza que produce el viento sobre las palas del aerogenerador, por lo que la potencia producida es mayor. </w:t>
      </w:r>
    </w:p>
    <w:p w14:paraId="6B8B0720" w14:textId="77777777" w:rsidR="00631149" w:rsidRDefault="00631149" w:rsidP="00631149">
      <w:pPr>
        <w:pStyle w:val="Prrafodelista"/>
        <w:ind w:left="1494" w:firstLine="0"/>
        <w:rPr>
          <w:lang w:eastAsia="es-ES" w:bidi="ar-SA"/>
        </w:rPr>
      </w:pPr>
    </w:p>
    <w:p w14:paraId="4F9D515B" w14:textId="4F133FD4" w:rsidR="00631149" w:rsidRDefault="00631149" w:rsidP="00631149">
      <w:pPr>
        <w:pStyle w:val="Prrafodelista"/>
        <w:numPr>
          <w:ilvl w:val="0"/>
          <w:numId w:val="15"/>
        </w:numPr>
        <w:rPr>
          <w:lang w:eastAsia="es-ES" w:bidi="ar-SA"/>
        </w:rPr>
      </w:pPr>
      <w:r w:rsidRPr="004D41E3">
        <w:rPr>
          <w:b/>
          <w:lang w:eastAsia="es-ES" w:bidi="ar-SA"/>
        </w:rPr>
        <w:t>Curva de potencia.</w:t>
      </w:r>
      <w:r>
        <w:rPr>
          <w:lang w:eastAsia="es-ES" w:bidi="ar-SA"/>
        </w:rPr>
        <w:t xml:space="preserve"> Todo el análisis de datos girará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rsidR="00AC166E">
        <w:t xml:space="preserve">Ilustración </w:t>
      </w:r>
      <w:r w:rsidR="00AC166E">
        <w:rPr>
          <w:noProof/>
        </w:rPr>
        <w:t>22</w:t>
      </w:r>
      <w:r>
        <w:rPr>
          <w:lang w:eastAsia="es-ES" w:bidi="ar-SA"/>
        </w:rPr>
        <w:fldChar w:fldCharType="end"/>
      </w:r>
      <w:r>
        <w:rPr>
          <w:lang w:eastAsia="es-ES" w:bidi="ar-SA"/>
        </w:rPr>
        <w:t xml:space="preserve">. </w:t>
      </w:r>
      <w:r>
        <w:rPr>
          <w:lang w:eastAsia="es-ES" w:bidi="ar-SA"/>
        </w:rPr>
        <w:lastRenderedPageBreak/>
        <w:t xml:space="preserve">Podemos ver que hay tres fases dentro de la curva de potencia, el arranque, la situación normal y la etapa en la que está a pleno rendimiento. </w:t>
      </w:r>
    </w:p>
    <w:p w14:paraId="6146FE47" w14:textId="77777777" w:rsidR="00631149" w:rsidRDefault="00631149" w:rsidP="00631149">
      <w:pPr>
        <w:pStyle w:val="Prrafodelista"/>
        <w:rPr>
          <w:lang w:eastAsia="es-ES" w:bidi="ar-SA"/>
        </w:rPr>
      </w:pPr>
    </w:p>
    <w:p w14:paraId="7B95CB0C" w14:textId="77777777" w:rsidR="00631149" w:rsidRDefault="00631149" w:rsidP="00631149">
      <w:pPr>
        <w:pStyle w:val="Prrafodelista"/>
        <w:keepNext/>
        <w:ind w:left="1494" w:firstLine="0"/>
        <w:jc w:val="center"/>
      </w:pPr>
      <w:r>
        <w:rPr>
          <w:noProof/>
        </w:rPr>
        <w:drawing>
          <wp:inline distT="0" distB="0" distL="0" distR="0" wp14:anchorId="6E9334D1" wp14:editId="205E293E">
            <wp:extent cx="3812466" cy="2776747"/>
            <wp:effectExtent l="19050" t="19050" r="17145" b="2413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44058" cy="2799756"/>
                    </a:xfrm>
                    <a:prstGeom prst="rect">
                      <a:avLst/>
                    </a:prstGeom>
                    <a:noFill/>
                    <a:ln>
                      <a:solidFill>
                        <a:schemeClr val="tx1"/>
                      </a:solidFill>
                    </a:ln>
                  </pic:spPr>
                </pic:pic>
              </a:graphicData>
            </a:graphic>
          </wp:inline>
        </w:drawing>
      </w:r>
    </w:p>
    <w:p w14:paraId="3C9B82B8" w14:textId="58AC6A52" w:rsidR="00631149" w:rsidRDefault="00631149" w:rsidP="00631149">
      <w:pPr>
        <w:pStyle w:val="Descripcin"/>
        <w:ind w:left="1494"/>
        <w:jc w:val="center"/>
      </w:pPr>
      <w:bookmarkStart w:id="204" w:name="_Ref506195287"/>
      <w:bookmarkStart w:id="205" w:name="_Toc511338179"/>
      <w:r>
        <w:t xml:space="preserve">Ilustración </w:t>
      </w:r>
      <w:r>
        <w:fldChar w:fldCharType="begin"/>
      </w:r>
      <w:r>
        <w:instrText xml:space="preserve"> SEQ Ilustración \* ARABIC </w:instrText>
      </w:r>
      <w:r>
        <w:fldChar w:fldCharType="separate"/>
      </w:r>
      <w:r w:rsidR="00AC166E">
        <w:rPr>
          <w:noProof/>
        </w:rPr>
        <w:t>22</w:t>
      </w:r>
      <w:r>
        <w:rPr>
          <w:noProof/>
        </w:rPr>
        <w:fldChar w:fldCharType="end"/>
      </w:r>
      <w:bookmarkEnd w:id="204"/>
      <w:r>
        <w:t>. Ejemplo de curva de potencia.</w:t>
      </w:r>
      <w:bookmarkEnd w:id="205"/>
    </w:p>
    <w:p w14:paraId="34F2B452" w14:textId="77777777" w:rsidR="00631149" w:rsidRDefault="00631149" w:rsidP="00631149">
      <w:pPr>
        <w:pStyle w:val="Prrafodelista"/>
        <w:ind w:left="1494" w:firstLine="0"/>
        <w:rPr>
          <w:lang w:eastAsia="es-ES" w:bidi="ar-SA"/>
        </w:rPr>
      </w:pPr>
      <w:r>
        <w:rPr>
          <w:lang w:eastAsia="es-ES" w:bidi="ar-SA"/>
        </w:rPr>
        <w:t>Cabe destacar dos aspectos muy relevantes en cuanto a las etapas de la curva de potencia. Por un lado, diremos que más de la mitad de las mediciones de un aerogenerador se encuentran en la fase de “situación normal”, por lo que los activos están diseñados para trabajar en esas condiciones al encontrarse la mayor parte del tiempo ahí. Por otro lado, tenemos la etapa de pleno rendimiento que es cuando la velocidad de viento excede de los 15 m/s, ya que la potencia es constante. Esto se debe a que los aerogeneradores sufren un mayor desgaste a velocidades muy altas, por ello se limitan para producir lo mismo en estas situaciones.</w:t>
      </w:r>
    </w:p>
    <w:p w14:paraId="5DFC81B5" w14:textId="77777777" w:rsidR="00631149" w:rsidRDefault="00631149" w:rsidP="00631149">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Por lo que deberemos de quitar ese ruido a la hora de analizar los datos. Los defectos que podemos predecir examinando la curva </w:t>
      </w:r>
      <w:r>
        <w:rPr>
          <w:lang w:eastAsia="es-ES" w:bidi="ar-SA"/>
        </w:rPr>
        <w:lastRenderedPageBreak/>
        <w:t>de potencia son:</w:t>
      </w:r>
    </w:p>
    <w:p w14:paraId="3B08E761" w14:textId="77777777" w:rsidR="00631149" w:rsidRDefault="00631149" w:rsidP="00631149">
      <w:pPr>
        <w:pStyle w:val="Prrafodelista"/>
        <w:numPr>
          <w:ilvl w:val="1"/>
          <w:numId w:val="15"/>
        </w:numPr>
        <w:rPr>
          <w:lang w:eastAsia="es-ES" w:bidi="ar-SA"/>
        </w:rPr>
      </w:pPr>
      <w:r>
        <w:rPr>
          <w:lang w:eastAsia="es-ES" w:bidi="ar-SA"/>
        </w:rPr>
        <w:t>Error referenciado de pitch 0º en PLC &gt; 0º en físico.</w:t>
      </w:r>
    </w:p>
    <w:p w14:paraId="5FA139EC" w14:textId="77777777" w:rsidR="00631149" w:rsidRDefault="00631149" w:rsidP="00631149">
      <w:pPr>
        <w:pStyle w:val="Prrafodelista"/>
        <w:numPr>
          <w:ilvl w:val="1"/>
          <w:numId w:val="15"/>
        </w:numPr>
        <w:rPr>
          <w:lang w:eastAsia="es-ES" w:bidi="ar-SA"/>
        </w:rPr>
      </w:pPr>
      <w:r>
        <w:rPr>
          <w:lang w:eastAsia="es-ES" w:bidi="ar-SA"/>
        </w:rPr>
        <w:t>Suciedad en palas.</w:t>
      </w:r>
    </w:p>
    <w:p w14:paraId="4737E9BA" w14:textId="77777777" w:rsidR="00631149" w:rsidRDefault="00631149" w:rsidP="00631149">
      <w:pPr>
        <w:pStyle w:val="Prrafodelista"/>
        <w:numPr>
          <w:ilvl w:val="1"/>
          <w:numId w:val="15"/>
        </w:numPr>
        <w:rPr>
          <w:lang w:eastAsia="es-ES" w:bidi="ar-SA"/>
        </w:rPr>
      </w:pPr>
      <w:r>
        <w:rPr>
          <w:lang w:eastAsia="es-ES" w:bidi="ar-SA"/>
        </w:rPr>
        <w:t>Errores en tren mecánico.</w:t>
      </w:r>
    </w:p>
    <w:p w14:paraId="470E59FD" w14:textId="77777777" w:rsidR="00631149" w:rsidRDefault="00631149" w:rsidP="00631149">
      <w:pPr>
        <w:pStyle w:val="Prrafodelista"/>
        <w:numPr>
          <w:ilvl w:val="1"/>
          <w:numId w:val="15"/>
        </w:numPr>
        <w:rPr>
          <w:lang w:eastAsia="es-ES" w:bidi="ar-SA"/>
        </w:rPr>
      </w:pPr>
      <w:r>
        <w:rPr>
          <w:lang w:eastAsia="es-ES" w:bidi="ar-SA"/>
        </w:rPr>
        <w:t>Defectos en las palas.</w:t>
      </w:r>
    </w:p>
    <w:p w14:paraId="0C9F1B73" w14:textId="77777777" w:rsidR="00631149" w:rsidRDefault="00631149" w:rsidP="00631149">
      <w:pPr>
        <w:pStyle w:val="Prrafodelista"/>
        <w:numPr>
          <w:ilvl w:val="1"/>
          <w:numId w:val="15"/>
        </w:numPr>
        <w:rPr>
          <w:lang w:eastAsia="es-ES" w:bidi="ar-SA"/>
        </w:rPr>
      </w:pPr>
      <w:r>
        <w:rPr>
          <w:lang w:eastAsia="es-ES" w:bidi="ar-SA"/>
        </w:rPr>
        <w:t>Defectos eléctricos generados.</w:t>
      </w:r>
    </w:p>
    <w:p w14:paraId="4EECCAC4" w14:textId="77777777" w:rsidR="00631149" w:rsidRDefault="00631149" w:rsidP="00631149">
      <w:pPr>
        <w:pStyle w:val="Prrafodelista"/>
        <w:numPr>
          <w:ilvl w:val="1"/>
          <w:numId w:val="15"/>
        </w:numPr>
        <w:rPr>
          <w:lang w:eastAsia="es-ES" w:bidi="ar-SA"/>
        </w:rPr>
      </w:pPr>
      <w:r>
        <w:rPr>
          <w:lang w:eastAsia="es-ES" w:bidi="ar-SA"/>
        </w:rPr>
        <w:t>Quitan diez minútales con error asociado.</w:t>
      </w:r>
    </w:p>
    <w:p w14:paraId="6D2B9FAF" w14:textId="77777777" w:rsidR="00631149" w:rsidRPr="007776E4" w:rsidRDefault="00631149" w:rsidP="00631149">
      <w:pPr>
        <w:pStyle w:val="Prrafodelista"/>
        <w:numPr>
          <w:ilvl w:val="0"/>
          <w:numId w:val="15"/>
        </w:numPr>
        <w:rPr>
          <w:lang w:eastAsia="es-ES" w:bidi="ar-SA"/>
        </w:rPr>
      </w:pPr>
      <w:r w:rsidRPr="007A7660">
        <w:rPr>
          <w:b/>
          <w:lang w:eastAsia="es-ES" w:bidi="ar-SA"/>
        </w:rPr>
        <w:t>Mediciones de los fabricantes para vender aeros.</w:t>
      </w:r>
      <w:r>
        <w:rPr>
          <w:lang w:eastAsia="es-ES" w:bidi="ar-SA"/>
        </w:rPr>
        <w:t xml:space="preserve"> No podemos comparar nuestras conclusiones con los datos que los fabricantes otorgan, ya que se obvian muchos detalles que pueden ser muy relevantes.</w:t>
      </w:r>
    </w:p>
    <w:p w14:paraId="3D99FEA6" w14:textId="77777777" w:rsidR="00631149" w:rsidRDefault="00631149" w:rsidP="00631149">
      <w:pPr>
        <w:pStyle w:val="Captulo-Nivel2"/>
        <w:numPr>
          <w:ilvl w:val="4"/>
          <w:numId w:val="4"/>
        </w:numPr>
      </w:pPr>
      <w:bookmarkStart w:id="206" w:name="_Toc512374352"/>
      <w:r>
        <w:t>Próximos pasos</w:t>
      </w:r>
      <w:bookmarkEnd w:id="206"/>
    </w:p>
    <w:p w14:paraId="57CB0CBB" w14:textId="77777777" w:rsidR="00631149" w:rsidRDefault="00631149" w:rsidP="00631149">
      <w:pPr>
        <w:rPr>
          <w:lang w:eastAsia="es-ES" w:bidi="ar-SA"/>
        </w:rPr>
      </w:pPr>
      <w:r>
        <w:rPr>
          <w:lang w:eastAsia="es-ES" w:bidi="ar-SA"/>
        </w:rPr>
        <w:t>En esta reunión se han acordado las siguientes tareas:</w:t>
      </w:r>
    </w:p>
    <w:p w14:paraId="23B44763" w14:textId="77777777" w:rsidR="00631149" w:rsidRDefault="00631149" w:rsidP="00631149">
      <w:pPr>
        <w:pStyle w:val="Prrafodelista"/>
        <w:numPr>
          <w:ilvl w:val="0"/>
          <w:numId w:val="15"/>
        </w:numPr>
        <w:rPr>
          <w:lang w:eastAsia="es-ES" w:bidi="ar-SA"/>
        </w:rPr>
      </w:pPr>
      <w:r>
        <w:rPr>
          <w:lang w:eastAsia="es-ES" w:bidi="ar-SA"/>
        </w:rPr>
        <w:t>Estudio de la información aportada.</w:t>
      </w:r>
    </w:p>
    <w:p w14:paraId="5623788E" w14:textId="77777777" w:rsidR="00631149" w:rsidRDefault="00631149" w:rsidP="00631149">
      <w:pPr>
        <w:pStyle w:val="Prrafodelista"/>
        <w:numPr>
          <w:ilvl w:val="0"/>
          <w:numId w:val="15"/>
        </w:numPr>
        <w:rPr>
          <w:lang w:eastAsia="es-ES" w:bidi="ar-SA"/>
        </w:rPr>
      </w:pPr>
      <w:r>
        <w:rPr>
          <w:lang w:eastAsia="es-ES" w:bidi="ar-SA"/>
        </w:rPr>
        <w:t>Sacar conclusiones para analizar los datos.</w:t>
      </w:r>
    </w:p>
    <w:p w14:paraId="29D4C664" w14:textId="77777777" w:rsidR="00631149" w:rsidRDefault="00631149" w:rsidP="00631149">
      <w:pPr>
        <w:pStyle w:val="Prrafodelista"/>
        <w:numPr>
          <w:ilvl w:val="0"/>
          <w:numId w:val="15"/>
        </w:numPr>
        <w:rPr>
          <w:lang w:eastAsia="es-ES" w:bidi="ar-SA"/>
        </w:rPr>
      </w:pPr>
      <w:r>
        <w:rPr>
          <w:lang w:eastAsia="es-ES" w:bidi="ar-SA"/>
        </w:rPr>
        <w:t>Limpiar de ruido la información proporcionada.</w:t>
      </w:r>
    </w:p>
    <w:p w14:paraId="62CBA5E5" w14:textId="77777777" w:rsidR="00631149" w:rsidRPr="00DA2AC0" w:rsidRDefault="00631149" w:rsidP="00631149">
      <w:pPr>
        <w:pStyle w:val="Prrafodelista"/>
        <w:numPr>
          <w:ilvl w:val="0"/>
          <w:numId w:val="15"/>
        </w:numPr>
        <w:rPr>
          <w:lang w:eastAsia="es-ES" w:bidi="ar-SA"/>
        </w:rPr>
      </w:pPr>
      <w:r>
        <w:rPr>
          <w:lang w:eastAsia="es-ES" w:bidi="ar-SA"/>
        </w:rPr>
        <w:t>Tener en cuenta que se ha de agrupar las mediciones por aero, y hacer comparaciones a nivel individual (por activo) o bien a nivel de grupo (por parque).</w:t>
      </w:r>
    </w:p>
    <w:p w14:paraId="6FA068B6" w14:textId="77777777" w:rsidR="00631149" w:rsidRDefault="00631149">
      <w:pPr>
        <w:pStyle w:val="Standard"/>
      </w:pPr>
    </w:p>
    <w:sectPr w:rsidR="0063114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C45C40" w14:textId="77777777" w:rsidR="00081046" w:rsidRDefault="00081046">
      <w:r>
        <w:separator/>
      </w:r>
    </w:p>
  </w:endnote>
  <w:endnote w:type="continuationSeparator" w:id="0">
    <w:p w14:paraId="3F90FBF5" w14:textId="77777777" w:rsidR="00081046" w:rsidRDefault="000810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Times New Roman"/>
    <w:charset w:val="00"/>
    <w:family w:val="auto"/>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erif">
    <w:altName w:val="Times New Roman"/>
    <w:charset w:val="00"/>
    <w:family w:val="roman"/>
    <w:pitch w:val="variable"/>
  </w:font>
  <w:font w:name="Liberation Sans">
    <w:altName w:val="Arial"/>
    <w:charset w:val="00"/>
    <w:family w:val="swiss"/>
    <w:pitch w:val="variable"/>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AC166E" w:rsidRDefault="00AC166E"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AC166E" w:rsidRPr="006D3BB5" w:rsidRDefault="00AC166E"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AC166E" w:rsidRDefault="00AC166E"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AC166E" w:rsidRPr="006D3BB5" w:rsidRDefault="00AC166E"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AC166E" w:rsidRDefault="00AC166E"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AC166E" w:rsidRDefault="00AC166E"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AC166E" w:rsidRPr="006D3BB5" w:rsidRDefault="00AC166E"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26FF53" w14:textId="77777777" w:rsidR="00081046" w:rsidRDefault="00081046" w:rsidP="000D6EA9">
      <w:pPr>
        <w:jc w:val="center"/>
      </w:pPr>
    </w:p>
  </w:footnote>
  <w:footnote w:type="continuationSeparator" w:id="0">
    <w:p w14:paraId="7829AC99" w14:textId="77777777" w:rsidR="00081046" w:rsidRDefault="000810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AC166E" w:rsidRDefault="00AC16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AC166E" w:rsidRPr="0040455E" w:rsidRDefault="00AC166E"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AC166E" w:rsidRDefault="00AC166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AC166E" w:rsidRDefault="00AC166E">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AC166E" w:rsidRDefault="00AC166E">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1B6F6045" w:rsidR="00AC166E" w:rsidRDefault="00AC166E" w:rsidP="001368BC">
    <w:pPr>
      <w:pStyle w:val="Encabezado"/>
      <w:jc w:val="left"/>
    </w:pPr>
    <w:r>
      <w:rPr>
        <w:noProof/>
      </w:rPr>
      <w:fldChar w:fldCharType="begin"/>
    </w:r>
    <w:r>
      <w:rPr>
        <w:noProof/>
      </w:rPr>
      <w:instrText xml:space="preserve"> STYLEREF  "*Capítulo - Nivel 1" \t  \* MERGEFORMAT </w:instrText>
    </w:r>
    <w:r>
      <w:rPr>
        <w:noProof/>
      </w:rPr>
      <w:fldChar w:fldCharType="separate"/>
    </w:r>
    <w:r w:rsidR="00B162F2">
      <w:rPr>
        <w:noProof/>
      </w:rPr>
      <w:t>Estado del arte</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08D17B14" w:rsidR="00AC166E" w:rsidRPr="006D3BB5" w:rsidRDefault="00AC166E" w:rsidP="001368BC">
    <w:pPr>
      <w:pStyle w:val="Encabezado"/>
      <w:jc w:val="right"/>
    </w:pPr>
    <w:r>
      <w:rPr>
        <w:noProof/>
      </w:rPr>
      <w:fldChar w:fldCharType="begin"/>
    </w:r>
    <w:r>
      <w:rPr>
        <w:noProof/>
      </w:rPr>
      <w:instrText xml:space="preserve"> STYLEREF  "*Capítulo - Nivel 2" \n  \* MERGEFORMAT </w:instrText>
    </w:r>
    <w:r>
      <w:rPr>
        <w:noProof/>
      </w:rPr>
      <w:fldChar w:fldCharType="separate"/>
    </w:r>
    <w:r w:rsidR="00B162F2">
      <w:rPr>
        <w:noProof/>
      </w:rPr>
      <w:t>2.1.12</w:t>
    </w:r>
    <w:r>
      <w:rPr>
        <w:noProof/>
      </w:rPr>
      <w:fldChar w:fldCharType="end"/>
    </w:r>
    <w:r>
      <w:t xml:space="preserve"> </w:t>
    </w:r>
    <w:r>
      <w:rPr>
        <w:noProof/>
      </w:rPr>
      <w:fldChar w:fldCharType="begin"/>
    </w:r>
    <w:r>
      <w:rPr>
        <w:noProof/>
      </w:rPr>
      <w:instrText xml:space="preserve"> STYLEREF  "*Capítulo - Nivel 2"  \* MERGEFORMAT </w:instrText>
    </w:r>
    <w:r>
      <w:rPr>
        <w:noProof/>
      </w:rPr>
      <w:fldChar w:fldCharType="separate"/>
    </w:r>
    <w:r w:rsidR="00B162F2">
      <w:rPr>
        <w:noProof/>
      </w:rPr>
      <w:t>Metodologías existentes</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AC166E" w:rsidRDefault="00AC166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C25F7A"/>
    <w:multiLevelType w:val="hybridMultilevel"/>
    <w:tmpl w:val="14D8068A"/>
    <w:lvl w:ilvl="0" w:tplc="0C0A0019">
      <w:start w:val="1"/>
      <w:numFmt w:val="lowerLetter"/>
      <w:lvlText w:val="%1."/>
      <w:lvlJc w:val="left"/>
      <w:pPr>
        <w:ind w:left="12" w:hanging="360"/>
      </w:pPr>
    </w:lvl>
    <w:lvl w:ilvl="1" w:tplc="0C0A0019" w:tentative="1">
      <w:start w:val="1"/>
      <w:numFmt w:val="lowerLetter"/>
      <w:lvlText w:val="%2."/>
      <w:lvlJc w:val="left"/>
      <w:pPr>
        <w:ind w:left="732" w:hanging="360"/>
      </w:pPr>
    </w:lvl>
    <w:lvl w:ilvl="2" w:tplc="0C0A001B" w:tentative="1">
      <w:start w:val="1"/>
      <w:numFmt w:val="lowerRoman"/>
      <w:lvlText w:val="%3."/>
      <w:lvlJc w:val="right"/>
      <w:pPr>
        <w:ind w:left="1452" w:hanging="180"/>
      </w:pPr>
    </w:lvl>
    <w:lvl w:ilvl="3" w:tplc="0C0A000F" w:tentative="1">
      <w:start w:val="1"/>
      <w:numFmt w:val="decimal"/>
      <w:lvlText w:val="%4."/>
      <w:lvlJc w:val="left"/>
      <w:pPr>
        <w:ind w:left="2172" w:hanging="360"/>
      </w:pPr>
    </w:lvl>
    <w:lvl w:ilvl="4" w:tplc="0C0A0019" w:tentative="1">
      <w:start w:val="1"/>
      <w:numFmt w:val="lowerLetter"/>
      <w:lvlText w:val="%5."/>
      <w:lvlJc w:val="left"/>
      <w:pPr>
        <w:ind w:left="2892" w:hanging="360"/>
      </w:pPr>
    </w:lvl>
    <w:lvl w:ilvl="5" w:tplc="0C0A001B" w:tentative="1">
      <w:start w:val="1"/>
      <w:numFmt w:val="lowerRoman"/>
      <w:lvlText w:val="%6."/>
      <w:lvlJc w:val="right"/>
      <w:pPr>
        <w:ind w:left="3612" w:hanging="180"/>
      </w:pPr>
    </w:lvl>
    <w:lvl w:ilvl="6" w:tplc="0C0A000F" w:tentative="1">
      <w:start w:val="1"/>
      <w:numFmt w:val="decimal"/>
      <w:lvlText w:val="%7."/>
      <w:lvlJc w:val="left"/>
      <w:pPr>
        <w:ind w:left="4332" w:hanging="360"/>
      </w:pPr>
    </w:lvl>
    <w:lvl w:ilvl="7" w:tplc="0C0A0019" w:tentative="1">
      <w:start w:val="1"/>
      <w:numFmt w:val="lowerLetter"/>
      <w:lvlText w:val="%8."/>
      <w:lvlJc w:val="left"/>
      <w:pPr>
        <w:ind w:left="5052" w:hanging="360"/>
      </w:pPr>
    </w:lvl>
    <w:lvl w:ilvl="8" w:tplc="0C0A001B" w:tentative="1">
      <w:start w:val="1"/>
      <w:numFmt w:val="lowerRoman"/>
      <w:lvlText w:val="%9."/>
      <w:lvlJc w:val="right"/>
      <w:pPr>
        <w:ind w:left="5772" w:hanging="180"/>
      </w:pPr>
    </w:lvl>
  </w:abstractNum>
  <w:abstractNum w:abstractNumId="1" w15:restartNumberingAfterBreak="0">
    <w:nsid w:val="05ED029E"/>
    <w:multiLevelType w:val="hybridMultilevel"/>
    <w:tmpl w:val="3C529C1E"/>
    <w:lvl w:ilvl="0" w:tplc="71D0C4E0">
      <w:start w:val="1"/>
      <w:numFmt w:val="upperRoman"/>
      <w:lvlText w:val="%1."/>
      <w:lvlJc w:val="right"/>
      <w:pPr>
        <w:ind w:left="1287" w:hanging="360"/>
      </w:pPr>
      <w:rPr>
        <w:rFonts w:ascii="Times New Roman" w:hAnsi="Times New Roman" w:cs="Times New Roman" w:hint="default"/>
      </w:r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 w15:restartNumberingAfterBreak="0">
    <w:nsid w:val="082E05B4"/>
    <w:multiLevelType w:val="hybridMultilevel"/>
    <w:tmpl w:val="D65AB20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5"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7" w15:restartNumberingAfterBreak="0">
    <w:nsid w:val="16206E88"/>
    <w:multiLevelType w:val="hybridMultilevel"/>
    <w:tmpl w:val="FE4A2A8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B0711FA"/>
    <w:multiLevelType w:val="hybridMultilevel"/>
    <w:tmpl w:val="8F1A3E1E"/>
    <w:lvl w:ilvl="0" w:tplc="C07E1CCC">
      <w:start w:val="1"/>
      <w:numFmt w:val="bullet"/>
      <w:lvlText w:val="-"/>
      <w:lvlJc w:val="left"/>
      <w:pPr>
        <w:ind w:left="1069" w:hanging="360"/>
      </w:pPr>
      <w:rPr>
        <w:rFonts w:ascii="Times New Roman" w:eastAsia="DejaVu Sans" w:hAnsi="Times New Roman" w:cs="Times New Roman" w:hint="default"/>
      </w:rPr>
    </w:lvl>
    <w:lvl w:ilvl="1" w:tplc="0C0A0003">
      <w:start w:val="1"/>
      <w:numFmt w:val="bullet"/>
      <w:lvlText w:val="o"/>
      <w:lvlJc w:val="left"/>
      <w:pPr>
        <w:ind w:left="1582" w:hanging="360"/>
      </w:pPr>
      <w:rPr>
        <w:rFonts w:ascii="Courier New" w:hAnsi="Courier New" w:cs="Courier New" w:hint="default"/>
      </w:rPr>
    </w:lvl>
    <w:lvl w:ilvl="2" w:tplc="0C0A0005">
      <w:start w:val="1"/>
      <w:numFmt w:val="bullet"/>
      <w:lvlText w:val=""/>
      <w:lvlJc w:val="left"/>
      <w:pPr>
        <w:ind w:left="2302" w:hanging="360"/>
      </w:pPr>
      <w:rPr>
        <w:rFonts w:ascii="Wingdings" w:hAnsi="Wingdings" w:hint="default"/>
      </w:rPr>
    </w:lvl>
    <w:lvl w:ilvl="3" w:tplc="0C0A000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9" w15:restartNumberingAfterBreak="0">
    <w:nsid w:val="1E2116FC"/>
    <w:multiLevelType w:val="multilevel"/>
    <w:tmpl w:val="1A464614"/>
    <w:styleLink w:val="TFG"/>
    <w:lvl w:ilvl="0">
      <w:start w:val="1"/>
      <w:numFmt w:val="decimal"/>
      <w:pStyle w:val="Captulo-Nivel1"/>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0" w15:restartNumberingAfterBreak="0">
    <w:nsid w:val="212E1145"/>
    <w:multiLevelType w:val="hybridMultilevel"/>
    <w:tmpl w:val="8376A878"/>
    <w:lvl w:ilvl="0" w:tplc="2990E0B6">
      <w:start w:val="1"/>
      <w:numFmt w:val="decimal"/>
      <w:pStyle w:val="Ttulo2"/>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1" w15:restartNumberingAfterBreak="0">
    <w:nsid w:val="21B67CB7"/>
    <w:multiLevelType w:val="hybridMultilevel"/>
    <w:tmpl w:val="ADE250AC"/>
    <w:lvl w:ilvl="0" w:tplc="15ACA632">
      <w:start w:val="1"/>
      <w:numFmt w:val="bullet"/>
      <w:lvlText w:val="-"/>
      <w:lvlJc w:val="left"/>
      <w:pPr>
        <w:ind w:left="720" w:hanging="360"/>
      </w:pPr>
      <w:rPr>
        <w:rFonts w:ascii="Courier New" w:hAnsi="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5196CCF"/>
    <w:multiLevelType w:val="hybridMultilevel"/>
    <w:tmpl w:val="843C603A"/>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3" w15:restartNumberingAfterBreak="0">
    <w:nsid w:val="257D56F4"/>
    <w:multiLevelType w:val="hybridMultilevel"/>
    <w:tmpl w:val="51E4184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4"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E940D9"/>
    <w:multiLevelType w:val="hybridMultilevel"/>
    <w:tmpl w:val="1B1ED5D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7" w15:restartNumberingAfterBreak="0">
    <w:nsid w:val="32A77E5F"/>
    <w:multiLevelType w:val="hybridMultilevel"/>
    <w:tmpl w:val="BD8C22A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56B0079"/>
    <w:multiLevelType w:val="hybridMultilevel"/>
    <w:tmpl w:val="EBBAEFF8"/>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9" w15:restartNumberingAfterBreak="0">
    <w:nsid w:val="3C1D5DF8"/>
    <w:multiLevelType w:val="hybridMultilevel"/>
    <w:tmpl w:val="8ACC2A4A"/>
    <w:lvl w:ilvl="0" w:tplc="DEEEE5D8">
      <w:numFmt w:val="bullet"/>
      <w:lvlText w:val="-"/>
      <w:lvlJc w:val="left"/>
      <w:pPr>
        <w:ind w:left="1069" w:hanging="360"/>
      </w:pPr>
      <w:rPr>
        <w:rFonts w:ascii="Times New Roman" w:eastAsia="DejaVu Sans" w:hAnsi="Times New Roman" w:cs="Times New Roman" w:hint="default"/>
      </w:rPr>
    </w:lvl>
    <w:lvl w:ilvl="1" w:tplc="0C0A0003" w:tentative="1">
      <w:start w:val="1"/>
      <w:numFmt w:val="bullet"/>
      <w:lvlText w:val="o"/>
      <w:lvlJc w:val="left"/>
      <w:pPr>
        <w:ind w:left="1582" w:hanging="360"/>
      </w:pPr>
      <w:rPr>
        <w:rFonts w:ascii="Courier New" w:hAnsi="Courier New" w:cs="Courier New" w:hint="default"/>
      </w:rPr>
    </w:lvl>
    <w:lvl w:ilvl="2" w:tplc="0C0A0005" w:tentative="1">
      <w:start w:val="1"/>
      <w:numFmt w:val="bullet"/>
      <w:lvlText w:val=""/>
      <w:lvlJc w:val="left"/>
      <w:pPr>
        <w:ind w:left="2302" w:hanging="360"/>
      </w:pPr>
      <w:rPr>
        <w:rFonts w:ascii="Wingdings" w:hAnsi="Wingdings" w:hint="default"/>
      </w:rPr>
    </w:lvl>
    <w:lvl w:ilvl="3" w:tplc="0C0A0001" w:tentative="1">
      <w:start w:val="1"/>
      <w:numFmt w:val="bullet"/>
      <w:lvlText w:val=""/>
      <w:lvlJc w:val="left"/>
      <w:pPr>
        <w:ind w:left="3022" w:hanging="360"/>
      </w:pPr>
      <w:rPr>
        <w:rFonts w:ascii="Symbol" w:hAnsi="Symbol" w:hint="default"/>
      </w:rPr>
    </w:lvl>
    <w:lvl w:ilvl="4" w:tplc="0C0A0003" w:tentative="1">
      <w:start w:val="1"/>
      <w:numFmt w:val="bullet"/>
      <w:lvlText w:val="o"/>
      <w:lvlJc w:val="left"/>
      <w:pPr>
        <w:ind w:left="3742" w:hanging="360"/>
      </w:pPr>
      <w:rPr>
        <w:rFonts w:ascii="Courier New" w:hAnsi="Courier New" w:cs="Courier New" w:hint="default"/>
      </w:rPr>
    </w:lvl>
    <w:lvl w:ilvl="5" w:tplc="0C0A0005" w:tentative="1">
      <w:start w:val="1"/>
      <w:numFmt w:val="bullet"/>
      <w:lvlText w:val=""/>
      <w:lvlJc w:val="left"/>
      <w:pPr>
        <w:ind w:left="4462" w:hanging="360"/>
      </w:pPr>
      <w:rPr>
        <w:rFonts w:ascii="Wingdings" w:hAnsi="Wingdings" w:hint="default"/>
      </w:rPr>
    </w:lvl>
    <w:lvl w:ilvl="6" w:tplc="0C0A0001" w:tentative="1">
      <w:start w:val="1"/>
      <w:numFmt w:val="bullet"/>
      <w:lvlText w:val=""/>
      <w:lvlJc w:val="left"/>
      <w:pPr>
        <w:ind w:left="5182" w:hanging="360"/>
      </w:pPr>
      <w:rPr>
        <w:rFonts w:ascii="Symbol" w:hAnsi="Symbol" w:hint="default"/>
      </w:rPr>
    </w:lvl>
    <w:lvl w:ilvl="7" w:tplc="0C0A0003" w:tentative="1">
      <w:start w:val="1"/>
      <w:numFmt w:val="bullet"/>
      <w:lvlText w:val="o"/>
      <w:lvlJc w:val="left"/>
      <w:pPr>
        <w:ind w:left="5902" w:hanging="360"/>
      </w:pPr>
      <w:rPr>
        <w:rFonts w:ascii="Courier New" w:hAnsi="Courier New" w:cs="Courier New" w:hint="default"/>
      </w:rPr>
    </w:lvl>
    <w:lvl w:ilvl="8" w:tplc="0C0A0005" w:tentative="1">
      <w:start w:val="1"/>
      <w:numFmt w:val="bullet"/>
      <w:lvlText w:val=""/>
      <w:lvlJc w:val="left"/>
      <w:pPr>
        <w:ind w:left="6622" w:hanging="360"/>
      </w:pPr>
      <w:rPr>
        <w:rFonts w:ascii="Wingdings" w:hAnsi="Wingdings" w:hint="default"/>
      </w:rPr>
    </w:lvl>
  </w:abstractNum>
  <w:abstractNum w:abstractNumId="20" w15:restartNumberingAfterBreak="0">
    <w:nsid w:val="3FC1135A"/>
    <w:multiLevelType w:val="hybridMultilevel"/>
    <w:tmpl w:val="1B18E624"/>
    <w:lvl w:ilvl="0" w:tplc="0C0A0019">
      <w:start w:val="1"/>
      <w:numFmt w:val="lowerLetter"/>
      <w:lvlText w:val="%1."/>
      <w:lvlJc w:val="left"/>
      <w:pPr>
        <w:ind w:left="1494"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1" w15:restartNumberingAfterBreak="0">
    <w:nsid w:val="3FCB1D48"/>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522597C"/>
    <w:multiLevelType w:val="hybridMultilevel"/>
    <w:tmpl w:val="67A6A312"/>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23" w15:restartNumberingAfterBreak="0">
    <w:nsid w:val="529D1192"/>
    <w:multiLevelType w:val="hybridMultilevel"/>
    <w:tmpl w:val="7BDE81E4"/>
    <w:lvl w:ilvl="0" w:tplc="0C0A0019">
      <w:start w:val="1"/>
      <w:numFmt w:val="lowerLetter"/>
      <w:lvlText w:val="%1."/>
      <w:lvlJc w:val="left"/>
      <w:pPr>
        <w:ind w:left="1287" w:hanging="360"/>
      </w:pPr>
      <w:rPr>
        <w:rFonts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4"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5"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6"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7" w15:restartNumberingAfterBreak="0">
    <w:nsid w:val="60D75681"/>
    <w:multiLevelType w:val="hybridMultilevel"/>
    <w:tmpl w:val="C87837D6"/>
    <w:lvl w:ilvl="0" w:tplc="0C0A0009">
      <w:start w:val="1"/>
      <w:numFmt w:val="bullet"/>
      <w:lvlText w:val=""/>
      <w:lvlJc w:val="left"/>
      <w:pPr>
        <w:ind w:left="1287" w:hanging="360"/>
      </w:pPr>
      <w:rPr>
        <w:rFonts w:ascii="Wingdings" w:hAnsi="Wingdings" w:hint="default"/>
      </w:rPr>
    </w:lvl>
    <w:lvl w:ilvl="1" w:tplc="0C0A0003">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8"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4740C17"/>
    <w:multiLevelType w:val="hybridMultilevel"/>
    <w:tmpl w:val="09D2156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0" w15:restartNumberingAfterBreak="0">
    <w:nsid w:val="651D4711"/>
    <w:multiLevelType w:val="hybridMultilevel"/>
    <w:tmpl w:val="19367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AE220A1"/>
    <w:multiLevelType w:val="hybridMultilevel"/>
    <w:tmpl w:val="E376DBBE"/>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3"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4" w15:restartNumberingAfterBreak="0">
    <w:nsid w:val="77460442"/>
    <w:multiLevelType w:val="hybridMultilevel"/>
    <w:tmpl w:val="EBBAEFF8"/>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5" w15:restartNumberingAfterBreak="0">
    <w:nsid w:val="77A12BF6"/>
    <w:multiLevelType w:val="hybridMultilevel"/>
    <w:tmpl w:val="737CF0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A090571"/>
    <w:multiLevelType w:val="hybridMultilevel"/>
    <w:tmpl w:val="F42AA0F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38" w15:restartNumberingAfterBreak="0">
    <w:nsid w:val="7AC53D9D"/>
    <w:multiLevelType w:val="hybridMultilevel"/>
    <w:tmpl w:val="C01A47CC"/>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39"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0"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abstractNum w:abstractNumId="42" w15:restartNumberingAfterBreak="0">
    <w:nsid w:val="7EB52905"/>
    <w:multiLevelType w:val="hybridMultilevel"/>
    <w:tmpl w:val="B25E5460"/>
    <w:lvl w:ilvl="0" w:tplc="C07E1CCC">
      <w:start w:val="1"/>
      <w:numFmt w:val="bullet"/>
      <w:lvlText w:val="-"/>
      <w:lvlJc w:val="left"/>
      <w:pPr>
        <w:ind w:left="1636" w:hanging="360"/>
      </w:pPr>
      <w:rPr>
        <w:rFonts w:ascii="Times New Roman" w:eastAsia="DejaVu Sans" w:hAnsi="Times New Roman" w:cs="Times New Roman"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4"/>
  </w:num>
  <w:num w:numId="2">
    <w:abstractNumId w:val="6"/>
  </w:num>
  <w:num w:numId="3">
    <w:abstractNumId w:val="26"/>
  </w:num>
  <w:num w:numId="4">
    <w:abstractNumId w:val="9"/>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rFonts w:hint="default"/>
        </w:rPr>
      </w:lvl>
    </w:lvlOverride>
    <w:lvlOverride w:ilvl="3">
      <w:lvl w:ilvl="3">
        <w:start w:val="1"/>
        <w:numFmt w:val="decimal"/>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5">
    <w:abstractNumId w:val="41"/>
  </w:num>
  <w:num w:numId="6">
    <w:abstractNumId w:val="9"/>
    <w:lvlOverride w:ilvl="0">
      <w:startOverride w:val="1"/>
      <w:lvl w:ilvl="0">
        <w:start w:val="1"/>
        <w:numFmt w:val="decimal"/>
        <w:pStyle w:val="Captulo-Nivel1"/>
        <w:suff w:val="space"/>
        <w:lvlText w:val="CAPÍTULO %1."/>
        <w:lvlJc w:val="left"/>
        <w:pPr>
          <w:ind w:left="947" w:hanging="947"/>
        </w:pPr>
      </w:lvl>
    </w:lvlOverride>
  </w:num>
  <w:num w:numId="7">
    <w:abstractNumId w:val="36"/>
  </w:num>
  <w:num w:numId="8">
    <w:abstractNumId w:val="3"/>
  </w:num>
  <w:num w:numId="9">
    <w:abstractNumId w:val="32"/>
  </w:num>
  <w:num w:numId="10">
    <w:abstractNumId w:val="39"/>
  </w:num>
  <w:num w:numId="11">
    <w:abstractNumId w:val="24"/>
  </w:num>
  <w:num w:numId="12">
    <w:abstractNumId w:val="5"/>
  </w:num>
  <w:num w:numId="13">
    <w:abstractNumId w:val="40"/>
  </w:num>
  <w:num w:numId="14">
    <w:abstractNumId w:val="33"/>
  </w:num>
  <w:num w:numId="15">
    <w:abstractNumId w:val="28"/>
  </w:num>
  <w:num w:numId="16">
    <w:abstractNumId w:val="37"/>
  </w:num>
  <w:num w:numId="17">
    <w:abstractNumId w:val="30"/>
  </w:num>
  <w:num w:numId="18">
    <w:abstractNumId w:val="9"/>
  </w:num>
  <w:num w:numId="19">
    <w:abstractNumId w:val="16"/>
  </w:num>
  <w:num w:numId="20">
    <w:abstractNumId w:val="14"/>
  </w:num>
  <w:num w:numId="21">
    <w:abstractNumId w:val="25"/>
  </w:num>
  <w:num w:numId="22">
    <w:abstractNumId w:val="23"/>
  </w:num>
  <w:num w:numId="23">
    <w:abstractNumId w:val="38"/>
  </w:num>
  <w:num w:numId="24">
    <w:abstractNumId w:val="2"/>
  </w:num>
  <w:num w:numId="25">
    <w:abstractNumId w:val="20"/>
  </w:num>
  <w:num w:numId="26">
    <w:abstractNumId w:val="1"/>
  </w:num>
  <w:num w:numId="27">
    <w:abstractNumId w:val="15"/>
  </w:num>
  <w:num w:numId="28">
    <w:abstractNumId w:val="29"/>
  </w:num>
  <w:num w:numId="29">
    <w:abstractNumId w:val="8"/>
  </w:num>
  <w:num w:numId="30">
    <w:abstractNumId w:val="19"/>
  </w:num>
  <w:num w:numId="31">
    <w:abstractNumId w:val="7"/>
  </w:num>
  <w:num w:numId="32">
    <w:abstractNumId w:val="12"/>
  </w:num>
  <w:num w:numId="33">
    <w:abstractNumId w:val="31"/>
  </w:num>
  <w:num w:numId="34">
    <w:abstractNumId w:val="13"/>
  </w:num>
  <w:num w:numId="35">
    <w:abstractNumId w:val="27"/>
  </w:num>
  <w:num w:numId="36">
    <w:abstractNumId w:val="10"/>
  </w:num>
  <w:num w:numId="37">
    <w:abstractNumId w:val="17"/>
  </w:num>
  <w:num w:numId="38">
    <w:abstractNumId w:val="0"/>
  </w:num>
  <w:num w:numId="39">
    <w:abstractNumId w:val="21"/>
  </w:num>
  <w:num w:numId="40">
    <w:abstractNumId w:val="42"/>
  </w:num>
  <w:num w:numId="41">
    <w:abstractNumId w:val="9"/>
    <w:lvlOverride w:ilvl="0">
      <w:startOverride w:val="1"/>
      <w:lvl w:ilvl="0">
        <w:start w:val="1"/>
        <w:numFmt w:val="decimal"/>
        <w:pStyle w:val="Captulo-Nivel1"/>
        <w:suff w:val="space"/>
        <w:lvlText w:val="CAPÍTULO %1."/>
        <w:lvlJc w:val="left"/>
        <w:pPr>
          <w:ind w:left="947" w:hanging="947"/>
        </w:pPr>
        <w:rPr>
          <w:rFonts w:hint="default"/>
        </w:rPr>
      </w:lvl>
    </w:lvlOverride>
    <w:lvlOverride w:ilvl="1">
      <w:startOverride w:val="1"/>
      <w:lvl w:ilvl="1">
        <w:start w:val="1"/>
        <w:numFmt w:val="decimal"/>
        <w:suff w:val="space"/>
        <w:lvlText w:val="%1.%2."/>
        <w:lvlJc w:val="left"/>
        <w:pPr>
          <w:ind w:left="1168" w:hanging="1168"/>
        </w:pPr>
        <w:rPr>
          <w:rFonts w:hint="default"/>
        </w:rPr>
      </w:lvl>
    </w:lvlOverride>
    <w:lvlOverride w:ilvl="2">
      <w:startOverride w:val="1"/>
      <w:lvl w:ilvl="2">
        <w:start w:val="1"/>
        <w:numFmt w:val="decimal"/>
        <w:pStyle w:val="Captulo-Nivel2"/>
        <w:suff w:val="space"/>
        <w:lvlText w:val="%1.%2.%3."/>
        <w:lvlJc w:val="left"/>
        <w:pPr>
          <w:ind w:left="1723" w:hanging="1440"/>
        </w:pPr>
        <w:rPr>
          <w:rFonts w:hint="default"/>
        </w:rPr>
      </w:lvl>
    </w:lvlOverride>
    <w:lvlOverride w:ilvl="3">
      <w:startOverride w:val="1"/>
      <w:lvl w:ilvl="3">
        <w:start w:val="1"/>
        <w:numFmt w:val="decimal"/>
        <w:suff w:val="space"/>
        <w:lvlText w:val=" %1.%2.%3.%4 "/>
        <w:lvlJc w:val="left"/>
        <w:pPr>
          <w:ind w:left="1800" w:hanging="1800"/>
        </w:pPr>
        <w:rPr>
          <w:rFonts w:hint="default"/>
        </w:rPr>
      </w:lvl>
    </w:lvlOverride>
    <w:lvlOverride w:ilvl="4">
      <w:startOverride w:val="1"/>
      <w:lvl w:ilvl="4">
        <w:start w:val="1"/>
        <w:numFmt w:val="decimal"/>
        <w:suff w:val="space"/>
        <w:lvlText w:val=" %1.%2.%3.%4.%5 "/>
        <w:lvlJc w:val="left"/>
        <w:pPr>
          <w:ind w:left="2330" w:hanging="2330"/>
        </w:pPr>
        <w:rPr>
          <w:rFonts w:hint="default"/>
        </w:rPr>
      </w:lvl>
    </w:lvlOverride>
    <w:lvlOverride w:ilvl="5">
      <w:startOverride w:val="1"/>
      <w:lvl w:ilvl="5">
        <w:start w:val="1"/>
        <w:numFmt w:val="decimal"/>
        <w:suff w:val="space"/>
        <w:lvlText w:val=" %1.%2.%3.%4.%5.%6 "/>
        <w:lvlJc w:val="left"/>
        <w:pPr>
          <w:ind w:left="2520" w:hanging="2520"/>
        </w:pPr>
        <w:rPr>
          <w:rFonts w:hint="default"/>
        </w:rPr>
      </w:lvl>
    </w:lvlOverride>
    <w:lvlOverride w:ilvl="6">
      <w:startOverride w:val="1"/>
      <w:lvl w:ilvl="6">
        <w:start w:val="1"/>
        <w:numFmt w:val="decimal"/>
        <w:suff w:val="space"/>
        <w:lvlText w:val=" %1.%2.%3.%4.%5.%6.%7 "/>
        <w:lvlJc w:val="left"/>
        <w:pPr>
          <w:ind w:left="2880" w:hanging="2880"/>
        </w:pPr>
        <w:rPr>
          <w:rFonts w:hint="default"/>
        </w:rPr>
      </w:lvl>
    </w:lvlOverride>
    <w:lvlOverride w:ilvl="7">
      <w:startOverride w:val="1"/>
      <w:lvl w:ilvl="7">
        <w:start w:val="1"/>
        <w:numFmt w:val="decimal"/>
        <w:suff w:val="space"/>
        <w:lvlText w:val=" %1.%2.%3.%4.%5.%6.%7.%8 "/>
        <w:lvlJc w:val="left"/>
        <w:pPr>
          <w:ind w:left="3240" w:hanging="3240"/>
        </w:pPr>
        <w:rPr>
          <w:rFonts w:hint="default"/>
        </w:rPr>
      </w:lvl>
    </w:lvlOverride>
    <w:lvlOverride w:ilvl="8">
      <w:startOverride w:val="1"/>
      <w:lvl w:ilvl="8">
        <w:start w:val="1"/>
        <w:numFmt w:val="decimal"/>
        <w:suff w:val="space"/>
        <w:lvlText w:val=" %1.%2.%3.%4.%5.%6.%7.%8.%9 "/>
        <w:lvlJc w:val="left"/>
        <w:pPr>
          <w:ind w:left="3600" w:hanging="3600"/>
        </w:pPr>
        <w:rPr>
          <w:rFonts w:hint="default"/>
        </w:rPr>
      </w:lvl>
    </w:lvlOverride>
  </w:num>
  <w:num w:numId="42">
    <w:abstractNumId w:val="22"/>
  </w:num>
  <w:num w:numId="43">
    <w:abstractNumId w:val="35"/>
  </w:num>
  <w:num w:numId="44">
    <w:abstractNumId w:val="11"/>
  </w:num>
  <w:num w:numId="45">
    <w:abstractNumId w:val="34"/>
  </w:num>
  <w:num w:numId="46">
    <w:abstractNumId w:val="9"/>
    <w:lvlOverride w:ilvl="0">
      <w:lvl w:ilvl="0">
        <w:start w:val="1"/>
        <w:numFmt w:val="decimal"/>
        <w:pStyle w:val="Captulo-Nivel1"/>
        <w:suff w:val="space"/>
        <w:lvlText w:val="CAPÍTULO %1."/>
        <w:lvlJc w:val="left"/>
        <w:pPr>
          <w:ind w:left="947" w:hanging="947"/>
        </w:pPr>
        <w:rPr>
          <w:rFonts w:hint="default"/>
        </w:rPr>
      </w:lvl>
    </w:lvlOverride>
    <w:lvlOverride w:ilvl="1">
      <w:lvl w:ilvl="1">
        <w:start w:val="1"/>
        <w:numFmt w:val="decimal"/>
        <w:suff w:val="space"/>
        <w:lvlText w:val="%1.%2."/>
        <w:lvlJc w:val="left"/>
        <w:pPr>
          <w:ind w:left="1168" w:hanging="1168"/>
        </w:pPr>
        <w:rPr>
          <w:rFonts w:hint="default"/>
        </w:rPr>
      </w:lvl>
    </w:lvlOverride>
    <w:lvlOverride w:ilvl="2">
      <w:lvl w:ilvl="2">
        <w:start w:val="1"/>
        <w:numFmt w:val="decimal"/>
        <w:pStyle w:val="Captulo-Nivel2"/>
        <w:suff w:val="space"/>
        <w:lvlText w:val="%1.%2.%3."/>
        <w:lvlJc w:val="left"/>
        <w:pPr>
          <w:ind w:left="1723" w:hanging="1440"/>
        </w:pPr>
        <w:rPr>
          <w:rFonts w:hint="default"/>
        </w:rPr>
      </w:lvl>
    </w:lvlOverride>
    <w:lvlOverride w:ilvl="3">
      <w:lvl w:ilvl="3">
        <w:start w:val="1"/>
        <w:numFmt w:val="decimal"/>
        <w:suff w:val="space"/>
        <w:lvlText w:val=" %1.%2.%3.%4 "/>
        <w:lvlJc w:val="left"/>
        <w:pPr>
          <w:ind w:left="1800" w:hanging="1800"/>
        </w:pPr>
        <w:rPr>
          <w:rFonts w:hint="default"/>
        </w:rPr>
      </w:lvl>
    </w:lvlOverride>
    <w:lvlOverride w:ilvl="4">
      <w:lvl w:ilvl="4">
        <w:start w:val="1"/>
        <w:numFmt w:val="decimal"/>
        <w:suff w:val="space"/>
        <w:lvlText w:val=" %1.%2.%3.%4.%5 "/>
        <w:lvlJc w:val="left"/>
        <w:pPr>
          <w:ind w:left="2330" w:hanging="2330"/>
        </w:pPr>
        <w:rPr>
          <w:rFonts w:hint="default"/>
        </w:rPr>
      </w:lvl>
    </w:lvlOverride>
    <w:lvlOverride w:ilvl="5">
      <w:lvl w:ilvl="5">
        <w:start w:val="1"/>
        <w:numFmt w:val="decimal"/>
        <w:suff w:val="space"/>
        <w:lvlText w:val=" %1.%2.%3.%4.%5.%6 "/>
        <w:lvlJc w:val="left"/>
        <w:pPr>
          <w:ind w:left="2520" w:hanging="2520"/>
        </w:pPr>
        <w:rPr>
          <w:rFonts w:hint="default"/>
        </w:rPr>
      </w:lvl>
    </w:lvlOverride>
    <w:lvlOverride w:ilvl="6">
      <w:lvl w:ilvl="6">
        <w:start w:val="1"/>
        <w:numFmt w:val="decimal"/>
        <w:suff w:val="space"/>
        <w:lvlText w:val=" %1.%2.%3.%4.%5.%6.%7 "/>
        <w:lvlJc w:val="left"/>
        <w:pPr>
          <w:ind w:left="2880" w:hanging="2880"/>
        </w:pPr>
        <w:rPr>
          <w:rFonts w:hint="default"/>
        </w:rPr>
      </w:lvl>
    </w:lvlOverride>
    <w:lvlOverride w:ilvl="7">
      <w:lvl w:ilvl="7">
        <w:start w:val="1"/>
        <w:numFmt w:val="decimal"/>
        <w:suff w:val="space"/>
        <w:lvlText w:val=" %1.%2.%3.%4.%5.%6.%7.%8 "/>
        <w:lvlJc w:val="left"/>
        <w:pPr>
          <w:ind w:left="3240" w:hanging="3240"/>
        </w:pPr>
        <w:rPr>
          <w:rFonts w:hint="default"/>
        </w:rPr>
      </w:lvl>
    </w:lvlOverride>
    <w:lvlOverride w:ilvl="8">
      <w:lvl w:ilvl="8">
        <w:start w:val="1"/>
        <w:numFmt w:val="decimal"/>
        <w:suff w:val="space"/>
        <w:lvlText w:val=" %1.%2.%3.%4.%5.%6.%7.%8.%9 "/>
        <w:lvlJc w:val="left"/>
        <w:pPr>
          <w:ind w:left="3600" w:hanging="3600"/>
        </w:pPr>
        <w:rPr>
          <w:rFonts w:hint="default"/>
        </w:rPr>
      </w:lvl>
    </w:lvlOverride>
  </w:num>
  <w:num w:numId="47">
    <w:abstractNumId w:val="18"/>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mirrorMargins/>
  <w:hideSpellingErrors/>
  <w:proofState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2665"/>
    <w:rsid w:val="00010C46"/>
    <w:rsid w:val="000233A2"/>
    <w:rsid w:val="0002592F"/>
    <w:rsid w:val="0003182D"/>
    <w:rsid w:val="0003786A"/>
    <w:rsid w:val="000439E2"/>
    <w:rsid w:val="00045459"/>
    <w:rsid w:val="000523DB"/>
    <w:rsid w:val="000533D9"/>
    <w:rsid w:val="0005737F"/>
    <w:rsid w:val="000636C6"/>
    <w:rsid w:val="00067929"/>
    <w:rsid w:val="00076565"/>
    <w:rsid w:val="00081046"/>
    <w:rsid w:val="00082337"/>
    <w:rsid w:val="00083E8F"/>
    <w:rsid w:val="00090E90"/>
    <w:rsid w:val="000A1AFE"/>
    <w:rsid w:val="000A36C4"/>
    <w:rsid w:val="000A46E3"/>
    <w:rsid w:val="000A5351"/>
    <w:rsid w:val="000B0AD8"/>
    <w:rsid w:val="000B6044"/>
    <w:rsid w:val="000C6F29"/>
    <w:rsid w:val="000D32CD"/>
    <w:rsid w:val="000D6EA9"/>
    <w:rsid w:val="000D7A36"/>
    <w:rsid w:val="000E6874"/>
    <w:rsid w:val="000E7DD0"/>
    <w:rsid w:val="0010550F"/>
    <w:rsid w:val="001120BF"/>
    <w:rsid w:val="00122CA6"/>
    <w:rsid w:val="00123387"/>
    <w:rsid w:val="00124136"/>
    <w:rsid w:val="0012530D"/>
    <w:rsid w:val="00127002"/>
    <w:rsid w:val="00134DCD"/>
    <w:rsid w:val="001368BC"/>
    <w:rsid w:val="00141160"/>
    <w:rsid w:val="001415B3"/>
    <w:rsid w:val="00141EE1"/>
    <w:rsid w:val="00146FEF"/>
    <w:rsid w:val="00150561"/>
    <w:rsid w:val="00157B83"/>
    <w:rsid w:val="001616BD"/>
    <w:rsid w:val="001622D0"/>
    <w:rsid w:val="00162F28"/>
    <w:rsid w:val="00165457"/>
    <w:rsid w:val="00167EA7"/>
    <w:rsid w:val="00171262"/>
    <w:rsid w:val="00173AEE"/>
    <w:rsid w:val="0017531B"/>
    <w:rsid w:val="0018794A"/>
    <w:rsid w:val="00192796"/>
    <w:rsid w:val="00193460"/>
    <w:rsid w:val="00195BF9"/>
    <w:rsid w:val="00196C8B"/>
    <w:rsid w:val="001A3F21"/>
    <w:rsid w:val="001B0E0D"/>
    <w:rsid w:val="001C45F3"/>
    <w:rsid w:val="001C6803"/>
    <w:rsid w:val="001D46F0"/>
    <w:rsid w:val="001D5065"/>
    <w:rsid w:val="001D53E7"/>
    <w:rsid w:val="001D6F74"/>
    <w:rsid w:val="001F4068"/>
    <w:rsid w:val="00202F07"/>
    <w:rsid w:val="00204505"/>
    <w:rsid w:val="0020519B"/>
    <w:rsid w:val="00205DE6"/>
    <w:rsid w:val="00206292"/>
    <w:rsid w:val="00222BE9"/>
    <w:rsid w:val="0022663B"/>
    <w:rsid w:val="0022732B"/>
    <w:rsid w:val="002319F9"/>
    <w:rsid w:val="0023350C"/>
    <w:rsid w:val="00233E1E"/>
    <w:rsid w:val="0024060C"/>
    <w:rsid w:val="0024225D"/>
    <w:rsid w:val="00242962"/>
    <w:rsid w:val="00243A97"/>
    <w:rsid w:val="00245C1A"/>
    <w:rsid w:val="00255A3D"/>
    <w:rsid w:val="002651EA"/>
    <w:rsid w:val="0027123D"/>
    <w:rsid w:val="0027541E"/>
    <w:rsid w:val="00277EDF"/>
    <w:rsid w:val="00281BBF"/>
    <w:rsid w:val="00282A13"/>
    <w:rsid w:val="00295D54"/>
    <w:rsid w:val="002A4E5D"/>
    <w:rsid w:val="002B0105"/>
    <w:rsid w:val="002B2D82"/>
    <w:rsid w:val="002B7DD0"/>
    <w:rsid w:val="002B7FD6"/>
    <w:rsid w:val="002C2CD3"/>
    <w:rsid w:val="002C36DE"/>
    <w:rsid w:val="002D3E88"/>
    <w:rsid w:val="002E094F"/>
    <w:rsid w:val="003000FF"/>
    <w:rsid w:val="00302F7C"/>
    <w:rsid w:val="0030434B"/>
    <w:rsid w:val="00311BD5"/>
    <w:rsid w:val="00312CE8"/>
    <w:rsid w:val="00315A0E"/>
    <w:rsid w:val="00320DB7"/>
    <w:rsid w:val="00323CD1"/>
    <w:rsid w:val="00325305"/>
    <w:rsid w:val="0033295F"/>
    <w:rsid w:val="0033386F"/>
    <w:rsid w:val="00335F25"/>
    <w:rsid w:val="00340C9D"/>
    <w:rsid w:val="00347171"/>
    <w:rsid w:val="0035022C"/>
    <w:rsid w:val="0035105C"/>
    <w:rsid w:val="00352646"/>
    <w:rsid w:val="00363F3F"/>
    <w:rsid w:val="00370741"/>
    <w:rsid w:val="00371FDD"/>
    <w:rsid w:val="00380BCC"/>
    <w:rsid w:val="00385A49"/>
    <w:rsid w:val="003861F5"/>
    <w:rsid w:val="00397B8A"/>
    <w:rsid w:val="003A07BD"/>
    <w:rsid w:val="003A0E0A"/>
    <w:rsid w:val="003A34CE"/>
    <w:rsid w:val="003C41A4"/>
    <w:rsid w:val="003D2350"/>
    <w:rsid w:val="003D37FD"/>
    <w:rsid w:val="003D3E1D"/>
    <w:rsid w:val="003D4DED"/>
    <w:rsid w:val="003D7B3C"/>
    <w:rsid w:val="003E1D3D"/>
    <w:rsid w:val="003E7856"/>
    <w:rsid w:val="003F15A6"/>
    <w:rsid w:val="00401464"/>
    <w:rsid w:val="0040403A"/>
    <w:rsid w:val="0040455E"/>
    <w:rsid w:val="00406537"/>
    <w:rsid w:val="00417F9B"/>
    <w:rsid w:val="00422492"/>
    <w:rsid w:val="00427513"/>
    <w:rsid w:val="00427BC8"/>
    <w:rsid w:val="00434071"/>
    <w:rsid w:val="004345AC"/>
    <w:rsid w:val="00434752"/>
    <w:rsid w:val="00443562"/>
    <w:rsid w:val="004451A7"/>
    <w:rsid w:val="0045106E"/>
    <w:rsid w:val="00457FB8"/>
    <w:rsid w:val="00464722"/>
    <w:rsid w:val="004651D5"/>
    <w:rsid w:val="00465C27"/>
    <w:rsid w:val="00467D92"/>
    <w:rsid w:val="0047037D"/>
    <w:rsid w:val="00482E3F"/>
    <w:rsid w:val="0048731E"/>
    <w:rsid w:val="00496F36"/>
    <w:rsid w:val="004A6127"/>
    <w:rsid w:val="004A6E1A"/>
    <w:rsid w:val="004A7F04"/>
    <w:rsid w:val="004B156C"/>
    <w:rsid w:val="004C0950"/>
    <w:rsid w:val="004C1ED0"/>
    <w:rsid w:val="004C4DA8"/>
    <w:rsid w:val="004C6F11"/>
    <w:rsid w:val="004D119D"/>
    <w:rsid w:val="004D1A52"/>
    <w:rsid w:val="004D41E3"/>
    <w:rsid w:val="004D5A74"/>
    <w:rsid w:val="004E0D47"/>
    <w:rsid w:val="004E735D"/>
    <w:rsid w:val="004E7673"/>
    <w:rsid w:val="004F16AF"/>
    <w:rsid w:val="004F2107"/>
    <w:rsid w:val="004F35D8"/>
    <w:rsid w:val="004F60C6"/>
    <w:rsid w:val="00501000"/>
    <w:rsid w:val="00506B04"/>
    <w:rsid w:val="0051473E"/>
    <w:rsid w:val="005219AB"/>
    <w:rsid w:val="0052274F"/>
    <w:rsid w:val="005240E3"/>
    <w:rsid w:val="00530274"/>
    <w:rsid w:val="005304D0"/>
    <w:rsid w:val="00537E3F"/>
    <w:rsid w:val="005408D2"/>
    <w:rsid w:val="00543079"/>
    <w:rsid w:val="00544D45"/>
    <w:rsid w:val="005534EB"/>
    <w:rsid w:val="005662D5"/>
    <w:rsid w:val="00567E07"/>
    <w:rsid w:val="005737E2"/>
    <w:rsid w:val="00573A03"/>
    <w:rsid w:val="0057480E"/>
    <w:rsid w:val="00574948"/>
    <w:rsid w:val="00580996"/>
    <w:rsid w:val="0058223E"/>
    <w:rsid w:val="00583666"/>
    <w:rsid w:val="00584ED4"/>
    <w:rsid w:val="005868F5"/>
    <w:rsid w:val="0059477B"/>
    <w:rsid w:val="0059565E"/>
    <w:rsid w:val="005A0E6D"/>
    <w:rsid w:val="005A3887"/>
    <w:rsid w:val="005A53D0"/>
    <w:rsid w:val="005A6B5F"/>
    <w:rsid w:val="005B2D11"/>
    <w:rsid w:val="005B590A"/>
    <w:rsid w:val="005D2B27"/>
    <w:rsid w:val="005D45FC"/>
    <w:rsid w:val="005E072D"/>
    <w:rsid w:val="005E23C9"/>
    <w:rsid w:val="005F1ED1"/>
    <w:rsid w:val="005F5B75"/>
    <w:rsid w:val="00601CB1"/>
    <w:rsid w:val="00602165"/>
    <w:rsid w:val="00613741"/>
    <w:rsid w:val="00616D31"/>
    <w:rsid w:val="00623887"/>
    <w:rsid w:val="00631149"/>
    <w:rsid w:val="00632D4D"/>
    <w:rsid w:val="0063581F"/>
    <w:rsid w:val="00636D4C"/>
    <w:rsid w:val="00645E7B"/>
    <w:rsid w:val="00652706"/>
    <w:rsid w:val="00655489"/>
    <w:rsid w:val="00655FAE"/>
    <w:rsid w:val="00661423"/>
    <w:rsid w:val="00666E82"/>
    <w:rsid w:val="006720BC"/>
    <w:rsid w:val="006726A4"/>
    <w:rsid w:val="00672F3E"/>
    <w:rsid w:val="0067726F"/>
    <w:rsid w:val="00677435"/>
    <w:rsid w:val="006822FA"/>
    <w:rsid w:val="0068281A"/>
    <w:rsid w:val="00691F11"/>
    <w:rsid w:val="006A0C03"/>
    <w:rsid w:val="006A5D81"/>
    <w:rsid w:val="006A7B06"/>
    <w:rsid w:val="006B0DBD"/>
    <w:rsid w:val="006D1A36"/>
    <w:rsid w:val="006D3BB5"/>
    <w:rsid w:val="006D3E5B"/>
    <w:rsid w:val="006D72B2"/>
    <w:rsid w:val="006F5073"/>
    <w:rsid w:val="00716C84"/>
    <w:rsid w:val="00721756"/>
    <w:rsid w:val="00726AF1"/>
    <w:rsid w:val="007464D9"/>
    <w:rsid w:val="00750325"/>
    <w:rsid w:val="007542EA"/>
    <w:rsid w:val="00754C0F"/>
    <w:rsid w:val="007560CD"/>
    <w:rsid w:val="00762432"/>
    <w:rsid w:val="007768B1"/>
    <w:rsid w:val="00782AC5"/>
    <w:rsid w:val="00790DFF"/>
    <w:rsid w:val="007910F4"/>
    <w:rsid w:val="007943E8"/>
    <w:rsid w:val="00797440"/>
    <w:rsid w:val="007A3989"/>
    <w:rsid w:val="007A6C34"/>
    <w:rsid w:val="007A6F60"/>
    <w:rsid w:val="007A7237"/>
    <w:rsid w:val="007A7660"/>
    <w:rsid w:val="007B1C24"/>
    <w:rsid w:val="007B78B6"/>
    <w:rsid w:val="007C00DF"/>
    <w:rsid w:val="007C448D"/>
    <w:rsid w:val="007E25C1"/>
    <w:rsid w:val="007E35B1"/>
    <w:rsid w:val="007F7006"/>
    <w:rsid w:val="008119CB"/>
    <w:rsid w:val="00814525"/>
    <w:rsid w:val="00814638"/>
    <w:rsid w:val="0082758C"/>
    <w:rsid w:val="00830570"/>
    <w:rsid w:val="008348B1"/>
    <w:rsid w:val="008360DD"/>
    <w:rsid w:val="00846411"/>
    <w:rsid w:val="00846E57"/>
    <w:rsid w:val="00850612"/>
    <w:rsid w:val="008509E3"/>
    <w:rsid w:val="00850ED1"/>
    <w:rsid w:val="00851D5E"/>
    <w:rsid w:val="00853103"/>
    <w:rsid w:val="00854062"/>
    <w:rsid w:val="008608F9"/>
    <w:rsid w:val="00862D41"/>
    <w:rsid w:val="00871534"/>
    <w:rsid w:val="00874EF9"/>
    <w:rsid w:val="00875A9C"/>
    <w:rsid w:val="00876641"/>
    <w:rsid w:val="008767EC"/>
    <w:rsid w:val="00881138"/>
    <w:rsid w:val="00884C0A"/>
    <w:rsid w:val="008925C2"/>
    <w:rsid w:val="00893FC2"/>
    <w:rsid w:val="008A36A9"/>
    <w:rsid w:val="008A501E"/>
    <w:rsid w:val="008A607F"/>
    <w:rsid w:val="008B54BE"/>
    <w:rsid w:val="008B790E"/>
    <w:rsid w:val="008C06DD"/>
    <w:rsid w:val="008C222D"/>
    <w:rsid w:val="008C2BFB"/>
    <w:rsid w:val="008C4425"/>
    <w:rsid w:val="008C5A1E"/>
    <w:rsid w:val="008C5D7F"/>
    <w:rsid w:val="008D2E8E"/>
    <w:rsid w:val="008D700F"/>
    <w:rsid w:val="008E559E"/>
    <w:rsid w:val="008F50FC"/>
    <w:rsid w:val="00900957"/>
    <w:rsid w:val="0090188A"/>
    <w:rsid w:val="009132A7"/>
    <w:rsid w:val="00913CEE"/>
    <w:rsid w:val="009145EF"/>
    <w:rsid w:val="00923423"/>
    <w:rsid w:val="009254A0"/>
    <w:rsid w:val="00933633"/>
    <w:rsid w:val="00937DF3"/>
    <w:rsid w:val="009459CE"/>
    <w:rsid w:val="00947673"/>
    <w:rsid w:val="00950604"/>
    <w:rsid w:val="00952105"/>
    <w:rsid w:val="00956015"/>
    <w:rsid w:val="00956381"/>
    <w:rsid w:val="00964F34"/>
    <w:rsid w:val="009751FA"/>
    <w:rsid w:val="00980135"/>
    <w:rsid w:val="00980B3E"/>
    <w:rsid w:val="009869DC"/>
    <w:rsid w:val="00990B64"/>
    <w:rsid w:val="009A11FD"/>
    <w:rsid w:val="009A13B3"/>
    <w:rsid w:val="009A3CAD"/>
    <w:rsid w:val="009A64D5"/>
    <w:rsid w:val="009B72AB"/>
    <w:rsid w:val="009C1BCD"/>
    <w:rsid w:val="009D14D1"/>
    <w:rsid w:val="009D4113"/>
    <w:rsid w:val="009E0E75"/>
    <w:rsid w:val="009E6621"/>
    <w:rsid w:val="009E75D1"/>
    <w:rsid w:val="009F01D7"/>
    <w:rsid w:val="009F04E3"/>
    <w:rsid w:val="00A10E3C"/>
    <w:rsid w:val="00A128C4"/>
    <w:rsid w:val="00A12FF6"/>
    <w:rsid w:val="00A2253F"/>
    <w:rsid w:val="00A22ECA"/>
    <w:rsid w:val="00A27B42"/>
    <w:rsid w:val="00A329F7"/>
    <w:rsid w:val="00A37A76"/>
    <w:rsid w:val="00A43B61"/>
    <w:rsid w:val="00A457CE"/>
    <w:rsid w:val="00A521B4"/>
    <w:rsid w:val="00A537CA"/>
    <w:rsid w:val="00A62549"/>
    <w:rsid w:val="00A66BBD"/>
    <w:rsid w:val="00A67937"/>
    <w:rsid w:val="00A73F1D"/>
    <w:rsid w:val="00A7714A"/>
    <w:rsid w:val="00A80B4F"/>
    <w:rsid w:val="00A81286"/>
    <w:rsid w:val="00A92BE1"/>
    <w:rsid w:val="00A96909"/>
    <w:rsid w:val="00AA5217"/>
    <w:rsid w:val="00AA5981"/>
    <w:rsid w:val="00AA75F7"/>
    <w:rsid w:val="00AB0692"/>
    <w:rsid w:val="00AB4991"/>
    <w:rsid w:val="00AB49FC"/>
    <w:rsid w:val="00AC166E"/>
    <w:rsid w:val="00AC1F36"/>
    <w:rsid w:val="00AC4B49"/>
    <w:rsid w:val="00AD2A29"/>
    <w:rsid w:val="00AE0325"/>
    <w:rsid w:val="00AE2B19"/>
    <w:rsid w:val="00B10ED7"/>
    <w:rsid w:val="00B150B4"/>
    <w:rsid w:val="00B162F2"/>
    <w:rsid w:val="00B2532E"/>
    <w:rsid w:val="00B34DF9"/>
    <w:rsid w:val="00B423E4"/>
    <w:rsid w:val="00B4252F"/>
    <w:rsid w:val="00B42C92"/>
    <w:rsid w:val="00B53465"/>
    <w:rsid w:val="00B53935"/>
    <w:rsid w:val="00B66E5C"/>
    <w:rsid w:val="00B7318F"/>
    <w:rsid w:val="00B739F0"/>
    <w:rsid w:val="00B7507A"/>
    <w:rsid w:val="00B80B1B"/>
    <w:rsid w:val="00B96ABC"/>
    <w:rsid w:val="00BA3A04"/>
    <w:rsid w:val="00BA7CD6"/>
    <w:rsid w:val="00BB16CB"/>
    <w:rsid w:val="00BB58EE"/>
    <w:rsid w:val="00BC2885"/>
    <w:rsid w:val="00BC3B6D"/>
    <w:rsid w:val="00BC6DE3"/>
    <w:rsid w:val="00BD11E0"/>
    <w:rsid w:val="00BD5BCA"/>
    <w:rsid w:val="00BE6EEC"/>
    <w:rsid w:val="00BE7D9E"/>
    <w:rsid w:val="00BF7B31"/>
    <w:rsid w:val="00BF7E17"/>
    <w:rsid w:val="00BF7F30"/>
    <w:rsid w:val="00C078D3"/>
    <w:rsid w:val="00C15A83"/>
    <w:rsid w:val="00C23224"/>
    <w:rsid w:val="00C32582"/>
    <w:rsid w:val="00C405B2"/>
    <w:rsid w:val="00C442E6"/>
    <w:rsid w:val="00C47536"/>
    <w:rsid w:val="00C50686"/>
    <w:rsid w:val="00C61C09"/>
    <w:rsid w:val="00C72F96"/>
    <w:rsid w:val="00C7613D"/>
    <w:rsid w:val="00C800B3"/>
    <w:rsid w:val="00C85EAA"/>
    <w:rsid w:val="00C87981"/>
    <w:rsid w:val="00CB561A"/>
    <w:rsid w:val="00CC1A8C"/>
    <w:rsid w:val="00CD1F00"/>
    <w:rsid w:val="00CE487C"/>
    <w:rsid w:val="00D036B9"/>
    <w:rsid w:val="00D03D67"/>
    <w:rsid w:val="00D06C43"/>
    <w:rsid w:val="00D101DD"/>
    <w:rsid w:val="00D103B0"/>
    <w:rsid w:val="00D109E0"/>
    <w:rsid w:val="00D12925"/>
    <w:rsid w:val="00D15DAD"/>
    <w:rsid w:val="00D210F8"/>
    <w:rsid w:val="00D25F04"/>
    <w:rsid w:val="00D32B11"/>
    <w:rsid w:val="00D46CB3"/>
    <w:rsid w:val="00D50F5B"/>
    <w:rsid w:val="00D51F80"/>
    <w:rsid w:val="00D62359"/>
    <w:rsid w:val="00D71EEB"/>
    <w:rsid w:val="00D721C6"/>
    <w:rsid w:val="00D76CC6"/>
    <w:rsid w:val="00D83447"/>
    <w:rsid w:val="00DA0F78"/>
    <w:rsid w:val="00DA2AC0"/>
    <w:rsid w:val="00DA41B1"/>
    <w:rsid w:val="00DA59F6"/>
    <w:rsid w:val="00DA78C2"/>
    <w:rsid w:val="00DB0275"/>
    <w:rsid w:val="00DB3808"/>
    <w:rsid w:val="00DB5428"/>
    <w:rsid w:val="00DB7A58"/>
    <w:rsid w:val="00DC14C2"/>
    <w:rsid w:val="00DC33C4"/>
    <w:rsid w:val="00DC6991"/>
    <w:rsid w:val="00DC7615"/>
    <w:rsid w:val="00DD2E13"/>
    <w:rsid w:val="00DD46C7"/>
    <w:rsid w:val="00DD7011"/>
    <w:rsid w:val="00DE4C24"/>
    <w:rsid w:val="00DF303E"/>
    <w:rsid w:val="00E06C03"/>
    <w:rsid w:val="00E317BE"/>
    <w:rsid w:val="00E34980"/>
    <w:rsid w:val="00E40D06"/>
    <w:rsid w:val="00E40D13"/>
    <w:rsid w:val="00E56ECC"/>
    <w:rsid w:val="00E60EFF"/>
    <w:rsid w:val="00E655C5"/>
    <w:rsid w:val="00E717A9"/>
    <w:rsid w:val="00E76A6E"/>
    <w:rsid w:val="00E85DA0"/>
    <w:rsid w:val="00E87A04"/>
    <w:rsid w:val="00E953EB"/>
    <w:rsid w:val="00EA3064"/>
    <w:rsid w:val="00EA382F"/>
    <w:rsid w:val="00EB4493"/>
    <w:rsid w:val="00EC370D"/>
    <w:rsid w:val="00EC743F"/>
    <w:rsid w:val="00ED4A92"/>
    <w:rsid w:val="00ED4B47"/>
    <w:rsid w:val="00EE160D"/>
    <w:rsid w:val="00F03DF7"/>
    <w:rsid w:val="00F06DB6"/>
    <w:rsid w:val="00F10836"/>
    <w:rsid w:val="00F13F8B"/>
    <w:rsid w:val="00F21199"/>
    <w:rsid w:val="00F2351E"/>
    <w:rsid w:val="00F275A4"/>
    <w:rsid w:val="00F37A6C"/>
    <w:rsid w:val="00F53046"/>
    <w:rsid w:val="00F644DE"/>
    <w:rsid w:val="00F66EF8"/>
    <w:rsid w:val="00F76131"/>
    <w:rsid w:val="00F86497"/>
    <w:rsid w:val="00FA2DA4"/>
    <w:rsid w:val="00FA3BCD"/>
    <w:rsid w:val="00FB2AB9"/>
    <w:rsid w:val="00FB6B29"/>
    <w:rsid w:val="00FB6E34"/>
    <w:rsid w:val="00FB7877"/>
    <w:rsid w:val="00FC7405"/>
    <w:rsid w:val="00FD378E"/>
    <w:rsid w:val="00FD6A17"/>
    <w:rsid w:val="00FE3904"/>
    <w:rsid w:val="00FE66D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06B04"/>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E34980"/>
    <w:pPr>
      <w:keepNext/>
      <w:keepLines/>
      <w:numPr>
        <w:numId w:val="36"/>
      </w:numPr>
      <w:spacing w:before="40"/>
      <w:ind w:left="1069"/>
      <w:outlineLvl w:val="1"/>
    </w:pPr>
    <w:rPr>
      <w:rFonts w:ascii="Liberation Serif" w:eastAsiaTheme="majorEastAsia" w:hAnsi="Liberation Serif" w:cs="Mangal"/>
      <w:caps/>
      <w:sz w:val="28"/>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E34980"/>
    <w:pPr>
      <w:widowControl w:val="0"/>
      <w:numPr>
        <w:ilvl w:val="2"/>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8"/>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E34980"/>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aps/>
      <w:kern w:val="3"/>
      <w:sz w:val="32"/>
      <w:szCs w:val="36"/>
      <w:lang w:val="es-ES" w:eastAsia="zh-CN" w:bidi="hi-IN"/>
    </w:rPr>
  </w:style>
  <w:style w:type="character" w:customStyle="1" w:styleId="Ttulo2Car">
    <w:name w:val="Título 2 Car"/>
    <w:basedOn w:val="Fuentedeprrafopredeter"/>
    <w:link w:val="Ttulo2"/>
    <w:uiPriority w:val="9"/>
    <w:semiHidden/>
    <w:rsid w:val="00E34980"/>
    <w:rPr>
      <w:rFonts w:eastAsiaTheme="majorEastAsia" w:cs="Mangal"/>
      <w:caps/>
      <w:kern w:val="3"/>
      <w:sz w:val="28"/>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con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 w:type="paragraph" w:styleId="NormalWeb">
    <w:name w:val="Normal (Web)"/>
    <w:basedOn w:val="Normal"/>
    <w:uiPriority w:val="99"/>
    <w:semiHidden/>
    <w:unhideWhenUsed/>
    <w:rsid w:val="002651EA"/>
    <w:pPr>
      <w:widowControl/>
      <w:suppressAutoHyphens w:val="0"/>
      <w:autoSpaceDN/>
      <w:spacing w:after="100" w:afterAutospacing="1" w:line="240" w:lineRule="auto"/>
      <w:ind w:firstLine="0"/>
      <w:jc w:val="left"/>
      <w:textAlignment w:val="auto"/>
    </w:pPr>
    <w:rPr>
      <w:rFonts w:eastAsia="Times New Roman" w:cs="Times New Roman"/>
      <w:kern w:val="0"/>
      <w:lang w:eastAsia="es-ES" w:bidi="ar-SA"/>
    </w:rPr>
  </w:style>
  <w:style w:type="paragraph" w:customStyle="1" w:styleId="Default">
    <w:name w:val="Default"/>
    <w:rsid w:val="004C1ED0"/>
    <w:pPr>
      <w:autoSpaceDE w:val="0"/>
      <w:autoSpaceDN w:val="0"/>
      <w:adjustRightInd w:val="0"/>
    </w:pPr>
    <w:rPr>
      <w:rFonts w:ascii="Courier New" w:hAnsi="Courier New" w:cs="Courier New"/>
      <w:color w:val="000000"/>
      <w:sz w:val="24"/>
      <w:szCs w:val="24"/>
      <w:lang w:val="es-ES"/>
    </w:rPr>
  </w:style>
  <w:style w:type="table" w:styleId="Tablaconcuadrcula4-nfasis1">
    <w:name w:val="Grid Table 4 Accent 1"/>
    <w:basedOn w:val="Tablanormal"/>
    <w:uiPriority w:val="49"/>
    <w:rsid w:val="007C448D"/>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4-nfasis3">
    <w:name w:val="Grid Table 4 Accent 3"/>
    <w:basedOn w:val="Tablanormal"/>
    <w:uiPriority w:val="49"/>
    <w:rsid w:val="006D72B2"/>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1clara">
    <w:name w:val="Grid Table 1 Light"/>
    <w:basedOn w:val="Tablanormal"/>
    <w:uiPriority w:val="46"/>
    <w:rsid w:val="000765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16019">
      <w:bodyDiv w:val="1"/>
      <w:marLeft w:val="0"/>
      <w:marRight w:val="0"/>
      <w:marTop w:val="0"/>
      <w:marBottom w:val="0"/>
      <w:divBdr>
        <w:top w:val="none" w:sz="0" w:space="0" w:color="auto"/>
        <w:left w:val="none" w:sz="0" w:space="0" w:color="auto"/>
        <w:bottom w:val="none" w:sz="0" w:space="0" w:color="auto"/>
        <w:right w:val="none" w:sz="0" w:space="0" w:color="auto"/>
      </w:divBdr>
    </w:div>
    <w:div w:id="164982957">
      <w:bodyDiv w:val="1"/>
      <w:marLeft w:val="0"/>
      <w:marRight w:val="0"/>
      <w:marTop w:val="0"/>
      <w:marBottom w:val="0"/>
      <w:divBdr>
        <w:top w:val="none" w:sz="0" w:space="0" w:color="auto"/>
        <w:left w:val="none" w:sz="0" w:space="0" w:color="auto"/>
        <w:bottom w:val="none" w:sz="0" w:space="0" w:color="auto"/>
        <w:right w:val="none" w:sz="0" w:space="0" w:color="auto"/>
      </w:divBdr>
      <w:divsChild>
        <w:div w:id="1565987878">
          <w:marLeft w:val="0"/>
          <w:marRight w:val="0"/>
          <w:marTop w:val="0"/>
          <w:marBottom w:val="0"/>
          <w:divBdr>
            <w:top w:val="none" w:sz="0" w:space="0" w:color="auto"/>
            <w:left w:val="none" w:sz="0" w:space="0" w:color="auto"/>
            <w:bottom w:val="none" w:sz="0" w:space="0" w:color="auto"/>
            <w:right w:val="none" w:sz="0" w:space="0" w:color="auto"/>
          </w:divBdr>
        </w:div>
      </w:divsChild>
    </w:div>
    <w:div w:id="190342536">
      <w:bodyDiv w:val="1"/>
      <w:marLeft w:val="0"/>
      <w:marRight w:val="0"/>
      <w:marTop w:val="0"/>
      <w:marBottom w:val="0"/>
      <w:divBdr>
        <w:top w:val="none" w:sz="0" w:space="0" w:color="auto"/>
        <w:left w:val="none" w:sz="0" w:space="0" w:color="auto"/>
        <w:bottom w:val="none" w:sz="0" w:space="0" w:color="auto"/>
        <w:right w:val="none" w:sz="0" w:space="0" w:color="auto"/>
      </w:divBdr>
    </w:div>
    <w:div w:id="291788922">
      <w:bodyDiv w:val="1"/>
      <w:marLeft w:val="0"/>
      <w:marRight w:val="0"/>
      <w:marTop w:val="0"/>
      <w:marBottom w:val="0"/>
      <w:divBdr>
        <w:top w:val="none" w:sz="0" w:space="0" w:color="auto"/>
        <w:left w:val="none" w:sz="0" w:space="0" w:color="auto"/>
        <w:bottom w:val="none" w:sz="0" w:space="0" w:color="auto"/>
        <w:right w:val="none" w:sz="0" w:space="0" w:color="auto"/>
      </w:divBdr>
    </w:div>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299552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442463669">
      <w:bodyDiv w:val="1"/>
      <w:marLeft w:val="0"/>
      <w:marRight w:val="0"/>
      <w:marTop w:val="0"/>
      <w:marBottom w:val="0"/>
      <w:divBdr>
        <w:top w:val="none" w:sz="0" w:space="0" w:color="auto"/>
        <w:left w:val="none" w:sz="0" w:space="0" w:color="auto"/>
        <w:bottom w:val="none" w:sz="0" w:space="0" w:color="auto"/>
        <w:right w:val="none" w:sz="0" w:space="0" w:color="auto"/>
      </w:divBdr>
    </w:div>
    <w:div w:id="461583806">
      <w:bodyDiv w:val="1"/>
      <w:marLeft w:val="0"/>
      <w:marRight w:val="0"/>
      <w:marTop w:val="0"/>
      <w:marBottom w:val="0"/>
      <w:divBdr>
        <w:top w:val="none" w:sz="0" w:space="0" w:color="auto"/>
        <w:left w:val="none" w:sz="0" w:space="0" w:color="auto"/>
        <w:bottom w:val="none" w:sz="0" w:space="0" w:color="auto"/>
        <w:right w:val="none" w:sz="0" w:space="0" w:color="auto"/>
      </w:divBdr>
    </w:div>
    <w:div w:id="653534072">
      <w:bodyDiv w:val="1"/>
      <w:marLeft w:val="0"/>
      <w:marRight w:val="0"/>
      <w:marTop w:val="0"/>
      <w:marBottom w:val="0"/>
      <w:divBdr>
        <w:top w:val="none" w:sz="0" w:space="0" w:color="auto"/>
        <w:left w:val="none" w:sz="0" w:space="0" w:color="auto"/>
        <w:bottom w:val="none" w:sz="0" w:space="0" w:color="auto"/>
        <w:right w:val="none" w:sz="0" w:space="0" w:color="auto"/>
      </w:divBdr>
    </w:div>
    <w:div w:id="704600139">
      <w:bodyDiv w:val="1"/>
      <w:marLeft w:val="0"/>
      <w:marRight w:val="0"/>
      <w:marTop w:val="0"/>
      <w:marBottom w:val="0"/>
      <w:divBdr>
        <w:top w:val="none" w:sz="0" w:space="0" w:color="auto"/>
        <w:left w:val="none" w:sz="0" w:space="0" w:color="auto"/>
        <w:bottom w:val="none" w:sz="0" w:space="0" w:color="auto"/>
        <w:right w:val="none" w:sz="0" w:space="0" w:color="auto"/>
      </w:divBdr>
    </w:div>
    <w:div w:id="803086908">
      <w:bodyDiv w:val="1"/>
      <w:marLeft w:val="0"/>
      <w:marRight w:val="0"/>
      <w:marTop w:val="0"/>
      <w:marBottom w:val="0"/>
      <w:divBdr>
        <w:top w:val="none" w:sz="0" w:space="0" w:color="auto"/>
        <w:left w:val="none" w:sz="0" w:space="0" w:color="auto"/>
        <w:bottom w:val="none" w:sz="0" w:space="0" w:color="auto"/>
        <w:right w:val="none" w:sz="0" w:space="0" w:color="auto"/>
      </w:divBdr>
    </w:div>
    <w:div w:id="807362351">
      <w:bodyDiv w:val="1"/>
      <w:marLeft w:val="0"/>
      <w:marRight w:val="0"/>
      <w:marTop w:val="0"/>
      <w:marBottom w:val="0"/>
      <w:divBdr>
        <w:top w:val="none" w:sz="0" w:space="0" w:color="auto"/>
        <w:left w:val="none" w:sz="0" w:space="0" w:color="auto"/>
        <w:bottom w:val="none" w:sz="0" w:space="0" w:color="auto"/>
        <w:right w:val="none" w:sz="0" w:space="0" w:color="auto"/>
      </w:divBdr>
    </w:div>
    <w:div w:id="888613691">
      <w:bodyDiv w:val="1"/>
      <w:marLeft w:val="0"/>
      <w:marRight w:val="0"/>
      <w:marTop w:val="0"/>
      <w:marBottom w:val="0"/>
      <w:divBdr>
        <w:top w:val="none" w:sz="0" w:space="0" w:color="auto"/>
        <w:left w:val="none" w:sz="0" w:space="0" w:color="auto"/>
        <w:bottom w:val="none" w:sz="0" w:space="0" w:color="auto"/>
        <w:right w:val="none" w:sz="0" w:space="0" w:color="auto"/>
      </w:divBdr>
      <w:divsChild>
        <w:div w:id="1272588269">
          <w:marLeft w:val="0"/>
          <w:marRight w:val="0"/>
          <w:marTop w:val="0"/>
          <w:marBottom w:val="0"/>
          <w:divBdr>
            <w:top w:val="none" w:sz="0" w:space="0" w:color="auto"/>
            <w:left w:val="none" w:sz="0" w:space="0" w:color="auto"/>
            <w:bottom w:val="none" w:sz="0" w:space="0" w:color="auto"/>
            <w:right w:val="none" w:sz="0" w:space="0" w:color="auto"/>
          </w:divBdr>
        </w:div>
      </w:divsChild>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42492409">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040740302">
      <w:bodyDiv w:val="1"/>
      <w:marLeft w:val="0"/>
      <w:marRight w:val="0"/>
      <w:marTop w:val="0"/>
      <w:marBottom w:val="0"/>
      <w:divBdr>
        <w:top w:val="none" w:sz="0" w:space="0" w:color="auto"/>
        <w:left w:val="none" w:sz="0" w:space="0" w:color="auto"/>
        <w:bottom w:val="none" w:sz="0" w:space="0" w:color="auto"/>
        <w:right w:val="none" w:sz="0" w:space="0" w:color="auto"/>
      </w:divBdr>
    </w:div>
    <w:div w:id="1129474740">
      <w:bodyDiv w:val="1"/>
      <w:marLeft w:val="0"/>
      <w:marRight w:val="0"/>
      <w:marTop w:val="0"/>
      <w:marBottom w:val="0"/>
      <w:divBdr>
        <w:top w:val="none" w:sz="0" w:space="0" w:color="auto"/>
        <w:left w:val="none" w:sz="0" w:space="0" w:color="auto"/>
        <w:bottom w:val="none" w:sz="0" w:space="0" w:color="auto"/>
        <w:right w:val="none" w:sz="0" w:space="0" w:color="auto"/>
      </w:divBdr>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429691115">
      <w:bodyDiv w:val="1"/>
      <w:marLeft w:val="0"/>
      <w:marRight w:val="0"/>
      <w:marTop w:val="0"/>
      <w:marBottom w:val="0"/>
      <w:divBdr>
        <w:top w:val="none" w:sz="0" w:space="0" w:color="auto"/>
        <w:left w:val="none" w:sz="0" w:space="0" w:color="auto"/>
        <w:bottom w:val="none" w:sz="0" w:space="0" w:color="auto"/>
        <w:right w:val="none" w:sz="0" w:space="0" w:color="auto"/>
      </w:divBdr>
    </w:div>
    <w:div w:id="1447432109">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 w:id="1842969525">
      <w:bodyDiv w:val="1"/>
      <w:marLeft w:val="0"/>
      <w:marRight w:val="0"/>
      <w:marTop w:val="0"/>
      <w:marBottom w:val="0"/>
      <w:divBdr>
        <w:top w:val="none" w:sz="0" w:space="0" w:color="auto"/>
        <w:left w:val="none" w:sz="0" w:space="0" w:color="auto"/>
        <w:bottom w:val="none" w:sz="0" w:space="0" w:color="auto"/>
        <w:right w:val="none" w:sz="0" w:space="0" w:color="auto"/>
      </w:divBdr>
    </w:div>
    <w:div w:id="1892498243">
      <w:bodyDiv w:val="1"/>
      <w:marLeft w:val="0"/>
      <w:marRight w:val="0"/>
      <w:marTop w:val="0"/>
      <w:marBottom w:val="0"/>
      <w:divBdr>
        <w:top w:val="none" w:sz="0" w:space="0" w:color="auto"/>
        <w:left w:val="none" w:sz="0" w:space="0" w:color="auto"/>
        <w:bottom w:val="none" w:sz="0" w:space="0" w:color="auto"/>
        <w:right w:val="none" w:sz="0" w:space="0" w:color="auto"/>
      </w:divBdr>
    </w:div>
    <w:div w:id="2061512068">
      <w:bodyDiv w:val="1"/>
      <w:marLeft w:val="0"/>
      <w:marRight w:val="0"/>
      <w:marTop w:val="0"/>
      <w:marBottom w:val="0"/>
      <w:divBdr>
        <w:top w:val="none" w:sz="0" w:space="0" w:color="auto"/>
        <w:left w:val="none" w:sz="0" w:space="0" w:color="auto"/>
        <w:bottom w:val="none" w:sz="0" w:space="0" w:color="auto"/>
        <w:right w:val="none" w:sz="0" w:space="0" w:color="auto"/>
      </w:divBdr>
    </w:div>
    <w:div w:id="21288094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2.xml"/><Relationship Id="rId26" Type="http://schemas.openxmlformats.org/officeDocument/2006/relationships/header" Target="header4.xml"/><Relationship Id="rId39" Type="http://schemas.openxmlformats.org/officeDocument/2006/relationships/image" Target="media/image10.png"/><Relationship Id="rId21" Type="http://schemas.openxmlformats.org/officeDocument/2006/relationships/footer" Target="footer4.xml"/><Relationship Id="rId34" Type="http://schemas.openxmlformats.org/officeDocument/2006/relationships/image" Target="media/image6.png"/><Relationship Id="rId42" Type="http://schemas.openxmlformats.org/officeDocument/2006/relationships/hyperlink" Target="http://www.redhat.com/products/jbossenterprisemiddleware/soa/" TargetMode="External"/><Relationship Id="rId47" Type="http://schemas.openxmlformats.org/officeDocument/2006/relationships/hyperlink" Target="http://enjoylife.com.ar/novedades/que-es-la-programacion-extrema-xp/" TargetMode="External"/><Relationship Id="rId50" Type="http://schemas.openxmlformats.org/officeDocument/2006/relationships/image" Target="media/image17.png"/><Relationship Id="rId55"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eader" Target="header7.xml"/><Relationship Id="rId11" Type="http://schemas.openxmlformats.org/officeDocument/2006/relationships/hyperlink" Target="https://www.esiiab.uclm.es/asig.php?curso=2017-18&amp;codasig=42358&amp;codtfg=1397" TargetMode="External"/><Relationship Id="rId24" Type="http://schemas.openxmlformats.org/officeDocument/2006/relationships/hyperlink" Target="file:///C:\Users\Kike%20Braz&#225;lez\git\EolicSimulatorCEP\docs\TFG_CEP_Enrique%20Braz&#225;lez.docx" TargetMode="External"/><Relationship Id="rId32" Type="http://schemas.openxmlformats.org/officeDocument/2006/relationships/header" Target="header8.xml"/><Relationship Id="rId37" Type="http://schemas.openxmlformats.org/officeDocument/2006/relationships/image" Target="media/image9.png"/><Relationship Id="rId40" Type="http://schemas.openxmlformats.org/officeDocument/2006/relationships/hyperlink" Target="http://www.mulesoft.com/mule-esb-open-source-esb" TargetMode="External"/><Relationship Id="rId45" Type="http://schemas.openxmlformats.org/officeDocument/2006/relationships/image" Target="media/image13.png"/><Relationship Id="rId53" Type="http://schemas.openxmlformats.org/officeDocument/2006/relationships/image" Target="media/image2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5.xml"/><Relationship Id="rId30" Type="http://schemas.openxmlformats.org/officeDocument/2006/relationships/footer" Target="footer5.xml"/><Relationship Id="rId35" Type="http://schemas.openxmlformats.org/officeDocument/2006/relationships/image" Target="media/image7.png"/><Relationship Id="rId43" Type="http://schemas.openxmlformats.org/officeDocument/2006/relationships/image" Target="media/image11.png"/><Relationship Id="rId48" Type="http://schemas.openxmlformats.org/officeDocument/2006/relationships/image" Target="media/image15.png"/><Relationship Id="rId56" Type="http://schemas.openxmlformats.org/officeDocument/2006/relationships/image" Target="media/image23.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yperlink" Target="file:///C:\Users\Kike%20Braz&#225;lez\git\EolicSimulatorCEP\docs\TFG_CEP_Enrique%20Braz&#225;lez.docx" TargetMode="External"/><Relationship Id="rId33" Type="http://schemas.openxmlformats.org/officeDocument/2006/relationships/footer" Target="footer7.xml"/><Relationship Id="rId38" Type="http://schemas.openxmlformats.org/officeDocument/2006/relationships/hyperlink" Target="http://esper-epl-tryout.appspot.com/epltryout/index.html" TargetMode="External"/><Relationship Id="rId46" Type="http://schemas.openxmlformats.org/officeDocument/2006/relationships/image" Target="media/image14.jpeg"/><Relationship Id="rId59" Type="http://schemas.openxmlformats.org/officeDocument/2006/relationships/theme" Target="theme/theme1.xml"/><Relationship Id="rId20" Type="http://schemas.openxmlformats.org/officeDocument/2006/relationships/header" Target="header3.xml"/><Relationship Id="rId41" Type="http://schemas.openxmlformats.org/officeDocument/2006/relationships/hyperlink" Target="http://www.adroitlogic.org/" TargetMode="External"/><Relationship Id="rId54"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header" Target="header6.xml"/><Relationship Id="rId36" Type="http://schemas.openxmlformats.org/officeDocument/2006/relationships/image" Target="media/image8.png"/><Relationship Id="rId49" Type="http://schemas.openxmlformats.org/officeDocument/2006/relationships/image" Target="media/image16.png"/><Relationship Id="rId57" Type="http://schemas.openxmlformats.org/officeDocument/2006/relationships/chart" Target="charts/chart1.xml"/><Relationship Id="rId10" Type="http://schemas.openxmlformats.org/officeDocument/2006/relationships/image" Target="media/image3.png"/><Relationship Id="rId31" Type="http://schemas.openxmlformats.org/officeDocument/2006/relationships/footer" Target="footer6.xml"/><Relationship Id="rId44" Type="http://schemas.openxmlformats.org/officeDocument/2006/relationships/image" Target="media/image12.png"/><Relationship Id="rId52" Type="http://schemas.openxmlformats.org/officeDocument/2006/relationships/image" Target="media/image19.png"/></Relationships>
</file>

<file path=word/charts/_rels/chart1.xml.rels><?xml version="1.0" encoding="UTF-8" standalone="yes"?>
<Relationships xmlns="http://schemas.openxmlformats.org/package/2006/relationships"><Relationship Id="rId1" Type="http://schemas.openxmlformats.org/officeDocument/2006/relationships/oleObject" Target="file:///C:\formateado\10Min20180101_AVG_6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530101533536511E-2"/>
          <c:y val="8.0541554229630139E-3"/>
          <c:w val="0.95591738845144358"/>
          <c:h val="0.93217059086868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41275" cap="rnd">
                <a:solidFill>
                  <a:schemeClr val="accent1"/>
                </a:solidFill>
                <a:prstDash val="dash"/>
              </a:ln>
              <a:effectLst/>
            </c:spPr>
            <c:trendlineType val="linear"/>
            <c:dispRSqr val="0"/>
            <c:dispEq val="0"/>
          </c:trendline>
          <c:xVal>
            <c:numRef>
              <c:f>'10Min20180101_AVG_60'!$D$2:$D$145</c:f>
              <c:numCache>
                <c:formatCode>h:mm:ss</c:formatCode>
                <c:ptCount val="144"/>
                <c:pt idx="0">
                  <c:v>0.13194444444444445</c:v>
                </c:pt>
                <c:pt idx="1">
                  <c:v>0.86805555555555558</c:v>
                </c:pt>
                <c:pt idx="2">
                  <c:v>0.875</c:v>
                </c:pt>
                <c:pt idx="3">
                  <c:v>0.86111111111111116</c:v>
                </c:pt>
                <c:pt idx="4">
                  <c:v>0.84722222222222221</c:v>
                </c:pt>
                <c:pt idx="5">
                  <c:v>0.88194444444444442</c:v>
                </c:pt>
                <c:pt idx="6">
                  <c:v>0.125</c:v>
                </c:pt>
                <c:pt idx="7">
                  <c:v>0.36805555555555558</c:v>
                </c:pt>
                <c:pt idx="8">
                  <c:v>0.11805555555555555</c:v>
                </c:pt>
                <c:pt idx="9">
                  <c:v>0.1388888888888889</c:v>
                </c:pt>
                <c:pt idx="10">
                  <c:v>0.22916666666666666</c:v>
                </c:pt>
                <c:pt idx="11">
                  <c:v>0.3611111111111111</c:v>
                </c:pt>
                <c:pt idx="12">
                  <c:v>0.19444444444444445</c:v>
                </c:pt>
                <c:pt idx="13">
                  <c:v>0.91666666666666663</c:v>
                </c:pt>
                <c:pt idx="14">
                  <c:v>0.85416666666666663</c:v>
                </c:pt>
                <c:pt idx="15">
                  <c:v>0.15277777777777779</c:v>
                </c:pt>
                <c:pt idx="16">
                  <c:v>0.2986111111111111</c:v>
                </c:pt>
                <c:pt idx="17">
                  <c:v>0.29166666666666669</c:v>
                </c:pt>
                <c:pt idx="18">
                  <c:v>0.88888888888888884</c:v>
                </c:pt>
                <c:pt idx="19">
                  <c:v>0.2013888888888889</c:v>
                </c:pt>
                <c:pt idx="20">
                  <c:v>0.35416666666666669</c:v>
                </c:pt>
                <c:pt idx="21">
                  <c:v>0.90972222222222221</c:v>
                </c:pt>
                <c:pt idx="22">
                  <c:v>0.99305555555555558</c:v>
                </c:pt>
                <c:pt idx="23">
                  <c:v>0.89583333333333337</c:v>
                </c:pt>
                <c:pt idx="24">
                  <c:v>0.97916666666666663</c:v>
                </c:pt>
                <c:pt idx="25">
                  <c:v>0.1875</c:v>
                </c:pt>
                <c:pt idx="26">
                  <c:v>0.33333333333333331</c:v>
                </c:pt>
                <c:pt idx="27">
                  <c:v>0.22222222222222221</c:v>
                </c:pt>
                <c:pt idx="28">
                  <c:v>0.1111111111111111</c:v>
                </c:pt>
                <c:pt idx="29">
                  <c:v>0.18055555555555555</c:v>
                </c:pt>
                <c:pt idx="30">
                  <c:v>0.2361111111111111</c:v>
                </c:pt>
                <c:pt idx="31">
                  <c:v>0.27777777777777779</c:v>
                </c:pt>
                <c:pt idx="32">
                  <c:v>0.82638888888888884</c:v>
                </c:pt>
                <c:pt idx="33">
                  <c:v>0.2638888888888889</c:v>
                </c:pt>
                <c:pt idx="34">
                  <c:v>0.92361111111111116</c:v>
                </c:pt>
                <c:pt idx="35">
                  <c:v>0.93055555555555558</c:v>
                </c:pt>
                <c:pt idx="36">
                  <c:v>9.0277777777777776E-2</c:v>
                </c:pt>
                <c:pt idx="37">
                  <c:v>0.98611111111111116</c:v>
                </c:pt>
                <c:pt idx="38">
                  <c:v>0.25694444444444442</c:v>
                </c:pt>
                <c:pt idx="39">
                  <c:v>0.14583333333333334</c:v>
                </c:pt>
                <c:pt idx="40">
                  <c:v>0.95833333333333337</c:v>
                </c:pt>
                <c:pt idx="41">
                  <c:v>0.25</c:v>
                </c:pt>
                <c:pt idx="42">
                  <c:v>0.28472222222222221</c:v>
                </c:pt>
                <c:pt idx="43">
                  <c:v>0.34027777777777779</c:v>
                </c:pt>
                <c:pt idx="44">
                  <c:v>0.20833333333333334</c:v>
                </c:pt>
                <c:pt idx="45">
                  <c:v>0.80555555555555558</c:v>
                </c:pt>
                <c:pt idx="46">
                  <c:v>0.96527777777777779</c:v>
                </c:pt>
                <c:pt idx="47">
                  <c:v>0.24305555555555555</c:v>
                </c:pt>
                <c:pt idx="48">
                  <c:v>0.27083333333333331</c:v>
                </c:pt>
                <c:pt idx="49">
                  <c:v>8.3333333333333329E-2</c:v>
                </c:pt>
                <c:pt idx="50">
                  <c:v>0.8125</c:v>
                </c:pt>
                <c:pt idx="51">
                  <c:v>0.90277777777777779</c:v>
                </c:pt>
                <c:pt idx="52">
                  <c:v>0.30555555555555558</c:v>
                </c:pt>
                <c:pt idx="53">
                  <c:v>0.21527777777777779</c:v>
                </c:pt>
                <c:pt idx="54">
                  <c:v>0.79861111111111116</c:v>
                </c:pt>
                <c:pt idx="55">
                  <c:v>0.97222222222222221</c:v>
                </c:pt>
                <c:pt idx="56">
                  <c:v>9.7222222222222224E-2</c:v>
                </c:pt>
                <c:pt idx="57">
                  <c:v>0.79166666666666663</c:v>
                </c:pt>
                <c:pt idx="58">
                  <c:v>0.83333333333333337</c:v>
                </c:pt>
                <c:pt idx="59">
                  <c:v>0.1736111111111111</c:v>
                </c:pt>
                <c:pt idx="60">
                  <c:v>0.15972222222222221</c:v>
                </c:pt>
                <c:pt idx="61">
                  <c:v>6.25E-2</c:v>
                </c:pt>
                <c:pt idx="62">
                  <c:v>0.10416666666666667</c:v>
                </c:pt>
                <c:pt idx="63">
                  <c:v>0.78472222222222221</c:v>
                </c:pt>
                <c:pt idx="64">
                  <c:v>0.84027777777777779</c:v>
                </c:pt>
                <c:pt idx="65">
                  <c:v>7.6388888888888895E-2</c:v>
                </c:pt>
                <c:pt idx="66">
                  <c:v>0.16666666666666666</c:v>
                </c:pt>
                <c:pt idx="67">
                  <c:v>0.38194444444444442</c:v>
                </c:pt>
                <c:pt idx="68">
                  <c:v>0.375</c:v>
                </c:pt>
                <c:pt idx="69">
                  <c:v>5.5555555555555552E-2</c:v>
                </c:pt>
                <c:pt idx="70">
                  <c:v>0.9375</c:v>
                </c:pt>
                <c:pt idx="71">
                  <c:v>0.94444444444444442</c:v>
                </c:pt>
                <c:pt idx="72">
                  <c:v>0.34722222222222221</c:v>
                </c:pt>
                <c:pt idx="73">
                  <c:v>0.95138888888888884</c:v>
                </c:pt>
                <c:pt idx="74">
                  <c:v>0.3263888888888889</c:v>
                </c:pt>
                <c:pt idx="75">
                  <c:v>0.81944444444444442</c:v>
                </c:pt>
                <c:pt idx="76">
                  <c:v>6.9444444444444448E-2</c:v>
                </c:pt>
                <c:pt idx="77">
                  <c:v>0.3888888888888889</c:v>
                </c:pt>
                <c:pt idx="78">
                  <c:v>0.77777777777777779</c:v>
                </c:pt>
                <c:pt idx="79">
                  <c:v>4.8611111111111112E-2</c:v>
                </c:pt>
                <c:pt idx="80">
                  <c:v>4.1666666666666664E-2</c:v>
                </c:pt>
                <c:pt idx="81">
                  <c:v>0.31944444444444442</c:v>
                </c:pt>
                <c:pt idx="82">
                  <c:v>0.77083333333333337</c:v>
                </c:pt>
                <c:pt idx="83">
                  <c:v>0.3125</c:v>
                </c:pt>
                <c:pt idx="84">
                  <c:v>0.50694444444444442</c:v>
                </c:pt>
                <c:pt idx="85">
                  <c:v>0.40277777777777779</c:v>
                </c:pt>
                <c:pt idx="86">
                  <c:v>0.49305555555555558</c:v>
                </c:pt>
                <c:pt idx="87">
                  <c:v>0.39583333333333331</c:v>
                </c:pt>
                <c:pt idx="88">
                  <c:v>0.70833333333333337</c:v>
                </c:pt>
                <c:pt idx="89">
                  <c:v>6.9444444444444441E-3</c:v>
                </c:pt>
                <c:pt idx="90">
                  <c:v>0.47916666666666669</c:v>
                </c:pt>
                <c:pt idx="91">
                  <c:v>0.47222222222222221</c:v>
                </c:pt>
                <c:pt idx="92">
                  <c:v>0</c:v>
                </c:pt>
                <c:pt idx="93">
                  <c:v>0.72222222222222221</c:v>
                </c:pt>
                <c:pt idx="94">
                  <c:v>0.74305555555555558</c:v>
                </c:pt>
                <c:pt idx="95">
                  <c:v>0.40972222222222221</c:v>
                </c:pt>
                <c:pt idx="96">
                  <c:v>0.71527777777777779</c:v>
                </c:pt>
                <c:pt idx="97">
                  <c:v>0.72916666666666663</c:v>
                </c:pt>
                <c:pt idx="98">
                  <c:v>3.4722222222222224E-2</c:v>
                </c:pt>
                <c:pt idx="99">
                  <c:v>0.75694444444444442</c:v>
                </c:pt>
                <c:pt idx="100">
                  <c:v>0.5</c:v>
                </c:pt>
                <c:pt idx="101">
                  <c:v>0.41666666666666669</c:v>
                </c:pt>
                <c:pt idx="102">
                  <c:v>0.76388888888888884</c:v>
                </c:pt>
                <c:pt idx="103">
                  <c:v>2.7777777777777776E-2</c:v>
                </c:pt>
                <c:pt idx="104">
                  <c:v>0.52083333333333337</c:v>
                </c:pt>
                <c:pt idx="105">
                  <c:v>0.4861111111111111</c:v>
                </c:pt>
                <c:pt idx="106">
                  <c:v>0.45833333333333331</c:v>
                </c:pt>
                <c:pt idx="107">
                  <c:v>0.68055555555555558</c:v>
                </c:pt>
                <c:pt idx="108">
                  <c:v>1.3888888888888888E-2</c:v>
                </c:pt>
                <c:pt idx="109">
                  <c:v>2.0833333333333332E-2</c:v>
                </c:pt>
                <c:pt idx="110">
                  <c:v>0.70138888888888884</c:v>
                </c:pt>
                <c:pt idx="111">
                  <c:v>0.75</c:v>
                </c:pt>
                <c:pt idx="112">
                  <c:v>0.46527777777777779</c:v>
                </c:pt>
                <c:pt idx="113">
                  <c:v>0.73611111111111116</c:v>
                </c:pt>
                <c:pt idx="114">
                  <c:v>0.51388888888888884</c:v>
                </c:pt>
                <c:pt idx="115">
                  <c:v>0.59722222222222221</c:v>
                </c:pt>
                <c:pt idx="116">
                  <c:v>0.55555555555555558</c:v>
                </c:pt>
                <c:pt idx="117">
                  <c:v>0.4236111111111111</c:v>
                </c:pt>
                <c:pt idx="118">
                  <c:v>0.52777777777777779</c:v>
                </c:pt>
                <c:pt idx="119">
                  <c:v>0.4375</c:v>
                </c:pt>
                <c:pt idx="120">
                  <c:v>0.4513888888888889</c:v>
                </c:pt>
                <c:pt idx="121">
                  <c:v>0.60416666666666663</c:v>
                </c:pt>
                <c:pt idx="122">
                  <c:v>0.69444444444444442</c:v>
                </c:pt>
                <c:pt idx="123">
                  <c:v>0.5625</c:v>
                </c:pt>
                <c:pt idx="124">
                  <c:v>0.58333333333333337</c:v>
                </c:pt>
                <c:pt idx="125">
                  <c:v>0.54861111111111116</c:v>
                </c:pt>
                <c:pt idx="126">
                  <c:v>0.63888888888888884</c:v>
                </c:pt>
                <c:pt idx="127">
                  <c:v>0.44444444444444442</c:v>
                </c:pt>
                <c:pt idx="128">
                  <c:v>0.59027777777777779</c:v>
                </c:pt>
                <c:pt idx="129">
                  <c:v>0.43055555555555558</c:v>
                </c:pt>
                <c:pt idx="130">
                  <c:v>0.53472222222222221</c:v>
                </c:pt>
                <c:pt idx="131">
                  <c:v>0.57638888888888884</c:v>
                </c:pt>
                <c:pt idx="132">
                  <c:v>0.67361111111111116</c:v>
                </c:pt>
                <c:pt idx="133">
                  <c:v>0.6875</c:v>
                </c:pt>
                <c:pt idx="134">
                  <c:v>0.56944444444444442</c:v>
                </c:pt>
                <c:pt idx="135">
                  <c:v>0.54166666666666663</c:v>
                </c:pt>
                <c:pt idx="136">
                  <c:v>0.61111111111111116</c:v>
                </c:pt>
                <c:pt idx="137">
                  <c:v>0.66666666666666663</c:v>
                </c:pt>
                <c:pt idx="138">
                  <c:v>0.64583333333333337</c:v>
                </c:pt>
                <c:pt idx="139">
                  <c:v>0.63194444444444442</c:v>
                </c:pt>
                <c:pt idx="140">
                  <c:v>0.625</c:v>
                </c:pt>
                <c:pt idx="141">
                  <c:v>0.65277777777777779</c:v>
                </c:pt>
                <c:pt idx="142">
                  <c:v>0.65972222222222221</c:v>
                </c:pt>
                <c:pt idx="143">
                  <c:v>0.61805555555555558</c:v>
                </c:pt>
              </c:numCache>
            </c:numRef>
          </c:xVal>
          <c:yVal>
            <c:numRef>
              <c:f>'10Min20180101_AVG_60'!$E$2:$E$145</c:f>
              <c:numCache>
                <c:formatCode>General</c:formatCode>
                <c:ptCount val="144"/>
                <c:pt idx="0">
                  <c:v>453.05</c:v>
                </c:pt>
                <c:pt idx="1">
                  <c:v>421.11</c:v>
                </c:pt>
                <c:pt idx="2">
                  <c:v>549.37</c:v>
                </c:pt>
                <c:pt idx="3">
                  <c:v>608.09</c:v>
                </c:pt>
                <c:pt idx="4">
                  <c:v>660.98</c:v>
                </c:pt>
                <c:pt idx="5">
                  <c:v>801.53</c:v>
                </c:pt>
                <c:pt idx="6">
                  <c:v>852.96</c:v>
                </c:pt>
                <c:pt idx="7">
                  <c:v>905.59</c:v>
                </c:pt>
                <c:pt idx="8">
                  <c:v>843.21</c:v>
                </c:pt>
                <c:pt idx="9">
                  <c:v>901.84</c:v>
                </c:pt>
                <c:pt idx="10">
                  <c:v>857.08</c:v>
                </c:pt>
                <c:pt idx="11">
                  <c:v>934.52</c:v>
                </c:pt>
                <c:pt idx="12">
                  <c:v>918.55</c:v>
                </c:pt>
                <c:pt idx="13">
                  <c:v>906.26</c:v>
                </c:pt>
                <c:pt idx="14">
                  <c:v>899.81</c:v>
                </c:pt>
                <c:pt idx="15">
                  <c:v>922.67</c:v>
                </c:pt>
                <c:pt idx="16">
                  <c:v>973.66</c:v>
                </c:pt>
                <c:pt idx="17">
                  <c:v>1006.27</c:v>
                </c:pt>
                <c:pt idx="18">
                  <c:v>914.99</c:v>
                </c:pt>
                <c:pt idx="19">
                  <c:v>1018.05</c:v>
                </c:pt>
                <c:pt idx="20">
                  <c:v>1030.49</c:v>
                </c:pt>
                <c:pt idx="21">
                  <c:v>979.8</c:v>
                </c:pt>
                <c:pt idx="22">
                  <c:v>1000.04</c:v>
                </c:pt>
                <c:pt idx="23">
                  <c:v>974.47</c:v>
                </c:pt>
                <c:pt idx="24">
                  <c:v>979.53</c:v>
                </c:pt>
                <c:pt idx="25">
                  <c:v>1026.73</c:v>
                </c:pt>
                <c:pt idx="26">
                  <c:v>1041.06</c:v>
                </c:pt>
                <c:pt idx="27">
                  <c:v>1018.7</c:v>
                </c:pt>
                <c:pt idx="28">
                  <c:v>1019.2</c:v>
                </c:pt>
                <c:pt idx="29">
                  <c:v>1004.04</c:v>
                </c:pt>
                <c:pt idx="30">
                  <c:v>1057.8900000000001</c:v>
                </c:pt>
                <c:pt idx="31">
                  <c:v>1095.55</c:v>
                </c:pt>
                <c:pt idx="32">
                  <c:v>1062.8499999999999</c:v>
                </c:pt>
                <c:pt idx="33">
                  <c:v>1124.17</c:v>
                </c:pt>
                <c:pt idx="34">
                  <c:v>1033.3900000000001</c:v>
                </c:pt>
                <c:pt idx="35">
                  <c:v>980.36</c:v>
                </c:pt>
                <c:pt idx="36">
                  <c:v>1063.82</c:v>
                </c:pt>
                <c:pt idx="37">
                  <c:v>1072.6500000000001</c:v>
                </c:pt>
                <c:pt idx="38">
                  <c:v>1111.9100000000001</c:v>
                </c:pt>
                <c:pt idx="39">
                  <c:v>1117.67</c:v>
                </c:pt>
                <c:pt idx="40">
                  <c:v>1104.9100000000001</c:v>
                </c:pt>
                <c:pt idx="41">
                  <c:v>1124.3</c:v>
                </c:pt>
                <c:pt idx="42">
                  <c:v>1152.8499999999999</c:v>
                </c:pt>
                <c:pt idx="43">
                  <c:v>1180.9100000000001</c:v>
                </c:pt>
                <c:pt idx="44">
                  <c:v>1154.95</c:v>
                </c:pt>
                <c:pt idx="45">
                  <c:v>1074.6500000000001</c:v>
                </c:pt>
                <c:pt idx="46">
                  <c:v>1097.5899999999999</c:v>
                </c:pt>
                <c:pt idx="47">
                  <c:v>1140.1600000000001</c:v>
                </c:pt>
                <c:pt idx="48">
                  <c:v>1169.67</c:v>
                </c:pt>
                <c:pt idx="49">
                  <c:v>1165.81</c:v>
                </c:pt>
                <c:pt idx="50">
                  <c:v>1122.94</c:v>
                </c:pt>
                <c:pt idx="51">
                  <c:v>1138.33</c:v>
                </c:pt>
                <c:pt idx="52">
                  <c:v>1199.32</c:v>
                </c:pt>
                <c:pt idx="53">
                  <c:v>1185.45</c:v>
                </c:pt>
                <c:pt idx="54">
                  <c:v>1159.3599999999999</c:v>
                </c:pt>
                <c:pt idx="55">
                  <c:v>1112.77</c:v>
                </c:pt>
                <c:pt idx="56">
                  <c:v>1194.77</c:v>
                </c:pt>
                <c:pt idx="57">
                  <c:v>1203.18</c:v>
                </c:pt>
                <c:pt idx="58">
                  <c:v>1217.3499999999999</c:v>
                </c:pt>
                <c:pt idx="59">
                  <c:v>1222.81</c:v>
                </c:pt>
                <c:pt idx="60">
                  <c:v>1210.8699999999999</c:v>
                </c:pt>
                <c:pt idx="61">
                  <c:v>1253.04</c:v>
                </c:pt>
                <c:pt idx="62">
                  <c:v>1259.08</c:v>
                </c:pt>
                <c:pt idx="63">
                  <c:v>1230.1199999999999</c:v>
                </c:pt>
                <c:pt idx="64">
                  <c:v>1208.1600000000001</c:v>
                </c:pt>
                <c:pt idx="65">
                  <c:v>1244.52</c:v>
                </c:pt>
                <c:pt idx="66">
                  <c:v>1310.79</c:v>
                </c:pt>
                <c:pt idx="67">
                  <c:v>1333.44</c:v>
                </c:pt>
                <c:pt idx="68">
                  <c:v>1315.31</c:v>
                </c:pt>
                <c:pt idx="69">
                  <c:v>1321.73</c:v>
                </c:pt>
                <c:pt idx="70">
                  <c:v>1305.49</c:v>
                </c:pt>
                <c:pt idx="71">
                  <c:v>1327.85</c:v>
                </c:pt>
                <c:pt idx="72">
                  <c:v>1339.3</c:v>
                </c:pt>
                <c:pt idx="73">
                  <c:v>1333.2</c:v>
                </c:pt>
                <c:pt idx="74">
                  <c:v>1351.83</c:v>
                </c:pt>
                <c:pt idx="75">
                  <c:v>1353.49</c:v>
                </c:pt>
                <c:pt idx="76">
                  <c:v>1379.87</c:v>
                </c:pt>
                <c:pt idx="77">
                  <c:v>1398.14</c:v>
                </c:pt>
                <c:pt idx="78">
                  <c:v>1374.3</c:v>
                </c:pt>
                <c:pt idx="79">
                  <c:v>1417.99</c:v>
                </c:pt>
                <c:pt idx="80">
                  <c:v>1430.74</c:v>
                </c:pt>
                <c:pt idx="81">
                  <c:v>1476.15</c:v>
                </c:pt>
                <c:pt idx="82">
                  <c:v>1455.8</c:v>
                </c:pt>
                <c:pt idx="83">
                  <c:v>1507.41</c:v>
                </c:pt>
                <c:pt idx="84">
                  <c:v>1472.72</c:v>
                </c:pt>
                <c:pt idx="85">
                  <c:v>1481.42</c:v>
                </c:pt>
                <c:pt idx="86">
                  <c:v>1459.82</c:v>
                </c:pt>
                <c:pt idx="87">
                  <c:v>1509.23</c:v>
                </c:pt>
                <c:pt idx="88">
                  <c:v>1430.27</c:v>
                </c:pt>
                <c:pt idx="89">
                  <c:v>1502.53</c:v>
                </c:pt>
                <c:pt idx="90">
                  <c:v>1478.32</c:v>
                </c:pt>
                <c:pt idx="91">
                  <c:v>1500.82</c:v>
                </c:pt>
                <c:pt idx="92">
                  <c:v>1507.23</c:v>
                </c:pt>
                <c:pt idx="93">
                  <c:v>1476.2</c:v>
                </c:pt>
                <c:pt idx="94">
                  <c:v>1490.62</c:v>
                </c:pt>
                <c:pt idx="95">
                  <c:v>1496.97</c:v>
                </c:pt>
                <c:pt idx="96">
                  <c:v>1456.8</c:v>
                </c:pt>
                <c:pt idx="97">
                  <c:v>1502.84</c:v>
                </c:pt>
                <c:pt idx="98">
                  <c:v>1516.31</c:v>
                </c:pt>
                <c:pt idx="99">
                  <c:v>1507.92</c:v>
                </c:pt>
                <c:pt idx="100">
                  <c:v>1513.33</c:v>
                </c:pt>
                <c:pt idx="101">
                  <c:v>1522</c:v>
                </c:pt>
                <c:pt idx="102">
                  <c:v>1511.61</c:v>
                </c:pt>
                <c:pt idx="103">
                  <c:v>1525.32</c:v>
                </c:pt>
                <c:pt idx="104">
                  <c:v>1520.53</c:v>
                </c:pt>
                <c:pt idx="105">
                  <c:v>1498.5</c:v>
                </c:pt>
                <c:pt idx="106">
                  <c:v>1522.42</c:v>
                </c:pt>
                <c:pt idx="107">
                  <c:v>1500.75</c:v>
                </c:pt>
                <c:pt idx="108">
                  <c:v>1529.3</c:v>
                </c:pt>
                <c:pt idx="109">
                  <c:v>1524.81</c:v>
                </c:pt>
                <c:pt idx="110">
                  <c:v>1517.14</c:v>
                </c:pt>
                <c:pt idx="111">
                  <c:v>1521.33</c:v>
                </c:pt>
                <c:pt idx="112">
                  <c:v>1518.25</c:v>
                </c:pt>
                <c:pt idx="113">
                  <c:v>1522.81</c:v>
                </c:pt>
                <c:pt idx="114">
                  <c:v>1523.17</c:v>
                </c:pt>
                <c:pt idx="115">
                  <c:v>1526.82</c:v>
                </c:pt>
                <c:pt idx="116">
                  <c:v>1524.95</c:v>
                </c:pt>
                <c:pt idx="117">
                  <c:v>1528.58</c:v>
                </c:pt>
                <c:pt idx="118">
                  <c:v>1525.08</c:v>
                </c:pt>
                <c:pt idx="119">
                  <c:v>1528.1</c:v>
                </c:pt>
                <c:pt idx="120">
                  <c:v>1518.1</c:v>
                </c:pt>
                <c:pt idx="121">
                  <c:v>1527.98</c:v>
                </c:pt>
                <c:pt idx="122">
                  <c:v>1508.54</c:v>
                </c:pt>
                <c:pt idx="123">
                  <c:v>1528.93</c:v>
                </c:pt>
                <c:pt idx="124">
                  <c:v>1525.21</c:v>
                </c:pt>
                <c:pt idx="125">
                  <c:v>1524.57</c:v>
                </c:pt>
                <c:pt idx="126">
                  <c:v>1527.08</c:v>
                </c:pt>
                <c:pt idx="127">
                  <c:v>1527.43</c:v>
                </c:pt>
                <c:pt idx="128">
                  <c:v>1528.56</c:v>
                </c:pt>
                <c:pt idx="129">
                  <c:v>1527.73</c:v>
                </c:pt>
                <c:pt idx="130">
                  <c:v>1526.77</c:v>
                </c:pt>
                <c:pt idx="131">
                  <c:v>1529.19</c:v>
                </c:pt>
                <c:pt idx="132">
                  <c:v>1527.45</c:v>
                </c:pt>
                <c:pt idx="133">
                  <c:v>1525.76</c:v>
                </c:pt>
                <c:pt idx="134">
                  <c:v>1529.08</c:v>
                </c:pt>
                <c:pt idx="135">
                  <c:v>1527.8</c:v>
                </c:pt>
                <c:pt idx="136">
                  <c:v>1528.85</c:v>
                </c:pt>
                <c:pt idx="137">
                  <c:v>1529.21</c:v>
                </c:pt>
                <c:pt idx="138">
                  <c:v>1528.15</c:v>
                </c:pt>
                <c:pt idx="139">
                  <c:v>1528.56</c:v>
                </c:pt>
                <c:pt idx="140">
                  <c:v>1527.97</c:v>
                </c:pt>
                <c:pt idx="141">
                  <c:v>1527.96</c:v>
                </c:pt>
                <c:pt idx="142">
                  <c:v>1527.6</c:v>
                </c:pt>
                <c:pt idx="143">
                  <c:v>1529.19</c:v>
                </c:pt>
              </c:numCache>
            </c:numRef>
          </c:yVal>
          <c:smooth val="0"/>
          <c:extLst>
            <c:ext xmlns:c16="http://schemas.microsoft.com/office/drawing/2014/chart" uri="{C3380CC4-5D6E-409C-BE32-E72D297353CC}">
              <c16:uniqueId val="{00000001-ACBE-498C-A73E-E93401C89610}"/>
            </c:ext>
          </c:extLst>
        </c:ser>
        <c:ser>
          <c:idx val="1"/>
          <c:order val="1"/>
          <c:tx>
            <c:v>2</c:v>
          </c:tx>
          <c:spPr>
            <a:ln w="25400" cap="rnd">
              <a:noFill/>
              <a:round/>
            </a:ln>
            <a:effectLst/>
          </c:spPr>
          <c:marker>
            <c:symbol val="circle"/>
            <c:size val="5"/>
            <c:spPr>
              <a:solidFill>
                <a:schemeClr val="accent2"/>
              </a:solidFill>
              <a:ln w="9525">
                <a:solidFill>
                  <a:schemeClr val="accent2"/>
                </a:solidFill>
              </a:ln>
              <a:effectLst/>
            </c:spPr>
          </c:marker>
          <c:trendline>
            <c:spPr>
              <a:ln w="41275" cap="rnd">
                <a:solidFill>
                  <a:schemeClr val="accent2"/>
                </a:solidFill>
                <a:prstDash val="dash"/>
              </a:ln>
              <a:effectLst/>
            </c:spPr>
            <c:trendlineType val="linear"/>
            <c:dispRSqr val="0"/>
            <c:dispEq val="0"/>
          </c:trendline>
          <c:xVal>
            <c:numRef>
              <c:f>'10Min20180101_AVG_60'!$D$146:$D$289</c:f>
              <c:numCache>
                <c:formatCode>h:mm:ss</c:formatCode>
                <c:ptCount val="144"/>
                <c:pt idx="0">
                  <c:v>0.1388888888888889</c:v>
                </c:pt>
                <c:pt idx="1">
                  <c:v>0.85416666666666663</c:v>
                </c:pt>
                <c:pt idx="2">
                  <c:v>0.875</c:v>
                </c:pt>
                <c:pt idx="3">
                  <c:v>0.125</c:v>
                </c:pt>
                <c:pt idx="4">
                  <c:v>0.86111111111111116</c:v>
                </c:pt>
                <c:pt idx="5">
                  <c:v>0.13194444444444445</c:v>
                </c:pt>
                <c:pt idx="6">
                  <c:v>0.86805555555555558</c:v>
                </c:pt>
                <c:pt idx="7">
                  <c:v>0.2361111111111111</c:v>
                </c:pt>
                <c:pt idx="8">
                  <c:v>0.18055555555555555</c:v>
                </c:pt>
                <c:pt idx="9">
                  <c:v>0.91666666666666663</c:v>
                </c:pt>
                <c:pt idx="10">
                  <c:v>0.90972222222222221</c:v>
                </c:pt>
                <c:pt idx="11">
                  <c:v>0.1736111111111111</c:v>
                </c:pt>
                <c:pt idx="12">
                  <c:v>0.1875</c:v>
                </c:pt>
                <c:pt idx="13">
                  <c:v>0.88194444444444442</c:v>
                </c:pt>
                <c:pt idx="14">
                  <c:v>0.89583333333333337</c:v>
                </c:pt>
                <c:pt idx="15">
                  <c:v>0.36805555555555558</c:v>
                </c:pt>
                <c:pt idx="16">
                  <c:v>0.2013888888888889</c:v>
                </c:pt>
                <c:pt idx="17">
                  <c:v>0.25</c:v>
                </c:pt>
                <c:pt idx="18">
                  <c:v>0.99305555555555558</c:v>
                </c:pt>
                <c:pt idx="19">
                  <c:v>0.14583333333333334</c:v>
                </c:pt>
                <c:pt idx="20">
                  <c:v>0.84722222222222221</c:v>
                </c:pt>
                <c:pt idx="21">
                  <c:v>0.11805555555555555</c:v>
                </c:pt>
                <c:pt idx="22">
                  <c:v>0.90277777777777779</c:v>
                </c:pt>
                <c:pt idx="23">
                  <c:v>0.22916666666666666</c:v>
                </c:pt>
                <c:pt idx="24">
                  <c:v>0.15277777777777779</c:v>
                </c:pt>
                <c:pt idx="25">
                  <c:v>0.24305555555555555</c:v>
                </c:pt>
                <c:pt idx="26">
                  <c:v>0.97222222222222221</c:v>
                </c:pt>
                <c:pt idx="27">
                  <c:v>0.16666666666666666</c:v>
                </c:pt>
                <c:pt idx="28">
                  <c:v>0.92361111111111116</c:v>
                </c:pt>
                <c:pt idx="29">
                  <c:v>0.30555555555555558</c:v>
                </c:pt>
                <c:pt idx="30">
                  <c:v>0.15972222222222221</c:v>
                </c:pt>
                <c:pt idx="31">
                  <c:v>0.19444444444444445</c:v>
                </c:pt>
                <c:pt idx="32">
                  <c:v>0.22222222222222221</c:v>
                </c:pt>
                <c:pt idx="33">
                  <c:v>0.2986111111111111</c:v>
                </c:pt>
                <c:pt idx="34">
                  <c:v>0.98611111111111116</c:v>
                </c:pt>
                <c:pt idx="35">
                  <c:v>0.93055555555555558</c:v>
                </c:pt>
                <c:pt idx="36">
                  <c:v>0.97916666666666663</c:v>
                </c:pt>
                <c:pt idx="37">
                  <c:v>0.2638888888888889</c:v>
                </c:pt>
                <c:pt idx="38">
                  <c:v>0.27083333333333331</c:v>
                </c:pt>
                <c:pt idx="39">
                  <c:v>0.10416666666666667</c:v>
                </c:pt>
                <c:pt idx="40">
                  <c:v>0.21527777777777779</c:v>
                </c:pt>
                <c:pt idx="41">
                  <c:v>0.3611111111111111</c:v>
                </c:pt>
                <c:pt idx="42">
                  <c:v>0.88888888888888884</c:v>
                </c:pt>
                <c:pt idx="43">
                  <c:v>0.25694444444444442</c:v>
                </c:pt>
                <c:pt idx="44">
                  <c:v>0.1111111111111111</c:v>
                </c:pt>
                <c:pt idx="45">
                  <c:v>0.81944444444444442</c:v>
                </c:pt>
                <c:pt idx="46">
                  <c:v>9.0277777777777776E-2</c:v>
                </c:pt>
                <c:pt idx="47">
                  <c:v>0.8125</c:v>
                </c:pt>
                <c:pt idx="48">
                  <c:v>9.7222222222222224E-2</c:v>
                </c:pt>
                <c:pt idx="49">
                  <c:v>0.20833333333333334</c:v>
                </c:pt>
                <c:pt idx="50">
                  <c:v>8.3333333333333329E-2</c:v>
                </c:pt>
                <c:pt idx="51">
                  <c:v>0.83333333333333337</c:v>
                </c:pt>
                <c:pt idx="52">
                  <c:v>0.80555555555555558</c:v>
                </c:pt>
                <c:pt idx="53">
                  <c:v>0.27777777777777779</c:v>
                </c:pt>
                <c:pt idx="54">
                  <c:v>7.6388888888888895E-2</c:v>
                </c:pt>
                <c:pt idx="55">
                  <c:v>0.375</c:v>
                </c:pt>
                <c:pt idx="56">
                  <c:v>0.96527777777777779</c:v>
                </c:pt>
                <c:pt idx="57">
                  <c:v>0.29166666666666669</c:v>
                </c:pt>
                <c:pt idx="58">
                  <c:v>0.28472222222222221</c:v>
                </c:pt>
                <c:pt idx="59">
                  <c:v>0.34027777777777779</c:v>
                </c:pt>
                <c:pt idx="60">
                  <c:v>0.84027777777777779</c:v>
                </c:pt>
                <c:pt idx="61">
                  <c:v>0.33333333333333331</c:v>
                </c:pt>
                <c:pt idx="62">
                  <c:v>0.35416666666666669</c:v>
                </c:pt>
                <c:pt idx="63">
                  <c:v>0.9375</c:v>
                </c:pt>
                <c:pt idx="64">
                  <c:v>0.3888888888888889</c:v>
                </c:pt>
                <c:pt idx="65">
                  <c:v>0.71527777777777779</c:v>
                </c:pt>
                <c:pt idx="66">
                  <c:v>6.9444444444444448E-2</c:v>
                </c:pt>
                <c:pt idx="67">
                  <c:v>0.70833333333333337</c:v>
                </c:pt>
                <c:pt idx="68">
                  <c:v>0.72222222222222221</c:v>
                </c:pt>
                <c:pt idx="69">
                  <c:v>0.82638888888888884</c:v>
                </c:pt>
                <c:pt idx="70">
                  <c:v>0.94444444444444442</c:v>
                </c:pt>
                <c:pt idx="71">
                  <c:v>0.95833333333333337</c:v>
                </c:pt>
                <c:pt idx="72">
                  <c:v>0.79861111111111116</c:v>
                </c:pt>
                <c:pt idx="73">
                  <c:v>0.79166666666666663</c:v>
                </c:pt>
                <c:pt idx="74">
                  <c:v>0.72916666666666663</c:v>
                </c:pt>
                <c:pt idx="75">
                  <c:v>0.78472222222222221</c:v>
                </c:pt>
                <c:pt idx="76">
                  <c:v>0.38194444444444442</c:v>
                </c:pt>
                <c:pt idx="77">
                  <c:v>0.3125</c:v>
                </c:pt>
                <c:pt idx="78">
                  <c:v>6.25E-2</c:v>
                </c:pt>
                <c:pt idx="79">
                  <c:v>0.34722222222222221</c:v>
                </c:pt>
                <c:pt idx="80">
                  <c:v>0.70138888888888884</c:v>
                </c:pt>
                <c:pt idx="81">
                  <c:v>0.39583333333333331</c:v>
                </c:pt>
                <c:pt idx="82">
                  <c:v>0.95138888888888884</c:v>
                </c:pt>
                <c:pt idx="83">
                  <c:v>0</c:v>
                </c:pt>
                <c:pt idx="84">
                  <c:v>0.3263888888888889</c:v>
                </c:pt>
                <c:pt idx="85">
                  <c:v>0.69444444444444442</c:v>
                </c:pt>
                <c:pt idx="86">
                  <c:v>0.73611111111111116</c:v>
                </c:pt>
                <c:pt idx="87">
                  <c:v>0.77777777777777779</c:v>
                </c:pt>
                <c:pt idx="88">
                  <c:v>0.76388888888888884</c:v>
                </c:pt>
                <c:pt idx="89">
                  <c:v>0.6875</c:v>
                </c:pt>
                <c:pt idx="90">
                  <c:v>0.77083333333333337</c:v>
                </c:pt>
                <c:pt idx="91">
                  <c:v>5.5555555555555552E-2</c:v>
                </c:pt>
                <c:pt idx="92">
                  <c:v>0.74305555555555558</c:v>
                </c:pt>
                <c:pt idx="93">
                  <c:v>0.75</c:v>
                </c:pt>
                <c:pt idx="94">
                  <c:v>0.40972222222222221</c:v>
                </c:pt>
                <c:pt idx="95">
                  <c:v>4.1666666666666664E-2</c:v>
                </c:pt>
                <c:pt idx="96">
                  <c:v>4.8611111111111112E-2</c:v>
                </c:pt>
                <c:pt idx="97">
                  <c:v>0.31944444444444442</c:v>
                </c:pt>
                <c:pt idx="98">
                  <c:v>1.3888888888888888E-2</c:v>
                </c:pt>
                <c:pt idx="99">
                  <c:v>6.9444444444444441E-3</c:v>
                </c:pt>
                <c:pt idx="100">
                  <c:v>0.51388888888888884</c:v>
                </c:pt>
                <c:pt idx="101">
                  <c:v>0.75694444444444442</c:v>
                </c:pt>
                <c:pt idx="102">
                  <c:v>0.41666666666666669</c:v>
                </c:pt>
                <c:pt idx="103">
                  <c:v>0.50694444444444442</c:v>
                </c:pt>
                <c:pt idx="104">
                  <c:v>0.57638888888888884</c:v>
                </c:pt>
                <c:pt idx="105">
                  <c:v>0.40277777777777779</c:v>
                </c:pt>
                <c:pt idx="106">
                  <c:v>0.60416666666666663</c:v>
                </c:pt>
                <c:pt idx="107">
                  <c:v>3.4722222222222224E-2</c:v>
                </c:pt>
                <c:pt idx="108">
                  <c:v>0.4861111111111111</c:v>
                </c:pt>
                <c:pt idx="109">
                  <c:v>0.5625</c:v>
                </c:pt>
                <c:pt idx="110">
                  <c:v>0.5</c:v>
                </c:pt>
                <c:pt idx="111">
                  <c:v>2.7777777777777776E-2</c:v>
                </c:pt>
                <c:pt idx="112">
                  <c:v>2.0833333333333332E-2</c:v>
                </c:pt>
                <c:pt idx="113">
                  <c:v>0.47222222222222221</c:v>
                </c:pt>
                <c:pt idx="114">
                  <c:v>0.56944444444444442</c:v>
                </c:pt>
                <c:pt idx="115">
                  <c:v>0.52777777777777779</c:v>
                </c:pt>
                <c:pt idx="116">
                  <c:v>0.61111111111111116</c:v>
                </c:pt>
                <c:pt idx="117">
                  <c:v>0.46527777777777779</c:v>
                </c:pt>
                <c:pt idx="118">
                  <c:v>0.59722222222222221</c:v>
                </c:pt>
                <c:pt idx="119">
                  <c:v>0.4236111111111111</c:v>
                </c:pt>
                <c:pt idx="120">
                  <c:v>0.68055555555555558</c:v>
                </c:pt>
                <c:pt idx="121">
                  <c:v>0.47916666666666669</c:v>
                </c:pt>
                <c:pt idx="122">
                  <c:v>0.55555555555555558</c:v>
                </c:pt>
                <c:pt idx="123">
                  <c:v>0.52083333333333337</c:v>
                </c:pt>
                <c:pt idx="124">
                  <c:v>0.59027777777777779</c:v>
                </c:pt>
                <c:pt idx="125">
                  <c:v>0.49305555555555558</c:v>
                </c:pt>
                <c:pt idx="126">
                  <c:v>0.45833333333333331</c:v>
                </c:pt>
                <c:pt idx="127">
                  <c:v>0.58333333333333337</c:v>
                </c:pt>
                <c:pt idx="128">
                  <c:v>0.43055555555555558</c:v>
                </c:pt>
                <c:pt idx="129">
                  <c:v>0.54166666666666663</c:v>
                </c:pt>
                <c:pt idx="130">
                  <c:v>0.53472222222222221</c:v>
                </c:pt>
                <c:pt idx="131">
                  <c:v>0.4513888888888889</c:v>
                </c:pt>
                <c:pt idx="132">
                  <c:v>0.67361111111111116</c:v>
                </c:pt>
                <c:pt idx="133">
                  <c:v>0.44444444444444442</c:v>
                </c:pt>
                <c:pt idx="134">
                  <c:v>0.54861111111111116</c:v>
                </c:pt>
                <c:pt idx="135">
                  <c:v>0.4375</c:v>
                </c:pt>
                <c:pt idx="136">
                  <c:v>0.61805555555555558</c:v>
                </c:pt>
                <c:pt idx="137">
                  <c:v>0.66666666666666663</c:v>
                </c:pt>
                <c:pt idx="138">
                  <c:v>0.64583333333333337</c:v>
                </c:pt>
                <c:pt idx="139">
                  <c:v>0.65972222222222221</c:v>
                </c:pt>
                <c:pt idx="140">
                  <c:v>0.65277777777777779</c:v>
                </c:pt>
                <c:pt idx="141">
                  <c:v>0.63888888888888884</c:v>
                </c:pt>
                <c:pt idx="142">
                  <c:v>0.625</c:v>
                </c:pt>
                <c:pt idx="143">
                  <c:v>0.63194444444444442</c:v>
                </c:pt>
              </c:numCache>
            </c:numRef>
          </c:xVal>
          <c:yVal>
            <c:numRef>
              <c:f>'10Min20180101_AVG_60'!$E$146:$E$289</c:f>
              <c:numCache>
                <c:formatCode>General</c:formatCode>
                <c:ptCount val="144"/>
                <c:pt idx="0">
                  <c:v>274.95999999999998</c:v>
                </c:pt>
                <c:pt idx="1">
                  <c:v>489.74</c:v>
                </c:pt>
                <c:pt idx="2">
                  <c:v>451.6</c:v>
                </c:pt>
                <c:pt idx="3">
                  <c:v>515.95000000000005</c:v>
                </c:pt>
                <c:pt idx="4">
                  <c:v>532.79</c:v>
                </c:pt>
                <c:pt idx="5">
                  <c:v>632.44000000000005</c:v>
                </c:pt>
                <c:pt idx="6">
                  <c:v>648.24</c:v>
                </c:pt>
                <c:pt idx="7">
                  <c:v>679.36</c:v>
                </c:pt>
                <c:pt idx="8">
                  <c:v>730.73</c:v>
                </c:pt>
                <c:pt idx="9">
                  <c:v>740.4</c:v>
                </c:pt>
                <c:pt idx="10">
                  <c:v>712.55</c:v>
                </c:pt>
                <c:pt idx="11">
                  <c:v>772.86</c:v>
                </c:pt>
                <c:pt idx="12">
                  <c:v>738.89</c:v>
                </c:pt>
                <c:pt idx="13">
                  <c:v>715.14</c:v>
                </c:pt>
                <c:pt idx="14">
                  <c:v>701.53</c:v>
                </c:pt>
                <c:pt idx="15">
                  <c:v>804.85</c:v>
                </c:pt>
                <c:pt idx="16">
                  <c:v>792.09</c:v>
                </c:pt>
                <c:pt idx="17">
                  <c:v>822.58</c:v>
                </c:pt>
                <c:pt idx="18">
                  <c:v>782.37</c:v>
                </c:pt>
                <c:pt idx="19">
                  <c:v>834.21</c:v>
                </c:pt>
                <c:pt idx="20">
                  <c:v>821.64</c:v>
                </c:pt>
                <c:pt idx="21">
                  <c:v>818.48</c:v>
                </c:pt>
                <c:pt idx="22">
                  <c:v>839.35</c:v>
                </c:pt>
                <c:pt idx="23">
                  <c:v>845.68</c:v>
                </c:pt>
                <c:pt idx="24">
                  <c:v>840.66</c:v>
                </c:pt>
                <c:pt idx="25">
                  <c:v>867.04</c:v>
                </c:pt>
                <c:pt idx="26">
                  <c:v>852.28</c:v>
                </c:pt>
                <c:pt idx="27">
                  <c:v>864.07</c:v>
                </c:pt>
                <c:pt idx="28">
                  <c:v>870.66</c:v>
                </c:pt>
                <c:pt idx="29">
                  <c:v>913.51</c:v>
                </c:pt>
                <c:pt idx="30">
                  <c:v>907.88</c:v>
                </c:pt>
                <c:pt idx="31">
                  <c:v>907.66</c:v>
                </c:pt>
                <c:pt idx="32">
                  <c:v>904.89</c:v>
                </c:pt>
                <c:pt idx="33">
                  <c:v>937.29</c:v>
                </c:pt>
                <c:pt idx="34">
                  <c:v>889.54</c:v>
                </c:pt>
                <c:pt idx="35">
                  <c:v>870.85</c:v>
                </c:pt>
                <c:pt idx="36">
                  <c:v>885.51</c:v>
                </c:pt>
                <c:pt idx="37">
                  <c:v>938.89</c:v>
                </c:pt>
                <c:pt idx="38">
                  <c:v>936.73</c:v>
                </c:pt>
                <c:pt idx="39">
                  <c:v>936.36</c:v>
                </c:pt>
                <c:pt idx="40">
                  <c:v>945.36</c:v>
                </c:pt>
                <c:pt idx="41">
                  <c:v>957.22</c:v>
                </c:pt>
                <c:pt idx="42">
                  <c:v>902.87</c:v>
                </c:pt>
                <c:pt idx="43">
                  <c:v>949.52</c:v>
                </c:pt>
                <c:pt idx="44">
                  <c:v>958.04</c:v>
                </c:pt>
                <c:pt idx="45">
                  <c:v>953.53</c:v>
                </c:pt>
                <c:pt idx="46">
                  <c:v>994.95</c:v>
                </c:pt>
                <c:pt idx="47">
                  <c:v>1015.57</c:v>
                </c:pt>
                <c:pt idx="48">
                  <c:v>1014.95</c:v>
                </c:pt>
                <c:pt idx="49">
                  <c:v>1051.01</c:v>
                </c:pt>
                <c:pt idx="50">
                  <c:v>1030.06</c:v>
                </c:pt>
                <c:pt idx="51">
                  <c:v>1061.1099999999999</c:v>
                </c:pt>
                <c:pt idx="52">
                  <c:v>1026.53</c:v>
                </c:pt>
                <c:pt idx="53">
                  <c:v>1100.6300000000001</c:v>
                </c:pt>
                <c:pt idx="54">
                  <c:v>1084.29</c:v>
                </c:pt>
                <c:pt idx="55">
                  <c:v>1100.17</c:v>
                </c:pt>
                <c:pt idx="56">
                  <c:v>1091.72</c:v>
                </c:pt>
                <c:pt idx="57">
                  <c:v>1159.17</c:v>
                </c:pt>
                <c:pt idx="58">
                  <c:v>1120.94</c:v>
                </c:pt>
                <c:pt idx="59">
                  <c:v>1152.56</c:v>
                </c:pt>
                <c:pt idx="60">
                  <c:v>1135.55</c:v>
                </c:pt>
                <c:pt idx="61">
                  <c:v>1196.1099999999999</c:v>
                </c:pt>
                <c:pt idx="62">
                  <c:v>1182.6199999999999</c:v>
                </c:pt>
                <c:pt idx="63">
                  <c:v>1147.8</c:v>
                </c:pt>
                <c:pt idx="64">
                  <c:v>1231.43</c:v>
                </c:pt>
                <c:pt idx="65">
                  <c:v>1125.48</c:v>
                </c:pt>
                <c:pt idx="66">
                  <c:v>1167.99</c:v>
                </c:pt>
                <c:pt idx="67">
                  <c:v>1163.19</c:v>
                </c:pt>
                <c:pt idx="68">
                  <c:v>1124.3</c:v>
                </c:pt>
                <c:pt idx="69">
                  <c:v>1194.43</c:v>
                </c:pt>
                <c:pt idx="70">
                  <c:v>1235.83</c:v>
                </c:pt>
                <c:pt idx="71">
                  <c:v>1211.26</c:v>
                </c:pt>
                <c:pt idx="72">
                  <c:v>1180.68</c:v>
                </c:pt>
                <c:pt idx="73">
                  <c:v>1226.8399999999999</c:v>
                </c:pt>
                <c:pt idx="74">
                  <c:v>1195.3399999999999</c:v>
                </c:pt>
                <c:pt idx="75">
                  <c:v>1244.8499999999999</c:v>
                </c:pt>
                <c:pt idx="76">
                  <c:v>1310.92</c:v>
                </c:pt>
                <c:pt idx="77">
                  <c:v>1330.56</c:v>
                </c:pt>
                <c:pt idx="78">
                  <c:v>1300.9100000000001</c:v>
                </c:pt>
                <c:pt idx="79">
                  <c:v>1344.01</c:v>
                </c:pt>
                <c:pt idx="80">
                  <c:v>1299.72</c:v>
                </c:pt>
                <c:pt idx="81">
                  <c:v>1367.65</c:v>
                </c:pt>
                <c:pt idx="82">
                  <c:v>1396.73</c:v>
                </c:pt>
                <c:pt idx="83">
                  <c:v>1350.83</c:v>
                </c:pt>
                <c:pt idx="84">
                  <c:v>1373.88</c:v>
                </c:pt>
                <c:pt idx="85">
                  <c:v>1320.08</c:v>
                </c:pt>
                <c:pt idx="86">
                  <c:v>1380.5</c:v>
                </c:pt>
                <c:pt idx="87">
                  <c:v>1390.99</c:v>
                </c:pt>
                <c:pt idx="88">
                  <c:v>1369.41</c:v>
                </c:pt>
                <c:pt idx="89">
                  <c:v>1341.73</c:v>
                </c:pt>
                <c:pt idx="90">
                  <c:v>1394.67</c:v>
                </c:pt>
                <c:pt idx="91">
                  <c:v>1386.6</c:v>
                </c:pt>
                <c:pt idx="92">
                  <c:v>1375.63</c:v>
                </c:pt>
                <c:pt idx="93">
                  <c:v>1389.58</c:v>
                </c:pt>
                <c:pt idx="94">
                  <c:v>1428.82</c:v>
                </c:pt>
                <c:pt idx="95">
                  <c:v>1446.33</c:v>
                </c:pt>
                <c:pt idx="96">
                  <c:v>1444.83</c:v>
                </c:pt>
                <c:pt idx="97">
                  <c:v>1475.17</c:v>
                </c:pt>
                <c:pt idx="98">
                  <c:v>1457.44</c:v>
                </c:pt>
                <c:pt idx="99">
                  <c:v>1485.43</c:v>
                </c:pt>
                <c:pt idx="100">
                  <c:v>1432.04</c:v>
                </c:pt>
                <c:pt idx="101">
                  <c:v>1437.74</c:v>
                </c:pt>
                <c:pt idx="102">
                  <c:v>1485.91</c:v>
                </c:pt>
                <c:pt idx="103">
                  <c:v>1476.06</c:v>
                </c:pt>
                <c:pt idx="104">
                  <c:v>1476.19</c:v>
                </c:pt>
                <c:pt idx="105">
                  <c:v>1506.24</c:v>
                </c:pt>
                <c:pt idx="106">
                  <c:v>1467.17</c:v>
                </c:pt>
                <c:pt idx="107">
                  <c:v>1501.2</c:v>
                </c:pt>
                <c:pt idx="108">
                  <c:v>1459.43</c:v>
                </c:pt>
                <c:pt idx="109">
                  <c:v>1492.26</c:v>
                </c:pt>
                <c:pt idx="110">
                  <c:v>1480.87</c:v>
                </c:pt>
                <c:pt idx="111">
                  <c:v>1503.05</c:v>
                </c:pt>
                <c:pt idx="112">
                  <c:v>1497.76</c:v>
                </c:pt>
                <c:pt idx="113">
                  <c:v>1490.81</c:v>
                </c:pt>
                <c:pt idx="114">
                  <c:v>1487.21</c:v>
                </c:pt>
                <c:pt idx="115">
                  <c:v>1499.59</c:v>
                </c:pt>
                <c:pt idx="116">
                  <c:v>1485.63</c:v>
                </c:pt>
                <c:pt idx="117">
                  <c:v>1514.25</c:v>
                </c:pt>
                <c:pt idx="118">
                  <c:v>1501.82</c:v>
                </c:pt>
                <c:pt idx="119">
                  <c:v>1523.41</c:v>
                </c:pt>
                <c:pt idx="120">
                  <c:v>1493.03</c:v>
                </c:pt>
                <c:pt idx="121">
                  <c:v>1514.17</c:v>
                </c:pt>
                <c:pt idx="122">
                  <c:v>1516.54</c:v>
                </c:pt>
                <c:pt idx="123">
                  <c:v>1514.94</c:v>
                </c:pt>
                <c:pt idx="124">
                  <c:v>1517.08</c:v>
                </c:pt>
                <c:pt idx="125">
                  <c:v>1521.05</c:v>
                </c:pt>
                <c:pt idx="126">
                  <c:v>1525.34</c:v>
                </c:pt>
                <c:pt idx="127">
                  <c:v>1522.16</c:v>
                </c:pt>
                <c:pt idx="128">
                  <c:v>1526.73</c:v>
                </c:pt>
                <c:pt idx="129">
                  <c:v>1521.77</c:v>
                </c:pt>
                <c:pt idx="130">
                  <c:v>1517.35</c:v>
                </c:pt>
                <c:pt idx="131">
                  <c:v>1523.94</c:v>
                </c:pt>
                <c:pt idx="132">
                  <c:v>1527.06</c:v>
                </c:pt>
                <c:pt idx="133">
                  <c:v>1526.62</c:v>
                </c:pt>
                <c:pt idx="134">
                  <c:v>1526.75</c:v>
                </c:pt>
                <c:pt idx="135">
                  <c:v>1527.26</c:v>
                </c:pt>
                <c:pt idx="136">
                  <c:v>1526.8</c:v>
                </c:pt>
                <c:pt idx="137">
                  <c:v>1527.52</c:v>
                </c:pt>
                <c:pt idx="138">
                  <c:v>1526.89</c:v>
                </c:pt>
                <c:pt idx="139">
                  <c:v>1526.05</c:v>
                </c:pt>
                <c:pt idx="140">
                  <c:v>1527.39</c:v>
                </c:pt>
                <c:pt idx="141">
                  <c:v>1526.55</c:v>
                </c:pt>
                <c:pt idx="142">
                  <c:v>1527.26</c:v>
                </c:pt>
                <c:pt idx="143">
                  <c:v>1526.25</c:v>
                </c:pt>
              </c:numCache>
            </c:numRef>
          </c:yVal>
          <c:smooth val="0"/>
          <c:extLst>
            <c:ext xmlns:c16="http://schemas.microsoft.com/office/drawing/2014/chart" uri="{C3380CC4-5D6E-409C-BE32-E72D297353CC}">
              <c16:uniqueId val="{00000003-ACBE-498C-A73E-E93401C89610}"/>
            </c:ext>
          </c:extLst>
        </c:ser>
        <c:ser>
          <c:idx val="2"/>
          <c:order val="2"/>
          <c:tx>
            <c:v>3</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f>'10Min20180101_AVG_60'!$D$290:$D$433</c:f>
              <c:numCache>
                <c:formatCode>h:mm:ss</c:formatCode>
                <c:ptCount val="144"/>
                <c:pt idx="0">
                  <c:v>0.13194444444444445</c:v>
                </c:pt>
                <c:pt idx="1">
                  <c:v>0.1388888888888889</c:v>
                </c:pt>
                <c:pt idx="2">
                  <c:v>0.86111111111111116</c:v>
                </c:pt>
                <c:pt idx="3">
                  <c:v>0.86805555555555558</c:v>
                </c:pt>
                <c:pt idx="4">
                  <c:v>0.875</c:v>
                </c:pt>
                <c:pt idx="5">
                  <c:v>0.84722222222222221</c:v>
                </c:pt>
                <c:pt idx="6">
                  <c:v>0.88194444444444442</c:v>
                </c:pt>
                <c:pt idx="7">
                  <c:v>0.11805555555555555</c:v>
                </c:pt>
                <c:pt idx="8">
                  <c:v>0.90972222222222221</c:v>
                </c:pt>
                <c:pt idx="9">
                  <c:v>0.22916666666666666</c:v>
                </c:pt>
                <c:pt idx="10">
                  <c:v>0.15277777777777779</c:v>
                </c:pt>
                <c:pt idx="11">
                  <c:v>0.125</c:v>
                </c:pt>
                <c:pt idx="12">
                  <c:v>0.99305555555555558</c:v>
                </c:pt>
                <c:pt idx="13">
                  <c:v>0.91666666666666663</c:v>
                </c:pt>
                <c:pt idx="14">
                  <c:v>0.97222222222222221</c:v>
                </c:pt>
                <c:pt idx="15">
                  <c:v>0.2638888888888889</c:v>
                </c:pt>
                <c:pt idx="16">
                  <c:v>0.92361111111111116</c:v>
                </c:pt>
                <c:pt idx="17">
                  <c:v>0.89583333333333337</c:v>
                </c:pt>
                <c:pt idx="18">
                  <c:v>0.14583333333333334</c:v>
                </c:pt>
                <c:pt idx="19">
                  <c:v>0.85416666666666663</c:v>
                </c:pt>
                <c:pt idx="20">
                  <c:v>0.24305555555555555</c:v>
                </c:pt>
                <c:pt idx="21">
                  <c:v>0.2361111111111111</c:v>
                </c:pt>
                <c:pt idx="22">
                  <c:v>0.98611111111111116</c:v>
                </c:pt>
                <c:pt idx="23">
                  <c:v>0.80555555555555558</c:v>
                </c:pt>
                <c:pt idx="24">
                  <c:v>0.88888888888888884</c:v>
                </c:pt>
                <c:pt idx="25">
                  <c:v>0.1111111111111111</c:v>
                </c:pt>
                <c:pt idx="26">
                  <c:v>0.35416666666666669</c:v>
                </c:pt>
                <c:pt idx="27">
                  <c:v>0.90277777777777779</c:v>
                </c:pt>
                <c:pt idx="28">
                  <c:v>0.84027777777777779</c:v>
                </c:pt>
                <c:pt idx="29">
                  <c:v>0.78472222222222221</c:v>
                </c:pt>
                <c:pt idx="30">
                  <c:v>0.25</c:v>
                </c:pt>
                <c:pt idx="31">
                  <c:v>0.79861111111111116</c:v>
                </c:pt>
                <c:pt idx="32">
                  <c:v>0.27083333333333331</c:v>
                </c:pt>
                <c:pt idx="33">
                  <c:v>0.18055555555555555</c:v>
                </c:pt>
                <c:pt idx="34">
                  <c:v>0.93055555555555558</c:v>
                </c:pt>
                <c:pt idx="35">
                  <c:v>0.1736111111111111</c:v>
                </c:pt>
                <c:pt idx="36">
                  <c:v>0.9375</c:v>
                </c:pt>
                <c:pt idx="37">
                  <c:v>0.95833333333333337</c:v>
                </c:pt>
                <c:pt idx="38">
                  <c:v>0.96527777777777779</c:v>
                </c:pt>
                <c:pt idx="39">
                  <c:v>0.97916666666666663</c:v>
                </c:pt>
                <c:pt idx="40">
                  <c:v>0.15972222222222221</c:v>
                </c:pt>
                <c:pt idx="41">
                  <c:v>0.79166666666666663</c:v>
                </c:pt>
                <c:pt idx="42">
                  <c:v>0.22222222222222221</c:v>
                </c:pt>
                <c:pt idx="43">
                  <c:v>0.94444444444444442</c:v>
                </c:pt>
                <c:pt idx="44">
                  <c:v>0.3611111111111111</c:v>
                </c:pt>
                <c:pt idx="45">
                  <c:v>0.8125</c:v>
                </c:pt>
                <c:pt idx="46">
                  <c:v>9.7222222222222224E-2</c:v>
                </c:pt>
                <c:pt idx="47">
                  <c:v>0.21527777777777779</c:v>
                </c:pt>
                <c:pt idx="48">
                  <c:v>0.77777777777777779</c:v>
                </c:pt>
                <c:pt idx="49">
                  <c:v>0.10416666666666667</c:v>
                </c:pt>
                <c:pt idx="50">
                  <c:v>0.34722222222222221</c:v>
                </c:pt>
                <c:pt idx="51">
                  <c:v>0.1875</c:v>
                </c:pt>
                <c:pt idx="52">
                  <c:v>0.2986111111111111</c:v>
                </c:pt>
                <c:pt idx="53">
                  <c:v>0.95138888888888884</c:v>
                </c:pt>
                <c:pt idx="54">
                  <c:v>0.25694444444444442</c:v>
                </c:pt>
                <c:pt idx="55">
                  <c:v>0.27777777777777779</c:v>
                </c:pt>
                <c:pt idx="56">
                  <c:v>0.34027777777777779</c:v>
                </c:pt>
                <c:pt idx="57">
                  <c:v>0.33333333333333331</c:v>
                </c:pt>
                <c:pt idx="58">
                  <c:v>0.19444444444444445</c:v>
                </c:pt>
                <c:pt idx="59">
                  <c:v>0.29166666666666669</c:v>
                </c:pt>
                <c:pt idx="60">
                  <c:v>0.16666666666666666</c:v>
                </c:pt>
                <c:pt idx="61">
                  <c:v>0.36805555555555558</c:v>
                </c:pt>
                <c:pt idx="62">
                  <c:v>9.0277777777777776E-2</c:v>
                </c:pt>
                <c:pt idx="63">
                  <c:v>0.83333333333333337</c:v>
                </c:pt>
                <c:pt idx="64">
                  <c:v>0.20833333333333334</c:v>
                </c:pt>
                <c:pt idx="65">
                  <c:v>0.81944444444444442</c:v>
                </c:pt>
                <c:pt idx="66">
                  <c:v>0.77083333333333337</c:v>
                </c:pt>
                <c:pt idx="67">
                  <c:v>8.3333333333333329E-2</c:v>
                </c:pt>
                <c:pt idx="68">
                  <c:v>0.2013888888888889</c:v>
                </c:pt>
                <c:pt idx="69">
                  <c:v>0.75694444444444442</c:v>
                </c:pt>
                <c:pt idx="70">
                  <c:v>0.76388888888888884</c:v>
                </c:pt>
                <c:pt idx="71">
                  <c:v>0.82638888888888884</c:v>
                </c:pt>
                <c:pt idx="72">
                  <c:v>0.28472222222222221</c:v>
                </c:pt>
                <c:pt idx="73">
                  <c:v>0.3263888888888889</c:v>
                </c:pt>
                <c:pt idx="74">
                  <c:v>7.6388888888888895E-2</c:v>
                </c:pt>
                <c:pt idx="75">
                  <c:v>6.9444444444444448E-2</c:v>
                </c:pt>
                <c:pt idx="76">
                  <c:v>0.30555555555555558</c:v>
                </c:pt>
                <c:pt idx="77">
                  <c:v>0.74305555555555558</c:v>
                </c:pt>
                <c:pt idx="78">
                  <c:v>0.75</c:v>
                </c:pt>
                <c:pt idx="79">
                  <c:v>0.375</c:v>
                </c:pt>
                <c:pt idx="80">
                  <c:v>0.72222222222222221</c:v>
                </c:pt>
                <c:pt idx="81">
                  <c:v>0.70833333333333337</c:v>
                </c:pt>
                <c:pt idx="82">
                  <c:v>0.3125</c:v>
                </c:pt>
                <c:pt idx="83">
                  <c:v>0.38194444444444442</c:v>
                </c:pt>
                <c:pt idx="84">
                  <c:v>0.73611111111111116</c:v>
                </c:pt>
                <c:pt idx="85">
                  <c:v>0.71527777777777779</c:v>
                </c:pt>
                <c:pt idx="86">
                  <c:v>6.25E-2</c:v>
                </c:pt>
                <c:pt idx="87">
                  <c:v>0.31944444444444442</c:v>
                </c:pt>
                <c:pt idx="88">
                  <c:v>0.3888888888888889</c:v>
                </c:pt>
                <c:pt idx="89">
                  <c:v>0.70138888888888884</c:v>
                </c:pt>
                <c:pt idx="90">
                  <c:v>5.5555555555555552E-2</c:v>
                </c:pt>
                <c:pt idx="91">
                  <c:v>0.40972222222222221</c:v>
                </c:pt>
                <c:pt idx="92">
                  <c:v>0.69444444444444442</c:v>
                </c:pt>
                <c:pt idx="93">
                  <c:v>4.8611111111111112E-2</c:v>
                </c:pt>
                <c:pt idx="94">
                  <c:v>0.40277777777777779</c:v>
                </c:pt>
                <c:pt idx="95">
                  <c:v>0.72916666666666663</c:v>
                </c:pt>
                <c:pt idx="96">
                  <c:v>0.68055555555555558</c:v>
                </c:pt>
                <c:pt idx="97">
                  <c:v>6.9444444444444441E-3</c:v>
                </c:pt>
                <c:pt idx="98">
                  <c:v>0.6875</c:v>
                </c:pt>
                <c:pt idx="99">
                  <c:v>0.59722222222222221</c:v>
                </c:pt>
                <c:pt idx="100">
                  <c:v>0.60416666666666663</c:v>
                </c:pt>
                <c:pt idx="101">
                  <c:v>0.5</c:v>
                </c:pt>
                <c:pt idx="102">
                  <c:v>0.39583333333333331</c:v>
                </c:pt>
                <c:pt idx="103">
                  <c:v>0</c:v>
                </c:pt>
                <c:pt idx="104">
                  <c:v>0.49305555555555558</c:v>
                </c:pt>
                <c:pt idx="105">
                  <c:v>0.57638888888888884</c:v>
                </c:pt>
                <c:pt idx="106">
                  <c:v>3.4722222222222224E-2</c:v>
                </c:pt>
                <c:pt idx="107">
                  <c:v>4.1666666666666664E-2</c:v>
                </c:pt>
                <c:pt idx="108">
                  <c:v>1.3888888888888888E-2</c:v>
                </c:pt>
                <c:pt idx="109">
                  <c:v>2.0833333333333332E-2</c:v>
                </c:pt>
                <c:pt idx="110">
                  <c:v>0.67361111111111116</c:v>
                </c:pt>
                <c:pt idx="111">
                  <c:v>0.61111111111111116</c:v>
                </c:pt>
                <c:pt idx="112">
                  <c:v>0.46527777777777779</c:v>
                </c:pt>
                <c:pt idx="113">
                  <c:v>0.47222222222222221</c:v>
                </c:pt>
                <c:pt idx="114">
                  <c:v>2.7777777777777776E-2</c:v>
                </c:pt>
                <c:pt idx="115">
                  <c:v>0.59027777777777779</c:v>
                </c:pt>
                <c:pt idx="116">
                  <c:v>0.41666666666666669</c:v>
                </c:pt>
                <c:pt idx="117">
                  <c:v>0.50694444444444442</c:v>
                </c:pt>
                <c:pt idx="118">
                  <c:v>0.5625</c:v>
                </c:pt>
                <c:pt idx="119">
                  <c:v>0.52777777777777779</c:v>
                </c:pt>
                <c:pt idx="120">
                  <c:v>0.56944444444444442</c:v>
                </c:pt>
                <c:pt idx="121">
                  <c:v>0.66666666666666663</c:v>
                </c:pt>
                <c:pt idx="122">
                  <c:v>0.4236111111111111</c:v>
                </c:pt>
                <c:pt idx="123">
                  <c:v>0.45833333333333331</c:v>
                </c:pt>
                <c:pt idx="124">
                  <c:v>0.47916666666666669</c:v>
                </c:pt>
                <c:pt idx="125">
                  <c:v>0.51388888888888884</c:v>
                </c:pt>
                <c:pt idx="126">
                  <c:v>0.4861111111111111</c:v>
                </c:pt>
                <c:pt idx="127">
                  <c:v>0.58333333333333337</c:v>
                </c:pt>
                <c:pt idx="128">
                  <c:v>0.55555555555555558</c:v>
                </c:pt>
                <c:pt idx="129">
                  <c:v>0.52083333333333337</c:v>
                </c:pt>
                <c:pt idx="130">
                  <c:v>0.63888888888888884</c:v>
                </c:pt>
                <c:pt idx="131">
                  <c:v>0.4513888888888889</c:v>
                </c:pt>
                <c:pt idx="132">
                  <c:v>0.63194444444444442</c:v>
                </c:pt>
                <c:pt idx="133">
                  <c:v>0.4375</c:v>
                </c:pt>
                <c:pt idx="134">
                  <c:v>0.64583333333333337</c:v>
                </c:pt>
                <c:pt idx="135">
                  <c:v>0.65277777777777779</c:v>
                </c:pt>
                <c:pt idx="136">
                  <c:v>0.65972222222222221</c:v>
                </c:pt>
                <c:pt idx="137">
                  <c:v>0.625</c:v>
                </c:pt>
                <c:pt idx="138">
                  <c:v>0.53472222222222221</c:v>
                </c:pt>
                <c:pt idx="139">
                  <c:v>0.43055555555555558</c:v>
                </c:pt>
                <c:pt idx="140">
                  <c:v>0.54861111111111116</c:v>
                </c:pt>
                <c:pt idx="141">
                  <c:v>0.61805555555555558</c:v>
                </c:pt>
                <c:pt idx="142">
                  <c:v>0.44444444444444442</c:v>
                </c:pt>
                <c:pt idx="143">
                  <c:v>0.54166666666666663</c:v>
                </c:pt>
              </c:numCache>
            </c:numRef>
          </c:xVal>
          <c:yVal>
            <c:numRef>
              <c:f>'10Min20180101_AVG_60'!$E$290:$E$433</c:f>
              <c:numCache>
                <c:formatCode>General</c:formatCode>
                <c:ptCount val="144"/>
                <c:pt idx="0">
                  <c:v>325.62</c:v>
                </c:pt>
                <c:pt idx="1">
                  <c:v>379.63</c:v>
                </c:pt>
                <c:pt idx="2">
                  <c:v>402.43</c:v>
                </c:pt>
                <c:pt idx="3">
                  <c:v>413.22</c:v>
                </c:pt>
                <c:pt idx="4">
                  <c:v>430.9</c:v>
                </c:pt>
                <c:pt idx="5">
                  <c:v>473.87</c:v>
                </c:pt>
                <c:pt idx="6">
                  <c:v>487.32</c:v>
                </c:pt>
                <c:pt idx="7">
                  <c:v>499.23</c:v>
                </c:pt>
                <c:pt idx="8">
                  <c:v>521.03</c:v>
                </c:pt>
                <c:pt idx="9">
                  <c:v>519.92999999999995</c:v>
                </c:pt>
                <c:pt idx="10">
                  <c:v>548.96</c:v>
                </c:pt>
                <c:pt idx="11">
                  <c:v>541.13</c:v>
                </c:pt>
                <c:pt idx="12">
                  <c:v>570.66</c:v>
                </c:pt>
                <c:pt idx="13">
                  <c:v>595.38</c:v>
                </c:pt>
                <c:pt idx="14">
                  <c:v>616.73</c:v>
                </c:pt>
                <c:pt idx="15">
                  <c:v>629.09</c:v>
                </c:pt>
                <c:pt idx="16">
                  <c:v>583.65</c:v>
                </c:pt>
                <c:pt idx="17">
                  <c:v>594.82000000000005</c:v>
                </c:pt>
                <c:pt idx="18">
                  <c:v>602</c:v>
                </c:pt>
                <c:pt idx="19">
                  <c:v>594.19000000000005</c:v>
                </c:pt>
                <c:pt idx="20">
                  <c:v>620.66</c:v>
                </c:pt>
                <c:pt idx="21">
                  <c:v>660.51</c:v>
                </c:pt>
                <c:pt idx="22">
                  <c:v>646.22</c:v>
                </c:pt>
                <c:pt idx="23">
                  <c:v>640.77</c:v>
                </c:pt>
                <c:pt idx="24">
                  <c:v>641.74</c:v>
                </c:pt>
                <c:pt idx="25">
                  <c:v>659.1</c:v>
                </c:pt>
                <c:pt idx="26">
                  <c:v>688.58</c:v>
                </c:pt>
                <c:pt idx="27">
                  <c:v>647.45000000000005</c:v>
                </c:pt>
                <c:pt idx="28">
                  <c:v>686.65</c:v>
                </c:pt>
                <c:pt idx="29">
                  <c:v>710.47</c:v>
                </c:pt>
                <c:pt idx="30">
                  <c:v>746.63</c:v>
                </c:pt>
                <c:pt idx="31">
                  <c:v>722.1</c:v>
                </c:pt>
                <c:pt idx="32">
                  <c:v>743.28</c:v>
                </c:pt>
                <c:pt idx="33">
                  <c:v>733.98</c:v>
                </c:pt>
                <c:pt idx="34">
                  <c:v>714.92</c:v>
                </c:pt>
                <c:pt idx="35">
                  <c:v>793.8</c:v>
                </c:pt>
                <c:pt idx="36">
                  <c:v>784.32</c:v>
                </c:pt>
                <c:pt idx="37">
                  <c:v>793.44</c:v>
                </c:pt>
                <c:pt idx="38">
                  <c:v>779.07</c:v>
                </c:pt>
                <c:pt idx="39">
                  <c:v>772.61</c:v>
                </c:pt>
                <c:pt idx="40">
                  <c:v>811.96</c:v>
                </c:pt>
                <c:pt idx="41">
                  <c:v>811.77</c:v>
                </c:pt>
                <c:pt idx="42">
                  <c:v>823.75</c:v>
                </c:pt>
                <c:pt idx="43">
                  <c:v>835.1</c:v>
                </c:pt>
                <c:pt idx="44">
                  <c:v>853</c:v>
                </c:pt>
                <c:pt idx="45">
                  <c:v>825.02</c:v>
                </c:pt>
                <c:pt idx="46">
                  <c:v>866.42</c:v>
                </c:pt>
                <c:pt idx="47">
                  <c:v>855.43</c:v>
                </c:pt>
                <c:pt idx="48">
                  <c:v>848.24</c:v>
                </c:pt>
                <c:pt idx="49">
                  <c:v>883.62</c:v>
                </c:pt>
                <c:pt idx="50">
                  <c:v>898.78</c:v>
                </c:pt>
                <c:pt idx="51">
                  <c:v>859.35</c:v>
                </c:pt>
                <c:pt idx="52">
                  <c:v>896.84</c:v>
                </c:pt>
                <c:pt idx="53">
                  <c:v>932.24</c:v>
                </c:pt>
                <c:pt idx="54">
                  <c:v>936.96</c:v>
                </c:pt>
                <c:pt idx="55">
                  <c:v>971.55</c:v>
                </c:pt>
                <c:pt idx="56">
                  <c:v>959.4</c:v>
                </c:pt>
                <c:pt idx="57">
                  <c:v>985.13</c:v>
                </c:pt>
                <c:pt idx="58">
                  <c:v>974.55</c:v>
                </c:pt>
                <c:pt idx="59">
                  <c:v>988.58</c:v>
                </c:pt>
                <c:pt idx="60">
                  <c:v>980.1</c:v>
                </c:pt>
                <c:pt idx="61">
                  <c:v>1068.0899999999999</c:v>
                </c:pt>
                <c:pt idx="62">
                  <c:v>1036.5999999999999</c:v>
                </c:pt>
                <c:pt idx="63">
                  <c:v>1072.53</c:v>
                </c:pt>
                <c:pt idx="64">
                  <c:v>1071.56</c:v>
                </c:pt>
                <c:pt idx="65">
                  <c:v>1080.01</c:v>
                </c:pt>
                <c:pt idx="66">
                  <c:v>1053.54</c:v>
                </c:pt>
                <c:pt idx="67">
                  <c:v>1105.53</c:v>
                </c:pt>
                <c:pt idx="68">
                  <c:v>1111.3800000000001</c:v>
                </c:pt>
                <c:pt idx="69">
                  <c:v>1133.53</c:v>
                </c:pt>
                <c:pt idx="70">
                  <c:v>1128.02</c:v>
                </c:pt>
                <c:pt idx="71">
                  <c:v>1165.3599999999999</c:v>
                </c:pt>
                <c:pt idx="72">
                  <c:v>1193.98</c:v>
                </c:pt>
                <c:pt idx="73">
                  <c:v>1247.8399999999999</c:v>
                </c:pt>
                <c:pt idx="74">
                  <c:v>1245.4100000000001</c:v>
                </c:pt>
                <c:pt idx="75">
                  <c:v>1259.96</c:v>
                </c:pt>
                <c:pt idx="76">
                  <c:v>1316.64</c:v>
                </c:pt>
                <c:pt idx="77">
                  <c:v>1283.1300000000001</c:v>
                </c:pt>
                <c:pt idx="78">
                  <c:v>1299.58</c:v>
                </c:pt>
                <c:pt idx="79">
                  <c:v>1355.19</c:v>
                </c:pt>
                <c:pt idx="80">
                  <c:v>1300.04</c:v>
                </c:pt>
                <c:pt idx="81">
                  <c:v>1316.46</c:v>
                </c:pt>
                <c:pt idx="82">
                  <c:v>1413.33</c:v>
                </c:pt>
                <c:pt idx="83">
                  <c:v>1368.36</c:v>
                </c:pt>
                <c:pt idx="84">
                  <c:v>1332.96</c:v>
                </c:pt>
                <c:pt idx="85">
                  <c:v>1331.64</c:v>
                </c:pt>
                <c:pt idx="86">
                  <c:v>1366.8</c:v>
                </c:pt>
                <c:pt idx="87">
                  <c:v>1456.8</c:v>
                </c:pt>
                <c:pt idx="88">
                  <c:v>1453.52</c:v>
                </c:pt>
                <c:pt idx="89">
                  <c:v>1406.81</c:v>
                </c:pt>
                <c:pt idx="90">
                  <c:v>1446.3</c:v>
                </c:pt>
                <c:pt idx="91">
                  <c:v>1441.11</c:v>
                </c:pt>
                <c:pt idx="92">
                  <c:v>1425.33</c:v>
                </c:pt>
                <c:pt idx="93">
                  <c:v>1472.01</c:v>
                </c:pt>
                <c:pt idx="94">
                  <c:v>1429.31</c:v>
                </c:pt>
                <c:pt idx="95">
                  <c:v>1448.97</c:v>
                </c:pt>
                <c:pt idx="96">
                  <c:v>1457.21</c:v>
                </c:pt>
                <c:pt idx="97">
                  <c:v>1500.1</c:v>
                </c:pt>
                <c:pt idx="98">
                  <c:v>1438.97</c:v>
                </c:pt>
                <c:pt idx="99">
                  <c:v>1454.7</c:v>
                </c:pt>
                <c:pt idx="100">
                  <c:v>1479.55</c:v>
                </c:pt>
                <c:pt idx="101">
                  <c:v>1494.3</c:v>
                </c:pt>
                <c:pt idx="102">
                  <c:v>1516.96</c:v>
                </c:pt>
                <c:pt idx="103">
                  <c:v>1512.65</c:v>
                </c:pt>
                <c:pt idx="104">
                  <c:v>1466.05</c:v>
                </c:pt>
                <c:pt idx="105">
                  <c:v>1504.53</c:v>
                </c:pt>
                <c:pt idx="106">
                  <c:v>1519.06</c:v>
                </c:pt>
                <c:pt idx="107">
                  <c:v>1519.75</c:v>
                </c:pt>
                <c:pt idx="108">
                  <c:v>1524.07</c:v>
                </c:pt>
                <c:pt idx="109">
                  <c:v>1521.42</c:v>
                </c:pt>
                <c:pt idx="110">
                  <c:v>1492.86</c:v>
                </c:pt>
                <c:pt idx="111">
                  <c:v>1517.77</c:v>
                </c:pt>
                <c:pt idx="112">
                  <c:v>1524.38</c:v>
                </c:pt>
                <c:pt idx="113">
                  <c:v>1524.05</c:v>
                </c:pt>
                <c:pt idx="114">
                  <c:v>1524.33</c:v>
                </c:pt>
                <c:pt idx="115">
                  <c:v>1508.79</c:v>
                </c:pt>
                <c:pt idx="116">
                  <c:v>1519.35</c:v>
                </c:pt>
                <c:pt idx="117">
                  <c:v>1524.81</c:v>
                </c:pt>
                <c:pt idx="118">
                  <c:v>1524.06</c:v>
                </c:pt>
                <c:pt idx="119">
                  <c:v>1522.97</c:v>
                </c:pt>
                <c:pt idx="120">
                  <c:v>1523.37</c:v>
                </c:pt>
                <c:pt idx="121">
                  <c:v>1509.36</c:v>
                </c:pt>
                <c:pt idx="122">
                  <c:v>1526.51</c:v>
                </c:pt>
                <c:pt idx="123">
                  <c:v>1518.84</c:v>
                </c:pt>
                <c:pt idx="124">
                  <c:v>1516.98</c:v>
                </c:pt>
                <c:pt idx="125">
                  <c:v>1525.63</c:v>
                </c:pt>
                <c:pt idx="126">
                  <c:v>1525.57</c:v>
                </c:pt>
                <c:pt idx="127">
                  <c:v>1519.73</c:v>
                </c:pt>
                <c:pt idx="128">
                  <c:v>1525.9</c:v>
                </c:pt>
                <c:pt idx="129">
                  <c:v>1524</c:v>
                </c:pt>
                <c:pt idx="130">
                  <c:v>1525.15</c:v>
                </c:pt>
                <c:pt idx="131">
                  <c:v>1525.65</c:v>
                </c:pt>
                <c:pt idx="132">
                  <c:v>1521.86</c:v>
                </c:pt>
                <c:pt idx="133">
                  <c:v>1525.69</c:v>
                </c:pt>
                <c:pt idx="134">
                  <c:v>1523.85</c:v>
                </c:pt>
                <c:pt idx="135">
                  <c:v>1524.86</c:v>
                </c:pt>
                <c:pt idx="136">
                  <c:v>1524.53</c:v>
                </c:pt>
                <c:pt idx="137">
                  <c:v>1523.15</c:v>
                </c:pt>
                <c:pt idx="138">
                  <c:v>1525.72</c:v>
                </c:pt>
                <c:pt idx="139">
                  <c:v>1526.85</c:v>
                </c:pt>
                <c:pt idx="140">
                  <c:v>1525.2</c:v>
                </c:pt>
                <c:pt idx="141">
                  <c:v>1525.45</c:v>
                </c:pt>
                <c:pt idx="142">
                  <c:v>1524.92</c:v>
                </c:pt>
                <c:pt idx="143">
                  <c:v>1525.45</c:v>
                </c:pt>
              </c:numCache>
            </c:numRef>
          </c:yVal>
          <c:smooth val="0"/>
          <c:extLst>
            <c:ext xmlns:c16="http://schemas.microsoft.com/office/drawing/2014/chart" uri="{C3380CC4-5D6E-409C-BE32-E72D297353CC}">
              <c16:uniqueId val="{00000005-ACBE-498C-A73E-E93401C89610}"/>
            </c:ext>
          </c:extLst>
        </c:ser>
        <c:ser>
          <c:idx val="3"/>
          <c:order val="3"/>
          <c:tx>
            <c:v>4</c:v>
          </c:tx>
          <c:spPr>
            <a:ln w="25400" cap="rnd">
              <a:noFill/>
              <a:round/>
            </a:ln>
            <a:effectLst/>
          </c:spPr>
          <c:marker>
            <c:symbol val="circle"/>
            <c:size val="5"/>
            <c:spPr>
              <a:solidFill>
                <a:schemeClr val="accent4"/>
              </a:solidFill>
              <a:ln w="9525">
                <a:solidFill>
                  <a:schemeClr val="accent4"/>
                </a:solidFill>
              </a:ln>
              <a:effectLst/>
            </c:spPr>
          </c:marker>
          <c:trendline>
            <c:spPr>
              <a:ln w="47625" cap="rnd">
                <a:solidFill>
                  <a:schemeClr val="accent4"/>
                </a:solidFill>
                <a:prstDash val="dash"/>
              </a:ln>
              <a:effectLst/>
            </c:spPr>
            <c:trendlineType val="linear"/>
            <c:dispRSqr val="0"/>
            <c:dispEq val="0"/>
          </c:trendline>
          <c:xVal>
            <c:numRef>
              <c:f>'10Min20180101_AVG_60'!$D$434:$D$577</c:f>
              <c:numCache>
                <c:formatCode>h:mm:ss</c:formatCode>
                <c:ptCount val="144"/>
                <c:pt idx="0">
                  <c:v>0.1388888888888889</c:v>
                </c:pt>
                <c:pt idx="1">
                  <c:v>0.86805555555555558</c:v>
                </c:pt>
                <c:pt idx="2">
                  <c:v>0.86111111111111116</c:v>
                </c:pt>
                <c:pt idx="3">
                  <c:v>0.36805555555555558</c:v>
                </c:pt>
                <c:pt idx="4">
                  <c:v>0.875</c:v>
                </c:pt>
                <c:pt idx="5">
                  <c:v>0.90277777777777779</c:v>
                </c:pt>
                <c:pt idx="6">
                  <c:v>0.125</c:v>
                </c:pt>
                <c:pt idx="7">
                  <c:v>0.89583333333333337</c:v>
                </c:pt>
                <c:pt idx="8">
                  <c:v>0.15277777777777779</c:v>
                </c:pt>
                <c:pt idx="9">
                  <c:v>0.2986111111111111</c:v>
                </c:pt>
                <c:pt idx="10">
                  <c:v>0.13194444444444445</c:v>
                </c:pt>
                <c:pt idx="11">
                  <c:v>0.2638888888888889</c:v>
                </c:pt>
                <c:pt idx="12">
                  <c:v>0.88888888888888884</c:v>
                </c:pt>
                <c:pt idx="13">
                  <c:v>0.15972222222222221</c:v>
                </c:pt>
                <c:pt idx="14">
                  <c:v>0.1875</c:v>
                </c:pt>
                <c:pt idx="15">
                  <c:v>0.22916666666666666</c:v>
                </c:pt>
                <c:pt idx="16">
                  <c:v>0.27083333333333331</c:v>
                </c:pt>
                <c:pt idx="17">
                  <c:v>0.27777777777777779</c:v>
                </c:pt>
                <c:pt idx="18">
                  <c:v>0.29166666666666669</c:v>
                </c:pt>
                <c:pt idx="19">
                  <c:v>0.88194444444444442</c:v>
                </c:pt>
                <c:pt idx="20">
                  <c:v>0.25694444444444442</c:v>
                </c:pt>
                <c:pt idx="21">
                  <c:v>0.28472222222222221</c:v>
                </c:pt>
                <c:pt idx="22">
                  <c:v>0.21527777777777779</c:v>
                </c:pt>
                <c:pt idx="23">
                  <c:v>0.30555555555555558</c:v>
                </c:pt>
                <c:pt idx="24">
                  <c:v>0.2361111111111111</c:v>
                </c:pt>
                <c:pt idx="25">
                  <c:v>0.84722222222222221</c:v>
                </c:pt>
                <c:pt idx="26">
                  <c:v>0.14583333333333334</c:v>
                </c:pt>
                <c:pt idx="27">
                  <c:v>0.25</c:v>
                </c:pt>
                <c:pt idx="28">
                  <c:v>0.375</c:v>
                </c:pt>
                <c:pt idx="29">
                  <c:v>0.91666666666666663</c:v>
                </c:pt>
                <c:pt idx="30">
                  <c:v>0.9375</c:v>
                </c:pt>
                <c:pt idx="31">
                  <c:v>0.22222222222222221</c:v>
                </c:pt>
                <c:pt idx="32">
                  <c:v>0.24305555555555555</c:v>
                </c:pt>
                <c:pt idx="33">
                  <c:v>0.19444444444444445</c:v>
                </c:pt>
                <c:pt idx="34">
                  <c:v>0.85416666666666663</c:v>
                </c:pt>
                <c:pt idx="35">
                  <c:v>0.90972222222222221</c:v>
                </c:pt>
                <c:pt idx="36">
                  <c:v>0.2013888888888889</c:v>
                </c:pt>
                <c:pt idx="37">
                  <c:v>0.3611111111111111</c:v>
                </c:pt>
                <c:pt idx="38">
                  <c:v>0.97916666666666663</c:v>
                </c:pt>
                <c:pt idx="39">
                  <c:v>9.0277777777777776E-2</c:v>
                </c:pt>
                <c:pt idx="40">
                  <c:v>0.93055555555555558</c:v>
                </c:pt>
                <c:pt idx="41">
                  <c:v>0.11805555555555555</c:v>
                </c:pt>
                <c:pt idx="42">
                  <c:v>0.10416666666666667</c:v>
                </c:pt>
                <c:pt idx="43">
                  <c:v>0.99305555555555558</c:v>
                </c:pt>
                <c:pt idx="44">
                  <c:v>0.33333333333333331</c:v>
                </c:pt>
                <c:pt idx="45">
                  <c:v>0.84027777777777779</c:v>
                </c:pt>
                <c:pt idx="46">
                  <c:v>0.35416666666666669</c:v>
                </c:pt>
                <c:pt idx="47">
                  <c:v>0.98611111111111116</c:v>
                </c:pt>
                <c:pt idx="48">
                  <c:v>0.92361111111111116</c:v>
                </c:pt>
                <c:pt idx="49">
                  <c:v>0.18055555555555555</c:v>
                </c:pt>
                <c:pt idx="50">
                  <c:v>0.82638888888888884</c:v>
                </c:pt>
                <c:pt idx="51">
                  <c:v>0.34722222222222221</c:v>
                </c:pt>
                <c:pt idx="52">
                  <c:v>9.7222222222222224E-2</c:v>
                </c:pt>
                <c:pt idx="53">
                  <c:v>0.3888888888888889</c:v>
                </c:pt>
                <c:pt idx="54">
                  <c:v>0.20833333333333334</c:v>
                </c:pt>
                <c:pt idx="55">
                  <c:v>0.3125</c:v>
                </c:pt>
                <c:pt idx="56">
                  <c:v>0.8125</c:v>
                </c:pt>
                <c:pt idx="57">
                  <c:v>8.3333333333333329E-2</c:v>
                </c:pt>
                <c:pt idx="58">
                  <c:v>0.34027777777777779</c:v>
                </c:pt>
                <c:pt idx="59">
                  <c:v>0.78472222222222221</c:v>
                </c:pt>
                <c:pt idx="60">
                  <c:v>0.94444444444444442</c:v>
                </c:pt>
                <c:pt idx="61">
                  <c:v>0.81944444444444442</c:v>
                </c:pt>
                <c:pt idx="62">
                  <c:v>0.83333333333333337</c:v>
                </c:pt>
                <c:pt idx="63">
                  <c:v>0.80555555555555558</c:v>
                </c:pt>
                <c:pt idx="64">
                  <c:v>7.6388888888888895E-2</c:v>
                </c:pt>
                <c:pt idx="65">
                  <c:v>0.16666666666666666</c:v>
                </c:pt>
                <c:pt idx="66">
                  <c:v>0.1736111111111111</c:v>
                </c:pt>
                <c:pt idx="67">
                  <c:v>0.38194444444444442</c:v>
                </c:pt>
                <c:pt idx="68">
                  <c:v>0.79861111111111116</c:v>
                </c:pt>
                <c:pt idx="69">
                  <c:v>0.77777777777777779</c:v>
                </c:pt>
                <c:pt idx="70">
                  <c:v>0.39583333333333331</c:v>
                </c:pt>
                <c:pt idx="71">
                  <c:v>0.97222222222222221</c:v>
                </c:pt>
                <c:pt idx="72">
                  <c:v>0.1111111111111111</c:v>
                </c:pt>
                <c:pt idx="73">
                  <c:v>0.96527777777777779</c:v>
                </c:pt>
                <c:pt idx="74">
                  <c:v>6.9444444444444448E-2</c:v>
                </c:pt>
                <c:pt idx="75">
                  <c:v>0.79166666666666663</c:v>
                </c:pt>
                <c:pt idx="76">
                  <c:v>0.40972222222222221</c:v>
                </c:pt>
                <c:pt idx="77">
                  <c:v>0.76388888888888884</c:v>
                </c:pt>
                <c:pt idx="78">
                  <c:v>0.75</c:v>
                </c:pt>
                <c:pt idx="79">
                  <c:v>0.41666666666666669</c:v>
                </c:pt>
                <c:pt idx="80">
                  <c:v>0.77083333333333337</c:v>
                </c:pt>
                <c:pt idx="81">
                  <c:v>0.95833333333333337</c:v>
                </c:pt>
                <c:pt idx="82">
                  <c:v>5.5555555555555552E-2</c:v>
                </c:pt>
                <c:pt idx="83">
                  <c:v>0.72222222222222221</c:v>
                </c:pt>
                <c:pt idx="84">
                  <c:v>0.3263888888888889</c:v>
                </c:pt>
                <c:pt idx="85">
                  <c:v>0.74305555555555558</c:v>
                </c:pt>
                <c:pt idx="86">
                  <c:v>0.95138888888888884</c:v>
                </c:pt>
                <c:pt idx="87">
                  <c:v>0.75694444444444442</c:v>
                </c:pt>
                <c:pt idx="88">
                  <c:v>6.25E-2</c:v>
                </c:pt>
                <c:pt idx="89">
                  <c:v>0.31944444444444442</c:v>
                </c:pt>
                <c:pt idx="90">
                  <c:v>0.72916666666666663</c:v>
                </c:pt>
                <c:pt idx="91">
                  <c:v>0.40277777777777779</c:v>
                </c:pt>
                <c:pt idx="92">
                  <c:v>4.8611111111111112E-2</c:v>
                </c:pt>
                <c:pt idx="93">
                  <c:v>4.1666666666666664E-2</c:v>
                </c:pt>
                <c:pt idx="94">
                  <c:v>0.5</c:v>
                </c:pt>
                <c:pt idx="95">
                  <c:v>2.7777777777777776E-2</c:v>
                </c:pt>
                <c:pt idx="96">
                  <c:v>0.47916666666666669</c:v>
                </c:pt>
                <c:pt idx="97">
                  <c:v>2.0833333333333332E-2</c:v>
                </c:pt>
                <c:pt idx="98">
                  <c:v>0.71527777777777779</c:v>
                </c:pt>
                <c:pt idx="99">
                  <c:v>0.46527777777777779</c:v>
                </c:pt>
                <c:pt idx="100">
                  <c:v>0.47222222222222221</c:v>
                </c:pt>
                <c:pt idx="101">
                  <c:v>0</c:v>
                </c:pt>
                <c:pt idx="102">
                  <c:v>0.4236111111111111</c:v>
                </c:pt>
                <c:pt idx="103">
                  <c:v>0.50694444444444442</c:v>
                </c:pt>
                <c:pt idx="104">
                  <c:v>0.6875</c:v>
                </c:pt>
                <c:pt idx="105">
                  <c:v>0.70138888888888884</c:v>
                </c:pt>
                <c:pt idx="106">
                  <c:v>3.4722222222222224E-2</c:v>
                </c:pt>
                <c:pt idx="107">
                  <c:v>0.4861111111111111</c:v>
                </c:pt>
                <c:pt idx="108">
                  <c:v>1.3888888888888888E-2</c:v>
                </c:pt>
                <c:pt idx="109">
                  <c:v>0.73611111111111116</c:v>
                </c:pt>
                <c:pt idx="110">
                  <c:v>0.70833333333333337</c:v>
                </c:pt>
                <c:pt idx="111">
                  <c:v>6.9444444444444441E-3</c:v>
                </c:pt>
                <c:pt idx="112">
                  <c:v>0.51388888888888884</c:v>
                </c:pt>
                <c:pt idx="113">
                  <c:v>0.43055555555555558</c:v>
                </c:pt>
                <c:pt idx="114">
                  <c:v>0.49305555555555558</c:v>
                </c:pt>
                <c:pt idx="115">
                  <c:v>0.52083333333333337</c:v>
                </c:pt>
                <c:pt idx="116">
                  <c:v>0.60416666666666663</c:v>
                </c:pt>
                <c:pt idx="117">
                  <c:v>0.68055555555555558</c:v>
                </c:pt>
                <c:pt idx="118">
                  <c:v>0.69444444444444442</c:v>
                </c:pt>
                <c:pt idx="119">
                  <c:v>0.45833333333333331</c:v>
                </c:pt>
                <c:pt idx="120">
                  <c:v>0.61111111111111116</c:v>
                </c:pt>
                <c:pt idx="121">
                  <c:v>0.44444444444444442</c:v>
                </c:pt>
                <c:pt idx="122">
                  <c:v>0.5625</c:v>
                </c:pt>
                <c:pt idx="123">
                  <c:v>0.67361111111111116</c:v>
                </c:pt>
                <c:pt idx="124">
                  <c:v>0.4375</c:v>
                </c:pt>
                <c:pt idx="125">
                  <c:v>0.59722222222222221</c:v>
                </c:pt>
                <c:pt idx="126">
                  <c:v>0.61805555555555558</c:v>
                </c:pt>
                <c:pt idx="127">
                  <c:v>0.65277777777777779</c:v>
                </c:pt>
                <c:pt idx="128">
                  <c:v>0.52777777777777779</c:v>
                </c:pt>
                <c:pt idx="129">
                  <c:v>0.66666666666666663</c:v>
                </c:pt>
                <c:pt idx="130">
                  <c:v>0.57638888888888884</c:v>
                </c:pt>
                <c:pt idx="131">
                  <c:v>0.58333333333333337</c:v>
                </c:pt>
                <c:pt idx="132">
                  <c:v>0.64583333333333337</c:v>
                </c:pt>
                <c:pt idx="133">
                  <c:v>0.63888888888888884</c:v>
                </c:pt>
                <c:pt idx="134">
                  <c:v>0.55555555555555558</c:v>
                </c:pt>
                <c:pt idx="135">
                  <c:v>0.56944444444444442</c:v>
                </c:pt>
                <c:pt idx="136">
                  <c:v>0.65972222222222221</c:v>
                </c:pt>
                <c:pt idx="137">
                  <c:v>0.53472222222222221</c:v>
                </c:pt>
                <c:pt idx="138">
                  <c:v>0.4513888888888889</c:v>
                </c:pt>
                <c:pt idx="139">
                  <c:v>0.63194444444444442</c:v>
                </c:pt>
                <c:pt idx="140">
                  <c:v>0.59027777777777779</c:v>
                </c:pt>
                <c:pt idx="141">
                  <c:v>0.54166666666666663</c:v>
                </c:pt>
                <c:pt idx="142">
                  <c:v>0.625</c:v>
                </c:pt>
                <c:pt idx="143">
                  <c:v>0.54861111111111116</c:v>
                </c:pt>
              </c:numCache>
            </c:numRef>
          </c:xVal>
          <c:yVal>
            <c:numRef>
              <c:f>'10Min20180101_AVG_60'!$E$434:$E$577</c:f>
              <c:numCache>
                <c:formatCode>General</c:formatCode>
                <c:ptCount val="144"/>
                <c:pt idx="0">
                  <c:v>347.22</c:v>
                </c:pt>
                <c:pt idx="1">
                  <c:v>372.74</c:v>
                </c:pt>
                <c:pt idx="2">
                  <c:v>462.58</c:v>
                </c:pt>
                <c:pt idx="3">
                  <c:v>500.3</c:v>
                </c:pt>
                <c:pt idx="4">
                  <c:v>458.38</c:v>
                </c:pt>
                <c:pt idx="5">
                  <c:v>484.63</c:v>
                </c:pt>
                <c:pt idx="6">
                  <c:v>471.82</c:v>
                </c:pt>
                <c:pt idx="7">
                  <c:v>472.33</c:v>
                </c:pt>
                <c:pt idx="8">
                  <c:v>530.57000000000005</c:v>
                </c:pt>
                <c:pt idx="9">
                  <c:v>531.4</c:v>
                </c:pt>
                <c:pt idx="10">
                  <c:v>522.02</c:v>
                </c:pt>
                <c:pt idx="11">
                  <c:v>529.37</c:v>
                </c:pt>
                <c:pt idx="12">
                  <c:v>520.70000000000005</c:v>
                </c:pt>
                <c:pt idx="13">
                  <c:v>545.96</c:v>
                </c:pt>
                <c:pt idx="14">
                  <c:v>543.52</c:v>
                </c:pt>
                <c:pt idx="15">
                  <c:v>534.59</c:v>
                </c:pt>
                <c:pt idx="16">
                  <c:v>558.41</c:v>
                </c:pt>
                <c:pt idx="17">
                  <c:v>580.89</c:v>
                </c:pt>
                <c:pt idx="18">
                  <c:v>597.52</c:v>
                </c:pt>
                <c:pt idx="19">
                  <c:v>536.36</c:v>
                </c:pt>
                <c:pt idx="20">
                  <c:v>598.35</c:v>
                </c:pt>
                <c:pt idx="21">
                  <c:v>633.1</c:v>
                </c:pt>
                <c:pt idx="22">
                  <c:v>612.02</c:v>
                </c:pt>
                <c:pt idx="23">
                  <c:v>607.41</c:v>
                </c:pt>
                <c:pt idx="24">
                  <c:v>609.11</c:v>
                </c:pt>
                <c:pt idx="25">
                  <c:v>599.59</c:v>
                </c:pt>
                <c:pt idx="26">
                  <c:v>650.20000000000005</c:v>
                </c:pt>
                <c:pt idx="27">
                  <c:v>624.39</c:v>
                </c:pt>
                <c:pt idx="28">
                  <c:v>682.21</c:v>
                </c:pt>
                <c:pt idx="29">
                  <c:v>631.87</c:v>
                </c:pt>
                <c:pt idx="30">
                  <c:v>648.92999999999995</c:v>
                </c:pt>
                <c:pt idx="31">
                  <c:v>649.66</c:v>
                </c:pt>
                <c:pt idx="32">
                  <c:v>658.62</c:v>
                </c:pt>
                <c:pt idx="33">
                  <c:v>664.31</c:v>
                </c:pt>
                <c:pt idx="34">
                  <c:v>647.19000000000005</c:v>
                </c:pt>
                <c:pt idx="35">
                  <c:v>698.35</c:v>
                </c:pt>
                <c:pt idx="36">
                  <c:v>701.5</c:v>
                </c:pt>
                <c:pt idx="37">
                  <c:v>722.52</c:v>
                </c:pt>
                <c:pt idx="38">
                  <c:v>731.14</c:v>
                </c:pt>
                <c:pt idx="39">
                  <c:v>760.89</c:v>
                </c:pt>
                <c:pt idx="40">
                  <c:v>747.07</c:v>
                </c:pt>
                <c:pt idx="41">
                  <c:v>790.02</c:v>
                </c:pt>
                <c:pt idx="42">
                  <c:v>801.3</c:v>
                </c:pt>
                <c:pt idx="43">
                  <c:v>791.29</c:v>
                </c:pt>
                <c:pt idx="44">
                  <c:v>856.64</c:v>
                </c:pt>
                <c:pt idx="45">
                  <c:v>856.39</c:v>
                </c:pt>
                <c:pt idx="46">
                  <c:v>837.09</c:v>
                </c:pt>
                <c:pt idx="47">
                  <c:v>855.29</c:v>
                </c:pt>
                <c:pt idx="48">
                  <c:v>832.82</c:v>
                </c:pt>
                <c:pt idx="49">
                  <c:v>868.07</c:v>
                </c:pt>
                <c:pt idx="50">
                  <c:v>903.05</c:v>
                </c:pt>
                <c:pt idx="51">
                  <c:v>849.75</c:v>
                </c:pt>
                <c:pt idx="52">
                  <c:v>870.57</c:v>
                </c:pt>
                <c:pt idx="53">
                  <c:v>915.71</c:v>
                </c:pt>
                <c:pt idx="54">
                  <c:v>903.97</c:v>
                </c:pt>
                <c:pt idx="55">
                  <c:v>935.16</c:v>
                </c:pt>
                <c:pt idx="56">
                  <c:v>904.97</c:v>
                </c:pt>
                <c:pt idx="57">
                  <c:v>958.57</c:v>
                </c:pt>
                <c:pt idx="58">
                  <c:v>923.56</c:v>
                </c:pt>
                <c:pt idx="59">
                  <c:v>903.85</c:v>
                </c:pt>
                <c:pt idx="60">
                  <c:v>907.55</c:v>
                </c:pt>
                <c:pt idx="61">
                  <c:v>932.51</c:v>
                </c:pt>
                <c:pt idx="62">
                  <c:v>918.59</c:v>
                </c:pt>
                <c:pt idx="63">
                  <c:v>942.77</c:v>
                </c:pt>
                <c:pt idx="64">
                  <c:v>994.59</c:v>
                </c:pt>
                <c:pt idx="65">
                  <c:v>981.03</c:v>
                </c:pt>
                <c:pt idx="66">
                  <c:v>1008.59</c:v>
                </c:pt>
                <c:pt idx="67">
                  <c:v>1004.23</c:v>
                </c:pt>
                <c:pt idx="68">
                  <c:v>1020.05</c:v>
                </c:pt>
                <c:pt idx="69">
                  <c:v>1039.7</c:v>
                </c:pt>
                <c:pt idx="70">
                  <c:v>1082.5</c:v>
                </c:pt>
                <c:pt idx="71">
                  <c:v>1104.31</c:v>
                </c:pt>
                <c:pt idx="72">
                  <c:v>1073.56</c:v>
                </c:pt>
                <c:pt idx="73">
                  <c:v>1120.8699999999999</c:v>
                </c:pt>
                <c:pt idx="74">
                  <c:v>1176.3699999999999</c:v>
                </c:pt>
                <c:pt idx="75">
                  <c:v>1097.1500000000001</c:v>
                </c:pt>
                <c:pt idx="76">
                  <c:v>1119.47</c:v>
                </c:pt>
                <c:pt idx="77">
                  <c:v>1172.01</c:v>
                </c:pt>
                <c:pt idx="78">
                  <c:v>1178.5999999999999</c:v>
                </c:pt>
                <c:pt idx="79">
                  <c:v>1191.6500000000001</c:v>
                </c:pt>
                <c:pt idx="80">
                  <c:v>1221.95</c:v>
                </c:pt>
                <c:pt idx="81">
                  <c:v>1252.8</c:v>
                </c:pt>
                <c:pt idx="82">
                  <c:v>1255.33</c:v>
                </c:pt>
                <c:pt idx="83">
                  <c:v>1196.55</c:v>
                </c:pt>
                <c:pt idx="84">
                  <c:v>1316.08</c:v>
                </c:pt>
                <c:pt idx="85">
                  <c:v>1269.76</c:v>
                </c:pt>
                <c:pt idx="86">
                  <c:v>1295.33</c:v>
                </c:pt>
                <c:pt idx="87">
                  <c:v>1289.25</c:v>
                </c:pt>
                <c:pt idx="88">
                  <c:v>1342.18</c:v>
                </c:pt>
                <c:pt idx="89">
                  <c:v>1376.99</c:v>
                </c:pt>
                <c:pt idx="90">
                  <c:v>1346</c:v>
                </c:pt>
                <c:pt idx="91">
                  <c:v>1406.34</c:v>
                </c:pt>
                <c:pt idx="92">
                  <c:v>1405.52</c:v>
                </c:pt>
                <c:pt idx="93">
                  <c:v>1451.76</c:v>
                </c:pt>
                <c:pt idx="94">
                  <c:v>1374</c:v>
                </c:pt>
                <c:pt idx="95">
                  <c:v>1474.92</c:v>
                </c:pt>
                <c:pt idx="96">
                  <c:v>1452.75</c:v>
                </c:pt>
                <c:pt idx="97">
                  <c:v>1492</c:v>
                </c:pt>
                <c:pt idx="98">
                  <c:v>1421.81</c:v>
                </c:pt>
                <c:pt idx="99">
                  <c:v>1462.67</c:v>
                </c:pt>
                <c:pt idx="100">
                  <c:v>1466.21</c:v>
                </c:pt>
                <c:pt idx="101">
                  <c:v>1479.88</c:v>
                </c:pt>
                <c:pt idx="102">
                  <c:v>1494.15</c:v>
                </c:pt>
                <c:pt idx="103">
                  <c:v>1494.07</c:v>
                </c:pt>
                <c:pt idx="104">
                  <c:v>1446.22</c:v>
                </c:pt>
                <c:pt idx="105">
                  <c:v>1475.39</c:v>
                </c:pt>
                <c:pt idx="106">
                  <c:v>1515.08</c:v>
                </c:pt>
                <c:pt idx="107">
                  <c:v>1448.79</c:v>
                </c:pt>
                <c:pt idx="108">
                  <c:v>1509.16</c:v>
                </c:pt>
                <c:pt idx="109">
                  <c:v>1484.8</c:v>
                </c:pt>
                <c:pt idx="110">
                  <c:v>1485.18</c:v>
                </c:pt>
                <c:pt idx="111">
                  <c:v>1517.29</c:v>
                </c:pt>
                <c:pt idx="112">
                  <c:v>1506.2</c:v>
                </c:pt>
                <c:pt idx="113">
                  <c:v>1519.2</c:v>
                </c:pt>
                <c:pt idx="114">
                  <c:v>1497.34</c:v>
                </c:pt>
                <c:pt idx="115">
                  <c:v>1501.29</c:v>
                </c:pt>
                <c:pt idx="116">
                  <c:v>1508.55</c:v>
                </c:pt>
                <c:pt idx="117">
                  <c:v>1513.69</c:v>
                </c:pt>
                <c:pt idx="118">
                  <c:v>1498.83</c:v>
                </c:pt>
                <c:pt idx="119">
                  <c:v>1522.04</c:v>
                </c:pt>
                <c:pt idx="120">
                  <c:v>1518.09</c:v>
                </c:pt>
                <c:pt idx="121">
                  <c:v>1523.05</c:v>
                </c:pt>
                <c:pt idx="122">
                  <c:v>1527.31</c:v>
                </c:pt>
                <c:pt idx="123">
                  <c:v>1521.08</c:v>
                </c:pt>
                <c:pt idx="124">
                  <c:v>1522.47</c:v>
                </c:pt>
                <c:pt idx="125">
                  <c:v>1520.48</c:v>
                </c:pt>
                <c:pt idx="126">
                  <c:v>1517.41</c:v>
                </c:pt>
                <c:pt idx="127">
                  <c:v>1518.43</c:v>
                </c:pt>
                <c:pt idx="128">
                  <c:v>1526.84</c:v>
                </c:pt>
                <c:pt idx="129">
                  <c:v>1525.65</c:v>
                </c:pt>
                <c:pt idx="130">
                  <c:v>1525.67</c:v>
                </c:pt>
                <c:pt idx="131">
                  <c:v>1526.97</c:v>
                </c:pt>
                <c:pt idx="132">
                  <c:v>1524.48</c:v>
                </c:pt>
                <c:pt idx="133">
                  <c:v>1519.75</c:v>
                </c:pt>
                <c:pt idx="134">
                  <c:v>1526.73</c:v>
                </c:pt>
                <c:pt idx="135">
                  <c:v>1527.38</c:v>
                </c:pt>
                <c:pt idx="136">
                  <c:v>1525</c:v>
                </c:pt>
                <c:pt idx="137">
                  <c:v>1527.4</c:v>
                </c:pt>
                <c:pt idx="138">
                  <c:v>1524.18</c:v>
                </c:pt>
                <c:pt idx="139">
                  <c:v>1525.86</c:v>
                </c:pt>
                <c:pt idx="140">
                  <c:v>1526.69</c:v>
                </c:pt>
                <c:pt idx="141">
                  <c:v>1526.46</c:v>
                </c:pt>
                <c:pt idx="142">
                  <c:v>1524.89</c:v>
                </c:pt>
                <c:pt idx="143">
                  <c:v>1525.65</c:v>
                </c:pt>
              </c:numCache>
            </c:numRef>
          </c:yVal>
          <c:smooth val="0"/>
          <c:extLst>
            <c:ext xmlns:c16="http://schemas.microsoft.com/office/drawing/2014/chart" uri="{C3380CC4-5D6E-409C-BE32-E72D297353CC}">
              <c16:uniqueId val="{00000007-ACBE-498C-A73E-E93401C89610}"/>
            </c:ext>
          </c:extLst>
        </c:ser>
        <c:ser>
          <c:idx val="4"/>
          <c:order val="4"/>
          <c:tx>
            <c:v>6</c:v>
          </c:tx>
          <c:spPr>
            <a:ln w="25400" cap="rnd">
              <a:noFill/>
              <a:round/>
            </a:ln>
            <a:effectLst/>
          </c:spPr>
          <c:marker>
            <c:symbol val="circle"/>
            <c:size val="5"/>
            <c:spPr>
              <a:solidFill>
                <a:schemeClr val="accent5"/>
              </a:solidFill>
              <a:ln w="9525">
                <a:solidFill>
                  <a:schemeClr val="accent5"/>
                </a:solidFill>
              </a:ln>
              <a:effectLst/>
            </c:spPr>
          </c:marker>
          <c:trendline>
            <c:spPr>
              <a:ln w="41275" cap="rnd">
                <a:solidFill>
                  <a:schemeClr val="accent5"/>
                </a:solidFill>
                <a:prstDash val="dash"/>
              </a:ln>
              <a:effectLst/>
            </c:spPr>
            <c:trendlineType val="linear"/>
            <c:dispRSqr val="0"/>
            <c:dispEq val="0"/>
          </c:trendline>
          <c:xVal>
            <c:numRef>
              <c:f>'10Min20180101_AVG_60'!$D$722:$D$865</c:f>
              <c:numCache>
                <c:formatCode>h:mm:ss</c:formatCode>
                <c:ptCount val="144"/>
                <c:pt idx="0">
                  <c:v>0.13194444444444445</c:v>
                </c:pt>
                <c:pt idx="1">
                  <c:v>0.2638888888888889</c:v>
                </c:pt>
                <c:pt idx="2">
                  <c:v>0.86805555555555558</c:v>
                </c:pt>
                <c:pt idx="3">
                  <c:v>0.22222222222222221</c:v>
                </c:pt>
                <c:pt idx="4">
                  <c:v>0.18055555555555555</c:v>
                </c:pt>
                <c:pt idx="5">
                  <c:v>0.11805555555555555</c:v>
                </c:pt>
                <c:pt idx="6">
                  <c:v>0.25694444444444442</c:v>
                </c:pt>
                <c:pt idx="7">
                  <c:v>0.25</c:v>
                </c:pt>
                <c:pt idx="8">
                  <c:v>0.22916666666666666</c:v>
                </c:pt>
                <c:pt idx="9">
                  <c:v>0.85416666666666663</c:v>
                </c:pt>
                <c:pt idx="10">
                  <c:v>0.84722222222222221</c:v>
                </c:pt>
                <c:pt idx="11">
                  <c:v>0.20833333333333334</c:v>
                </c:pt>
                <c:pt idx="12">
                  <c:v>0.21527777777777779</c:v>
                </c:pt>
                <c:pt idx="13">
                  <c:v>0.24305555555555555</c:v>
                </c:pt>
                <c:pt idx="14">
                  <c:v>0.28472222222222221</c:v>
                </c:pt>
                <c:pt idx="15">
                  <c:v>0.86111111111111116</c:v>
                </c:pt>
                <c:pt idx="16">
                  <c:v>0.1875</c:v>
                </c:pt>
                <c:pt idx="17">
                  <c:v>0.875</c:v>
                </c:pt>
                <c:pt idx="18">
                  <c:v>0.2013888888888889</c:v>
                </c:pt>
                <c:pt idx="19">
                  <c:v>0.19444444444444445</c:v>
                </c:pt>
                <c:pt idx="20">
                  <c:v>0.1736111111111111</c:v>
                </c:pt>
                <c:pt idx="21">
                  <c:v>0.30555555555555558</c:v>
                </c:pt>
                <c:pt idx="22">
                  <c:v>0.36805555555555558</c:v>
                </c:pt>
                <c:pt idx="23">
                  <c:v>0.29166666666666669</c:v>
                </c:pt>
                <c:pt idx="24">
                  <c:v>0.27777777777777779</c:v>
                </c:pt>
                <c:pt idx="25">
                  <c:v>0.125</c:v>
                </c:pt>
                <c:pt idx="26">
                  <c:v>0.3611111111111111</c:v>
                </c:pt>
                <c:pt idx="27">
                  <c:v>0.27083333333333331</c:v>
                </c:pt>
                <c:pt idx="28">
                  <c:v>0.2986111111111111</c:v>
                </c:pt>
                <c:pt idx="29">
                  <c:v>0.1111111111111111</c:v>
                </c:pt>
                <c:pt idx="30">
                  <c:v>0.92361111111111116</c:v>
                </c:pt>
                <c:pt idx="31">
                  <c:v>0.99305555555555558</c:v>
                </c:pt>
                <c:pt idx="32">
                  <c:v>0.2361111111111111</c:v>
                </c:pt>
                <c:pt idx="33">
                  <c:v>0.15277777777777779</c:v>
                </c:pt>
                <c:pt idx="34">
                  <c:v>8.3333333333333329E-2</c:v>
                </c:pt>
                <c:pt idx="35">
                  <c:v>0.98611111111111116</c:v>
                </c:pt>
                <c:pt idx="36">
                  <c:v>0.14583333333333334</c:v>
                </c:pt>
                <c:pt idx="37">
                  <c:v>9.0277777777777776E-2</c:v>
                </c:pt>
                <c:pt idx="38">
                  <c:v>7.6388888888888895E-2</c:v>
                </c:pt>
                <c:pt idx="39">
                  <c:v>0.91666666666666663</c:v>
                </c:pt>
                <c:pt idx="40">
                  <c:v>9.7222222222222224E-2</c:v>
                </c:pt>
                <c:pt idx="41">
                  <c:v>0.84027777777777779</c:v>
                </c:pt>
                <c:pt idx="42">
                  <c:v>0.83333333333333337</c:v>
                </c:pt>
                <c:pt idx="43">
                  <c:v>0.35416666666666669</c:v>
                </c:pt>
                <c:pt idx="44">
                  <c:v>0.375</c:v>
                </c:pt>
                <c:pt idx="45">
                  <c:v>0.3888888888888889</c:v>
                </c:pt>
                <c:pt idx="46">
                  <c:v>0.38194444444444442</c:v>
                </c:pt>
                <c:pt idx="47">
                  <c:v>0.16666666666666666</c:v>
                </c:pt>
                <c:pt idx="48">
                  <c:v>0.88888888888888884</c:v>
                </c:pt>
                <c:pt idx="49">
                  <c:v>0.97916666666666663</c:v>
                </c:pt>
                <c:pt idx="50">
                  <c:v>0.80555555555555558</c:v>
                </c:pt>
                <c:pt idx="51">
                  <c:v>0.34027777777777779</c:v>
                </c:pt>
                <c:pt idx="52">
                  <c:v>0.8125</c:v>
                </c:pt>
                <c:pt idx="53">
                  <c:v>0.97222222222222221</c:v>
                </c:pt>
                <c:pt idx="54">
                  <c:v>0.1388888888888889</c:v>
                </c:pt>
                <c:pt idx="55">
                  <c:v>0.93055555555555558</c:v>
                </c:pt>
                <c:pt idx="56">
                  <c:v>0.96527777777777779</c:v>
                </c:pt>
                <c:pt idx="57">
                  <c:v>0.82638888888888884</c:v>
                </c:pt>
                <c:pt idx="58">
                  <c:v>0.10416666666666667</c:v>
                </c:pt>
                <c:pt idx="59">
                  <c:v>0.15972222222222221</c:v>
                </c:pt>
                <c:pt idx="60">
                  <c:v>6.9444444444444448E-2</c:v>
                </c:pt>
                <c:pt idx="61">
                  <c:v>0.34722222222222221</c:v>
                </c:pt>
                <c:pt idx="62">
                  <c:v>0.88194444444444442</c:v>
                </c:pt>
                <c:pt idx="63">
                  <c:v>0.89583333333333337</c:v>
                </c:pt>
                <c:pt idx="64">
                  <c:v>0.33333333333333331</c:v>
                </c:pt>
                <c:pt idx="65">
                  <c:v>6.25E-2</c:v>
                </c:pt>
                <c:pt idx="66">
                  <c:v>0.81944444444444442</c:v>
                </c:pt>
                <c:pt idx="67">
                  <c:v>0.3263888888888889</c:v>
                </c:pt>
                <c:pt idx="68">
                  <c:v>0.40972222222222221</c:v>
                </c:pt>
                <c:pt idx="69">
                  <c:v>0.95833333333333337</c:v>
                </c:pt>
                <c:pt idx="70">
                  <c:v>0.79861111111111116</c:v>
                </c:pt>
                <c:pt idx="71">
                  <c:v>0.90277777777777779</c:v>
                </c:pt>
                <c:pt idx="72">
                  <c:v>4.8611111111111112E-2</c:v>
                </c:pt>
                <c:pt idx="73">
                  <c:v>0.90972222222222221</c:v>
                </c:pt>
                <c:pt idx="74">
                  <c:v>0.39583333333333331</c:v>
                </c:pt>
                <c:pt idx="75">
                  <c:v>0.95138888888888884</c:v>
                </c:pt>
                <c:pt idx="76">
                  <c:v>5.5555555555555552E-2</c:v>
                </c:pt>
                <c:pt idx="77">
                  <c:v>0.79166666666666663</c:v>
                </c:pt>
                <c:pt idx="78">
                  <c:v>0.9375</c:v>
                </c:pt>
                <c:pt idx="79">
                  <c:v>0.94444444444444442</c:v>
                </c:pt>
                <c:pt idx="80">
                  <c:v>6.9444444444444441E-3</c:v>
                </c:pt>
                <c:pt idx="81">
                  <c:v>0.78472222222222221</c:v>
                </c:pt>
                <c:pt idx="82">
                  <c:v>0.77777777777777779</c:v>
                </c:pt>
                <c:pt idx="83">
                  <c:v>4.1666666666666664E-2</c:v>
                </c:pt>
                <c:pt idx="84">
                  <c:v>0.49305555555555558</c:v>
                </c:pt>
                <c:pt idx="85">
                  <c:v>0.40277777777777779</c:v>
                </c:pt>
                <c:pt idx="86">
                  <c:v>0.70833333333333337</c:v>
                </c:pt>
                <c:pt idx="87">
                  <c:v>0.4861111111111111</c:v>
                </c:pt>
                <c:pt idx="88">
                  <c:v>0.3125</c:v>
                </c:pt>
                <c:pt idx="89">
                  <c:v>1.3888888888888888E-2</c:v>
                </c:pt>
                <c:pt idx="90">
                  <c:v>0.74305555555555558</c:v>
                </c:pt>
                <c:pt idx="91">
                  <c:v>0.31944444444444442</c:v>
                </c:pt>
                <c:pt idx="92">
                  <c:v>0</c:v>
                </c:pt>
                <c:pt idx="93">
                  <c:v>0.75694444444444442</c:v>
                </c:pt>
                <c:pt idx="94">
                  <c:v>0.75</c:v>
                </c:pt>
                <c:pt idx="95">
                  <c:v>0.72222222222222221</c:v>
                </c:pt>
                <c:pt idx="96">
                  <c:v>0.47916666666666669</c:v>
                </c:pt>
                <c:pt idx="97">
                  <c:v>0.73611111111111116</c:v>
                </c:pt>
                <c:pt idx="98">
                  <c:v>0.69444444444444442</c:v>
                </c:pt>
                <c:pt idx="99">
                  <c:v>0.71527777777777779</c:v>
                </c:pt>
                <c:pt idx="100">
                  <c:v>2.0833333333333332E-2</c:v>
                </c:pt>
                <c:pt idx="101">
                  <c:v>3.4722222222222224E-2</c:v>
                </c:pt>
                <c:pt idx="102">
                  <c:v>0.72916666666666663</c:v>
                </c:pt>
                <c:pt idx="103">
                  <c:v>0.46527777777777779</c:v>
                </c:pt>
                <c:pt idx="104">
                  <c:v>0.51388888888888884</c:v>
                </c:pt>
                <c:pt idx="105">
                  <c:v>0.76388888888888884</c:v>
                </c:pt>
                <c:pt idx="106">
                  <c:v>0.45833333333333331</c:v>
                </c:pt>
                <c:pt idx="107">
                  <c:v>0.77083333333333337</c:v>
                </c:pt>
                <c:pt idx="108">
                  <c:v>0.70138888888888884</c:v>
                </c:pt>
                <c:pt idx="109">
                  <c:v>0.47222222222222221</c:v>
                </c:pt>
                <c:pt idx="110">
                  <c:v>2.7777777777777776E-2</c:v>
                </c:pt>
                <c:pt idx="111">
                  <c:v>0.41666666666666669</c:v>
                </c:pt>
                <c:pt idx="112">
                  <c:v>0.50694444444444442</c:v>
                </c:pt>
                <c:pt idx="113">
                  <c:v>0.6875</c:v>
                </c:pt>
                <c:pt idx="114">
                  <c:v>0.68055555555555558</c:v>
                </c:pt>
                <c:pt idx="115">
                  <c:v>0.5</c:v>
                </c:pt>
                <c:pt idx="116">
                  <c:v>0.60416666666666663</c:v>
                </c:pt>
                <c:pt idx="117">
                  <c:v>0.55555555555555558</c:v>
                </c:pt>
                <c:pt idx="118">
                  <c:v>0.59722222222222221</c:v>
                </c:pt>
                <c:pt idx="119">
                  <c:v>0.52083333333333337</c:v>
                </c:pt>
                <c:pt idx="120">
                  <c:v>0.61111111111111116</c:v>
                </c:pt>
                <c:pt idx="121">
                  <c:v>0.5625</c:v>
                </c:pt>
                <c:pt idx="122">
                  <c:v>0.4236111111111111</c:v>
                </c:pt>
                <c:pt idx="123">
                  <c:v>0.56944444444444442</c:v>
                </c:pt>
                <c:pt idx="124">
                  <c:v>0.67361111111111116</c:v>
                </c:pt>
                <c:pt idx="125">
                  <c:v>0.4513888888888889</c:v>
                </c:pt>
                <c:pt idx="126">
                  <c:v>0.4375</c:v>
                </c:pt>
                <c:pt idx="127">
                  <c:v>0.43055555555555558</c:v>
                </c:pt>
                <c:pt idx="128">
                  <c:v>0.52777777777777779</c:v>
                </c:pt>
                <c:pt idx="129">
                  <c:v>0.57638888888888884</c:v>
                </c:pt>
                <c:pt idx="130">
                  <c:v>0.54861111111111116</c:v>
                </c:pt>
                <c:pt idx="131">
                  <c:v>0.53472222222222221</c:v>
                </c:pt>
                <c:pt idx="132">
                  <c:v>0.59027777777777779</c:v>
                </c:pt>
                <c:pt idx="133">
                  <c:v>0.58333333333333337</c:v>
                </c:pt>
                <c:pt idx="134">
                  <c:v>0.54166666666666663</c:v>
                </c:pt>
                <c:pt idx="135">
                  <c:v>0.64583333333333337</c:v>
                </c:pt>
                <c:pt idx="136">
                  <c:v>0.63888888888888884</c:v>
                </c:pt>
                <c:pt idx="137">
                  <c:v>0.66666666666666663</c:v>
                </c:pt>
                <c:pt idx="138">
                  <c:v>0.65972222222222221</c:v>
                </c:pt>
                <c:pt idx="139">
                  <c:v>0.44444444444444442</c:v>
                </c:pt>
                <c:pt idx="140">
                  <c:v>0.63194444444444442</c:v>
                </c:pt>
                <c:pt idx="141">
                  <c:v>0.625</c:v>
                </c:pt>
                <c:pt idx="142">
                  <c:v>0.65277777777777779</c:v>
                </c:pt>
                <c:pt idx="143">
                  <c:v>0.61805555555555558</c:v>
                </c:pt>
              </c:numCache>
            </c:numRef>
          </c:xVal>
          <c:yVal>
            <c:numRef>
              <c:f>'10Min20180101_AVG_60'!$E$722:$E$865</c:f>
              <c:numCache>
                <c:formatCode>General</c:formatCode>
                <c:ptCount val="144"/>
                <c:pt idx="0">
                  <c:v>377.22</c:v>
                </c:pt>
                <c:pt idx="1">
                  <c:v>412.23</c:v>
                </c:pt>
                <c:pt idx="2">
                  <c:v>388.43</c:v>
                </c:pt>
                <c:pt idx="3">
                  <c:v>450.76</c:v>
                </c:pt>
                <c:pt idx="4">
                  <c:v>454.3</c:v>
                </c:pt>
                <c:pt idx="5">
                  <c:v>456.43</c:v>
                </c:pt>
                <c:pt idx="6">
                  <c:v>463.41</c:v>
                </c:pt>
                <c:pt idx="7">
                  <c:v>470.09</c:v>
                </c:pt>
                <c:pt idx="8">
                  <c:v>441.95</c:v>
                </c:pt>
                <c:pt idx="9">
                  <c:v>491.99</c:v>
                </c:pt>
                <c:pt idx="10">
                  <c:v>496.87</c:v>
                </c:pt>
                <c:pt idx="11">
                  <c:v>537.39</c:v>
                </c:pt>
                <c:pt idx="12">
                  <c:v>542.32000000000005</c:v>
                </c:pt>
                <c:pt idx="13">
                  <c:v>512.73</c:v>
                </c:pt>
                <c:pt idx="14">
                  <c:v>613.15</c:v>
                </c:pt>
                <c:pt idx="15">
                  <c:v>523.49</c:v>
                </c:pt>
                <c:pt idx="16">
                  <c:v>568.46</c:v>
                </c:pt>
                <c:pt idx="17">
                  <c:v>579.9</c:v>
                </c:pt>
                <c:pt idx="18">
                  <c:v>640.26</c:v>
                </c:pt>
                <c:pt idx="19">
                  <c:v>653.04999999999995</c:v>
                </c:pt>
                <c:pt idx="20">
                  <c:v>634.22</c:v>
                </c:pt>
                <c:pt idx="21">
                  <c:v>691.71</c:v>
                </c:pt>
                <c:pt idx="22">
                  <c:v>650.03</c:v>
                </c:pt>
                <c:pt idx="23">
                  <c:v>622.29</c:v>
                </c:pt>
                <c:pt idx="24">
                  <c:v>636.97</c:v>
                </c:pt>
                <c:pt idx="25">
                  <c:v>623.04999999999995</c:v>
                </c:pt>
                <c:pt idx="26">
                  <c:v>671.17</c:v>
                </c:pt>
                <c:pt idx="27">
                  <c:v>666.27</c:v>
                </c:pt>
                <c:pt idx="28">
                  <c:v>667.98</c:v>
                </c:pt>
                <c:pt idx="29">
                  <c:v>670.56</c:v>
                </c:pt>
                <c:pt idx="30">
                  <c:v>660.2</c:v>
                </c:pt>
                <c:pt idx="31">
                  <c:v>682.48</c:v>
                </c:pt>
                <c:pt idx="32">
                  <c:v>679.62</c:v>
                </c:pt>
                <c:pt idx="33">
                  <c:v>749.11</c:v>
                </c:pt>
                <c:pt idx="34">
                  <c:v>732.44</c:v>
                </c:pt>
                <c:pt idx="35">
                  <c:v>707.84</c:v>
                </c:pt>
                <c:pt idx="36">
                  <c:v>778.59</c:v>
                </c:pt>
                <c:pt idx="37">
                  <c:v>820</c:v>
                </c:pt>
                <c:pt idx="38">
                  <c:v>788.67</c:v>
                </c:pt>
                <c:pt idx="39">
                  <c:v>794.4</c:v>
                </c:pt>
                <c:pt idx="40">
                  <c:v>875.73</c:v>
                </c:pt>
                <c:pt idx="41">
                  <c:v>833.71</c:v>
                </c:pt>
                <c:pt idx="42">
                  <c:v>829.03</c:v>
                </c:pt>
                <c:pt idx="43">
                  <c:v>881.69</c:v>
                </c:pt>
                <c:pt idx="44">
                  <c:v>931.66</c:v>
                </c:pt>
                <c:pt idx="45">
                  <c:v>960.47</c:v>
                </c:pt>
                <c:pt idx="46">
                  <c:v>946.55</c:v>
                </c:pt>
                <c:pt idx="47">
                  <c:v>934.38</c:v>
                </c:pt>
                <c:pt idx="48">
                  <c:v>908.19</c:v>
                </c:pt>
                <c:pt idx="49">
                  <c:v>923.71</c:v>
                </c:pt>
                <c:pt idx="50">
                  <c:v>918.49</c:v>
                </c:pt>
                <c:pt idx="51">
                  <c:v>1014.31</c:v>
                </c:pt>
                <c:pt idx="52">
                  <c:v>909.47</c:v>
                </c:pt>
                <c:pt idx="53">
                  <c:v>950.71</c:v>
                </c:pt>
                <c:pt idx="54">
                  <c:v>955.33</c:v>
                </c:pt>
                <c:pt idx="55">
                  <c:v>949.17</c:v>
                </c:pt>
                <c:pt idx="56">
                  <c:v>972.53</c:v>
                </c:pt>
                <c:pt idx="57">
                  <c:v>993.04</c:v>
                </c:pt>
                <c:pt idx="58">
                  <c:v>1015.07</c:v>
                </c:pt>
                <c:pt idx="59">
                  <c:v>989.19</c:v>
                </c:pt>
                <c:pt idx="60">
                  <c:v>1017.59</c:v>
                </c:pt>
                <c:pt idx="61">
                  <c:v>1101.02</c:v>
                </c:pt>
                <c:pt idx="62">
                  <c:v>1034.5999999999999</c:v>
                </c:pt>
                <c:pt idx="63">
                  <c:v>1073.05</c:v>
                </c:pt>
                <c:pt idx="64">
                  <c:v>1083.75</c:v>
                </c:pt>
                <c:pt idx="65">
                  <c:v>1116.4100000000001</c:v>
                </c:pt>
                <c:pt idx="66">
                  <c:v>1078.3399999999999</c:v>
                </c:pt>
                <c:pt idx="67">
                  <c:v>1163.3800000000001</c:v>
                </c:pt>
                <c:pt idx="68">
                  <c:v>1201.3900000000001</c:v>
                </c:pt>
                <c:pt idx="69">
                  <c:v>1169.44</c:v>
                </c:pt>
                <c:pt idx="70">
                  <c:v>1160.19</c:v>
                </c:pt>
                <c:pt idx="71">
                  <c:v>1189.2</c:v>
                </c:pt>
                <c:pt idx="72">
                  <c:v>1236.57</c:v>
                </c:pt>
                <c:pt idx="73">
                  <c:v>1240.5899999999999</c:v>
                </c:pt>
                <c:pt idx="74">
                  <c:v>1261.19</c:v>
                </c:pt>
                <c:pt idx="75">
                  <c:v>1283.5899999999999</c:v>
                </c:pt>
                <c:pt idx="76">
                  <c:v>1248.3599999999999</c:v>
                </c:pt>
                <c:pt idx="77">
                  <c:v>1266.33</c:v>
                </c:pt>
                <c:pt idx="78">
                  <c:v>1323.99</c:v>
                </c:pt>
                <c:pt idx="79">
                  <c:v>1378.04</c:v>
                </c:pt>
                <c:pt idx="80">
                  <c:v>1403.78</c:v>
                </c:pt>
                <c:pt idx="81">
                  <c:v>1345.19</c:v>
                </c:pt>
                <c:pt idx="82">
                  <c:v>1373.23</c:v>
                </c:pt>
                <c:pt idx="83">
                  <c:v>1377.27</c:v>
                </c:pt>
                <c:pt idx="84">
                  <c:v>1369.7</c:v>
                </c:pt>
                <c:pt idx="85">
                  <c:v>1371.46</c:v>
                </c:pt>
                <c:pt idx="86">
                  <c:v>1351.67</c:v>
                </c:pt>
                <c:pt idx="87">
                  <c:v>1416.76</c:v>
                </c:pt>
                <c:pt idx="88">
                  <c:v>1412.02</c:v>
                </c:pt>
                <c:pt idx="89">
                  <c:v>1404.96</c:v>
                </c:pt>
                <c:pt idx="90">
                  <c:v>1372.79</c:v>
                </c:pt>
                <c:pt idx="91">
                  <c:v>1459.2</c:v>
                </c:pt>
                <c:pt idx="92">
                  <c:v>1492.35</c:v>
                </c:pt>
                <c:pt idx="93">
                  <c:v>1432.83</c:v>
                </c:pt>
                <c:pt idx="94">
                  <c:v>1466.59</c:v>
                </c:pt>
                <c:pt idx="95">
                  <c:v>1438.61</c:v>
                </c:pt>
                <c:pt idx="96">
                  <c:v>1423.45</c:v>
                </c:pt>
                <c:pt idx="97">
                  <c:v>1471.49</c:v>
                </c:pt>
                <c:pt idx="98">
                  <c:v>1457.09</c:v>
                </c:pt>
                <c:pt idx="99">
                  <c:v>1446.14</c:v>
                </c:pt>
                <c:pt idx="100">
                  <c:v>1481.53</c:v>
                </c:pt>
                <c:pt idx="101">
                  <c:v>1488.61</c:v>
                </c:pt>
                <c:pt idx="102">
                  <c:v>1466.8</c:v>
                </c:pt>
                <c:pt idx="103">
                  <c:v>1485.41</c:v>
                </c:pt>
                <c:pt idx="104">
                  <c:v>1490.67</c:v>
                </c:pt>
                <c:pt idx="105">
                  <c:v>1497.81</c:v>
                </c:pt>
                <c:pt idx="106">
                  <c:v>1491.76</c:v>
                </c:pt>
                <c:pt idx="107">
                  <c:v>1511.02</c:v>
                </c:pt>
                <c:pt idx="108">
                  <c:v>1486.19</c:v>
                </c:pt>
                <c:pt idx="109">
                  <c:v>1500.76</c:v>
                </c:pt>
                <c:pt idx="110">
                  <c:v>1510.78</c:v>
                </c:pt>
                <c:pt idx="111">
                  <c:v>1486.87</c:v>
                </c:pt>
                <c:pt idx="112">
                  <c:v>1494.17</c:v>
                </c:pt>
                <c:pt idx="113">
                  <c:v>1496.3</c:v>
                </c:pt>
                <c:pt idx="114">
                  <c:v>1483.17</c:v>
                </c:pt>
                <c:pt idx="115">
                  <c:v>1500.95</c:v>
                </c:pt>
                <c:pt idx="116">
                  <c:v>1520.94</c:v>
                </c:pt>
                <c:pt idx="117">
                  <c:v>1521.31</c:v>
                </c:pt>
                <c:pt idx="118">
                  <c:v>1526.27</c:v>
                </c:pt>
                <c:pt idx="119">
                  <c:v>1519.61</c:v>
                </c:pt>
                <c:pt idx="120">
                  <c:v>1507.28</c:v>
                </c:pt>
                <c:pt idx="121">
                  <c:v>1525.13</c:v>
                </c:pt>
                <c:pt idx="122">
                  <c:v>1524.42</c:v>
                </c:pt>
                <c:pt idx="123">
                  <c:v>1524.96</c:v>
                </c:pt>
                <c:pt idx="124">
                  <c:v>1524.5</c:v>
                </c:pt>
                <c:pt idx="125">
                  <c:v>1519.5</c:v>
                </c:pt>
                <c:pt idx="126">
                  <c:v>1524.09</c:v>
                </c:pt>
                <c:pt idx="127">
                  <c:v>1520</c:v>
                </c:pt>
                <c:pt idx="128">
                  <c:v>1523.13</c:v>
                </c:pt>
                <c:pt idx="129">
                  <c:v>1526.35</c:v>
                </c:pt>
                <c:pt idx="130">
                  <c:v>1523.15</c:v>
                </c:pt>
                <c:pt idx="131">
                  <c:v>1522.87</c:v>
                </c:pt>
                <c:pt idx="132">
                  <c:v>1525.54</c:v>
                </c:pt>
                <c:pt idx="133">
                  <c:v>1526.3</c:v>
                </c:pt>
                <c:pt idx="134">
                  <c:v>1521.94</c:v>
                </c:pt>
                <c:pt idx="135">
                  <c:v>1525.57</c:v>
                </c:pt>
                <c:pt idx="136">
                  <c:v>1522.54</c:v>
                </c:pt>
                <c:pt idx="137">
                  <c:v>1525.92</c:v>
                </c:pt>
                <c:pt idx="138">
                  <c:v>1526.06</c:v>
                </c:pt>
                <c:pt idx="139">
                  <c:v>1523.75</c:v>
                </c:pt>
                <c:pt idx="140">
                  <c:v>1521.93</c:v>
                </c:pt>
                <c:pt idx="141">
                  <c:v>1521</c:v>
                </c:pt>
                <c:pt idx="142">
                  <c:v>1524.99</c:v>
                </c:pt>
                <c:pt idx="143">
                  <c:v>1522.98</c:v>
                </c:pt>
              </c:numCache>
            </c:numRef>
          </c:yVal>
          <c:smooth val="0"/>
          <c:extLst>
            <c:ext xmlns:c16="http://schemas.microsoft.com/office/drawing/2014/chart" uri="{C3380CC4-5D6E-409C-BE32-E72D297353CC}">
              <c16:uniqueId val="{00000009-ACBE-498C-A73E-E93401C89610}"/>
            </c:ext>
          </c:extLst>
        </c:ser>
        <c:dLbls>
          <c:showLegendKey val="0"/>
          <c:showVal val="0"/>
          <c:showCatName val="0"/>
          <c:showSerName val="0"/>
          <c:showPercent val="0"/>
          <c:showBubbleSize val="0"/>
        </c:dLbls>
        <c:axId val="362388847"/>
        <c:axId val="1"/>
      </c:scatterChart>
      <c:valAx>
        <c:axId val="362388847"/>
        <c:scaling>
          <c:orientation val="minMax"/>
        </c:scaling>
        <c:delete val="0"/>
        <c:axPos val="b"/>
        <c:majorGridlines>
          <c:spPr>
            <a:ln w="9525" cap="flat" cmpd="sng" algn="ctr">
              <a:solidFill>
                <a:schemeClr val="tx1">
                  <a:lumMod val="15000"/>
                  <a:lumOff val="85000"/>
                </a:schemeClr>
              </a:solidFill>
              <a:round/>
            </a:ln>
            <a:effectLst/>
          </c:spPr>
        </c:majorGridlines>
        <c:numFmt formatCode="h:mm:ss"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808080"/>
                </a:solidFill>
                <a:latin typeface="Calibri"/>
                <a:ea typeface="Calibri"/>
                <a:cs typeface="Calibri"/>
              </a:defRPr>
            </a:pPr>
            <a:endParaRPr lang="es-ES"/>
          </a:p>
        </c:txPr>
        <c:crossAx val="1"/>
        <c:crosses val="autoZero"/>
        <c:crossBetween val="midCat"/>
      </c:val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2388847"/>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0C3DC9-A494-41C9-96C7-B9F485B6B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1</TotalTime>
  <Pages>131</Pages>
  <Words>36502</Words>
  <Characters>200763</Characters>
  <Application>Microsoft Office Word</Application>
  <DocSecurity>0</DocSecurity>
  <Lines>1673</Lines>
  <Paragraphs>473</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236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101</cp:revision>
  <cp:lastPrinted>2018-04-03T11:33:00Z</cp:lastPrinted>
  <dcterms:created xsi:type="dcterms:W3CDTF">2018-01-16T07:48:00Z</dcterms:created>
  <dcterms:modified xsi:type="dcterms:W3CDTF">2018-05-20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